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94FF18" w14:textId="77777777" w:rsidR="00A24367" w:rsidRPr="005A6EDC" w:rsidRDefault="00A24367" w:rsidP="007E3A3F">
      <w:pPr>
        <w:ind w:firstLine="0"/>
        <w:jc w:val="center"/>
        <w:rPr>
          <w:b/>
        </w:rPr>
      </w:pPr>
      <w:bookmarkStart w:id="0" w:name="_Toc261858398"/>
      <w:r w:rsidRPr="005A6EDC">
        <w:rPr>
          <w:b/>
        </w:rPr>
        <w:t>UNIVERSIDADE DO VALE DO RIO DOS SINOS</w:t>
      </w:r>
      <w:bookmarkEnd w:id="0"/>
      <w:r w:rsidRPr="005A6EDC">
        <w:rPr>
          <w:b/>
        </w:rPr>
        <w:t xml:space="preserve"> - UNISINOS</w:t>
      </w:r>
    </w:p>
    <w:p w14:paraId="0F0AF112" w14:textId="77777777" w:rsidR="00A24367" w:rsidRPr="005A6EDC" w:rsidRDefault="00A24367" w:rsidP="00A24367">
      <w:pPr>
        <w:ind w:firstLine="0"/>
        <w:jc w:val="center"/>
        <w:rPr>
          <w:b/>
        </w:rPr>
      </w:pPr>
      <w:r w:rsidRPr="005A6EDC">
        <w:rPr>
          <w:b/>
        </w:rPr>
        <w:t>UNIDADE ACADÊMICA DE PESQUISA E PÓS-GRADUAÇÃO</w:t>
      </w:r>
    </w:p>
    <w:p w14:paraId="31CEFF9B" w14:textId="77777777" w:rsidR="00A24367" w:rsidRPr="00D45060" w:rsidRDefault="00A24367" w:rsidP="00A24367">
      <w:pPr>
        <w:ind w:firstLine="0"/>
        <w:jc w:val="center"/>
        <w:rPr>
          <w:rFonts w:cs="Arial"/>
          <w:b/>
          <w:szCs w:val="24"/>
        </w:rPr>
      </w:pPr>
      <w:r>
        <w:rPr>
          <w:rFonts w:cs="Arial"/>
          <w:b/>
          <w:szCs w:val="24"/>
        </w:rPr>
        <w:t>PROGRAMA DE PÓS-</w:t>
      </w:r>
      <w:r w:rsidRPr="00D45060">
        <w:rPr>
          <w:rFonts w:cs="Arial"/>
          <w:b/>
          <w:szCs w:val="24"/>
        </w:rPr>
        <w:t>GRADUAÇÃO</w:t>
      </w:r>
      <w:r>
        <w:rPr>
          <w:rFonts w:cs="Arial"/>
          <w:b/>
          <w:szCs w:val="24"/>
        </w:rPr>
        <w:t xml:space="preserve"> EM ENGENHARIA DE PRODUÇÃO E SISTEMAS</w:t>
      </w:r>
    </w:p>
    <w:p w14:paraId="6D309C65" w14:textId="77777777" w:rsidR="00A24367" w:rsidRDefault="00A24367" w:rsidP="00A24367">
      <w:pPr>
        <w:ind w:firstLine="0"/>
        <w:jc w:val="center"/>
        <w:rPr>
          <w:rFonts w:cs="Arial"/>
          <w:b/>
          <w:szCs w:val="24"/>
        </w:rPr>
      </w:pPr>
      <w:r>
        <w:rPr>
          <w:rFonts w:cs="Arial"/>
          <w:b/>
          <w:szCs w:val="24"/>
        </w:rPr>
        <w:t>NÍVEL MESTRADO</w:t>
      </w:r>
    </w:p>
    <w:p w14:paraId="7CECCCA4" w14:textId="77777777" w:rsidR="00A24367" w:rsidRDefault="00A24367" w:rsidP="00A24367">
      <w:pPr>
        <w:ind w:firstLine="0"/>
        <w:jc w:val="center"/>
        <w:rPr>
          <w:rFonts w:cs="Arial"/>
          <w:b/>
          <w:szCs w:val="24"/>
        </w:rPr>
      </w:pPr>
    </w:p>
    <w:p w14:paraId="2373BCD2" w14:textId="77777777" w:rsidR="00A24367" w:rsidRDefault="00A24367" w:rsidP="00A24367">
      <w:pPr>
        <w:ind w:firstLine="0"/>
        <w:jc w:val="center"/>
        <w:rPr>
          <w:rFonts w:cs="Arial"/>
          <w:b/>
          <w:szCs w:val="24"/>
        </w:rPr>
      </w:pPr>
    </w:p>
    <w:p w14:paraId="2A1F86E7" w14:textId="77777777" w:rsidR="00A24367" w:rsidRPr="00D45060" w:rsidRDefault="00A24367" w:rsidP="00A24367">
      <w:pPr>
        <w:ind w:firstLine="0"/>
        <w:jc w:val="center"/>
        <w:rPr>
          <w:rFonts w:cs="Arial"/>
          <w:b/>
          <w:szCs w:val="24"/>
        </w:rPr>
      </w:pPr>
      <w:r>
        <w:rPr>
          <w:rFonts w:cs="Arial"/>
          <w:b/>
          <w:szCs w:val="24"/>
        </w:rPr>
        <w:t>PEDRO NASCIMENTO DE LIMA</w:t>
      </w:r>
    </w:p>
    <w:p w14:paraId="168711C1" w14:textId="77777777" w:rsidR="00A24367" w:rsidRPr="00D45060" w:rsidRDefault="00A24367" w:rsidP="00A24367">
      <w:pPr>
        <w:ind w:firstLine="0"/>
        <w:jc w:val="center"/>
        <w:rPr>
          <w:rFonts w:cs="Arial"/>
          <w:b/>
          <w:szCs w:val="24"/>
        </w:rPr>
      </w:pPr>
    </w:p>
    <w:p w14:paraId="56C0D7AD" w14:textId="77777777" w:rsidR="00A24367" w:rsidRPr="00043744" w:rsidRDefault="00A24367" w:rsidP="00A24367">
      <w:pPr>
        <w:ind w:firstLine="0"/>
        <w:jc w:val="center"/>
        <w:rPr>
          <w:rFonts w:cs="Arial"/>
          <w:b/>
          <w:szCs w:val="24"/>
        </w:rPr>
      </w:pPr>
    </w:p>
    <w:p w14:paraId="3F1EFB63" w14:textId="77777777" w:rsidR="00A24367" w:rsidRPr="00043744" w:rsidRDefault="00A24367" w:rsidP="00A24367">
      <w:pPr>
        <w:ind w:firstLine="0"/>
        <w:jc w:val="center"/>
        <w:rPr>
          <w:rFonts w:cs="Arial"/>
          <w:b/>
          <w:szCs w:val="24"/>
        </w:rPr>
      </w:pPr>
    </w:p>
    <w:p w14:paraId="229EE241" w14:textId="77777777" w:rsidR="00A24367" w:rsidRPr="00043744" w:rsidRDefault="00A24367" w:rsidP="00A24367">
      <w:pPr>
        <w:ind w:firstLine="0"/>
        <w:jc w:val="center"/>
        <w:rPr>
          <w:rFonts w:cs="Arial"/>
          <w:b/>
          <w:szCs w:val="24"/>
        </w:rPr>
      </w:pPr>
    </w:p>
    <w:p w14:paraId="445A908F" w14:textId="77777777" w:rsidR="00A24367" w:rsidRPr="00043744" w:rsidRDefault="00A24367" w:rsidP="00A24367">
      <w:pPr>
        <w:ind w:firstLine="0"/>
        <w:jc w:val="center"/>
        <w:rPr>
          <w:rFonts w:cs="Arial"/>
          <w:b/>
          <w:szCs w:val="24"/>
        </w:rPr>
      </w:pPr>
    </w:p>
    <w:p w14:paraId="61689996" w14:textId="77777777" w:rsidR="00A24367" w:rsidRPr="00043744" w:rsidRDefault="00A24367" w:rsidP="00A24367">
      <w:pPr>
        <w:ind w:firstLine="0"/>
        <w:jc w:val="center"/>
        <w:rPr>
          <w:rFonts w:cs="Arial"/>
          <w:b/>
          <w:szCs w:val="24"/>
        </w:rPr>
      </w:pPr>
    </w:p>
    <w:p w14:paraId="04D8EEF4" w14:textId="77777777" w:rsidR="00A24367" w:rsidRPr="00043744" w:rsidRDefault="00A24367" w:rsidP="00A24367">
      <w:pPr>
        <w:ind w:firstLine="0"/>
        <w:jc w:val="center"/>
        <w:rPr>
          <w:rFonts w:cs="Arial"/>
          <w:b/>
          <w:szCs w:val="24"/>
        </w:rPr>
      </w:pPr>
    </w:p>
    <w:p w14:paraId="1153C9DB" w14:textId="77777777" w:rsidR="00A24367" w:rsidRPr="00043744" w:rsidRDefault="00A24367" w:rsidP="00A24367">
      <w:pPr>
        <w:ind w:firstLine="0"/>
        <w:jc w:val="center"/>
        <w:rPr>
          <w:rFonts w:cs="Arial"/>
          <w:b/>
          <w:szCs w:val="24"/>
        </w:rPr>
      </w:pPr>
    </w:p>
    <w:p w14:paraId="56738769" w14:textId="77777777" w:rsidR="00A24367" w:rsidRPr="00043744" w:rsidRDefault="00A24367" w:rsidP="00A24367">
      <w:pPr>
        <w:ind w:firstLine="0"/>
        <w:jc w:val="center"/>
        <w:rPr>
          <w:rFonts w:cs="Arial"/>
          <w:b/>
          <w:szCs w:val="24"/>
        </w:rPr>
      </w:pPr>
    </w:p>
    <w:p w14:paraId="198B18C5" w14:textId="2BB2AFA9" w:rsidR="00A24367" w:rsidRPr="005654A4" w:rsidRDefault="009E2FF1" w:rsidP="009E2FF1">
      <w:pPr>
        <w:ind w:firstLine="0"/>
        <w:jc w:val="center"/>
        <w:rPr>
          <w:rFonts w:cs="Arial"/>
          <w:b/>
          <w:szCs w:val="24"/>
        </w:rPr>
      </w:pPr>
      <w:r>
        <w:rPr>
          <w:rFonts w:cs="Arial"/>
          <w:b/>
          <w:szCs w:val="24"/>
        </w:rPr>
        <w:t xml:space="preserve">Avaliação de Decisões Estratégicas sob Incerteza: </w:t>
      </w:r>
      <w:r w:rsidR="009E7F5E">
        <w:rPr>
          <w:rFonts w:cs="Arial"/>
          <w:b/>
          <w:szCs w:val="24"/>
        </w:rPr>
        <w:t xml:space="preserve">Análise das Contribuições </w:t>
      </w:r>
      <w:r>
        <w:rPr>
          <w:rFonts w:cs="Arial"/>
          <w:b/>
          <w:szCs w:val="24"/>
        </w:rPr>
        <w:t xml:space="preserve">da Modelagem Exploratória (EMA) e </w:t>
      </w:r>
      <w:r w:rsidRPr="00674F10">
        <w:rPr>
          <w:rFonts w:cs="Arial"/>
          <w:b/>
          <w:i/>
          <w:szCs w:val="24"/>
        </w:rPr>
        <w:t>Robust Decision Making</w:t>
      </w:r>
      <w:r>
        <w:rPr>
          <w:rFonts w:cs="Arial"/>
          <w:b/>
          <w:szCs w:val="24"/>
        </w:rPr>
        <w:t xml:space="preserve"> (RDM)</w:t>
      </w:r>
    </w:p>
    <w:p w14:paraId="0841FEAF" w14:textId="77777777" w:rsidR="00A24367" w:rsidRPr="005654A4" w:rsidRDefault="00A24367" w:rsidP="00A24367">
      <w:pPr>
        <w:ind w:firstLine="0"/>
        <w:jc w:val="center"/>
        <w:rPr>
          <w:rFonts w:cs="Arial"/>
          <w:b/>
          <w:szCs w:val="24"/>
        </w:rPr>
      </w:pPr>
    </w:p>
    <w:p w14:paraId="66D42D21" w14:textId="77777777" w:rsidR="00A24367" w:rsidRPr="005654A4" w:rsidRDefault="00A24367" w:rsidP="00A24367">
      <w:pPr>
        <w:ind w:firstLine="0"/>
        <w:jc w:val="center"/>
        <w:rPr>
          <w:rFonts w:cs="Arial"/>
          <w:b/>
          <w:szCs w:val="24"/>
        </w:rPr>
      </w:pPr>
    </w:p>
    <w:p w14:paraId="74D4359C" w14:textId="77777777" w:rsidR="00A24367" w:rsidRPr="005654A4" w:rsidRDefault="00A24367" w:rsidP="00A24367">
      <w:pPr>
        <w:ind w:firstLine="0"/>
        <w:jc w:val="center"/>
        <w:rPr>
          <w:rFonts w:cs="Arial"/>
          <w:b/>
          <w:szCs w:val="24"/>
        </w:rPr>
      </w:pPr>
      <w:bookmarkStart w:id="1" w:name="_Toc261858403"/>
    </w:p>
    <w:p w14:paraId="0C198DB9" w14:textId="77777777" w:rsidR="00A24367" w:rsidRPr="005654A4" w:rsidRDefault="00A24367" w:rsidP="00A24367">
      <w:pPr>
        <w:ind w:firstLine="0"/>
        <w:jc w:val="center"/>
        <w:rPr>
          <w:rFonts w:cs="Arial"/>
          <w:b/>
          <w:szCs w:val="24"/>
        </w:rPr>
      </w:pPr>
    </w:p>
    <w:p w14:paraId="4B5EA2FC" w14:textId="77777777" w:rsidR="00A24367" w:rsidRPr="005654A4" w:rsidRDefault="00A24367" w:rsidP="00A24367">
      <w:pPr>
        <w:ind w:firstLine="0"/>
        <w:jc w:val="center"/>
        <w:rPr>
          <w:rFonts w:cs="Arial"/>
          <w:b/>
          <w:szCs w:val="24"/>
        </w:rPr>
      </w:pPr>
    </w:p>
    <w:p w14:paraId="089F80E8" w14:textId="77777777" w:rsidR="00A24367" w:rsidRPr="005654A4" w:rsidRDefault="00A24367" w:rsidP="00A24367">
      <w:pPr>
        <w:ind w:firstLine="0"/>
        <w:jc w:val="center"/>
        <w:rPr>
          <w:rFonts w:cs="Arial"/>
          <w:b/>
          <w:szCs w:val="24"/>
        </w:rPr>
      </w:pPr>
    </w:p>
    <w:p w14:paraId="6A20F236" w14:textId="77777777" w:rsidR="00A24367" w:rsidRPr="005654A4" w:rsidRDefault="00A24367" w:rsidP="00A24367">
      <w:pPr>
        <w:ind w:firstLine="0"/>
        <w:jc w:val="center"/>
        <w:rPr>
          <w:rFonts w:cs="Arial"/>
          <w:b/>
          <w:szCs w:val="24"/>
        </w:rPr>
      </w:pPr>
    </w:p>
    <w:p w14:paraId="0CF8E8B9" w14:textId="77777777" w:rsidR="00A24367" w:rsidRPr="005654A4" w:rsidRDefault="00A24367" w:rsidP="00A24367">
      <w:pPr>
        <w:pStyle w:val="PPGEClinhaembranco"/>
        <w:ind w:firstLine="0"/>
        <w:jc w:val="center"/>
        <w:rPr>
          <w:rFonts w:cs="Arial"/>
          <w:b/>
          <w:szCs w:val="24"/>
        </w:rPr>
      </w:pPr>
    </w:p>
    <w:p w14:paraId="4404B249" w14:textId="77777777" w:rsidR="00A24367" w:rsidRPr="005654A4" w:rsidRDefault="00A24367" w:rsidP="00A24367">
      <w:pPr>
        <w:pStyle w:val="PPGEClinhaembranco"/>
        <w:ind w:firstLine="0"/>
        <w:jc w:val="center"/>
        <w:rPr>
          <w:rFonts w:cs="Arial"/>
          <w:b/>
          <w:szCs w:val="24"/>
        </w:rPr>
      </w:pPr>
    </w:p>
    <w:p w14:paraId="03387363" w14:textId="77777777" w:rsidR="00A24367" w:rsidRPr="005654A4" w:rsidRDefault="00A24367" w:rsidP="00A24367">
      <w:pPr>
        <w:pStyle w:val="PPGEClinhaembranco"/>
        <w:ind w:firstLine="0"/>
        <w:jc w:val="center"/>
        <w:rPr>
          <w:rFonts w:cs="Arial"/>
          <w:b/>
          <w:szCs w:val="24"/>
        </w:rPr>
      </w:pPr>
    </w:p>
    <w:bookmarkEnd w:id="1"/>
    <w:p w14:paraId="27AF60C7" w14:textId="77777777" w:rsidR="00926868" w:rsidRPr="005654A4" w:rsidRDefault="00926868" w:rsidP="00A24367">
      <w:pPr>
        <w:pStyle w:val="PPGEClinhaembranco"/>
        <w:ind w:firstLine="0"/>
        <w:jc w:val="center"/>
        <w:rPr>
          <w:rFonts w:cs="Arial"/>
          <w:b/>
        </w:rPr>
      </w:pPr>
    </w:p>
    <w:p w14:paraId="0E207489" w14:textId="77777777" w:rsidR="00A24367" w:rsidRPr="00F441E5" w:rsidRDefault="00A24367" w:rsidP="00A24367">
      <w:pPr>
        <w:pStyle w:val="PPGEClinhaembranco"/>
        <w:ind w:firstLine="0"/>
        <w:jc w:val="center"/>
        <w:rPr>
          <w:rFonts w:cs="Arial"/>
          <w:b/>
        </w:rPr>
      </w:pPr>
      <w:r w:rsidRPr="00F441E5">
        <w:rPr>
          <w:rFonts w:cs="Arial"/>
          <w:b/>
        </w:rPr>
        <w:t>SÃO LEOPOLDO</w:t>
      </w:r>
    </w:p>
    <w:p w14:paraId="0E2365C4" w14:textId="77777777" w:rsidR="00A24367" w:rsidRPr="00043744" w:rsidRDefault="00A24367" w:rsidP="00A24367">
      <w:pPr>
        <w:pStyle w:val="PPGEClinhaembranco"/>
        <w:ind w:firstLine="0"/>
        <w:jc w:val="center"/>
        <w:rPr>
          <w:rFonts w:cs="Arial"/>
          <w:b/>
        </w:rPr>
      </w:pPr>
      <w:r>
        <w:rPr>
          <w:rFonts w:cs="Arial"/>
          <w:b/>
        </w:rPr>
        <w:t>201</w:t>
      </w:r>
      <w:r w:rsidR="003C30F0">
        <w:rPr>
          <w:rFonts w:cs="Arial"/>
          <w:b/>
        </w:rPr>
        <w:t>7</w:t>
      </w:r>
    </w:p>
    <w:p w14:paraId="7F03DA4E" w14:textId="77777777" w:rsidR="00A24367" w:rsidRPr="00043744" w:rsidRDefault="00A24367" w:rsidP="00A24367">
      <w:pPr>
        <w:pStyle w:val="PPGEClinhaembranco"/>
        <w:ind w:firstLine="0"/>
        <w:jc w:val="center"/>
        <w:rPr>
          <w:rFonts w:cs="Arial"/>
          <w:szCs w:val="24"/>
        </w:rPr>
        <w:sectPr w:rsidR="00A24367" w:rsidRPr="00043744" w:rsidSect="001F56FA">
          <w:headerReference w:type="even" r:id="rId8"/>
          <w:footerReference w:type="default" r:id="rId9"/>
          <w:headerReference w:type="first" r:id="rId10"/>
          <w:footnotePr>
            <w:numRestart w:val="eachSect"/>
          </w:footnotePr>
          <w:pgSz w:w="11906" w:h="16838" w:code="9"/>
          <w:pgMar w:top="1701" w:right="1134" w:bottom="1134" w:left="1701" w:header="1134" w:footer="709" w:gutter="0"/>
          <w:pgNumType w:start="0"/>
          <w:cols w:space="720"/>
          <w:titlePg/>
          <w:docGrid w:linePitch="381"/>
        </w:sectPr>
      </w:pPr>
    </w:p>
    <w:p w14:paraId="51DAD4D3" w14:textId="77777777" w:rsidR="00A24367" w:rsidRDefault="00A24367" w:rsidP="00A24367">
      <w:pPr>
        <w:ind w:firstLine="0"/>
        <w:jc w:val="center"/>
        <w:rPr>
          <w:rFonts w:cs="Arial"/>
          <w:szCs w:val="24"/>
        </w:rPr>
      </w:pPr>
    </w:p>
    <w:p w14:paraId="53239178" w14:textId="77777777" w:rsidR="00A24367" w:rsidRDefault="00A24367" w:rsidP="00A24367">
      <w:pPr>
        <w:ind w:firstLine="0"/>
        <w:jc w:val="center"/>
        <w:rPr>
          <w:rFonts w:cs="Arial"/>
          <w:szCs w:val="24"/>
        </w:rPr>
      </w:pPr>
    </w:p>
    <w:p w14:paraId="16909B3D" w14:textId="77777777" w:rsidR="00A24367" w:rsidRDefault="00A24367" w:rsidP="00A24367">
      <w:pPr>
        <w:ind w:firstLine="0"/>
        <w:jc w:val="center"/>
        <w:rPr>
          <w:rFonts w:cs="Arial"/>
          <w:szCs w:val="24"/>
        </w:rPr>
      </w:pPr>
    </w:p>
    <w:p w14:paraId="44A02330" w14:textId="77777777" w:rsidR="00A24367" w:rsidRDefault="00A24367" w:rsidP="00A24367">
      <w:pPr>
        <w:ind w:firstLine="0"/>
        <w:jc w:val="center"/>
        <w:rPr>
          <w:rFonts w:cs="Arial"/>
          <w:szCs w:val="24"/>
        </w:rPr>
      </w:pPr>
    </w:p>
    <w:p w14:paraId="4E72D2D6" w14:textId="77777777" w:rsidR="00A24367" w:rsidRDefault="00A24367" w:rsidP="00A24367">
      <w:pPr>
        <w:ind w:firstLine="0"/>
        <w:jc w:val="center"/>
        <w:rPr>
          <w:rFonts w:cs="Arial"/>
          <w:szCs w:val="24"/>
        </w:rPr>
      </w:pPr>
    </w:p>
    <w:p w14:paraId="260F32E3" w14:textId="77777777" w:rsidR="00A24367" w:rsidRDefault="00A24367" w:rsidP="00A24367">
      <w:pPr>
        <w:ind w:firstLine="0"/>
        <w:jc w:val="center"/>
        <w:rPr>
          <w:rFonts w:cs="Arial"/>
          <w:szCs w:val="24"/>
        </w:rPr>
      </w:pPr>
    </w:p>
    <w:p w14:paraId="301FEB75" w14:textId="77777777" w:rsidR="00A24367" w:rsidRDefault="00A24367" w:rsidP="00A24367">
      <w:pPr>
        <w:ind w:firstLine="0"/>
        <w:jc w:val="center"/>
        <w:rPr>
          <w:rFonts w:cs="Arial"/>
          <w:szCs w:val="24"/>
        </w:rPr>
      </w:pPr>
    </w:p>
    <w:p w14:paraId="5398BBCC" w14:textId="77777777" w:rsidR="00A24367" w:rsidRPr="00043744" w:rsidRDefault="00A24367" w:rsidP="00A24367">
      <w:pPr>
        <w:ind w:firstLine="0"/>
        <w:jc w:val="center"/>
        <w:rPr>
          <w:rFonts w:cs="Arial"/>
          <w:szCs w:val="24"/>
        </w:rPr>
      </w:pPr>
      <w:r>
        <w:rPr>
          <w:rFonts w:cs="Arial"/>
          <w:szCs w:val="24"/>
        </w:rPr>
        <w:t>Pedro Nascimento de Lima</w:t>
      </w:r>
    </w:p>
    <w:p w14:paraId="25696836" w14:textId="77777777" w:rsidR="00A24367" w:rsidRPr="00043744" w:rsidRDefault="00A24367" w:rsidP="00A24367">
      <w:pPr>
        <w:ind w:firstLine="0"/>
        <w:jc w:val="center"/>
        <w:rPr>
          <w:rFonts w:cs="Arial"/>
          <w:szCs w:val="24"/>
        </w:rPr>
      </w:pPr>
    </w:p>
    <w:p w14:paraId="57CFB70F" w14:textId="77777777" w:rsidR="00A24367" w:rsidRPr="00043744" w:rsidRDefault="00A24367" w:rsidP="00A24367">
      <w:pPr>
        <w:ind w:firstLine="0"/>
        <w:jc w:val="center"/>
        <w:rPr>
          <w:rFonts w:cs="Arial"/>
          <w:szCs w:val="24"/>
        </w:rPr>
      </w:pPr>
    </w:p>
    <w:p w14:paraId="56AE9350" w14:textId="77777777" w:rsidR="00A24367" w:rsidRPr="00043744" w:rsidRDefault="00A24367" w:rsidP="00A24367">
      <w:pPr>
        <w:ind w:firstLine="0"/>
        <w:jc w:val="center"/>
        <w:rPr>
          <w:rFonts w:cs="Arial"/>
          <w:szCs w:val="24"/>
        </w:rPr>
      </w:pPr>
    </w:p>
    <w:p w14:paraId="02564E3D" w14:textId="77777777" w:rsidR="00A24367" w:rsidRPr="00043744" w:rsidRDefault="00A24367" w:rsidP="00A24367">
      <w:pPr>
        <w:ind w:firstLine="0"/>
        <w:jc w:val="center"/>
        <w:rPr>
          <w:rFonts w:cs="Arial"/>
          <w:szCs w:val="24"/>
        </w:rPr>
      </w:pPr>
    </w:p>
    <w:p w14:paraId="44043C66" w14:textId="77777777" w:rsidR="00A24367" w:rsidRPr="00043744" w:rsidRDefault="00A24367" w:rsidP="00A24367">
      <w:pPr>
        <w:ind w:firstLine="0"/>
        <w:jc w:val="center"/>
        <w:rPr>
          <w:rFonts w:cs="Arial"/>
          <w:szCs w:val="24"/>
        </w:rPr>
      </w:pPr>
    </w:p>
    <w:p w14:paraId="718DDE69" w14:textId="77777777" w:rsidR="00A24367" w:rsidRPr="00043744" w:rsidRDefault="00A24367" w:rsidP="00A24367">
      <w:pPr>
        <w:ind w:firstLine="0"/>
        <w:jc w:val="center"/>
        <w:rPr>
          <w:rFonts w:cs="Arial"/>
          <w:szCs w:val="24"/>
        </w:rPr>
      </w:pPr>
    </w:p>
    <w:p w14:paraId="6A9A4C51" w14:textId="77777777" w:rsidR="00A24367" w:rsidRPr="00043744" w:rsidRDefault="00A24367" w:rsidP="00A24367">
      <w:pPr>
        <w:ind w:firstLine="0"/>
        <w:jc w:val="center"/>
        <w:rPr>
          <w:rFonts w:cs="Arial"/>
          <w:szCs w:val="24"/>
        </w:rPr>
      </w:pPr>
    </w:p>
    <w:p w14:paraId="3C6EA81A" w14:textId="77777777" w:rsidR="00A24367" w:rsidRPr="00043744" w:rsidRDefault="00A24367" w:rsidP="00A24367">
      <w:pPr>
        <w:ind w:firstLine="0"/>
        <w:jc w:val="center"/>
        <w:rPr>
          <w:rFonts w:cs="Arial"/>
          <w:szCs w:val="24"/>
        </w:rPr>
      </w:pPr>
    </w:p>
    <w:p w14:paraId="7C33BDC4" w14:textId="77777777" w:rsidR="00A24367" w:rsidRPr="00043744" w:rsidRDefault="00A24367" w:rsidP="00A24367">
      <w:pPr>
        <w:ind w:firstLine="0"/>
        <w:jc w:val="center"/>
        <w:rPr>
          <w:rFonts w:cs="Arial"/>
          <w:szCs w:val="24"/>
        </w:rPr>
      </w:pPr>
    </w:p>
    <w:p w14:paraId="7C256226" w14:textId="4A98314B" w:rsidR="006E5474" w:rsidRPr="00507293" w:rsidRDefault="00507293" w:rsidP="00A24367">
      <w:pPr>
        <w:ind w:firstLine="0"/>
        <w:jc w:val="center"/>
        <w:rPr>
          <w:rFonts w:cs="Arial"/>
          <w:szCs w:val="24"/>
        </w:rPr>
      </w:pPr>
      <w:r w:rsidRPr="00507293">
        <w:rPr>
          <w:rFonts w:cs="Arial"/>
          <w:szCs w:val="24"/>
        </w:rPr>
        <w:t xml:space="preserve">Avaliação de Decisões Estratégicas sob Incerteza: Análise das Contribuições da Modelagem Exploratória (EMA) e </w:t>
      </w:r>
      <w:r w:rsidRPr="00507293">
        <w:rPr>
          <w:rFonts w:cs="Arial"/>
          <w:i/>
          <w:szCs w:val="24"/>
        </w:rPr>
        <w:t>Robust Decision Making</w:t>
      </w:r>
      <w:r w:rsidRPr="00507293">
        <w:rPr>
          <w:rFonts w:cs="Arial"/>
          <w:szCs w:val="24"/>
        </w:rPr>
        <w:t xml:space="preserve"> (RDM)</w:t>
      </w:r>
    </w:p>
    <w:p w14:paraId="4BA7F22C" w14:textId="77777777" w:rsidR="00507293" w:rsidRPr="006E5474" w:rsidRDefault="00507293" w:rsidP="00A24367">
      <w:pPr>
        <w:ind w:firstLine="0"/>
        <w:jc w:val="center"/>
        <w:rPr>
          <w:rFonts w:cs="Arial"/>
          <w:szCs w:val="24"/>
        </w:rPr>
      </w:pPr>
    </w:p>
    <w:p w14:paraId="41333E25" w14:textId="77777777" w:rsidR="00A24367" w:rsidRPr="00E3506F" w:rsidRDefault="00A24367" w:rsidP="00A24367">
      <w:pPr>
        <w:spacing w:line="240" w:lineRule="auto"/>
        <w:ind w:left="4522" w:firstLine="0"/>
        <w:rPr>
          <w:rFonts w:cs="Arial"/>
        </w:rPr>
      </w:pPr>
      <w:r w:rsidRPr="00E3506F">
        <w:rPr>
          <w:rFonts w:cs="Arial"/>
        </w:rPr>
        <w:t>Projeto de Qualificação apresentado como requisito parcial pa</w:t>
      </w:r>
      <w:r w:rsidR="00BF48BB">
        <w:rPr>
          <w:rFonts w:cs="Arial"/>
        </w:rPr>
        <w:t>ra obtenção do título de Mestre</w:t>
      </w:r>
      <w:r w:rsidRPr="00E3506F">
        <w:rPr>
          <w:rFonts w:cs="Arial"/>
        </w:rPr>
        <w:t xml:space="preserve"> em Engenharia de Produção e Sistemas, pelo Programa de Pós-Graduação em Engenharia de Produção e Sistemas da Universidade do Vale do Rio dos Sinos - UNISINOS</w:t>
      </w:r>
    </w:p>
    <w:p w14:paraId="65E3F279" w14:textId="77777777" w:rsidR="00A24367" w:rsidRPr="00E3506F" w:rsidRDefault="00A24367" w:rsidP="00A24367">
      <w:pPr>
        <w:ind w:firstLine="0"/>
        <w:jc w:val="center"/>
        <w:rPr>
          <w:rFonts w:cs="Arial"/>
          <w:szCs w:val="24"/>
        </w:rPr>
      </w:pPr>
      <w:bookmarkStart w:id="2" w:name="_Toc261858406"/>
    </w:p>
    <w:p w14:paraId="74D9EE69" w14:textId="77777777" w:rsidR="00A24367" w:rsidRPr="00D45060" w:rsidRDefault="00A24367" w:rsidP="00A24367">
      <w:pPr>
        <w:ind w:firstLine="0"/>
        <w:jc w:val="right"/>
        <w:rPr>
          <w:rFonts w:cs="Arial"/>
          <w:szCs w:val="24"/>
        </w:rPr>
      </w:pPr>
      <w:r w:rsidRPr="00E3506F">
        <w:rPr>
          <w:rFonts w:cs="Arial"/>
          <w:szCs w:val="24"/>
        </w:rPr>
        <w:t xml:space="preserve">Orientador: </w:t>
      </w:r>
      <w:r w:rsidRPr="00E3506F">
        <w:rPr>
          <w:rFonts w:cs="Arial"/>
        </w:rPr>
        <w:t xml:space="preserve">Prof. Dr. </w:t>
      </w:r>
      <w:r w:rsidR="00234DB5">
        <w:rPr>
          <w:rFonts w:cs="Arial"/>
        </w:rPr>
        <w:t>Daniel Pacheco Lacerda</w:t>
      </w:r>
      <w:r w:rsidRPr="00D45060">
        <w:rPr>
          <w:rFonts w:cs="Arial"/>
        </w:rPr>
        <w:t xml:space="preserve"> </w:t>
      </w:r>
    </w:p>
    <w:bookmarkEnd w:id="2"/>
    <w:p w14:paraId="679C25E8" w14:textId="77777777" w:rsidR="00A24367" w:rsidRDefault="00A24367" w:rsidP="00A24367">
      <w:pPr>
        <w:spacing w:line="240" w:lineRule="auto"/>
        <w:ind w:left="4522" w:firstLine="0"/>
        <w:rPr>
          <w:rFonts w:cs="Arial"/>
          <w:b/>
        </w:rPr>
      </w:pPr>
    </w:p>
    <w:p w14:paraId="6C67278B" w14:textId="77777777" w:rsidR="00A24367" w:rsidRDefault="00A24367" w:rsidP="00A24367">
      <w:pPr>
        <w:spacing w:line="240" w:lineRule="auto"/>
        <w:ind w:left="4522" w:firstLine="0"/>
        <w:rPr>
          <w:rFonts w:cs="Arial"/>
          <w:b/>
        </w:rPr>
      </w:pPr>
    </w:p>
    <w:p w14:paraId="4C64FFC6" w14:textId="77777777" w:rsidR="00A24367" w:rsidRDefault="00A24367" w:rsidP="00A24367">
      <w:pPr>
        <w:ind w:firstLine="0"/>
        <w:jc w:val="center"/>
        <w:rPr>
          <w:rFonts w:cs="Arial"/>
          <w:b/>
        </w:rPr>
      </w:pPr>
    </w:p>
    <w:p w14:paraId="59B52792" w14:textId="77777777" w:rsidR="00A24367" w:rsidRDefault="00A24367" w:rsidP="00A24367">
      <w:pPr>
        <w:ind w:firstLine="0"/>
        <w:jc w:val="center"/>
        <w:rPr>
          <w:rFonts w:cs="Arial"/>
          <w:b/>
        </w:rPr>
      </w:pPr>
    </w:p>
    <w:p w14:paraId="15BBE14F" w14:textId="77777777" w:rsidR="00A24367" w:rsidRDefault="00A24367" w:rsidP="00A24367">
      <w:pPr>
        <w:ind w:firstLine="0"/>
        <w:jc w:val="center"/>
        <w:rPr>
          <w:rFonts w:cs="Arial"/>
          <w:b/>
        </w:rPr>
      </w:pPr>
    </w:p>
    <w:p w14:paraId="63BF624C" w14:textId="77777777" w:rsidR="00A24367" w:rsidRDefault="006E5474" w:rsidP="00A24367">
      <w:pPr>
        <w:ind w:firstLine="0"/>
        <w:jc w:val="center"/>
      </w:pPr>
      <w:r>
        <w:t>São Leopoldo</w:t>
      </w:r>
    </w:p>
    <w:p w14:paraId="402AEC34" w14:textId="77777777" w:rsidR="00A24367" w:rsidRDefault="006E5474" w:rsidP="00A24367">
      <w:pPr>
        <w:ind w:firstLine="0"/>
        <w:jc w:val="center"/>
        <w:sectPr w:rsidR="00A24367" w:rsidSect="001F56FA">
          <w:headerReference w:type="default" r:id="rId11"/>
          <w:footnotePr>
            <w:numRestart w:val="eachSect"/>
          </w:footnotePr>
          <w:pgSz w:w="11906" w:h="16838" w:code="9"/>
          <w:pgMar w:top="1701" w:right="1134" w:bottom="1134" w:left="1701" w:header="1134" w:footer="709" w:gutter="0"/>
          <w:cols w:space="708"/>
          <w:titlePg/>
          <w:docGrid w:linePitch="360"/>
        </w:sectPr>
      </w:pPr>
      <w:r>
        <w:t>2017</w:t>
      </w:r>
    </w:p>
    <w:p w14:paraId="5DE1B817" w14:textId="6ADD2ECC" w:rsidR="001A1135" w:rsidRDefault="001A1135" w:rsidP="001A1135">
      <w:pPr>
        <w:spacing w:after="360"/>
        <w:ind w:firstLine="0"/>
        <w:jc w:val="center"/>
        <w:rPr>
          <w:b/>
        </w:rPr>
      </w:pPr>
      <w:r>
        <w:rPr>
          <w:b/>
        </w:rPr>
        <w:lastRenderedPageBreak/>
        <w:t>RESUMO</w:t>
      </w:r>
    </w:p>
    <w:p w14:paraId="02A3A0F5" w14:textId="1E705A24" w:rsidR="000B26E3" w:rsidRDefault="001A1135" w:rsidP="001A1135">
      <w:pPr>
        <w:rPr>
          <w:rFonts w:cs="Arial"/>
        </w:rPr>
      </w:pPr>
      <w:r>
        <w:rPr>
          <w:rFonts w:cs="Arial"/>
        </w:rPr>
        <w:t xml:space="preserve">A avaliação de decisões estratégicas em condições de incerteza é um desafio significativo para as organizações. </w:t>
      </w:r>
      <w:r w:rsidR="00F646AB">
        <w:rPr>
          <w:rFonts w:cs="Arial"/>
        </w:rPr>
        <w:t xml:space="preserve">Em condições onde informação disponível permite </w:t>
      </w:r>
      <w:r w:rsidR="00843FB1">
        <w:rPr>
          <w:rFonts w:cs="Arial"/>
        </w:rPr>
        <w:t>que stakeholders cheguem a um consenso sobre o futuro que será mais provável</w:t>
      </w:r>
      <w:r w:rsidR="00F646AB">
        <w:rPr>
          <w:rFonts w:cs="Arial"/>
        </w:rPr>
        <w:t xml:space="preserve">, ferramentas de </w:t>
      </w:r>
      <w:r w:rsidR="000B26E3">
        <w:rPr>
          <w:rFonts w:cs="Arial"/>
        </w:rPr>
        <w:t xml:space="preserve">planejamento baseadas em predição podem suportar o processo decisório de modo confiável. No entanto, em situações </w:t>
      </w:r>
      <w:r w:rsidR="00033F9D">
        <w:rPr>
          <w:rFonts w:cs="Arial"/>
        </w:rPr>
        <w:t xml:space="preserve">de instabilidade, </w:t>
      </w:r>
      <w:r w:rsidR="000B26E3">
        <w:rPr>
          <w:rFonts w:cs="Arial"/>
        </w:rPr>
        <w:t>onde o futuro é altamente incerto, tais processos tendem</w:t>
      </w:r>
      <w:r w:rsidR="00F646AB">
        <w:rPr>
          <w:rFonts w:cs="Arial"/>
        </w:rPr>
        <w:t xml:space="preserve"> a </w:t>
      </w:r>
      <w:r w:rsidR="000B26E3">
        <w:rPr>
          <w:rFonts w:cs="Arial"/>
        </w:rPr>
        <w:t xml:space="preserve">gerar confiança excessiva em predições. </w:t>
      </w:r>
      <w:r w:rsidR="00033F9D">
        <w:rPr>
          <w:rFonts w:cs="Arial"/>
        </w:rPr>
        <w:t xml:space="preserve">Tais condições de incerteza frequentemente ocorrem em mercados </w:t>
      </w:r>
      <w:r w:rsidR="008F13CD">
        <w:rPr>
          <w:rFonts w:cs="Arial"/>
        </w:rPr>
        <w:t xml:space="preserve">nascentes, </w:t>
      </w:r>
      <w:r w:rsidR="00033F9D">
        <w:rPr>
          <w:rFonts w:cs="Arial"/>
        </w:rPr>
        <w:t xml:space="preserve">onde </w:t>
      </w:r>
      <w:r w:rsidR="008F13CD">
        <w:rPr>
          <w:rFonts w:cs="Arial"/>
        </w:rPr>
        <w:t xml:space="preserve">há alta incerteza relacionada ao processo de difusão de um novo produto </w:t>
      </w:r>
      <w:r w:rsidR="00B4094C">
        <w:rPr>
          <w:rFonts w:cs="Arial"/>
        </w:rPr>
        <w:t>em um mercado nascente</w:t>
      </w:r>
      <w:r w:rsidR="008F13CD">
        <w:rPr>
          <w:rFonts w:cs="Arial"/>
        </w:rPr>
        <w:t xml:space="preserve">. </w:t>
      </w:r>
      <w:r w:rsidR="00843FB1">
        <w:rPr>
          <w:rFonts w:cs="Arial"/>
        </w:rPr>
        <w:t xml:space="preserve">Na Indústria da Manufatura Aditiva, por exemplo, </w:t>
      </w:r>
      <w:r w:rsidR="00B4094C">
        <w:rPr>
          <w:rFonts w:cs="Arial"/>
        </w:rPr>
        <w:t xml:space="preserve">enquanto alguns especialistas estimam que a indústria pode chegar a faturar 21 bilhões de dólares em 2020, outros estimam que este mercado pode valer </w:t>
      </w:r>
      <w:r w:rsidR="0003138A">
        <w:rPr>
          <w:rFonts w:cs="Arial"/>
        </w:rPr>
        <w:t xml:space="preserve">até 550 </w:t>
      </w:r>
      <w:r w:rsidR="00B4094C">
        <w:rPr>
          <w:rFonts w:cs="Arial"/>
        </w:rPr>
        <w:t>bilhões até 2025.</w:t>
      </w:r>
    </w:p>
    <w:p w14:paraId="4DDD5F4D" w14:textId="77777777" w:rsidR="00B4094C" w:rsidRDefault="00B4094C" w:rsidP="001A1135">
      <w:pPr>
        <w:rPr>
          <w:rFonts w:cs="Arial"/>
        </w:rPr>
      </w:pPr>
    </w:p>
    <w:p w14:paraId="571E2CC0" w14:textId="619F152D" w:rsidR="000B26E3" w:rsidRDefault="000B26E3" w:rsidP="001A1135">
      <w:pPr>
        <w:rPr>
          <w:rFonts w:cs="Arial"/>
        </w:rPr>
      </w:pPr>
      <w:r w:rsidRPr="000B26E3">
        <w:rPr>
          <w:rFonts w:cs="Arial"/>
        </w:rPr>
        <w:t>Como avaliar a robustez das decisões estratégicas que suportam a difusão de produtos em condições de incerteza profunda</w:t>
      </w:r>
      <w:r>
        <w:rPr>
          <w:rFonts w:cs="Arial"/>
        </w:rPr>
        <w:t>.</w:t>
      </w:r>
    </w:p>
    <w:p w14:paraId="24153D69" w14:textId="72CDAACB" w:rsidR="001A1135" w:rsidRPr="001A1135" w:rsidRDefault="00F646AB" w:rsidP="001A1135">
      <w:r>
        <w:rPr>
          <w:rFonts w:cs="Arial"/>
        </w:rPr>
        <w:t xml:space="preserve">respeito do futuro pode ser representada por distribuições de probabilidades, ferramentas computacionais </w:t>
      </w:r>
      <w:r w:rsidR="001A1135">
        <w:rPr>
          <w:rFonts w:cs="Arial"/>
        </w:rPr>
        <w:t xml:space="preserve">Enquanto abordagens tradicionais empregadas para a avaliação de decisões estratégicas contribuem </w:t>
      </w:r>
    </w:p>
    <w:p w14:paraId="7637F6CE" w14:textId="77777777" w:rsidR="001A1135" w:rsidRDefault="001A1135" w:rsidP="00A24367">
      <w:pPr>
        <w:spacing w:after="360"/>
        <w:ind w:firstLine="0"/>
        <w:jc w:val="center"/>
        <w:rPr>
          <w:b/>
        </w:rPr>
      </w:pPr>
    </w:p>
    <w:p w14:paraId="49B464A0" w14:textId="77777777" w:rsidR="00A24367" w:rsidRDefault="00A24367" w:rsidP="00A24367">
      <w:pPr>
        <w:spacing w:after="360"/>
        <w:ind w:firstLine="0"/>
        <w:jc w:val="center"/>
        <w:rPr>
          <w:b/>
        </w:rPr>
      </w:pPr>
      <w:r w:rsidRPr="00767350">
        <w:rPr>
          <w:b/>
        </w:rPr>
        <w:t>LISTA DE</w:t>
      </w:r>
      <w:r>
        <w:rPr>
          <w:b/>
        </w:rPr>
        <w:t xml:space="preserve"> QUADROS</w:t>
      </w:r>
    </w:p>
    <w:p w14:paraId="545F2C08" w14:textId="5DCBDA3C" w:rsidR="00941704" w:rsidRDefault="00A24367">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Quadro" </w:instrText>
      </w:r>
      <w:r>
        <w:rPr>
          <w:b/>
        </w:rPr>
        <w:fldChar w:fldCharType="separate"/>
      </w:r>
      <w:hyperlink w:anchor="_Toc482263851" w:history="1">
        <w:r w:rsidR="00941704" w:rsidRPr="006037D7">
          <w:rPr>
            <w:rStyle w:val="Hyperlink"/>
            <w:noProof/>
          </w:rPr>
          <w:t>Quadro 1 – Buscas Realizadas durante a Revisão da Literatura e Relação com Questões de Interesse</w:t>
        </w:r>
        <w:r w:rsidR="00941704">
          <w:rPr>
            <w:noProof/>
            <w:webHidden/>
          </w:rPr>
          <w:tab/>
        </w:r>
        <w:r w:rsidR="00941704">
          <w:rPr>
            <w:noProof/>
            <w:webHidden/>
          </w:rPr>
          <w:fldChar w:fldCharType="begin"/>
        </w:r>
        <w:r w:rsidR="00941704">
          <w:rPr>
            <w:noProof/>
            <w:webHidden/>
          </w:rPr>
          <w:instrText xml:space="preserve"> PAGEREF _Toc482263851 \h </w:instrText>
        </w:r>
        <w:r w:rsidR="00941704">
          <w:rPr>
            <w:noProof/>
            <w:webHidden/>
          </w:rPr>
        </w:r>
        <w:r w:rsidR="00941704">
          <w:rPr>
            <w:noProof/>
            <w:webHidden/>
          </w:rPr>
          <w:fldChar w:fldCharType="separate"/>
        </w:r>
        <w:r w:rsidR="00743F02">
          <w:rPr>
            <w:noProof/>
            <w:webHidden/>
          </w:rPr>
          <w:t>19</w:t>
        </w:r>
        <w:r w:rsidR="00941704">
          <w:rPr>
            <w:noProof/>
            <w:webHidden/>
          </w:rPr>
          <w:fldChar w:fldCharType="end"/>
        </w:r>
      </w:hyperlink>
    </w:p>
    <w:p w14:paraId="62291422" w14:textId="179ED956" w:rsidR="00941704" w:rsidRDefault="000A47A3">
      <w:pPr>
        <w:pStyle w:val="ndicedeilustraes"/>
        <w:tabs>
          <w:tab w:val="right" w:leader="dot" w:pos="9061"/>
        </w:tabs>
        <w:rPr>
          <w:rFonts w:asciiTheme="minorHAnsi" w:eastAsiaTheme="minorEastAsia" w:hAnsiTheme="minorHAnsi" w:cstheme="minorBidi"/>
          <w:noProof/>
          <w:sz w:val="22"/>
          <w:szCs w:val="22"/>
        </w:rPr>
      </w:pPr>
      <w:hyperlink w:anchor="_Toc482263852" w:history="1">
        <w:r w:rsidR="00941704" w:rsidRPr="006037D7">
          <w:rPr>
            <w:rStyle w:val="Hyperlink"/>
            <w:noProof/>
          </w:rPr>
          <w:t>Quadro 2 – Abordagens para Avaliação de Decisões Estratégicas e suas Fragilidades</w:t>
        </w:r>
        <w:r w:rsidR="00941704">
          <w:rPr>
            <w:noProof/>
            <w:webHidden/>
          </w:rPr>
          <w:tab/>
        </w:r>
        <w:r w:rsidR="00941704">
          <w:rPr>
            <w:noProof/>
            <w:webHidden/>
          </w:rPr>
          <w:fldChar w:fldCharType="begin"/>
        </w:r>
        <w:r w:rsidR="00941704">
          <w:rPr>
            <w:noProof/>
            <w:webHidden/>
          </w:rPr>
          <w:instrText xml:space="preserve"> PAGEREF _Toc482263852 \h </w:instrText>
        </w:r>
        <w:r w:rsidR="00941704">
          <w:rPr>
            <w:noProof/>
            <w:webHidden/>
          </w:rPr>
        </w:r>
        <w:r w:rsidR="00941704">
          <w:rPr>
            <w:noProof/>
            <w:webHidden/>
          </w:rPr>
          <w:fldChar w:fldCharType="separate"/>
        </w:r>
        <w:r w:rsidR="00743F02">
          <w:rPr>
            <w:noProof/>
            <w:webHidden/>
          </w:rPr>
          <w:t>22</w:t>
        </w:r>
        <w:r w:rsidR="00941704">
          <w:rPr>
            <w:noProof/>
            <w:webHidden/>
          </w:rPr>
          <w:fldChar w:fldCharType="end"/>
        </w:r>
      </w:hyperlink>
    </w:p>
    <w:p w14:paraId="5CF64566" w14:textId="7891246B" w:rsidR="00941704" w:rsidRDefault="000A47A3">
      <w:pPr>
        <w:pStyle w:val="ndicedeilustraes"/>
        <w:tabs>
          <w:tab w:val="right" w:leader="dot" w:pos="9061"/>
        </w:tabs>
        <w:rPr>
          <w:rFonts w:asciiTheme="minorHAnsi" w:eastAsiaTheme="minorEastAsia" w:hAnsiTheme="minorHAnsi" w:cstheme="minorBidi"/>
          <w:noProof/>
          <w:sz w:val="22"/>
          <w:szCs w:val="22"/>
        </w:rPr>
      </w:pPr>
      <w:hyperlink w:anchor="_Toc482263853" w:history="1">
        <w:r w:rsidR="00941704" w:rsidRPr="006037D7">
          <w:rPr>
            <w:rStyle w:val="Hyperlink"/>
            <w:noProof/>
          </w:rPr>
          <w:t>Quadro 3 – Características de Decisões Estratégicas</w:t>
        </w:r>
        <w:r w:rsidR="00941704">
          <w:rPr>
            <w:noProof/>
            <w:webHidden/>
          </w:rPr>
          <w:tab/>
        </w:r>
        <w:r w:rsidR="00941704">
          <w:rPr>
            <w:noProof/>
            <w:webHidden/>
          </w:rPr>
          <w:fldChar w:fldCharType="begin"/>
        </w:r>
        <w:r w:rsidR="00941704">
          <w:rPr>
            <w:noProof/>
            <w:webHidden/>
          </w:rPr>
          <w:instrText xml:space="preserve"> PAGEREF _Toc482263853 \h </w:instrText>
        </w:r>
        <w:r w:rsidR="00941704">
          <w:rPr>
            <w:noProof/>
            <w:webHidden/>
          </w:rPr>
        </w:r>
        <w:r w:rsidR="00941704">
          <w:rPr>
            <w:noProof/>
            <w:webHidden/>
          </w:rPr>
          <w:fldChar w:fldCharType="separate"/>
        </w:r>
        <w:r w:rsidR="00743F02">
          <w:rPr>
            <w:noProof/>
            <w:webHidden/>
          </w:rPr>
          <w:t>27</w:t>
        </w:r>
        <w:r w:rsidR="00941704">
          <w:rPr>
            <w:noProof/>
            <w:webHidden/>
          </w:rPr>
          <w:fldChar w:fldCharType="end"/>
        </w:r>
      </w:hyperlink>
    </w:p>
    <w:p w14:paraId="6ED14D38" w14:textId="6FFCE4EC" w:rsidR="00941704" w:rsidRDefault="000A47A3">
      <w:pPr>
        <w:pStyle w:val="ndicedeilustraes"/>
        <w:tabs>
          <w:tab w:val="right" w:leader="dot" w:pos="9061"/>
        </w:tabs>
        <w:rPr>
          <w:rFonts w:asciiTheme="minorHAnsi" w:eastAsiaTheme="minorEastAsia" w:hAnsiTheme="minorHAnsi" w:cstheme="minorBidi"/>
          <w:noProof/>
          <w:sz w:val="22"/>
          <w:szCs w:val="22"/>
        </w:rPr>
      </w:pPr>
      <w:hyperlink w:anchor="_Toc482263854" w:history="1">
        <w:r w:rsidR="00941704" w:rsidRPr="006037D7">
          <w:rPr>
            <w:rStyle w:val="Hyperlink"/>
            <w:noProof/>
          </w:rPr>
          <w:t>Quadro 4 – RDM e Abordagens Relacionadas</w:t>
        </w:r>
        <w:r w:rsidR="00941704">
          <w:rPr>
            <w:noProof/>
            <w:webHidden/>
          </w:rPr>
          <w:tab/>
        </w:r>
        <w:r w:rsidR="00941704">
          <w:rPr>
            <w:noProof/>
            <w:webHidden/>
          </w:rPr>
          <w:fldChar w:fldCharType="begin"/>
        </w:r>
        <w:r w:rsidR="00941704">
          <w:rPr>
            <w:noProof/>
            <w:webHidden/>
          </w:rPr>
          <w:instrText xml:space="preserve"> PAGEREF _Toc482263854 \h </w:instrText>
        </w:r>
        <w:r w:rsidR="00941704">
          <w:rPr>
            <w:noProof/>
            <w:webHidden/>
          </w:rPr>
        </w:r>
        <w:r w:rsidR="00941704">
          <w:rPr>
            <w:noProof/>
            <w:webHidden/>
          </w:rPr>
          <w:fldChar w:fldCharType="separate"/>
        </w:r>
        <w:r w:rsidR="00743F02">
          <w:rPr>
            <w:noProof/>
            <w:webHidden/>
          </w:rPr>
          <w:t>38</w:t>
        </w:r>
        <w:r w:rsidR="00941704">
          <w:rPr>
            <w:noProof/>
            <w:webHidden/>
          </w:rPr>
          <w:fldChar w:fldCharType="end"/>
        </w:r>
      </w:hyperlink>
    </w:p>
    <w:p w14:paraId="6E8C3E26" w14:textId="6562ADBA" w:rsidR="00941704" w:rsidRDefault="000A47A3">
      <w:pPr>
        <w:pStyle w:val="ndicedeilustraes"/>
        <w:tabs>
          <w:tab w:val="right" w:leader="dot" w:pos="9061"/>
        </w:tabs>
        <w:rPr>
          <w:rFonts w:asciiTheme="minorHAnsi" w:eastAsiaTheme="minorEastAsia" w:hAnsiTheme="minorHAnsi" w:cstheme="minorBidi"/>
          <w:noProof/>
          <w:sz w:val="22"/>
          <w:szCs w:val="22"/>
        </w:rPr>
      </w:pPr>
      <w:hyperlink w:anchor="_Toc482263855" w:history="1">
        <w:r w:rsidR="00941704" w:rsidRPr="006037D7">
          <w:rPr>
            <w:rStyle w:val="Hyperlink"/>
            <w:noProof/>
          </w:rPr>
          <w:t>Quadro 5 – Framework XLRM</w:t>
        </w:r>
        <w:r w:rsidR="00941704">
          <w:rPr>
            <w:noProof/>
            <w:webHidden/>
          </w:rPr>
          <w:tab/>
        </w:r>
        <w:r w:rsidR="00941704">
          <w:rPr>
            <w:noProof/>
            <w:webHidden/>
          </w:rPr>
          <w:fldChar w:fldCharType="begin"/>
        </w:r>
        <w:r w:rsidR="00941704">
          <w:rPr>
            <w:noProof/>
            <w:webHidden/>
          </w:rPr>
          <w:instrText xml:space="preserve"> PAGEREF _Toc482263855 \h </w:instrText>
        </w:r>
        <w:r w:rsidR="00941704">
          <w:rPr>
            <w:noProof/>
            <w:webHidden/>
          </w:rPr>
        </w:r>
        <w:r w:rsidR="00941704">
          <w:rPr>
            <w:noProof/>
            <w:webHidden/>
          </w:rPr>
          <w:fldChar w:fldCharType="separate"/>
        </w:r>
        <w:r w:rsidR="00743F02">
          <w:rPr>
            <w:noProof/>
            <w:webHidden/>
          </w:rPr>
          <w:t>49</w:t>
        </w:r>
        <w:r w:rsidR="00941704">
          <w:rPr>
            <w:noProof/>
            <w:webHidden/>
          </w:rPr>
          <w:fldChar w:fldCharType="end"/>
        </w:r>
      </w:hyperlink>
    </w:p>
    <w:p w14:paraId="15392BB9" w14:textId="10F179DF" w:rsidR="00941704" w:rsidRDefault="000A47A3">
      <w:pPr>
        <w:pStyle w:val="ndicedeilustraes"/>
        <w:tabs>
          <w:tab w:val="right" w:leader="dot" w:pos="9061"/>
        </w:tabs>
        <w:rPr>
          <w:rFonts w:asciiTheme="minorHAnsi" w:eastAsiaTheme="minorEastAsia" w:hAnsiTheme="minorHAnsi" w:cstheme="minorBidi"/>
          <w:noProof/>
          <w:sz w:val="22"/>
          <w:szCs w:val="22"/>
        </w:rPr>
      </w:pPr>
      <w:hyperlink w:anchor="_Toc482263856" w:history="1">
        <w:r w:rsidR="00941704" w:rsidRPr="006037D7">
          <w:rPr>
            <w:rStyle w:val="Hyperlink"/>
            <w:noProof/>
          </w:rPr>
          <w:t xml:space="preserve">Quadro 6 – </w:t>
        </w:r>
        <w:r w:rsidR="00941704" w:rsidRPr="006037D7">
          <w:rPr>
            <w:rStyle w:val="Hyperlink"/>
            <w:noProof/>
            <w:lang w:val="en-US"/>
          </w:rPr>
          <w:t>Scenario Ensemble</w:t>
        </w:r>
        <w:r w:rsidR="00941704">
          <w:rPr>
            <w:noProof/>
            <w:webHidden/>
          </w:rPr>
          <w:tab/>
        </w:r>
        <w:r w:rsidR="00941704">
          <w:rPr>
            <w:noProof/>
            <w:webHidden/>
          </w:rPr>
          <w:fldChar w:fldCharType="begin"/>
        </w:r>
        <w:r w:rsidR="00941704">
          <w:rPr>
            <w:noProof/>
            <w:webHidden/>
          </w:rPr>
          <w:instrText xml:space="preserve"> PAGEREF _Toc482263856 \h </w:instrText>
        </w:r>
        <w:r w:rsidR="00941704">
          <w:rPr>
            <w:noProof/>
            <w:webHidden/>
          </w:rPr>
        </w:r>
        <w:r w:rsidR="00941704">
          <w:rPr>
            <w:noProof/>
            <w:webHidden/>
          </w:rPr>
          <w:fldChar w:fldCharType="separate"/>
        </w:r>
        <w:r w:rsidR="00743F02">
          <w:rPr>
            <w:noProof/>
            <w:webHidden/>
          </w:rPr>
          <w:t>51</w:t>
        </w:r>
        <w:r w:rsidR="00941704">
          <w:rPr>
            <w:noProof/>
            <w:webHidden/>
          </w:rPr>
          <w:fldChar w:fldCharType="end"/>
        </w:r>
      </w:hyperlink>
    </w:p>
    <w:p w14:paraId="4D4F0BAF" w14:textId="315230C7" w:rsidR="00941704" w:rsidRDefault="000A47A3">
      <w:pPr>
        <w:pStyle w:val="ndicedeilustraes"/>
        <w:tabs>
          <w:tab w:val="right" w:leader="dot" w:pos="9061"/>
        </w:tabs>
        <w:rPr>
          <w:rFonts w:asciiTheme="minorHAnsi" w:eastAsiaTheme="minorEastAsia" w:hAnsiTheme="minorHAnsi" w:cstheme="minorBidi"/>
          <w:noProof/>
          <w:sz w:val="22"/>
          <w:szCs w:val="22"/>
        </w:rPr>
      </w:pPr>
      <w:hyperlink w:anchor="_Toc482263857" w:history="1">
        <w:r w:rsidR="00941704" w:rsidRPr="006037D7">
          <w:rPr>
            <w:rStyle w:val="Hyperlink"/>
            <w:noProof/>
          </w:rPr>
          <w:t>Quadro 7 – Abordagem Científica do RDM e EMA</w:t>
        </w:r>
        <w:r w:rsidR="00941704">
          <w:rPr>
            <w:noProof/>
            <w:webHidden/>
          </w:rPr>
          <w:tab/>
        </w:r>
        <w:r w:rsidR="00941704">
          <w:rPr>
            <w:noProof/>
            <w:webHidden/>
          </w:rPr>
          <w:fldChar w:fldCharType="begin"/>
        </w:r>
        <w:r w:rsidR="00941704">
          <w:rPr>
            <w:noProof/>
            <w:webHidden/>
          </w:rPr>
          <w:instrText xml:space="preserve"> PAGEREF _Toc482263857 \h </w:instrText>
        </w:r>
        <w:r w:rsidR="00941704">
          <w:rPr>
            <w:noProof/>
            <w:webHidden/>
          </w:rPr>
        </w:r>
        <w:r w:rsidR="00941704">
          <w:rPr>
            <w:noProof/>
            <w:webHidden/>
          </w:rPr>
          <w:fldChar w:fldCharType="separate"/>
        </w:r>
        <w:r w:rsidR="00743F02">
          <w:rPr>
            <w:noProof/>
            <w:webHidden/>
          </w:rPr>
          <w:t>85</w:t>
        </w:r>
        <w:r w:rsidR="00941704">
          <w:rPr>
            <w:noProof/>
            <w:webHidden/>
          </w:rPr>
          <w:fldChar w:fldCharType="end"/>
        </w:r>
      </w:hyperlink>
    </w:p>
    <w:p w14:paraId="6C800A3E" w14:textId="0420CC67" w:rsidR="00941704" w:rsidRDefault="000A47A3">
      <w:pPr>
        <w:pStyle w:val="ndicedeilustraes"/>
        <w:tabs>
          <w:tab w:val="right" w:leader="dot" w:pos="9061"/>
        </w:tabs>
        <w:rPr>
          <w:rFonts w:asciiTheme="minorHAnsi" w:eastAsiaTheme="minorEastAsia" w:hAnsiTheme="minorHAnsi" w:cstheme="minorBidi"/>
          <w:noProof/>
          <w:sz w:val="22"/>
          <w:szCs w:val="22"/>
        </w:rPr>
      </w:pPr>
      <w:hyperlink w:anchor="_Toc482263858" w:history="1">
        <w:r w:rsidR="00941704" w:rsidRPr="006037D7">
          <w:rPr>
            <w:rStyle w:val="Hyperlink"/>
            <w:noProof/>
          </w:rPr>
          <w:t>Quadro 8 – Decisões Metodológicas em uma aplicação do RDM</w:t>
        </w:r>
        <w:r w:rsidR="00941704">
          <w:rPr>
            <w:noProof/>
            <w:webHidden/>
          </w:rPr>
          <w:tab/>
        </w:r>
        <w:r w:rsidR="00941704">
          <w:rPr>
            <w:noProof/>
            <w:webHidden/>
          </w:rPr>
          <w:fldChar w:fldCharType="begin"/>
        </w:r>
        <w:r w:rsidR="00941704">
          <w:rPr>
            <w:noProof/>
            <w:webHidden/>
          </w:rPr>
          <w:instrText xml:space="preserve"> PAGEREF _Toc482263858 \h </w:instrText>
        </w:r>
        <w:r w:rsidR="00941704">
          <w:rPr>
            <w:noProof/>
            <w:webHidden/>
          </w:rPr>
        </w:r>
        <w:r w:rsidR="00941704">
          <w:rPr>
            <w:noProof/>
            <w:webHidden/>
          </w:rPr>
          <w:fldChar w:fldCharType="separate"/>
        </w:r>
        <w:r w:rsidR="00743F02">
          <w:rPr>
            <w:noProof/>
            <w:webHidden/>
          </w:rPr>
          <w:t>92</w:t>
        </w:r>
        <w:r w:rsidR="00941704">
          <w:rPr>
            <w:noProof/>
            <w:webHidden/>
          </w:rPr>
          <w:fldChar w:fldCharType="end"/>
        </w:r>
      </w:hyperlink>
    </w:p>
    <w:p w14:paraId="0715EC48" w14:textId="475A252F" w:rsidR="00941704" w:rsidRDefault="000A47A3">
      <w:pPr>
        <w:pStyle w:val="ndicedeilustraes"/>
        <w:tabs>
          <w:tab w:val="right" w:leader="dot" w:pos="9061"/>
        </w:tabs>
        <w:rPr>
          <w:rFonts w:asciiTheme="minorHAnsi" w:eastAsiaTheme="minorEastAsia" w:hAnsiTheme="minorHAnsi" w:cstheme="minorBidi"/>
          <w:noProof/>
          <w:sz w:val="22"/>
          <w:szCs w:val="22"/>
        </w:rPr>
      </w:pPr>
      <w:hyperlink w:anchor="_Toc482263859" w:history="1">
        <w:r w:rsidR="00941704" w:rsidRPr="006037D7">
          <w:rPr>
            <w:rStyle w:val="Hyperlink"/>
            <w:noProof/>
          </w:rPr>
          <w:t>Quadro 9 – Relação entre Etapas do Método de Trabalho e Técnicas de Coleta e Análise dos Dados</w:t>
        </w:r>
        <w:r w:rsidR="00941704">
          <w:rPr>
            <w:noProof/>
            <w:webHidden/>
          </w:rPr>
          <w:tab/>
        </w:r>
        <w:r w:rsidR="00941704">
          <w:rPr>
            <w:noProof/>
            <w:webHidden/>
          </w:rPr>
          <w:fldChar w:fldCharType="begin"/>
        </w:r>
        <w:r w:rsidR="00941704">
          <w:rPr>
            <w:noProof/>
            <w:webHidden/>
          </w:rPr>
          <w:instrText xml:space="preserve"> PAGEREF _Toc482263859 \h </w:instrText>
        </w:r>
        <w:r w:rsidR="00941704">
          <w:rPr>
            <w:noProof/>
            <w:webHidden/>
          </w:rPr>
        </w:r>
        <w:r w:rsidR="00941704">
          <w:rPr>
            <w:noProof/>
            <w:webHidden/>
          </w:rPr>
          <w:fldChar w:fldCharType="separate"/>
        </w:r>
        <w:r w:rsidR="00743F02">
          <w:rPr>
            <w:noProof/>
            <w:webHidden/>
          </w:rPr>
          <w:t>103</w:t>
        </w:r>
        <w:r w:rsidR="00941704">
          <w:rPr>
            <w:noProof/>
            <w:webHidden/>
          </w:rPr>
          <w:fldChar w:fldCharType="end"/>
        </w:r>
      </w:hyperlink>
    </w:p>
    <w:p w14:paraId="6F162E17" w14:textId="1650A18A" w:rsidR="00941704" w:rsidRDefault="000A47A3">
      <w:pPr>
        <w:pStyle w:val="ndicedeilustraes"/>
        <w:tabs>
          <w:tab w:val="right" w:leader="dot" w:pos="9061"/>
        </w:tabs>
        <w:rPr>
          <w:rFonts w:asciiTheme="minorHAnsi" w:eastAsiaTheme="minorEastAsia" w:hAnsiTheme="minorHAnsi" w:cstheme="minorBidi"/>
          <w:noProof/>
          <w:sz w:val="22"/>
          <w:szCs w:val="22"/>
        </w:rPr>
      </w:pPr>
      <w:hyperlink w:anchor="_Toc482263860" w:history="1">
        <w:r w:rsidR="00941704" w:rsidRPr="006037D7">
          <w:rPr>
            <w:rStyle w:val="Hyperlink"/>
            <w:noProof/>
          </w:rPr>
          <w:t>Quadro 10 – Condições Necessárias para a Instanciação do RDM</w:t>
        </w:r>
        <w:r w:rsidR="00941704">
          <w:rPr>
            <w:noProof/>
            <w:webHidden/>
          </w:rPr>
          <w:tab/>
        </w:r>
        <w:r w:rsidR="00941704">
          <w:rPr>
            <w:noProof/>
            <w:webHidden/>
          </w:rPr>
          <w:fldChar w:fldCharType="begin"/>
        </w:r>
        <w:r w:rsidR="00941704">
          <w:rPr>
            <w:noProof/>
            <w:webHidden/>
          </w:rPr>
          <w:instrText xml:space="preserve"> PAGEREF _Toc482263860 \h </w:instrText>
        </w:r>
        <w:r w:rsidR="00941704">
          <w:rPr>
            <w:noProof/>
            <w:webHidden/>
          </w:rPr>
        </w:r>
        <w:r w:rsidR="00941704">
          <w:rPr>
            <w:noProof/>
            <w:webHidden/>
          </w:rPr>
          <w:fldChar w:fldCharType="separate"/>
        </w:r>
        <w:r w:rsidR="00743F02">
          <w:rPr>
            <w:noProof/>
            <w:webHidden/>
          </w:rPr>
          <w:t>104</w:t>
        </w:r>
        <w:r w:rsidR="00941704">
          <w:rPr>
            <w:noProof/>
            <w:webHidden/>
          </w:rPr>
          <w:fldChar w:fldCharType="end"/>
        </w:r>
      </w:hyperlink>
    </w:p>
    <w:p w14:paraId="40F32171" w14:textId="244155F1" w:rsidR="00941704" w:rsidRDefault="000A47A3">
      <w:pPr>
        <w:pStyle w:val="ndicedeilustraes"/>
        <w:tabs>
          <w:tab w:val="right" w:leader="dot" w:pos="9061"/>
        </w:tabs>
        <w:rPr>
          <w:rFonts w:asciiTheme="minorHAnsi" w:eastAsiaTheme="minorEastAsia" w:hAnsiTheme="minorHAnsi" w:cstheme="minorBidi"/>
          <w:noProof/>
          <w:sz w:val="22"/>
          <w:szCs w:val="22"/>
        </w:rPr>
      </w:pPr>
      <w:hyperlink w:anchor="_Toc482263861" w:history="1">
        <w:r w:rsidR="00941704" w:rsidRPr="006037D7">
          <w:rPr>
            <w:rStyle w:val="Hyperlink"/>
            <w:noProof/>
          </w:rPr>
          <w:t>Quadro 11 – Cronograma da Pesquisa</w:t>
        </w:r>
        <w:r w:rsidR="00941704">
          <w:rPr>
            <w:noProof/>
            <w:webHidden/>
          </w:rPr>
          <w:tab/>
        </w:r>
        <w:r w:rsidR="00941704">
          <w:rPr>
            <w:noProof/>
            <w:webHidden/>
          </w:rPr>
          <w:fldChar w:fldCharType="begin"/>
        </w:r>
        <w:r w:rsidR="00941704">
          <w:rPr>
            <w:noProof/>
            <w:webHidden/>
          </w:rPr>
          <w:instrText xml:space="preserve"> PAGEREF _Toc482263861 \h </w:instrText>
        </w:r>
        <w:r w:rsidR="00941704">
          <w:rPr>
            <w:noProof/>
            <w:webHidden/>
          </w:rPr>
        </w:r>
        <w:r w:rsidR="00941704">
          <w:rPr>
            <w:noProof/>
            <w:webHidden/>
          </w:rPr>
          <w:fldChar w:fldCharType="separate"/>
        </w:r>
        <w:r w:rsidR="00743F02">
          <w:rPr>
            <w:b/>
            <w:bCs/>
            <w:noProof/>
            <w:webHidden/>
          </w:rPr>
          <w:t>Erro! Indicador não definido.</w:t>
        </w:r>
        <w:r w:rsidR="00941704">
          <w:rPr>
            <w:noProof/>
            <w:webHidden/>
          </w:rPr>
          <w:fldChar w:fldCharType="end"/>
        </w:r>
      </w:hyperlink>
    </w:p>
    <w:p w14:paraId="4A56B3E8" w14:textId="594F830A" w:rsidR="00941704" w:rsidRDefault="000A47A3">
      <w:pPr>
        <w:pStyle w:val="ndicedeilustraes"/>
        <w:tabs>
          <w:tab w:val="right" w:leader="dot" w:pos="9061"/>
        </w:tabs>
        <w:rPr>
          <w:rFonts w:asciiTheme="minorHAnsi" w:eastAsiaTheme="minorEastAsia" w:hAnsiTheme="minorHAnsi" w:cstheme="minorBidi"/>
          <w:noProof/>
          <w:sz w:val="22"/>
          <w:szCs w:val="22"/>
        </w:rPr>
      </w:pPr>
      <w:hyperlink w:anchor="_Toc482263862" w:history="1">
        <w:r w:rsidR="00941704" w:rsidRPr="006037D7">
          <w:rPr>
            <w:rStyle w:val="Hyperlink"/>
            <w:noProof/>
          </w:rPr>
          <w:t>Quadro 12 – Protocolo da Revisão Sistemática da Literatura</w:t>
        </w:r>
        <w:r w:rsidR="00941704">
          <w:rPr>
            <w:noProof/>
            <w:webHidden/>
          </w:rPr>
          <w:tab/>
        </w:r>
        <w:r w:rsidR="00941704">
          <w:rPr>
            <w:noProof/>
            <w:webHidden/>
          </w:rPr>
          <w:fldChar w:fldCharType="begin"/>
        </w:r>
        <w:r w:rsidR="00941704">
          <w:rPr>
            <w:noProof/>
            <w:webHidden/>
          </w:rPr>
          <w:instrText xml:space="preserve"> PAGEREF _Toc482263862 \h </w:instrText>
        </w:r>
        <w:r w:rsidR="00941704">
          <w:rPr>
            <w:noProof/>
            <w:webHidden/>
          </w:rPr>
        </w:r>
        <w:r w:rsidR="00941704">
          <w:rPr>
            <w:noProof/>
            <w:webHidden/>
          </w:rPr>
          <w:fldChar w:fldCharType="separate"/>
        </w:r>
        <w:r w:rsidR="00743F02">
          <w:rPr>
            <w:noProof/>
            <w:webHidden/>
          </w:rPr>
          <w:t>167</w:t>
        </w:r>
        <w:r w:rsidR="00941704">
          <w:rPr>
            <w:noProof/>
            <w:webHidden/>
          </w:rPr>
          <w:fldChar w:fldCharType="end"/>
        </w:r>
      </w:hyperlink>
    </w:p>
    <w:p w14:paraId="7B40AC89" w14:textId="24AF7597" w:rsidR="00941704" w:rsidRDefault="000A47A3">
      <w:pPr>
        <w:pStyle w:val="ndicedeilustraes"/>
        <w:tabs>
          <w:tab w:val="right" w:leader="dot" w:pos="9061"/>
        </w:tabs>
        <w:rPr>
          <w:rFonts w:asciiTheme="minorHAnsi" w:eastAsiaTheme="minorEastAsia" w:hAnsiTheme="minorHAnsi" w:cstheme="minorBidi"/>
          <w:noProof/>
          <w:sz w:val="22"/>
          <w:szCs w:val="22"/>
        </w:rPr>
      </w:pPr>
      <w:hyperlink w:anchor="_Toc482263863" w:history="1">
        <w:r w:rsidR="00941704" w:rsidRPr="006037D7">
          <w:rPr>
            <w:rStyle w:val="Hyperlink"/>
            <w:noProof/>
          </w:rPr>
          <w:t>Quadro 13 – Literatura Analisada sobre a Avaliação de Decisões Estratégicas sob Incerteza</w:t>
        </w:r>
        <w:r w:rsidR="00941704">
          <w:rPr>
            <w:noProof/>
            <w:webHidden/>
          </w:rPr>
          <w:tab/>
        </w:r>
        <w:r w:rsidR="00941704">
          <w:rPr>
            <w:noProof/>
            <w:webHidden/>
          </w:rPr>
          <w:fldChar w:fldCharType="begin"/>
        </w:r>
        <w:r w:rsidR="00941704">
          <w:rPr>
            <w:noProof/>
            <w:webHidden/>
          </w:rPr>
          <w:instrText xml:space="preserve"> PAGEREF _Toc482263863 \h </w:instrText>
        </w:r>
        <w:r w:rsidR="00941704">
          <w:rPr>
            <w:noProof/>
            <w:webHidden/>
          </w:rPr>
        </w:r>
        <w:r w:rsidR="00941704">
          <w:rPr>
            <w:noProof/>
            <w:webHidden/>
          </w:rPr>
          <w:fldChar w:fldCharType="separate"/>
        </w:r>
        <w:r w:rsidR="00743F02">
          <w:rPr>
            <w:noProof/>
            <w:webHidden/>
          </w:rPr>
          <w:t>171</w:t>
        </w:r>
        <w:r w:rsidR="00941704">
          <w:rPr>
            <w:noProof/>
            <w:webHidden/>
          </w:rPr>
          <w:fldChar w:fldCharType="end"/>
        </w:r>
      </w:hyperlink>
    </w:p>
    <w:p w14:paraId="7B27FB21" w14:textId="5BD4FE26" w:rsidR="00941704" w:rsidRDefault="000A47A3">
      <w:pPr>
        <w:pStyle w:val="ndicedeilustraes"/>
        <w:tabs>
          <w:tab w:val="right" w:leader="dot" w:pos="9061"/>
        </w:tabs>
        <w:rPr>
          <w:rFonts w:asciiTheme="minorHAnsi" w:eastAsiaTheme="minorEastAsia" w:hAnsiTheme="minorHAnsi" w:cstheme="minorBidi"/>
          <w:noProof/>
          <w:sz w:val="22"/>
          <w:szCs w:val="22"/>
        </w:rPr>
      </w:pPr>
      <w:hyperlink w:anchor="_Toc482263864" w:history="1">
        <w:r w:rsidR="00941704" w:rsidRPr="006037D7">
          <w:rPr>
            <w:rStyle w:val="Hyperlink"/>
            <w:noProof/>
          </w:rPr>
          <w:t>Quadro 14 – Shortlist de Trabalhos em RDM e EMA</w:t>
        </w:r>
        <w:r w:rsidR="00941704">
          <w:rPr>
            <w:noProof/>
            <w:webHidden/>
          </w:rPr>
          <w:tab/>
        </w:r>
        <w:r w:rsidR="00941704">
          <w:rPr>
            <w:noProof/>
            <w:webHidden/>
          </w:rPr>
          <w:fldChar w:fldCharType="begin"/>
        </w:r>
        <w:r w:rsidR="00941704">
          <w:rPr>
            <w:noProof/>
            <w:webHidden/>
          </w:rPr>
          <w:instrText xml:space="preserve"> PAGEREF _Toc482263864 \h </w:instrText>
        </w:r>
        <w:r w:rsidR="00941704">
          <w:rPr>
            <w:noProof/>
            <w:webHidden/>
          </w:rPr>
        </w:r>
        <w:r w:rsidR="00941704">
          <w:rPr>
            <w:noProof/>
            <w:webHidden/>
          </w:rPr>
          <w:fldChar w:fldCharType="separate"/>
        </w:r>
        <w:r w:rsidR="00743F02">
          <w:rPr>
            <w:noProof/>
            <w:webHidden/>
          </w:rPr>
          <w:t>174</w:t>
        </w:r>
        <w:r w:rsidR="00941704">
          <w:rPr>
            <w:noProof/>
            <w:webHidden/>
          </w:rPr>
          <w:fldChar w:fldCharType="end"/>
        </w:r>
      </w:hyperlink>
    </w:p>
    <w:p w14:paraId="47DA0877" w14:textId="0D007BB8" w:rsidR="00941704" w:rsidRDefault="000A47A3">
      <w:pPr>
        <w:pStyle w:val="ndicedeilustraes"/>
        <w:tabs>
          <w:tab w:val="right" w:leader="dot" w:pos="9061"/>
        </w:tabs>
        <w:rPr>
          <w:rFonts w:asciiTheme="minorHAnsi" w:eastAsiaTheme="minorEastAsia" w:hAnsiTheme="minorHAnsi" w:cstheme="minorBidi"/>
          <w:noProof/>
          <w:sz w:val="22"/>
          <w:szCs w:val="22"/>
        </w:rPr>
      </w:pPr>
      <w:hyperlink w:anchor="_Toc482263865" w:history="1">
        <w:r w:rsidR="00941704" w:rsidRPr="006037D7">
          <w:rPr>
            <w:rStyle w:val="Hyperlink"/>
            <w:noProof/>
          </w:rPr>
          <w:t>Quadro 15 – Lista de Aplicações do RDM</w:t>
        </w:r>
        <w:r w:rsidR="00941704">
          <w:rPr>
            <w:noProof/>
            <w:webHidden/>
          </w:rPr>
          <w:tab/>
        </w:r>
        <w:r w:rsidR="00941704">
          <w:rPr>
            <w:noProof/>
            <w:webHidden/>
          </w:rPr>
          <w:fldChar w:fldCharType="begin"/>
        </w:r>
        <w:r w:rsidR="00941704">
          <w:rPr>
            <w:noProof/>
            <w:webHidden/>
          </w:rPr>
          <w:instrText xml:space="preserve"> PAGEREF _Toc482263865 \h </w:instrText>
        </w:r>
        <w:r w:rsidR="00941704">
          <w:rPr>
            <w:noProof/>
            <w:webHidden/>
          </w:rPr>
        </w:r>
        <w:r w:rsidR="00941704">
          <w:rPr>
            <w:noProof/>
            <w:webHidden/>
          </w:rPr>
          <w:fldChar w:fldCharType="separate"/>
        </w:r>
        <w:r w:rsidR="00743F02">
          <w:rPr>
            <w:noProof/>
            <w:webHidden/>
          </w:rPr>
          <w:t>177</w:t>
        </w:r>
        <w:r w:rsidR="00941704">
          <w:rPr>
            <w:noProof/>
            <w:webHidden/>
          </w:rPr>
          <w:fldChar w:fldCharType="end"/>
        </w:r>
      </w:hyperlink>
    </w:p>
    <w:p w14:paraId="1283913A" w14:textId="4B8FB6F5" w:rsidR="00941704" w:rsidRDefault="000A47A3">
      <w:pPr>
        <w:pStyle w:val="ndicedeilustraes"/>
        <w:tabs>
          <w:tab w:val="right" w:leader="dot" w:pos="9061"/>
        </w:tabs>
        <w:rPr>
          <w:rFonts w:asciiTheme="minorHAnsi" w:eastAsiaTheme="minorEastAsia" w:hAnsiTheme="minorHAnsi" w:cstheme="minorBidi"/>
          <w:noProof/>
          <w:sz w:val="22"/>
          <w:szCs w:val="22"/>
        </w:rPr>
      </w:pPr>
      <w:hyperlink w:anchor="_Toc482263866" w:history="1">
        <w:r w:rsidR="00941704" w:rsidRPr="006037D7">
          <w:rPr>
            <w:rStyle w:val="Hyperlink"/>
            <w:noProof/>
          </w:rPr>
          <w:t>Quadro 16 – Avaliação da Situação Pré-Instanciação – Roteiro</w:t>
        </w:r>
        <w:r w:rsidR="00941704">
          <w:rPr>
            <w:noProof/>
            <w:webHidden/>
          </w:rPr>
          <w:tab/>
        </w:r>
        <w:r w:rsidR="00941704">
          <w:rPr>
            <w:noProof/>
            <w:webHidden/>
          </w:rPr>
          <w:fldChar w:fldCharType="begin"/>
        </w:r>
        <w:r w:rsidR="00941704">
          <w:rPr>
            <w:noProof/>
            <w:webHidden/>
          </w:rPr>
          <w:instrText xml:space="preserve"> PAGEREF _Toc482263866 \h </w:instrText>
        </w:r>
        <w:r w:rsidR="00941704">
          <w:rPr>
            <w:noProof/>
            <w:webHidden/>
          </w:rPr>
        </w:r>
        <w:r w:rsidR="00941704">
          <w:rPr>
            <w:noProof/>
            <w:webHidden/>
          </w:rPr>
          <w:fldChar w:fldCharType="separate"/>
        </w:r>
        <w:r w:rsidR="00743F02">
          <w:rPr>
            <w:noProof/>
            <w:webHidden/>
          </w:rPr>
          <w:t>180</w:t>
        </w:r>
        <w:r w:rsidR="00941704">
          <w:rPr>
            <w:noProof/>
            <w:webHidden/>
          </w:rPr>
          <w:fldChar w:fldCharType="end"/>
        </w:r>
      </w:hyperlink>
    </w:p>
    <w:p w14:paraId="5C67294C" w14:textId="0DD0F102" w:rsidR="00941704" w:rsidRDefault="000A47A3">
      <w:pPr>
        <w:pStyle w:val="ndicedeilustraes"/>
        <w:tabs>
          <w:tab w:val="right" w:leader="dot" w:pos="9061"/>
        </w:tabs>
        <w:rPr>
          <w:rFonts w:asciiTheme="minorHAnsi" w:eastAsiaTheme="minorEastAsia" w:hAnsiTheme="minorHAnsi" w:cstheme="minorBidi"/>
          <w:noProof/>
          <w:sz w:val="22"/>
          <w:szCs w:val="22"/>
        </w:rPr>
      </w:pPr>
      <w:hyperlink w:anchor="_Toc482263867" w:history="1">
        <w:r w:rsidR="00941704" w:rsidRPr="006037D7">
          <w:rPr>
            <w:rStyle w:val="Hyperlink"/>
            <w:noProof/>
          </w:rPr>
          <w:t>Quadro 17 – Protocolo da Pesquisa Pós-Instanciação – Questões para Discussão no Grupo Focal Confirmatório</w:t>
        </w:r>
        <w:r w:rsidR="00941704">
          <w:rPr>
            <w:noProof/>
            <w:webHidden/>
          </w:rPr>
          <w:tab/>
        </w:r>
        <w:r w:rsidR="00941704">
          <w:rPr>
            <w:noProof/>
            <w:webHidden/>
          </w:rPr>
          <w:fldChar w:fldCharType="begin"/>
        </w:r>
        <w:r w:rsidR="00941704">
          <w:rPr>
            <w:noProof/>
            <w:webHidden/>
          </w:rPr>
          <w:instrText xml:space="preserve"> PAGEREF _Toc482263867 \h </w:instrText>
        </w:r>
        <w:r w:rsidR="00941704">
          <w:rPr>
            <w:noProof/>
            <w:webHidden/>
          </w:rPr>
        </w:r>
        <w:r w:rsidR="00941704">
          <w:rPr>
            <w:noProof/>
            <w:webHidden/>
          </w:rPr>
          <w:fldChar w:fldCharType="separate"/>
        </w:r>
        <w:r w:rsidR="00743F02">
          <w:rPr>
            <w:noProof/>
            <w:webHidden/>
          </w:rPr>
          <w:t>182</w:t>
        </w:r>
        <w:r w:rsidR="00941704">
          <w:rPr>
            <w:noProof/>
            <w:webHidden/>
          </w:rPr>
          <w:fldChar w:fldCharType="end"/>
        </w:r>
      </w:hyperlink>
    </w:p>
    <w:p w14:paraId="7CA83088" w14:textId="46D914C9" w:rsidR="00941704" w:rsidRDefault="000A47A3">
      <w:pPr>
        <w:pStyle w:val="ndicedeilustraes"/>
        <w:tabs>
          <w:tab w:val="right" w:leader="dot" w:pos="9061"/>
        </w:tabs>
        <w:rPr>
          <w:rFonts w:asciiTheme="minorHAnsi" w:eastAsiaTheme="minorEastAsia" w:hAnsiTheme="minorHAnsi" w:cstheme="minorBidi"/>
          <w:noProof/>
          <w:sz w:val="22"/>
          <w:szCs w:val="22"/>
        </w:rPr>
      </w:pPr>
      <w:hyperlink w:anchor="_Toc482263868" w:history="1">
        <w:r w:rsidR="00941704" w:rsidRPr="006037D7">
          <w:rPr>
            <w:rStyle w:val="Hyperlink"/>
            <w:noProof/>
          </w:rPr>
          <w:t>Quadro 18 – Equações para Aplicação do RDM e Fontes</w:t>
        </w:r>
        <w:r w:rsidR="00941704">
          <w:rPr>
            <w:noProof/>
            <w:webHidden/>
          </w:rPr>
          <w:tab/>
        </w:r>
        <w:r w:rsidR="00941704">
          <w:rPr>
            <w:noProof/>
            <w:webHidden/>
          </w:rPr>
          <w:fldChar w:fldCharType="begin"/>
        </w:r>
        <w:r w:rsidR="00941704">
          <w:rPr>
            <w:noProof/>
            <w:webHidden/>
          </w:rPr>
          <w:instrText xml:space="preserve"> PAGEREF _Toc482263868 \h </w:instrText>
        </w:r>
        <w:r w:rsidR="00941704">
          <w:rPr>
            <w:noProof/>
            <w:webHidden/>
          </w:rPr>
        </w:r>
        <w:r w:rsidR="00941704">
          <w:rPr>
            <w:noProof/>
            <w:webHidden/>
          </w:rPr>
          <w:fldChar w:fldCharType="separate"/>
        </w:r>
        <w:r w:rsidR="00743F02">
          <w:rPr>
            <w:noProof/>
            <w:webHidden/>
          </w:rPr>
          <w:t>185</w:t>
        </w:r>
        <w:r w:rsidR="00941704">
          <w:rPr>
            <w:noProof/>
            <w:webHidden/>
          </w:rPr>
          <w:fldChar w:fldCharType="end"/>
        </w:r>
      </w:hyperlink>
    </w:p>
    <w:p w14:paraId="5B5ACF22" w14:textId="2CC87ED5" w:rsidR="00941704" w:rsidRDefault="000A47A3">
      <w:pPr>
        <w:pStyle w:val="ndicedeilustraes"/>
        <w:tabs>
          <w:tab w:val="right" w:leader="dot" w:pos="9061"/>
        </w:tabs>
        <w:rPr>
          <w:rFonts w:asciiTheme="minorHAnsi" w:eastAsiaTheme="minorEastAsia" w:hAnsiTheme="minorHAnsi" w:cstheme="minorBidi"/>
          <w:noProof/>
          <w:sz w:val="22"/>
          <w:szCs w:val="22"/>
        </w:rPr>
      </w:pPr>
      <w:hyperlink w:anchor="_Toc482263869" w:history="1">
        <w:r w:rsidR="00941704" w:rsidRPr="006037D7">
          <w:rPr>
            <w:rStyle w:val="Hyperlink"/>
            <w:noProof/>
          </w:rPr>
          <w:t>Quadro 19 – Quadro completo de Métodos Relacionados ao RDM</w:t>
        </w:r>
        <w:r w:rsidR="00941704">
          <w:rPr>
            <w:noProof/>
            <w:webHidden/>
          </w:rPr>
          <w:tab/>
        </w:r>
        <w:r w:rsidR="00941704">
          <w:rPr>
            <w:noProof/>
            <w:webHidden/>
          </w:rPr>
          <w:fldChar w:fldCharType="begin"/>
        </w:r>
        <w:r w:rsidR="00941704">
          <w:rPr>
            <w:noProof/>
            <w:webHidden/>
          </w:rPr>
          <w:instrText xml:space="preserve"> PAGEREF _Toc482263869 \h </w:instrText>
        </w:r>
        <w:r w:rsidR="00941704">
          <w:rPr>
            <w:noProof/>
            <w:webHidden/>
          </w:rPr>
        </w:r>
        <w:r w:rsidR="00941704">
          <w:rPr>
            <w:noProof/>
            <w:webHidden/>
          </w:rPr>
          <w:fldChar w:fldCharType="separate"/>
        </w:r>
        <w:r w:rsidR="00743F02">
          <w:rPr>
            <w:noProof/>
            <w:webHidden/>
          </w:rPr>
          <w:t>187</w:t>
        </w:r>
        <w:r w:rsidR="00941704">
          <w:rPr>
            <w:noProof/>
            <w:webHidden/>
          </w:rPr>
          <w:fldChar w:fldCharType="end"/>
        </w:r>
      </w:hyperlink>
    </w:p>
    <w:p w14:paraId="78A483FB" w14:textId="6690998A" w:rsidR="00A24367" w:rsidRDefault="00A24367" w:rsidP="00A24367">
      <w:pPr>
        <w:rPr>
          <w:b/>
        </w:rPr>
      </w:pPr>
      <w:r>
        <w:rPr>
          <w:b/>
        </w:rPr>
        <w:fldChar w:fldCharType="end"/>
      </w:r>
    </w:p>
    <w:p w14:paraId="5A683E6D" w14:textId="77777777" w:rsidR="00A24367" w:rsidRDefault="00A24367" w:rsidP="00A24367">
      <w:pPr>
        <w:rPr>
          <w:b/>
        </w:rPr>
      </w:pPr>
    </w:p>
    <w:p w14:paraId="6C2FBA61" w14:textId="77777777"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p>
    <w:p w14:paraId="7E0E12D2" w14:textId="77777777" w:rsidR="00A24367" w:rsidRDefault="00A24367" w:rsidP="00A24367">
      <w:pPr>
        <w:spacing w:after="360"/>
        <w:ind w:firstLine="0"/>
        <w:jc w:val="center"/>
        <w:rPr>
          <w:b/>
        </w:rPr>
      </w:pPr>
      <w:r w:rsidRPr="00767350">
        <w:rPr>
          <w:b/>
        </w:rPr>
        <w:lastRenderedPageBreak/>
        <w:t xml:space="preserve">LISTA DE </w:t>
      </w:r>
      <w:r w:rsidR="002A24F4">
        <w:rPr>
          <w:b/>
        </w:rPr>
        <w:t>FIGURAS</w:t>
      </w:r>
    </w:p>
    <w:p w14:paraId="61539DD2" w14:textId="0643A735" w:rsidR="00941704" w:rsidRDefault="002A24F4">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Figura" </w:instrText>
      </w:r>
      <w:r>
        <w:rPr>
          <w:b/>
        </w:rPr>
        <w:fldChar w:fldCharType="separate"/>
      </w:r>
      <w:hyperlink w:anchor="_Toc482263870" w:history="1">
        <w:r w:rsidR="00941704" w:rsidRPr="0041766A">
          <w:rPr>
            <w:rStyle w:val="Hyperlink"/>
            <w:noProof/>
          </w:rPr>
          <w:t>Figura 1 – Processo Formal para Suporte à Decisões Estratégicas</w:t>
        </w:r>
        <w:r w:rsidR="00941704">
          <w:rPr>
            <w:noProof/>
            <w:webHidden/>
          </w:rPr>
          <w:tab/>
        </w:r>
        <w:r w:rsidR="00941704">
          <w:rPr>
            <w:noProof/>
            <w:webHidden/>
          </w:rPr>
          <w:fldChar w:fldCharType="begin"/>
        </w:r>
        <w:r w:rsidR="00941704">
          <w:rPr>
            <w:noProof/>
            <w:webHidden/>
          </w:rPr>
          <w:instrText xml:space="preserve"> PAGEREF _Toc482263870 \h </w:instrText>
        </w:r>
        <w:r w:rsidR="00941704">
          <w:rPr>
            <w:noProof/>
            <w:webHidden/>
          </w:rPr>
        </w:r>
        <w:r w:rsidR="00941704">
          <w:rPr>
            <w:noProof/>
            <w:webHidden/>
          </w:rPr>
          <w:fldChar w:fldCharType="separate"/>
        </w:r>
        <w:r w:rsidR="00743F02">
          <w:rPr>
            <w:noProof/>
            <w:webHidden/>
          </w:rPr>
          <w:t>10</w:t>
        </w:r>
        <w:r w:rsidR="00941704">
          <w:rPr>
            <w:noProof/>
            <w:webHidden/>
          </w:rPr>
          <w:fldChar w:fldCharType="end"/>
        </w:r>
      </w:hyperlink>
    </w:p>
    <w:p w14:paraId="5FDA744D" w14:textId="76054626" w:rsidR="00941704" w:rsidRDefault="000A47A3">
      <w:pPr>
        <w:pStyle w:val="ndicedeilustraes"/>
        <w:tabs>
          <w:tab w:val="right" w:leader="dot" w:pos="9061"/>
        </w:tabs>
        <w:rPr>
          <w:rFonts w:asciiTheme="minorHAnsi" w:eastAsiaTheme="minorEastAsia" w:hAnsiTheme="minorHAnsi" w:cstheme="minorBidi"/>
          <w:noProof/>
          <w:sz w:val="22"/>
          <w:szCs w:val="22"/>
        </w:rPr>
      </w:pPr>
      <w:hyperlink w:anchor="_Toc482263871" w:history="1">
        <w:r w:rsidR="00941704" w:rsidRPr="0041766A">
          <w:rPr>
            <w:rStyle w:val="Hyperlink"/>
            <w:noProof/>
          </w:rPr>
          <w:t>Figura 2 – Um Modelo Genérico do Processo de Decisão Estratégica</w:t>
        </w:r>
        <w:r w:rsidR="00941704">
          <w:rPr>
            <w:noProof/>
            <w:webHidden/>
          </w:rPr>
          <w:tab/>
        </w:r>
        <w:r w:rsidR="00941704">
          <w:rPr>
            <w:noProof/>
            <w:webHidden/>
          </w:rPr>
          <w:fldChar w:fldCharType="begin"/>
        </w:r>
        <w:r w:rsidR="00941704">
          <w:rPr>
            <w:noProof/>
            <w:webHidden/>
          </w:rPr>
          <w:instrText xml:space="preserve"> PAGEREF _Toc482263871 \h </w:instrText>
        </w:r>
        <w:r w:rsidR="00941704">
          <w:rPr>
            <w:noProof/>
            <w:webHidden/>
          </w:rPr>
        </w:r>
        <w:r w:rsidR="00941704">
          <w:rPr>
            <w:noProof/>
            <w:webHidden/>
          </w:rPr>
          <w:fldChar w:fldCharType="separate"/>
        </w:r>
        <w:r w:rsidR="00743F02">
          <w:rPr>
            <w:noProof/>
            <w:webHidden/>
          </w:rPr>
          <w:t>13</w:t>
        </w:r>
        <w:r w:rsidR="00941704">
          <w:rPr>
            <w:noProof/>
            <w:webHidden/>
          </w:rPr>
          <w:fldChar w:fldCharType="end"/>
        </w:r>
      </w:hyperlink>
    </w:p>
    <w:p w14:paraId="5AACA735" w14:textId="7F580701" w:rsidR="00941704" w:rsidRDefault="000A47A3">
      <w:pPr>
        <w:pStyle w:val="ndicedeilustraes"/>
        <w:tabs>
          <w:tab w:val="right" w:leader="dot" w:pos="9061"/>
        </w:tabs>
        <w:rPr>
          <w:rFonts w:asciiTheme="minorHAnsi" w:eastAsiaTheme="minorEastAsia" w:hAnsiTheme="minorHAnsi" w:cstheme="minorBidi"/>
          <w:noProof/>
          <w:sz w:val="22"/>
          <w:szCs w:val="22"/>
        </w:rPr>
      </w:pPr>
      <w:hyperlink w:anchor="_Toc482263872" w:history="1">
        <w:r w:rsidR="00941704" w:rsidRPr="0041766A">
          <w:rPr>
            <w:rStyle w:val="Hyperlink"/>
            <w:noProof/>
          </w:rPr>
          <w:t>Figura 3 – Desenho da Pesquisa</w:t>
        </w:r>
        <w:r w:rsidR="00941704">
          <w:rPr>
            <w:noProof/>
            <w:webHidden/>
          </w:rPr>
          <w:tab/>
        </w:r>
        <w:r w:rsidR="00941704">
          <w:rPr>
            <w:noProof/>
            <w:webHidden/>
          </w:rPr>
          <w:fldChar w:fldCharType="begin"/>
        </w:r>
        <w:r w:rsidR="00941704">
          <w:rPr>
            <w:noProof/>
            <w:webHidden/>
          </w:rPr>
          <w:instrText xml:space="preserve"> PAGEREF _Toc482263872 \h </w:instrText>
        </w:r>
        <w:r w:rsidR="00941704">
          <w:rPr>
            <w:noProof/>
            <w:webHidden/>
          </w:rPr>
        </w:r>
        <w:r w:rsidR="00941704">
          <w:rPr>
            <w:noProof/>
            <w:webHidden/>
          </w:rPr>
          <w:fldChar w:fldCharType="separate"/>
        </w:r>
        <w:r w:rsidR="00743F02">
          <w:rPr>
            <w:noProof/>
            <w:webHidden/>
          </w:rPr>
          <w:t>16</w:t>
        </w:r>
        <w:r w:rsidR="00941704">
          <w:rPr>
            <w:noProof/>
            <w:webHidden/>
          </w:rPr>
          <w:fldChar w:fldCharType="end"/>
        </w:r>
      </w:hyperlink>
    </w:p>
    <w:p w14:paraId="2C97720C" w14:textId="16542826" w:rsidR="00941704" w:rsidRDefault="000A47A3">
      <w:pPr>
        <w:pStyle w:val="ndicedeilustraes"/>
        <w:tabs>
          <w:tab w:val="right" w:leader="dot" w:pos="9061"/>
        </w:tabs>
        <w:rPr>
          <w:rFonts w:asciiTheme="minorHAnsi" w:eastAsiaTheme="minorEastAsia" w:hAnsiTheme="minorHAnsi" w:cstheme="minorBidi"/>
          <w:noProof/>
          <w:sz w:val="22"/>
          <w:szCs w:val="22"/>
        </w:rPr>
      </w:pPr>
      <w:hyperlink w:anchor="_Toc482263873" w:history="1">
        <w:r w:rsidR="00941704" w:rsidRPr="0041766A">
          <w:rPr>
            <w:rStyle w:val="Hyperlink"/>
            <w:noProof/>
          </w:rPr>
          <w:t>Figura 4 – Estrutura do Trabalho.</w:t>
        </w:r>
        <w:r w:rsidR="00941704">
          <w:rPr>
            <w:noProof/>
            <w:webHidden/>
          </w:rPr>
          <w:tab/>
        </w:r>
        <w:r w:rsidR="00941704">
          <w:rPr>
            <w:noProof/>
            <w:webHidden/>
          </w:rPr>
          <w:fldChar w:fldCharType="begin"/>
        </w:r>
        <w:r w:rsidR="00941704">
          <w:rPr>
            <w:noProof/>
            <w:webHidden/>
          </w:rPr>
          <w:instrText xml:space="preserve"> PAGEREF _Toc482263873 \h </w:instrText>
        </w:r>
        <w:r w:rsidR="00941704">
          <w:rPr>
            <w:noProof/>
            <w:webHidden/>
          </w:rPr>
        </w:r>
        <w:r w:rsidR="00941704">
          <w:rPr>
            <w:noProof/>
            <w:webHidden/>
          </w:rPr>
          <w:fldChar w:fldCharType="separate"/>
        </w:r>
        <w:r w:rsidR="00743F02">
          <w:rPr>
            <w:noProof/>
            <w:webHidden/>
          </w:rPr>
          <w:t>25</w:t>
        </w:r>
        <w:r w:rsidR="00941704">
          <w:rPr>
            <w:noProof/>
            <w:webHidden/>
          </w:rPr>
          <w:fldChar w:fldCharType="end"/>
        </w:r>
      </w:hyperlink>
    </w:p>
    <w:p w14:paraId="48FF0F60" w14:textId="316A8646" w:rsidR="00941704" w:rsidRDefault="000A47A3">
      <w:pPr>
        <w:pStyle w:val="ndicedeilustraes"/>
        <w:tabs>
          <w:tab w:val="right" w:leader="dot" w:pos="9061"/>
        </w:tabs>
        <w:rPr>
          <w:rFonts w:asciiTheme="minorHAnsi" w:eastAsiaTheme="minorEastAsia" w:hAnsiTheme="minorHAnsi" w:cstheme="minorBidi"/>
          <w:noProof/>
          <w:sz w:val="22"/>
          <w:szCs w:val="22"/>
        </w:rPr>
      </w:pPr>
      <w:hyperlink w:anchor="_Toc482263874" w:history="1">
        <w:r w:rsidR="00941704" w:rsidRPr="0041766A">
          <w:rPr>
            <w:rStyle w:val="Hyperlink"/>
            <w:noProof/>
          </w:rPr>
          <w:t>Figura 5 – Previsões e Comportamento real da demanda de petróleo</w:t>
        </w:r>
        <w:r w:rsidR="00941704">
          <w:rPr>
            <w:noProof/>
            <w:webHidden/>
          </w:rPr>
          <w:tab/>
        </w:r>
        <w:r w:rsidR="00941704">
          <w:rPr>
            <w:noProof/>
            <w:webHidden/>
          </w:rPr>
          <w:fldChar w:fldCharType="begin"/>
        </w:r>
        <w:r w:rsidR="00941704">
          <w:rPr>
            <w:noProof/>
            <w:webHidden/>
          </w:rPr>
          <w:instrText xml:space="preserve"> PAGEREF _Toc482263874 \h </w:instrText>
        </w:r>
        <w:r w:rsidR="00941704">
          <w:rPr>
            <w:noProof/>
            <w:webHidden/>
          </w:rPr>
        </w:r>
        <w:r w:rsidR="00941704">
          <w:rPr>
            <w:noProof/>
            <w:webHidden/>
          </w:rPr>
          <w:fldChar w:fldCharType="separate"/>
        </w:r>
        <w:r w:rsidR="00743F02">
          <w:rPr>
            <w:noProof/>
            <w:webHidden/>
          </w:rPr>
          <w:t>29</w:t>
        </w:r>
        <w:r w:rsidR="00941704">
          <w:rPr>
            <w:noProof/>
            <w:webHidden/>
          </w:rPr>
          <w:fldChar w:fldCharType="end"/>
        </w:r>
      </w:hyperlink>
    </w:p>
    <w:p w14:paraId="7BFDA79E" w14:textId="511EE700" w:rsidR="00941704" w:rsidRDefault="000A47A3">
      <w:pPr>
        <w:pStyle w:val="ndicedeilustraes"/>
        <w:tabs>
          <w:tab w:val="right" w:leader="dot" w:pos="9061"/>
        </w:tabs>
        <w:rPr>
          <w:rFonts w:asciiTheme="minorHAnsi" w:eastAsiaTheme="minorEastAsia" w:hAnsiTheme="minorHAnsi" w:cstheme="minorBidi"/>
          <w:noProof/>
          <w:sz w:val="22"/>
          <w:szCs w:val="22"/>
        </w:rPr>
      </w:pPr>
      <w:hyperlink w:anchor="_Toc482263875" w:history="1">
        <w:r w:rsidR="00941704" w:rsidRPr="0041766A">
          <w:rPr>
            <w:rStyle w:val="Hyperlink"/>
            <w:noProof/>
          </w:rPr>
          <w:t>Figura 6 – Níveis de Incerteza e Deep Uncertainty</w:t>
        </w:r>
        <w:r w:rsidR="00941704">
          <w:rPr>
            <w:noProof/>
            <w:webHidden/>
          </w:rPr>
          <w:tab/>
        </w:r>
        <w:r w:rsidR="00941704">
          <w:rPr>
            <w:noProof/>
            <w:webHidden/>
          </w:rPr>
          <w:fldChar w:fldCharType="begin"/>
        </w:r>
        <w:r w:rsidR="00941704">
          <w:rPr>
            <w:noProof/>
            <w:webHidden/>
          </w:rPr>
          <w:instrText xml:space="preserve"> PAGEREF _Toc482263875 \h </w:instrText>
        </w:r>
        <w:r w:rsidR="00941704">
          <w:rPr>
            <w:noProof/>
            <w:webHidden/>
          </w:rPr>
        </w:r>
        <w:r w:rsidR="00941704">
          <w:rPr>
            <w:noProof/>
            <w:webHidden/>
          </w:rPr>
          <w:fldChar w:fldCharType="separate"/>
        </w:r>
        <w:r w:rsidR="00743F02">
          <w:rPr>
            <w:noProof/>
            <w:webHidden/>
          </w:rPr>
          <w:t>31</w:t>
        </w:r>
        <w:r w:rsidR="00941704">
          <w:rPr>
            <w:noProof/>
            <w:webHidden/>
          </w:rPr>
          <w:fldChar w:fldCharType="end"/>
        </w:r>
      </w:hyperlink>
    </w:p>
    <w:p w14:paraId="4D145F1E" w14:textId="353A96FB" w:rsidR="00941704" w:rsidRDefault="000A47A3">
      <w:pPr>
        <w:pStyle w:val="ndicedeilustraes"/>
        <w:tabs>
          <w:tab w:val="right" w:leader="dot" w:pos="9061"/>
        </w:tabs>
        <w:rPr>
          <w:rFonts w:asciiTheme="minorHAnsi" w:eastAsiaTheme="minorEastAsia" w:hAnsiTheme="minorHAnsi" w:cstheme="minorBidi"/>
          <w:noProof/>
          <w:sz w:val="22"/>
          <w:szCs w:val="22"/>
        </w:rPr>
      </w:pPr>
      <w:hyperlink w:anchor="_Toc482263876" w:history="1">
        <w:r w:rsidR="00941704" w:rsidRPr="0041766A">
          <w:rPr>
            <w:rStyle w:val="Hyperlink"/>
            <w:noProof/>
          </w:rPr>
          <w:t>Figura 7 – Evolução de Publicações sobre o Tema</w:t>
        </w:r>
        <w:r w:rsidR="00941704">
          <w:rPr>
            <w:noProof/>
            <w:webHidden/>
          </w:rPr>
          <w:tab/>
        </w:r>
        <w:r w:rsidR="00941704">
          <w:rPr>
            <w:noProof/>
            <w:webHidden/>
          </w:rPr>
          <w:fldChar w:fldCharType="begin"/>
        </w:r>
        <w:r w:rsidR="00941704">
          <w:rPr>
            <w:noProof/>
            <w:webHidden/>
          </w:rPr>
          <w:instrText xml:space="preserve"> PAGEREF _Toc482263876 \h </w:instrText>
        </w:r>
        <w:r w:rsidR="00941704">
          <w:rPr>
            <w:noProof/>
            <w:webHidden/>
          </w:rPr>
        </w:r>
        <w:r w:rsidR="00941704">
          <w:rPr>
            <w:noProof/>
            <w:webHidden/>
          </w:rPr>
          <w:fldChar w:fldCharType="separate"/>
        </w:r>
        <w:r w:rsidR="00743F02">
          <w:rPr>
            <w:noProof/>
            <w:webHidden/>
          </w:rPr>
          <w:t>33</w:t>
        </w:r>
        <w:r w:rsidR="00941704">
          <w:rPr>
            <w:noProof/>
            <w:webHidden/>
          </w:rPr>
          <w:fldChar w:fldCharType="end"/>
        </w:r>
      </w:hyperlink>
    </w:p>
    <w:p w14:paraId="2191F285" w14:textId="6E6C08A0" w:rsidR="00941704" w:rsidRDefault="000A47A3">
      <w:pPr>
        <w:pStyle w:val="ndicedeilustraes"/>
        <w:tabs>
          <w:tab w:val="right" w:leader="dot" w:pos="9061"/>
        </w:tabs>
        <w:rPr>
          <w:rFonts w:asciiTheme="minorHAnsi" w:eastAsiaTheme="minorEastAsia" w:hAnsiTheme="minorHAnsi" w:cstheme="minorBidi"/>
          <w:noProof/>
          <w:sz w:val="22"/>
          <w:szCs w:val="22"/>
        </w:rPr>
      </w:pPr>
      <w:hyperlink w:anchor="_Toc482263877" w:history="1">
        <w:r w:rsidR="00941704" w:rsidRPr="0041766A">
          <w:rPr>
            <w:rStyle w:val="Hyperlink"/>
            <w:noProof/>
          </w:rPr>
          <w:t>Figura 8 – Um Mapa de Co-Citação de Trabalhos relacionados ao RDM</w:t>
        </w:r>
        <w:r w:rsidR="00941704">
          <w:rPr>
            <w:noProof/>
            <w:webHidden/>
          </w:rPr>
          <w:tab/>
        </w:r>
        <w:r w:rsidR="00941704">
          <w:rPr>
            <w:noProof/>
            <w:webHidden/>
          </w:rPr>
          <w:fldChar w:fldCharType="begin"/>
        </w:r>
        <w:r w:rsidR="00941704">
          <w:rPr>
            <w:noProof/>
            <w:webHidden/>
          </w:rPr>
          <w:instrText xml:space="preserve"> PAGEREF _Toc482263877 \h </w:instrText>
        </w:r>
        <w:r w:rsidR="00941704">
          <w:rPr>
            <w:noProof/>
            <w:webHidden/>
          </w:rPr>
        </w:r>
        <w:r w:rsidR="00941704">
          <w:rPr>
            <w:noProof/>
            <w:webHidden/>
          </w:rPr>
          <w:fldChar w:fldCharType="separate"/>
        </w:r>
        <w:r w:rsidR="00743F02">
          <w:rPr>
            <w:noProof/>
            <w:webHidden/>
          </w:rPr>
          <w:t>34</w:t>
        </w:r>
        <w:r w:rsidR="00941704">
          <w:rPr>
            <w:noProof/>
            <w:webHidden/>
          </w:rPr>
          <w:fldChar w:fldCharType="end"/>
        </w:r>
      </w:hyperlink>
    </w:p>
    <w:p w14:paraId="77118C04" w14:textId="61E87C0E" w:rsidR="00941704" w:rsidRDefault="000A47A3">
      <w:pPr>
        <w:pStyle w:val="ndicedeilustraes"/>
        <w:tabs>
          <w:tab w:val="right" w:leader="dot" w:pos="9061"/>
        </w:tabs>
        <w:rPr>
          <w:rFonts w:asciiTheme="minorHAnsi" w:eastAsiaTheme="minorEastAsia" w:hAnsiTheme="minorHAnsi" w:cstheme="minorBidi"/>
          <w:noProof/>
          <w:sz w:val="22"/>
          <w:szCs w:val="22"/>
        </w:rPr>
      </w:pPr>
      <w:hyperlink w:anchor="_Toc482263878" w:history="1">
        <w:r w:rsidR="00941704" w:rsidRPr="0041766A">
          <w:rPr>
            <w:rStyle w:val="Hyperlink"/>
            <w:noProof/>
          </w:rPr>
          <w:t>Figura 9 – 10 Autores mais Citados em RDM e Instituições</w:t>
        </w:r>
        <w:r w:rsidR="00941704">
          <w:rPr>
            <w:noProof/>
            <w:webHidden/>
          </w:rPr>
          <w:tab/>
        </w:r>
        <w:r w:rsidR="00941704">
          <w:rPr>
            <w:noProof/>
            <w:webHidden/>
          </w:rPr>
          <w:fldChar w:fldCharType="begin"/>
        </w:r>
        <w:r w:rsidR="00941704">
          <w:rPr>
            <w:noProof/>
            <w:webHidden/>
          </w:rPr>
          <w:instrText xml:space="preserve"> PAGEREF _Toc482263878 \h </w:instrText>
        </w:r>
        <w:r w:rsidR="00941704">
          <w:rPr>
            <w:noProof/>
            <w:webHidden/>
          </w:rPr>
        </w:r>
        <w:r w:rsidR="00941704">
          <w:rPr>
            <w:noProof/>
            <w:webHidden/>
          </w:rPr>
          <w:fldChar w:fldCharType="separate"/>
        </w:r>
        <w:r w:rsidR="00743F02">
          <w:rPr>
            <w:noProof/>
            <w:webHidden/>
          </w:rPr>
          <w:t>35</w:t>
        </w:r>
        <w:r w:rsidR="00941704">
          <w:rPr>
            <w:noProof/>
            <w:webHidden/>
          </w:rPr>
          <w:fldChar w:fldCharType="end"/>
        </w:r>
      </w:hyperlink>
    </w:p>
    <w:p w14:paraId="77355C07" w14:textId="2EB3BADE" w:rsidR="00941704" w:rsidRDefault="000A47A3">
      <w:pPr>
        <w:pStyle w:val="ndicedeilustraes"/>
        <w:tabs>
          <w:tab w:val="right" w:leader="dot" w:pos="9061"/>
        </w:tabs>
        <w:rPr>
          <w:rFonts w:asciiTheme="minorHAnsi" w:eastAsiaTheme="minorEastAsia" w:hAnsiTheme="minorHAnsi" w:cstheme="minorBidi"/>
          <w:noProof/>
          <w:sz w:val="22"/>
          <w:szCs w:val="22"/>
        </w:rPr>
      </w:pPr>
      <w:hyperlink w:anchor="_Toc482263879" w:history="1">
        <w:r w:rsidR="00941704" w:rsidRPr="0041766A">
          <w:rPr>
            <w:rStyle w:val="Hyperlink"/>
            <w:noProof/>
          </w:rPr>
          <w:t>Figura 10 – Uso de Ferramentas para Suporte ao Desenvolvimento da Estratégia</w:t>
        </w:r>
        <w:r w:rsidR="00941704">
          <w:rPr>
            <w:noProof/>
            <w:webHidden/>
          </w:rPr>
          <w:tab/>
        </w:r>
        <w:r w:rsidR="00941704">
          <w:rPr>
            <w:noProof/>
            <w:webHidden/>
          </w:rPr>
          <w:fldChar w:fldCharType="begin"/>
        </w:r>
        <w:r w:rsidR="00941704">
          <w:rPr>
            <w:noProof/>
            <w:webHidden/>
          </w:rPr>
          <w:instrText xml:space="preserve"> PAGEREF _Toc482263879 \h </w:instrText>
        </w:r>
        <w:r w:rsidR="00941704">
          <w:rPr>
            <w:noProof/>
            <w:webHidden/>
          </w:rPr>
        </w:r>
        <w:r w:rsidR="00941704">
          <w:rPr>
            <w:noProof/>
            <w:webHidden/>
          </w:rPr>
          <w:fldChar w:fldCharType="separate"/>
        </w:r>
        <w:r w:rsidR="00743F02">
          <w:rPr>
            <w:noProof/>
            <w:webHidden/>
          </w:rPr>
          <w:t>37</w:t>
        </w:r>
        <w:r w:rsidR="00941704">
          <w:rPr>
            <w:noProof/>
            <w:webHidden/>
          </w:rPr>
          <w:fldChar w:fldCharType="end"/>
        </w:r>
      </w:hyperlink>
    </w:p>
    <w:p w14:paraId="55186C02" w14:textId="705F8FA5" w:rsidR="00941704" w:rsidRDefault="000A47A3">
      <w:pPr>
        <w:pStyle w:val="ndicedeilustraes"/>
        <w:tabs>
          <w:tab w:val="right" w:leader="dot" w:pos="9061"/>
        </w:tabs>
        <w:rPr>
          <w:rFonts w:asciiTheme="minorHAnsi" w:eastAsiaTheme="minorEastAsia" w:hAnsiTheme="minorHAnsi" w:cstheme="minorBidi"/>
          <w:noProof/>
          <w:sz w:val="22"/>
          <w:szCs w:val="22"/>
        </w:rPr>
      </w:pPr>
      <w:hyperlink w:anchor="_Toc482263880" w:history="1">
        <w:r w:rsidR="00941704" w:rsidRPr="0041766A">
          <w:rPr>
            <w:rStyle w:val="Hyperlink"/>
            <w:noProof/>
          </w:rPr>
          <w:t>Figura 11 – Em que Contextos o RDM foi aplicado</w:t>
        </w:r>
        <w:r w:rsidR="00941704">
          <w:rPr>
            <w:noProof/>
            <w:webHidden/>
          </w:rPr>
          <w:tab/>
        </w:r>
        <w:r w:rsidR="00941704">
          <w:rPr>
            <w:noProof/>
            <w:webHidden/>
          </w:rPr>
          <w:fldChar w:fldCharType="begin"/>
        </w:r>
        <w:r w:rsidR="00941704">
          <w:rPr>
            <w:noProof/>
            <w:webHidden/>
          </w:rPr>
          <w:instrText xml:space="preserve"> PAGEREF _Toc482263880 \h </w:instrText>
        </w:r>
        <w:r w:rsidR="00941704">
          <w:rPr>
            <w:noProof/>
            <w:webHidden/>
          </w:rPr>
        </w:r>
        <w:r w:rsidR="00941704">
          <w:rPr>
            <w:noProof/>
            <w:webHidden/>
          </w:rPr>
          <w:fldChar w:fldCharType="separate"/>
        </w:r>
        <w:r w:rsidR="00743F02">
          <w:rPr>
            <w:noProof/>
            <w:webHidden/>
          </w:rPr>
          <w:t>40</w:t>
        </w:r>
        <w:r w:rsidR="00941704">
          <w:rPr>
            <w:noProof/>
            <w:webHidden/>
          </w:rPr>
          <w:fldChar w:fldCharType="end"/>
        </w:r>
      </w:hyperlink>
    </w:p>
    <w:p w14:paraId="24F45F1F" w14:textId="09EED6EA" w:rsidR="00941704" w:rsidRDefault="000A47A3">
      <w:pPr>
        <w:pStyle w:val="ndicedeilustraes"/>
        <w:tabs>
          <w:tab w:val="right" w:leader="dot" w:pos="9061"/>
        </w:tabs>
        <w:rPr>
          <w:rFonts w:asciiTheme="minorHAnsi" w:eastAsiaTheme="minorEastAsia" w:hAnsiTheme="minorHAnsi" w:cstheme="minorBidi"/>
          <w:noProof/>
          <w:sz w:val="22"/>
          <w:szCs w:val="22"/>
        </w:rPr>
      </w:pPr>
      <w:hyperlink w:anchor="_Toc482263881" w:history="1">
        <w:r w:rsidR="00941704" w:rsidRPr="0041766A">
          <w:rPr>
            <w:rStyle w:val="Hyperlink"/>
            <w:noProof/>
          </w:rPr>
          <w:t>Figura 12 – Robust Decision Making</w:t>
        </w:r>
        <w:r w:rsidR="00941704">
          <w:rPr>
            <w:noProof/>
            <w:webHidden/>
          </w:rPr>
          <w:tab/>
        </w:r>
        <w:r w:rsidR="00941704">
          <w:rPr>
            <w:noProof/>
            <w:webHidden/>
          </w:rPr>
          <w:fldChar w:fldCharType="begin"/>
        </w:r>
        <w:r w:rsidR="00941704">
          <w:rPr>
            <w:noProof/>
            <w:webHidden/>
          </w:rPr>
          <w:instrText xml:space="preserve"> PAGEREF _Toc482263881 \h </w:instrText>
        </w:r>
        <w:r w:rsidR="00941704">
          <w:rPr>
            <w:noProof/>
            <w:webHidden/>
          </w:rPr>
        </w:r>
        <w:r w:rsidR="00941704">
          <w:rPr>
            <w:noProof/>
            <w:webHidden/>
          </w:rPr>
          <w:fldChar w:fldCharType="separate"/>
        </w:r>
        <w:r w:rsidR="00743F02">
          <w:rPr>
            <w:noProof/>
            <w:webHidden/>
          </w:rPr>
          <w:t>47</w:t>
        </w:r>
        <w:r w:rsidR="00941704">
          <w:rPr>
            <w:noProof/>
            <w:webHidden/>
          </w:rPr>
          <w:fldChar w:fldCharType="end"/>
        </w:r>
      </w:hyperlink>
    </w:p>
    <w:p w14:paraId="4DF1EC4C" w14:textId="5C71C817" w:rsidR="00941704" w:rsidRDefault="000A47A3">
      <w:pPr>
        <w:pStyle w:val="ndicedeilustraes"/>
        <w:tabs>
          <w:tab w:val="right" w:leader="dot" w:pos="9061"/>
        </w:tabs>
        <w:rPr>
          <w:rFonts w:asciiTheme="minorHAnsi" w:eastAsiaTheme="minorEastAsia" w:hAnsiTheme="minorHAnsi" w:cstheme="minorBidi"/>
          <w:noProof/>
          <w:sz w:val="22"/>
          <w:szCs w:val="22"/>
        </w:rPr>
      </w:pPr>
      <w:hyperlink w:anchor="_Toc482263882" w:history="1">
        <w:r w:rsidR="00941704" w:rsidRPr="0041766A">
          <w:rPr>
            <w:rStyle w:val="Hyperlink"/>
            <w:noProof/>
          </w:rPr>
          <w:t>Figura 13 – Princípios, Etapas, Técnicas e Ferramentas associadas ao RDM</w:t>
        </w:r>
        <w:r w:rsidR="00941704">
          <w:rPr>
            <w:noProof/>
            <w:webHidden/>
          </w:rPr>
          <w:tab/>
        </w:r>
        <w:r w:rsidR="00941704">
          <w:rPr>
            <w:noProof/>
            <w:webHidden/>
          </w:rPr>
          <w:fldChar w:fldCharType="begin"/>
        </w:r>
        <w:r w:rsidR="00941704">
          <w:rPr>
            <w:noProof/>
            <w:webHidden/>
          </w:rPr>
          <w:instrText xml:space="preserve"> PAGEREF _Toc482263882 \h </w:instrText>
        </w:r>
        <w:r w:rsidR="00941704">
          <w:rPr>
            <w:noProof/>
            <w:webHidden/>
          </w:rPr>
        </w:r>
        <w:r w:rsidR="00941704">
          <w:rPr>
            <w:noProof/>
            <w:webHidden/>
          </w:rPr>
          <w:fldChar w:fldCharType="separate"/>
        </w:r>
        <w:r w:rsidR="00743F02">
          <w:rPr>
            <w:noProof/>
            <w:webHidden/>
          </w:rPr>
          <w:t>48</w:t>
        </w:r>
        <w:r w:rsidR="00941704">
          <w:rPr>
            <w:noProof/>
            <w:webHidden/>
          </w:rPr>
          <w:fldChar w:fldCharType="end"/>
        </w:r>
      </w:hyperlink>
    </w:p>
    <w:p w14:paraId="5502F6C0" w14:textId="29E9CC77" w:rsidR="00941704" w:rsidRDefault="000A47A3">
      <w:pPr>
        <w:pStyle w:val="ndicedeilustraes"/>
        <w:tabs>
          <w:tab w:val="right" w:leader="dot" w:pos="9061"/>
        </w:tabs>
        <w:rPr>
          <w:rFonts w:asciiTheme="minorHAnsi" w:eastAsiaTheme="minorEastAsia" w:hAnsiTheme="minorHAnsi" w:cstheme="minorBidi"/>
          <w:noProof/>
          <w:sz w:val="22"/>
          <w:szCs w:val="22"/>
        </w:rPr>
      </w:pPr>
      <w:hyperlink w:anchor="_Toc482263883" w:history="1">
        <w:r w:rsidR="00941704" w:rsidRPr="0041766A">
          <w:rPr>
            <w:rStyle w:val="Hyperlink"/>
            <w:noProof/>
          </w:rPr>
          <w:t>Figura 14 – Comparação de Estratégias Utilizando o Arrependimento Relativo</w:t>
        </w:r>
        <w:r w:rsidR="00941704">
          <w:rPr>
            <w:noProof/>
            <w:webHidden/>
          </w:rPr>
          <w:tab/>
        </w:r>
        <w:r w:rsidR="00941704">
          <w:rPr>
            <w:noProof/>
            <w:webHidden/>
          </w:rPr>
          <w:fldChar w:fldCharType="begin"/>
        </w:r>
        <w:r w:rsidR="00941704">
          <w:rPr>
            <w:noProof/>
            <w:webHidden/>
          </w:rPr>
          <w:instrText xml:space="preserve"> PAGEREF _Toc482263883 \h </w:instrText>
        </w:r>
        <w:r w:rsidR="00941704">
          <w:rPr>
            <w:noProof/>
            <w:webHidden/>
          </w:rPr>
        </w:r>
        <w:r w:rsidR="00941704">
          <w:rPr>
            <w:noProof/>
            <w:webHidden/>
          </w:rPr>
          <w:fldChar w:fldCharType="separate"/>
        </w:r>
        <w:r w:rsidR="00743F02">
          <w:rPr>
            <w:noProof/>
            <w:webHidden/>
          </w:rPr>
          <w:t>53</w:t>
        </w:r>
        <w:r w:rsidR="00941704">
          <w:rPr>
            <w:noProof/>
            <w:webHidden/>
          </w:rPr>
          <w:fldChar w:fldCharType="end"/>
        </w:r>
      </w:hyperlink>
    </w:p>
    <w:p w14:paraId="6DC1071A" w14:textId="3A95EC23" w:rsidR="00941704" w:rsidRDefault="000A47A3">
      <w:pPr>
        <w:pStyle w:val="ndicedeilustraes"/>
        <w:tabs>
          <w:tab w:val="right" w:leader="dot" w:pos="9061"/>
        </w:tabs>
        <w:rPr>
          <w:rFonts w:asciiTheme="minorHAnsi" w:eastAsiaTheme="minorEastAsia" w:hAnsiTheme="minorHAnsi" w:cstheme="minorBidi"/>
          <w:noProof/>
          <w:sz w:val="22"/>
          <w:szCs w:val="22"/>
        </w:rPr>
      </w:pPr>
      <w:hyperlink w:anchor="_Toc482263884" w:history="1">
        <w:r w:rsidR="00941704" w:rsidRPr="0041766A">
          <w:rPr>
            <w:rStyle w:val="Hyperlink"/>
            <w:noProof/>
          </w:rPr>
          <w:t>Figura 15 – Visualização de Vulnerabilidades de uma Estratégia</w:t>
        </w:r>
        <w:r w:rsidR="00941704">
          <w:rPr>
            <w:noProof/>
            <w:webHidden/>
          </w:rPr>
          <w:tab/>
        </w:r>
        <w:r w:rsidR="00941704">
          <w:rPr>
            <w:noProof/>
            <w:webHidden/>
          </w:rPr>
          <w:fldChar w:fldCharType="begin"/>
        </w:r>
        <w:r w:rsidR="00941704">
          <w:rPr>
            <w:noProof/>
            <w:webHidden/>
          </w:rPr>
          <w:instrText xml:space="preserve"> PAGEREF _Toc482263884 \h </w:instrText>
        </w:r>
        <w:r w:rsidR="00941704">
          <w:rPr>
            <w:noProof/>
            <w:webHidden/>
          </w:rPr>
        </w:r>
        <w:r w:rsidR="00941704">
          <w:rPr>
            <w:noProof/>
            <w:webHidden/>
          </w:rPr>
          <w:fldChar w:fldCharType="separate"/>
        </w:r>
        <w:r w:rsidR="00743F02">
          <w:rPr>
            <w:noProof/>
            <w:webHidden/>
          </w:rPr>
          <w:t>54</w:t>
        </w:r>
        <w:r w:rsidR="00941704">
          <w:rPr>
            <w:noProof/>
            <w:webHidden/>
          </w:rPr>
          <w:fldChar w:fldCharType="end"/>
        </w:r>
      </w:hyperlink>
    </w:p>
    <w:p w14:paraId="213A6B1B" w14:textId="5FC4A4F6" w:rsidR="00941704" w:rsidRDefault="000A47A3">
      <w:pPr>
        <w:pStyle w:val="ndicedeilustraes"/>
        <w:tabs>
          <w:tab w:val="right" w:leader="dot" w:pos="9061"/>
        </w:tabs>
        <w:rPr>
          <w:rFonts w:asciiTheme="minorHAnsi" w:eastAsiaTheme="minorEastAsia" w:hAnsiTheme="minorHAnsi" w:cstheme="minorBidi"/>
          <w:noProof/>
          <w:sz w:val="22"/>
          <w:szCs w:val="22"/>
        </w:rPr>
      </w:pPr>
      <w:hyperlink w:anchor="_Toc482263885" w:history="1">
        <w:r w:rsidR="00941704" w:rsidRPr="0041766A">
          <w:rPr>
            <w:rStyle w:val="Hyperlink"/>
            <w:noProof/>
          </w:rPr>
          <w:t>Figura 16 – Passos da Descoberta de Cenários</w:t>
        </w:r>
        <w:r w:rsidR="00941704">
          <w:rPr>
            <w:noProof/>
            <w:webHidden/>
          </w:rPr>
          <w:tab/>
        </w:r>
        <w:r w:rsidR="00941704">
          <w:rPr>
            <w:noProof/>
            <w:webHidden/>
          </w:rPr>
          <w:fldChar w:fldCharType="begin"/>
        </w:r>
        <w:r w:rsidR="00941704">
          <w:rPr>
            <w:noProof/>
            <w:webHidden/>
          </w:rPr>
          <w:instrText xml:space="preserve"> PAGEREF _Toc482263885 \h </w:instrText>
        </w:r>
        <w:r w:rsidR="00941704">
          <w:rPr>
            <w:noProof/>
            <w:webHidden/>
          </w:rPr>
        </w:r>
        <w:r w:rsidR="00941704">
          <w:rPr>
            <w:noProof/>
            <w:webHidden/>
          </w:rPr>
          <w:fldChar w:fldCharType="separate"/>
        </w:r>
        <w:r w:rsidR="00743F02">
          <w:rPr>
            <w:noProof/>
            <w:webHidden/>
          </w:rPr>
          <w:t>55</w:t>
        </w:r>
        <w:r w:rsidR="00941704">
          <w:rPr>
            <w:noProof/>
            <w:webHidden/>
          </w:rPr>
          <w:fldChar w:fldCharType="end"/>
        </w:r>
      </w:hyperlink>
    </w:p>
    <w:p w14:paraId="592BAB9F" w14:textId="17962421" w:rsidR="00941704" w:rsidRDefault="000A47A3">
      <w:pPr>
        <w:pStyle w:val="ndicedeilustraes"/>
        <w:tabs>
          <w:tab w:val="right" w:leader="dot" w:pos="9061"/>
        </w:tabs>
        <w:rPr>
          <w:rFonts w:asciiTheme="minorHAnsi" w:eastAsiaTheme="minorEastAsia" w:hAnsiTheme="minorHAnsi" w:cstheme="minorBidi"/>
          <w:noProof/>
          <w:sz w:val="22"/>
          <w:szCs w:val="22"/>
        </w:rPr>
      </w:pPr>
      <w:hyperlink w:anchor="_Toc482263886" w:history="1">
        <w:r w:rsidR="00941704" w:rsidRPr="0041766A">
          <w:rPr>
            <w:rStyle w:val="Hyperlink"/>
            <w:noProof/>
          </w:rPr>
          <w:t>Figura 17 – Exemplo de Cenários “Descobertos”</w:t>
        </w:r>
        <w:r w:rsidR="00941704">
          <w:rPr>
            <w:noProof/>
            <w:webHidden/>
          </w:rPr>
          <w:tab/>
        </w:r>
        <w:r w:rsidR="00941704">
          <w:rPr>
            <w:noProof/>
            <w:webHidden/>
          </w:rPr>
          <w:fldChar w:fldCharType="begin"/>
        </w:r>
        <w:r w:rsidR="00941704">
          <w:rPr>
            <w:noProof/>
            <w:webHidden/>
          </w:rPr>
          <w:instrText xml:space="preserve"> PAGEREF _Toc482263886 \h </w:instrText>
        </w:r>
        <w:r w:rsidR="00941704">
          <w:rPr>
            <w:noProof/>
            <w:webHidden/>
          </w:rPr>
        </w:r>
        <w:r w:rsidR="00941704">
          <w:rPr>
            <w:noProof/>
            <w:webHidden/>
          </w:rPr>
          <w:fldChar w:fldCharType="separate"/>
        </w:r>
        <w:r w:rsidR="00743F02">
          <w:rPr>
            <w:noProof/>
            <w:webHidden/>
          </w:rPr>
          <w:t>56</w:t>
        </w:r>
        <w:r w:rsidR="00941704">
          <w:rPr>
            <w:noProof/>
            <w:webHidden/>
          </w:rPr>
          <w:fldChar w:fldCharType="end"/>
        </w:r>
      </w:hyperlink>
    </w:p>
    <w:p w14:paraId="7B63D12B" w14:textId="476AC830" w:rsidR="00941704" w:rsidRDefault="000A47A3">
      <w:pPr>
        <w:pStyle w:val="ndicedeilustraes"/>
        <w:tabs>
          <w:tab w:val="right" w:leader="dot" w:pos="9061"/>
        </w:tabs>
        <w:rPr>
          <w:rFonts w:asciiTheme="minorHAnsi" w:eastAsiaTheme="minorEastAsia" w:hAnsiTheme="minorHAnsi" w:cstheme="minorBidi"/>
          <w:noProof/>
          <w:sz w:val="22"/>
          <w:szCs w:val="22"/>
        </w:rPr>
      </w:pPr>
      <w:hyperlink w:anchor="_Toc482263887" w:history="1">
        <w:r w:rsidR="00941704" w:rsidRPr="0041766A">
          <w:rPr>
            <w:rStyle w:val="Hyperlink"/>
            <w:noProof/>
          </w:rPr>
          <w:t>Figura 18 – Curvas de Tradeoff entre Densidade e Cobertura</w:t>
        </w:r>
        <w:r w:rsidR="00941704">
          <w:rPr>
            <w:noProof/>
            <w:webHidden/>
          </w:rPr>
          <w:tab/>
        </w:r>
        <w:r w:rsidR="00941704">
          <w:rPr>
            <w:noProof/>
            <w:webHidden/>
          </w:rPr>
          <w:fldChar w:fldCharType="begin"/>
        </w:r>
        <w:r w:rsidR="00941704">
          <w:rPr>
            <w:noProof/>
            <w:webHidden/>
          </w:rPr>
          <w:instrText xml:space="preserve"> PAGEREF _Toc482263887 \h </w:instrText>
        </w:r>
        <w:r w:rsidR="00941704">
          <w:rPr>
            <w:noProof/>
            <w:webHidden/>
          </w:rPr>
        </w:r>
        <w:r w:rsidR="00941704">
          <w:rPr>
            <w:noProof/>
            <w:webHidden/>
          </w:rPr>
          <w:fldChar w:fldCharType="separate"/>
        </w:r>
        <w:r w:rsidR="00743F02">
          <w:rPr>
            <w:noProof/>
            <w:webHidden/>
          </w:rPr>
          <w:t>58</w:t>
        </w:r>
        <w:r w:rsidR="00941704">
          <w:rPr>
            <w:noProof/>
            <w:webHidden/>
          </w:rPr>
          <w:fldChar w:fldCharType="end"/>
        </w:r>
      </w:hyperlink>
    </w:p>
    <w:p w14:paraId="3F5C59BB" w14:textId="0C9FEF89" w:rsidR="00941704" w:rsidRDefault="000A47A3">
      <w:pPr>
        <w:pStyle w:val="ndicedeilustraes"/>
        <w:tabs>
          <w:tab w:val="right" w:leader="dot" w:pos="9061"/>
        </w:tabs>
        <w:rPr>
          <w:rFonts w:asciiTheme="minorHAnsi" w:eastAsiaTheme="minorEastAsia" w:hAnsiTheme="minorHAnsi" w:cstheme="minorBidi"/>
          <w:noProof/>
          <w:sz w:val="22"/>
          <w:szCs w:val="22"/>
        </w:rPr>
      </w:pPr>
      <w:hyperlink w:anchor="_Toc482263888" w:history="1">
        <w:r w:rsidR="00941704" w:rsidRPr="0041766A">
          <w:rPr>
            <w:rStyle w:val="Hyperlink"/>
            <w:noProof/>
          </w:rPr>
          <w:t>Figura 19 – Cenários Obtidos com o Algoritmo PRIM</w:t>
        </w:r>
        <w:r w:rsidR="00941704">
          <w:rPr>
            <w:noProof/>
            <w:webHidden/>
          </w:rPr>
          <w:tab/>
        </w:r>
        <w:r w:rsidR="00941704">
          <w:rPr>
            <w:noProof/>
            <w:webHidden/>
          </w:rPr>
          <w:fldChar w:fldCharType="begin"/>
        </w:r>
        <w:r w:rsidR="00941704">
          <w:rPr>
            <w:noProof/>
            <w:webHidden/>
          </w:rPr>
          <w:instrText xml:space="preserve"> PAGEREF _Toc482263888 \h </w:instrText>
        </w:r>
        <w:r w:rsidR="00941704">
          <w:rPr>
            <w:noProof/>
            <w:webHidden/>
          </w:rPr>
        </w:r>
        <w:r w:rsidR="00941704">
          <w:rPr>
            <w:noProof/>
            <w:webHidden/>
          </w:rPr>
          <w:fldChar w:fldCharType="separate"/>
        </w:r>
        <w:r w:rsidR="00743F02">
          <w:rPr>
            <w:noProof/>
            <w:webHidden/>
          </w:rPr>
          <w:t>59</w:t>
        </w:r>
        <w:r w:rsidR="00941704">
          <w:rPr>
            <w:noProof/>
            <w:webHidden/>
          </w:rPr>
          <w:fldChar w:fldCharType="end"/>
        </w:r>
      </w:hyperlink>
    </w:p>
    <w:p w14:paraId="54EB1F31" w14:textId="345A8844" w:rsidR="00941704" w:rsidRDefault="000A47A3">
      <w:pPr>
        <w:pStyle w:val="ndicedeilustraes"/>
        <w:tabs>
          <w:tab w:val="right" w:leader="dot" w:pos="9061"/>
        </w:tabs>
        <w:rPr>
          <w:rFonts w:asciiTheme="minorHAnsi" w:eastAsiaTheme="minorEastAsia" w:hAnsiTheme="minorHAnsi" w:cstheme="minorBidi"/>
          <w:noProof/>
          <w:sz w:val="22"/>
          <w:szCs w:val="22"/>
        </w:rPr>
      </w:pPr>
      <w:hyperlink w:anchor="_Toc482263889" w:history="1">
        <w:r w:rsidR="00941704" w:rsidRPr="0041766A">
          <w:rPr>
            <w:rStyle w:val="Hyperlink"/>
            <w:noProof/>
          </w:rPr>
          <w:t>Figura 20 – Um Cenário definido por 5 Incertezas</w:t>
        </w:r>
        <w:r w:rsidR="00941704">
          <w:rPr>
            <w:noProof/>
            <w:webHidden/>
          </w:rPr>
          <w:tab/>
        </w:r>
        <w:r w:rsidR="00941704">
          <w:rPr>
            <w:noProof/>
            <w:webHidden/>
          </w:rPr>
          <w:fldChar w:fldCharType="begin"/>
        </w:r>
        <w:r w:rsidR="00941704">
          <w:rPr>
            <w:noProof/>
            <w:webHidden/>
          </w:rPr>
          <w:instrText xml:space="preserve"> PAGEREF _Toc482263889 \h </w:instrText>
        </w:r>
        <w:r w:rsidR="00941704">
          <w:rPr>
            <w:noProof/>
            <w:webHidden/>
          </w:rPr>
        </w:r>
        <w:r w:rsidR="00941704">
          <w:rPr>
            <w:noProof/>
            <w:webHidden/>
          </w:rPr>
          <w:fldChar w:fldCharType="separate"/>
        </w:r>
        <w:r w:rsidR="00743F02">
          <w:rPr>
            <w:noProof/>
            <w:webHidden/>
          </w:rPr>
          <w:t>60</w:t>
        </w:r>
        <w:r w:rsidR="00941704">
          <w:rPr>
            <w:noProof/>
            <w:webHidden/>
          </w:rPr>
          <w:fldChar w:fldCharType="end"/>
        </w:r>
      </w:hyperlink>
    </w:p>
    <w:p w14:paraId="5B1886D9" w14:textId="44543461" w:rsidR="00941704" w:rsidRDefault="000A47A3">
      <w:pPr>
        <w:pStyle w:val="ndicedeilustraes"/>
        <w:tabs>
          <w:tab w:val="right" w:leader="dot" w:pos="9061"/>
        </w:tabs>
        <w:rPr>
          <w:rFonts w:asciiTheme="minorHAnsi" w:eastAsiaTheme="minorEastAsia" w:hAnsiTheme="minorHAnsi" w:cstheme="minorBidi"/>
          <w:noProof/>
          <w:sz w:val="22"/>
          <w:szCs w:val="22"/>
        </w:rPr>
      </w:pPr>
      <w:hyperlink w:anchor="_Toc482263890" w:history="1">
        <w:r w:rsidR="00941704" w:rsidRPr="0041766A">
          <w:rPr>
            <w:rStyle w:val="Hyperlink"/>
            <w:noProof/>
          </w:rPr>
          <w:t>Figura 21 – Curva de Tradeoffs Entre Estratégias</w:t>
        </w:r>
        <w:r w:rsidR="00941704">
          <w:rPr>
            <w:noProof/>
            <w:webHidden/>
          </w:rPr>
          <w:tab/>
        </w:r>
        <w:r w:rsidR="00941704">
          <w:rPr>
            <w:noProof/>
            <w:webHidden/>
          </w:rPr>
          <w:fldChar w:fldCharType="begin"/>
        </w:r>
        <w:r w:rsidR="00941704">
          <w:rPr>
            <w:noProof/>
            <w:webHidden/>
          </w:rPr>
          <w:instrText xml:space="preserve"> PAGEREF _Toc482263890 \h </w:instrText>
        </w:r>
        <w:r w:rsidR="00941704">
          <w:rPr>
            <w:noProof/>
            <w:webHidden/>
          </w:rPr>
        </w:r>
        <w:r w:rsidR="00941704">
          <w:rPr>
            <w:noProof/>
            <w:webHidden/>
          </w:rPr>
          <w:fldChar w:fldCharType="separate"/>
        </w:r>
        <w:r w:rsidR="00743F02">
          <w:rPr>
            <w:noProof/>
            <w:webHidden/>
          </w:rPr>
          <w:t>62</w:t>
        </w:r>
        <w:r w:rsidR="00941704">
          <w:rPr>
            <w:noProof/>
            <w:webHidden/>
          </w:rPr>
          <w:fldChar w:fldCharType="end"/>
        </w:r>
      </w:hyperlink>
    </w:p>
    <w:p w14:paraId="56FA09D3" w14:textId="2197578B" w:rsidR="00941704" w:rsidRDefault="000A47A3">
      <w:pPr>
        <w:pStyle w:val="ndicedeilustraes"/>
        <w:tabs>
          <w:tab w:val="right" w:leader="dot" w:pos="9061"/>
        </w:tabs>
        <w:rPr>
          <w:rFonts w:asciiTheme="minorHAnsi" w:eastAsiaTheme="minorEastAsia" w:hAnsiTheme="minorHAnsi" w:cstheme="minorBidi"/>
          <w:noProof/>
          <w:sz w:val="22"/>
          <w:szCs w:val="22"/>
        </w:rPr>
      </w:pPr>
      <w:hyperlink w:anchor="_Toc482263891" w:history="1">
        <w:r w:rsidR="00941704" w:rsidRPr="0041766A">
          <w:rPr>
            <w:rStyle w:val="Hyperlink"/>
            <w:noProof/>
          </w:rPr>
          <w:t>Figura 22 – Arrependimento Esperado das Estratégias sobre a Curva de Tradeoff</w:t>
        </w:r>
        <w:r w:rsidR="00941704">
          <w:rPr>
            <w:noProof/>
            <w:webHidden/>
          </w:rPr>
          <w:tab/>
        </w:r>
        <w:r w:rsidR="00941704">
          <w:rPr>
            <w:noProof/>
            <w:webHidden/>
          </w:rPr>
          <w:fldChar w:fldCharType="begin"/>
        </w:r>
        <w:r w:rsidR="00941704">
          <w:rPr>
            <w:noProof/>
            <w:webHidden/>
          </w:rPr>
          <w:instrText xml:space="preserve"> PAGEREF _Toc482263891 \h </w:instrText>
        </w:r>
        <w:r w:rsidR="00941704">
          <w:rPr>
            <w:noProof/>
            <w:webHidden/>
          </w:rPr>
        </w:r>
        <w:r w:rsidR="00941704">
          <w:rPr>
            <w:noProof/>
            <w:webHidden/>
          </w:rPr>
          <w:fldChar w:fldCharType="separate"/>
        </w:r>
        <w:r w:rsidR="00743F02">
          <w:rPr>
            <w:noProof/>
            <w:webHidden/>
          </w:rPr>
          <w:t>63</w:t>
        </w:r>
        <w:r w:rsidR="00941704">
          <w:rPr>
            <w:noProof/>
            <w:webHidden/>
          </w:rPr>
          <w:fldChar w:fldCharType="end"/>
        </w:r>
      </w:hyperlink>
    </w:p>
    <w:p w14:paraId="5157B912" w14:textId="7666E5E2" w:rsidR="00941704" w:rsidRDefault="000A47A3">
      <w:pPr>
        <w:pStyle w:val="ndicedeilustraes"/>
        <w:tabs>
          <w:tab w:val="right" w:leader="dot" w:pos="9061"/>
        </w:tabs>
        <w:rPr>
          <w:rFonts w:asciiTheme="minorHAnsi" w:eastAsiaTheme="minorEastAsia" w:hAnsiTheme="minorHAnsi" w:cstheme="minorBidi"/>
          <w:noProof/>
          <w:sz w:val="22"/>
          <w:szCs w:val="22"/>
        </w:rPr>
      </w:pPr>
      <w:hyperlink w:anchor="_Toc482263892" w:history="1">
        <w:r w:rsidR="00941704" w:rsidRPr="0041766A">
          <w:rPr>
            <w:rStyle w:val="Hyperlink"/>
            <w:noProof/>
          </w:rPr>
          <w:t>Figura 23 – Quando usar o RDM – Uma versão simplificada</w:t>
        </w:r>
        <w:r w:rsidR="00941704">
          <w:rPr>
            <w:noProof/>
            <w:webHidden/>
          </w:rPr>
          <w:tab/>
        </w:r>
        <w:r w:rsidR="00941704">
          <w:rPr>
            <w:noProof/>
            <w:webHidden/>
          </w:rPr>
          <w:fldChar w:fldCharType="begin"/>
        </w:r>
        <w:r w:rsidR="00941704">
          <w:rPr>
            <w:noProof/>
            <w:webHidden/>
          </w:rPr>
          <w:instrText xml:space="preserve"> PAGEREF _Toc482263892 \h </w:instrText>
        </w:r>
        <w:r w:rsidR="00941704">
          <w:rPr>
            <w:noProof/>
            <w:webHidden/>
          </w:rPr>
        </w:r>
        <w:r w:rsidR="00941704">
          <w:rPr>
            <w:noProof/>
            <w:webHidden/>
          </w:rPr>
          <w:fldChar w:fldCharType="separate"/>
        </w:r>
        <w:r w:rsidR="00743F02">
          <w:rPr>
            <w:noProof/>
            <w:webHidden/>
          </w:rPr>
          <w:t>65</w:t>
        </w:r>
        <w:r w:rsidR="00941704">
          <w:rPr>
            <w:noProof/>
            <w:webHidden/>
          </w:rPr>
          <w:fldChar w:fldCharType="end"/>
        </w:r>
      </w:hyperlink>
    </w:p>
    <w:p w14:paraId="2D63C414" w14:textId="361F556A" w:rsidR="00941704" w:rsidRDefault="000A47A3">
      <w:pPr>
        <w:pStyle w:val="ndicedeilustraes"/>
        <w:tabs>
          <w:tab w:val="right" w:leader="dot" w:pos="9061"/>
        </w:tabs>
        <w:rPr>
          <w:rFonts w:asciiTheme="minorHAnsi" w:eastAsiaTheme="minorEastAsia" w:hAnsiTheme="minorHAnsi" w:cstheme="minorBidi"/>
          <w:noProof/>
          <w:sz w:val="22"/>
          <w:szCs w:val="22"/>
        </w:rPr>
      </w:pPr>
      <w:hyperlink w:anchor="_Toc482263893" w:history="1">
        <w:r w:rsidR="00941704" w:rsidRPr="0041766A">
          <w:rPr>
            <w:rStyle w:val="Hyperlink"/>
            <w:noProof/>
          </w:rPr>
          <w:t>Figura 24 – Quando usar o RDM – Outra Alternativa</w:t>
        </w:r>
        <w:r w:rsidR="00941704">
          <w:rPr>
            <w:noProof/>
            <w:webHidden/>
          </w:rPr>
          <w:tab/>
        </w:r>
        <w:r w:rsidR="00941704">
          <w:rPr>
            <w:noProof/>
            <w:webHidden/>
          </w:rPr>
          <w:fldChar w:fldCharType="begin"/>
        </w:r>
        <w:r w:rsidR="00941704">
          <w:rPr>
            <w:noProof/>
            <w:webHidden/>
          </w:rPr>
          <w:instrText xml:space="preserve"> PAGEREF _Toc482263893 \h </w:instrText>
        </w:r>
        <w:r w:rsidR="00941704">
          <w:rPr>
            <w:noProof/>
            <w:webHidden/>
          </w:rPr>
        </w:r>
        <w:r w:rsidR="00941704">
          <w:rPr>
            <w:noProof/>
            <w:webHidden/>
          </w:rPr>
          <w:fldChar w:fldCharType="separate"/>
        </w:r>
        <w:r w:rsidR="00743F02">
          <w:rPr>
            <w:noProof/>
            <w:webHidden/>
          </w:rPr>
          <w:t>66</w:t>
        </w:r>
        <w:r w:rsidR="00941704">
          <w:rPr>
            <w:noProof/>
            <w:webHidden/>
          </w:rPr>
          <w:fldChar w:fldCharType="end"/>
        </w:r>
      </w:hyperlink>
    </w:p>
    <w:p w14:paraId="6765F341" w14:textId="43F28F53" w:rsidR="00941704" w:rsidRDefault="000A47A3">
      <w:pPr>
        <w:pStyle w:val="ndicedeilustraes"/>
        <w:tabs>
          <w:tab w:val="right" w:leader="dot" w:pos="9061"/>
        </w:tabs>
        <w:rPr>
          <w:rFonts w:asciiTheme="minorHAnsi" w:eastAsiaTheme="minorEastAsia" w:hAnsiTheme="minorHAnsi" w:cstheme="minorBidi"/>
          <w:noProof/>
          <w:sz w:val="22"/>
          <w:szCs w:val="22"/>
        </w:rPr>
      </w:pPr>
      <w:hyperlink w:anchor="_Toc482263894" w:history="1">
        <w:r w:rsidR="00941704" w:rsidRPr="0041766A">
          <w:rPr>
            <w:rStyle w:val="Hyperlink"/>
            <w:noProof/>
          </w:rPr>
          <w:t>Figura 25 – Etapas da Design Science Research</w:t>
        </w:r>
        <w:r w:rsidR="00941704">
          <w:rPr>
            <w:noProof/>
            <w:webHidden/>
          </w:rPr>
          <w:tab/>
        </w:r>
        <w:r w:rsidR="00941704">
          <w:rPr>
            <w:noProof/>
            <w:webHidden/>
          </w:rPr>
          <w:fldChar w:fldCharType="begin"/>
        </w:r>
        <w:r w:rsidR="00941704">
          <w:rPr>
            <w:noProof/>
            <w:webHidden/>
          </w:rPr>
          <w:instrText xml:space="preserve"> PAGEREF _Toc482263894 \h </w:instrText>
        </w:r>
        <w:r w:rsidR="00941704">
          <w:rPr>
            <w:noProof/>
            <w:webHidden/>
          </w:rPr>
        </w:r>
        <w:r w:rsidR="00941704">
          <w:rPr>
            <w:noProof/>
            <w:webHidden/>
          </w:rPr>
          <w:fldChar w:fldCharType="separate"/>
        </w:r>
        <w:r w:rsidR="00743F02">
          <w:rPr>
            <w:noProof/>
            <w:webHidden/>
          </w:rPr>
          <w:t>87</w:t>
        </w:r>
        <w:r w:rsidR="00941704">
          <w:rPr>
            <w:noProof/>
            <w:webHidden/>
          </w:rPr>
          <w:fldChar w:fldCharType="end"/>
        </w:r>
      </w:hyperlink>
    </w:p>
    <w:p w14:paraId="4D31E319" w14:textId="4FE7C8D8" w:rsidR="00941704" w:rsidRDefault="000A47A3">
      <w:pPr>
        <w:pStyle w:val="ndicedeilustraes"/>
        <w:tabs>
          <w:tab w:val="right" w:leader="dot" w:pos="9061"/>
        </w:tabs>
        <w:rPr>
          <w:rFonts w:asciiTheme="minorHAnsi" w:eastAsiaTheme="minorEastAsia" w:hAnsiTheme="minorHAnsi" w:cstheme="minorBidi"/>
          <w:noProof/>
          <w:sz w:val="22"/>
          <w:szCs w:val="22"/>
        </w:rPr>
      </w:pPr>
      <w:hyperlink w:anchor="_Toc482263895" w:history="1">
        <w:r w:rsidR="00941704" w:rsidRPr="0041766A">
          <w:rPr>
            <w:rStyle w:val="Hyperlink"/>
            <w:noProof/>
          </w:rPr>
          <w:t>Figura 26 – Método de Trabalho – Visão Geral</w:t>
        </w:r>
        <w:r w:rsidR="00941704">
          <w:rPr>
            <w:noProof/>
            <w:webHidden/>
          </w:rPr>
          <w:tab/>
        </w:r>
        <w:r w:rsidR="00941704">
          <w:rPr>
            <w:noProof/>
            <w:webHidden/>
          </w:rPr>
          <w:fldChar w:fldCharType="begin"/>
        </w:r>
        <w:r w:rsidR="00941704">
          <w:rPr>
            <w:noProof/>
            <w:webHidden/>
          </w:rPr>
          <w:instrText xml:space="preserve"> PAGEREF _Toc482263895 \h </w:instrText>
        </w:r>
        <w:r w:rsidR="00941704">
          <w:rPr>
            <w:noProof/>
            <w:webHidden/>
          </w:rPr>
        </w:r>
        <w:r w:rsidR="00941704">
          <w:rPr>
            <w:noProof/>
            <w:webHidden/>
          </w:rPr>
          <w:fldChar w:fldCharType="separate"/>
        </w:r>
        <w:r w:rsidR="00743F02">
          <w:rPr>
            <w:noProof/>
            <w:webHidden/>
          </w:rPr>
          <w:t>90</w:t>
        </w:r>
        <w:r w:rsidR="00941704">
          <w:rPr>
            <w:noProof/>
            <w:webHidden/>
          </w:rPr>
          <w:fldChar w:fldCharType="end"/>
        </w:r>
      </w:hyperlink>
    </w:p>
    <w:p w14:paraId="0DE211CC" w14:textId="4662B263" w:rsidR="00941704" w:rsidRDefault="000A47A3">
      <w:pPr>
        <w:pStyle w:val="ndicedeilustraes"/>
        <w:tabs>
          <w:tab w:val="right" w:leader="dot" w:pos="9061"/>
        </w:tabs>
        <w:rPr>
          <w:rFonts w:asciiTheme="minorHAnsi" w:eastAsiaTheme="minorEastAsia" w:hAnsiTheme="minorHAnsi" w:cstheme="minorBidi"/>
          <w:noProof/>
          <w:sz w:val="22"/>
          <w:szCs w:val="22"/>
        </w:rPr>
      </w:pPr>
      <w:hyperlink w:anchor="_Toc482263896" w:history="1">
        <w:r w:rsidR="00941704" w:rsidRPr="0041766A">
          <w:rPr>
            <w:rStyle w:val="Hyperlink"/>
            <w:noProof/>
          </w:rPr>
          <w:t>Figura 27 – Detalhamento – Instanciação do RDM – Etapas e Outputs</w:t>
        </w:r>
        <w:r w:rsidR="00941704">
          <w:rPr>
            <w:noProof/>
            <w:webHidden/>
          </w:rPr>
          <w:tab/>
        </w:r>
        <w:r w:rsidR="00941704">
          <w:rPr>
            <w:noProof/>
            <w:webHidden/>
          </w:rPr>
          <w:fldChar w:fldCharType="begin"/>
        </w:r>
        <w:r w:rsidR="00941704">
          <w:rPr>
            <w:noProof/>
            <w:webHidden/>
          </w:rPr>
          <w:instrText xml:space="preserve"> PAGEREF _Toc482263896 \h </w:instrText>
        </w:r>
        <w:r w:rsidR="00941704">
          <w:rPr>
            <w:noProof/>
            <w:webHidden/>
          </w:rPr>
        </w:r>
        <w:r w:rsidR="00941704">
          <w:rPr>
            <w:noProof/>
            <w:webHidden/>
          </w:rPr>
          <w:fldChar w:fldCharType="separate"/>
        </w:r>
        <w:r w:rsidR="00743F02">
          <w:rPr>
            <w:noProof/>
            <w:webHidden/>
          </w:rPr>
          <w:t>93</w:t>
        </w:r>
        <w:r w:rsidR="00941704">
          <w:rPr>
            <w:noProof/>
            <w:webHidden/>
          </w:rPr>
          <w:fldChar w:fldCharType="end"/>
        </w:r>
      </w:hyperlink>
    </w:p>
    <w:p w14:paraId="35C25F35" w14:textId="196C0DA1" w:rsidR="002A24F4" w:rsidRPr="00767350" w:rsidRDefault="002A24F4" w:rsidP="00A24367">
      <w:pPr>
        <w:spacing w:after="360"/>
        <w:ind w:firstLine="0"/>
        <w:jc w:val="center"/>
        <w:rPr>
          <w:b/>
        </w:rPr>
      </w:pPr>
      <w:r>
        <w:rPr>
          <w:b/>
        </w:rPr>
        <w:fldChar w:fldCharType="end"/>
      </w:r>
    </w:p>
    <w:p w14:paraId="7CCB4C71" w14:textId="77777777" w:rsidR="00A24367" w:rsidRPr="002A24F4" w:rsidRDefault="00A24367" w:rsidP="002A24F4">
      <w:pPr>
        <w:sectPr w:rsidR="00A24367" w:rsidRPr="002A24F4" w:rsidSect="001F56FA">
          <w:footnotePr>
            <w:numRestart w:val="eachSect"/>
          </w:footnotePr>
          <w:pgSz w:w="11906" w:h="16838" w:code="9"/>
          <w:pgMar w:top="1701" w:right="1134" w:bottom="1134" w:left="1701" w:header="1134" w:footer="709" w:gutter="0"/>
          <w:cols w:space="708"/>
          <w:titlePg/>
          <w:docGrid w:linePitch="360"/>
        </w:sectPr>
      </w:pPr>
    </w:p>
    <w:p w14:paraId="1E40833D" w14:textId="77777777" w:rsidR="00A24367" w:rsidRDefault="00A24367" w:rsidP="00A24367">
      <w:pPr>
        <w:spacing w:after="360"/>
        <w:ind w:firstLine="0"/>
        <w:jc w:val="center"/>
        <w:rPr>
          <w:rFonts w:cs="Arial"/>
          <w:b/>
        </w:rPr>
      </w:pPr>
      <w:r w:rsidRPr="00043744">
        <w:rPr>
          <w:rFonts w:cs="Arial"/>
          <w:b/>
        </w:rPr>
        <w:lastRenderedPageBreak/>
        <w:t>LISTA DE SIGLAS</w:t>
      </w:r>
    </w:p>
    <w:tbl>
      <w:tblPr>
        <w:tblW w:w="0" w:type="auto"/>
        <w:tblLook w:val="01E0" w:firstRow="1" w:lastRow="1" w:firstColumn="1" w:lastColumn="1" w:noHBand="0" w:noVBand="0"/>
      </w:tblPr>
      <w:tblGrid>
        <w:gridCol w:w="1226"/>
        <w:gridCol w:w="7845"/>
      </w:tblGrid>
      <w:tr w:rsidR="00077DFD" w:rsidRPr="009F0EEE" w14:paraId="22532DCA" w14:textId="77777777" w:rsidTr="00077DFD">
        <w:tc>
          <w:tcPr>
            <w:tcW w:w="1228" w:type="dxa"/>
            <w:shd w:val="clear" w:color="auto" w:fill="auto"/>
          </w:tcPr>
          <w:p w14:paraId="10A01607" w14:textId="77777777" w:rsidR="00077DFD" w:rsidRPr="009F0EEE" w:rsidRDefault="00077DFD" w:rsidP="001F56FA">
            <w:pPr>
              <w:ind w:firstLine="0"/>
              <w:jc w:val="left"/>
            </w:pPr>
            <w:r w:rsidRPr="009F0EEE">
              <w:t>ABNT</w:t>
            </w:r>
          </w:p>
        </w:tc>
        <w:tc>
          <w:tcPr>
            <w:tcW w:w="7984" w:type="dxa"/>
            <w:shd w:val="clear" w:color="auto" w:fill="auto"/>
          </w:tcPr>
          <w:p w14:paraId="6879C3A3" w14:textId="77777777" w:rsidR="00077DFD" w:rsidRPr="009F0EEE" w:rsidRDefault="00077DFD" w:rsidP="001F56FA">
            <w:pPr>
              <w:ind w:firstLine="0"/>
              <w:jc w:val="left"/>
            </w:pPr>
            <w:r w:rsidRPr="009F0EEE">
              <w:t>Associação Brasileira de Normas Técnicas</w:t>
            </w:r>
          </w:p>
        </w:tc>
      </w:tr>
      <w:tr w:rsidR="00077DFD" w:rsidRPr="009F0EEE" w14:paraId="136B8C88" w14:textId="77777777" w:rsidTr="00077DFD">
        <w:tc>
          <w:tcPr>
            <w:tcW w:w="1228" w:type="dxa"/>
            <w:shd w:val="clear" w:color="auto" w:fill="auto"/>
          </w:tcPr>
          <w:p w14:paraId="6C107599" w14:textId="77777777" w:rsidR="00077DFD" w:rsidRDefault="00077DFD" w:rsidP="001F56FA">
            <w:pPr>
              <w:ind w:firstLine="0"/>
              <w:jc w:val="left"/>
            </w:pPr>
            <w:r>
              <w:t>EMA</w:t>
            </w:r>
          </w:p>
        </w:tc>
        <w:tc>
          <w:tcPr>
            <w:tcW w:w="7984" w:type="dxa"/>
            <w:shd w:val="clear" w:color="auto" w:fill="auto"/>
          </w:tcPr>
          <w:p w14:paraId="4E7C58E8" w14:textId="77777777" w:rsidR="00077DFD" w:rsidRDefault="00077DFD" w:rsidP="001F56FA">
            <w:pPr>
              <w:ind w:firstLine="0"/>
              <w:jc w:val="left"/>
            </w:pPr>
            <w:r>
              <w:t>Exploratory Modeling and Analysis</w:t>
            </w:r>
          </w:p>
        </w:tc>
      </w:tr>
      <w:tr w:rsidR="00077DFD" w:rsidRPr="00BC2ED2" w14:paraId="4DF44840" w14:textId="77777777" w:rsidTr="00077DFD">
        <w:tc>
          <w:tcPr>
            <w:tcW w:w="1228" w:type="dxa"/>
            <w:shd w:val="clear" w:color="auto" w:fill="auto"/>
          </w:tcPr>
          <w:p w14:paraId="1FFB057D" w14:textId="77777777" w:rsidR="00077DFD" w:rsidRDefault="00077DFD" w:rsidP="001F56FA">
            <w:pPr>
              <w:ind w:firstLine="0"/>
              <w:jc w:val="left"/>
            </w:pPr>
            <w:r>
              <w:t>ESDMA</w:t>
            </w:r>
          </w:p>
        </w:tc>
        <w:tc>
          <w:tcPr>
            <w:tcW w:w="7984" w:type="dxa"/>
            <w:shd w:val="clear" w:color="auto" w:fill="auto"/>
          </w:tcPr>
          <w:p w14:paraId="7C0E5C35" w14:textId="77777777" w:rsidR="00077DFD" w:rsidRPr="0026667F" w:rsidRDefault="00077DFD" w:rsidP="001F56FA">
            <w:pPr>
              <w:ind w:firstLine="0"/>
              <w:jc w:val="left"/>
              <w:rPr>
                <w:lang w:val="en-US"/>
              </w:rPr>
            </w:pPr>
            <w:r w:rsidRPr="0026667F">
              <w:rPr>
                <w:lang w:val="en-US"/>
              </w:rPr>
              <w:t>Exploratory System Dynamics Modeling and Analysis</w:t>
            </w:r>
          </w:p>
        </w:tc>
      </w:tr>
      <w:tr w:rsidR="00077DFD" w:rsidRPr="00BC2ED2" w14:paraId="2308CD81" w14:textId="77777777" w:rsidTr="00077DFD">
        <w:tc>
          <w:tcPr>
            <w:tcW w:w="1228" w:type="dxa"/>
            <w:shd w:val="clear" w:color="auto" w:fill="auto"/>
          </w:tcPr>
          <w:p w14:paraId="2F84A7C7" w14:textId="77777777" w:rsidR="00077DFD" w:rsidRDefault="00077DFD" w:rsidP="001F56FA">
            <w:pPr>
              <w:ind w:firstLine="0"/>
              <w:jc w:val="left"/>
              <w:rPr>
                <w:lang w:val="en-US"/>
              </w:rPr>
            </w:pPr>
            <w:r>
              <w:rPr>
                <w:lang w:val="en-US"/>
              </w:rPr>
              <w:t>MORDM</w:t>
            </w:r>
          </w:p>
        </w:tc>
        <w:tc>
          <w:tcPr>
            <w:tcW w:w="7984" w:type="dxa"/>
            <w:shd w:val="clear" w:color="auto" w:fill="auto"/>
          </w:tcPr>
          <w:p w14:paraId="0F253FAF" w14:textId="77777777" w:rsidR="00077DFD" w:rsidRDefault="00077DFD" w:rsidP="001F56FA">
            <w:pPr>
              <w:ind w:firstLine="0"/>
              <w:jc w:val="left"/>
              <w:rPr>
                <w:lang w:val="en-US"/>
              </w:rPr>
            </w:pPr>
            <w:r>
              <w:rPr>
                <w:lang w:val="en-US"/>
              </w:rPr>
              <w:t>Many Objective Robust Decision Making</w:t>
            </w:r>
          </w:p>
        </w:tc>
      </w:tr>
      <w:tr w:rsidR="00077DFD" w:rsidRPr="009F0EEE" w14:paraId="0E77CCF7" w14:textId="77777777" w:rsidTr="00077DFD">
        <w:tc>
          <w:tcPr>
            <w:tcW w:w="1228" w:type="dxa"/>
            <w:shd w:val="clear" w:color="auto" w:fill="auto"/>
          </w:tcPr>
          <w:p w14:paraId="23C098CB" w14:textId="77777777" w:rsidR="00077DFD" w:rsidRDefault="00077DFD" w:rsidP="001F56FA">
            <w:pPr>
              <w:ind w:firstLine="0"/>
              <w:jc w:val="left"/>
            </w:pPr>
            <w:r>
              <w:t>NBR</w:t>
            </w:r>
          </w:p>
        </w:tc>
        <w:tc>
          <w:tcPr>
            <w:tcW w:w="7984" w:type="dxa"/>
            <w:shd w:val="clear" w:color="auto" w:fill="auto"/>
          </w:tcPr>
          <w:p w14:paraId="2EB26FCD" w14:textId="77777777" w:rsidR="00077DFD" w:rsidRDefault="00077DFD" w:rsidP="001F56FA">
            <w:pPr>
              <w:ind w:firstLine="0"/>
              <w:jc w:val="left"/>
            </w:pPr>
            <w:r w:rsidRPr="003E69C9">
              <w:t>Normas Brasileiras de Regulação</w:t>
            </w:r>
          </w:p>
        </w:tc>
      </w:tr>
      <w:tr w:rsidR="00077DFD" w:rsidRPr="0026667F" w14:paraId="5AB96443" w14:textId="77777777" w:rsidTr="00077DFD">
        <w:tc>
          <w:tcPr>
            <w:tcW w:w="1228" w:type="dxa"/>
            <w:shd w:val="clear" w:color="auto" w:fill="auto"/>
          </w:tcPr>
          <w:p w14:paraId="24FEC9C4" w14:textId="77777777" w:rsidR="00077DFD" w:rsidRDefault="00077DFD" w:rsidP="001F56FA">
            <w:pPr>
              <w:ind w:firstLine="0"/>
              <w:jc w:val="left"/>
              <w:rPr>
                <w:lang w:val="en-US"/>
              </w:rPr>
            </w:pPr>
            <w:r>
              <w:rPr>
                <w:lang w:val="en-US"/>
              </w:rPr>
              <w:t>PRIM</w:t>
            </w:r>
          </w:p>
        </w:tc>
        <w:tc>
          <w:tcPr>
            <w:tcW w:w="7984" w:type="dxa"/>
            <w:shd w:val="clear" w:color="auto" w:fill="auto"/>
          </w:tcPr>
          <w:p w14:paraId="5D8F3A38" w14:textId="77777777" w:rsidR="00077DFD" w:rsidRDefault="00077DFD" w:rsidP="001F56FA">
            <w:pPr>
              <w:ind w:firstLine="0"/>
              <w:jc w:val="left"/>
              <w:rPr>
                <w:lang w:val="en-US"/>
              </w:rPr>
            </w:pPr>
            <w:r>
              <w:rPr>
                <w:lang w:val="en-US"/>
              </w:rPr>
              <w:t>Patient Rule Induction Method</w:t>
            </w:r>
          </w:p>
        </w:tc>
      </w:tr>
      <w:tr w:rsidR="00077DFD" w:rsidRPr="009F0EEE" w14:paraId="21117ADD" w14:textId="77777777" w:rsidTr="00077DFD">
        <w:tc>
          <w:tcPr>
            <w:tcW w:w="1228" w:type="dxa"/>
            <w:shd w:val="clear" w:color="auto" w:fill="auto"/>
          </w:tcPr>
          <w:p w14:paraId="15484A17" w14:textId="77777777" w:rsidR="00077DFD" w:rsidRDefault="00077DFD" w:rsidP="001F56FA">
            <w:pPr>
              <w:ind w:firstLine="0"/>
              <w:jc w:val="left"/>
            </w:pPr>
            <w:r>
              <w:t>RDM</w:t>
            </w:r>
          </w:p>
        </w:tc>
        <w:tc>
          <w:tcPr>
            <w:tcW w:w="7984" w:type="dxa"/>
            <w:shd w:val="clear" w:color="auto" w:fill="auto"/>
          </w:tcPr>
          <w:p w14:paraId="114F0F7A" w14:textId="77777777" w:rsidR="00077DFD" w:rsidRPr="003E69C9" w:rsidRDefault="00077DFD" w:rsidP="001F56FA">
            <w:pPr>
              <w:ind w:firstLine="0"/>
              <w:jc w:val="left"/>
            </w:pPr>
            <w:r>
              <w:t>Robust Decision Making</w:t>
            </w:r>
          </w:p>
        </w:tc>
      </w:tr>
      <w:tr w:rsidR="00077DFD" w:rsidRPr="0026667F" w14:paraId="0F36363C" w14:textId="77777777" w:rsidTr="00077DFD">
        <w:tc>
          <w:tcPr>
            <w:tcW w:w="1228" w:type="dxa"/>
            <w:shd w:val="clear" w:color="auto" w:fill="auto"/>
          </w:tcPr>
          <w:p w14:paraId="36A324F6" w14:textId="77777777" w:rsidR="00077DFD" w:rsidRPr="0026667F" w:rsidRDefault="00077DFD" w:rsidP="001F56FA">
            <w:pPr>
              <w:ind w:firstLine="0"/>
              <w:jc w:val="left"/>
              <w:rPr>
                <w:lang w:val="en-US"/>
              </w:rPr>
            </w:pPr>
            <w:r>
              <w:rPr>
                <w:lang w:val="en-US"/>
              </w:rPr>
              <w:t>SD</w:t>
            </w:r>
          </w:p>
        </w:tc>
        <w:tc>
          <w:tcPr>
            <w:tcW w:w="7984" w:type="dxa"/>
            <w:shd w:val="clear" w:color="auto" w:fill="auto"/>
          </w:tcPr>
          <w:p w14:paraId="2BCDBF72" w14:textId="77777777" w:rsidR="00077DFD" w:rsidRPr="0026667F" w:rsidRDefault="00077DFD" w:rsidP="001F56FA">
            <w:pPr>
              <w:ind w:firstLine="0"/>
              <w:jc w:val="left"/>
              <w:rPr>
                <w:lang w:val="en-US"/>
              </w:rPr>
            </w:pPr>
            <w:r>
              <w:rPr>
                <w:lang w:val="en-US"/>
              </w:rPr>
              <w:t>System Dynamics</w:t>
            </w:r>
          </w:p>
        </w:tc>
      </w:tr>
    </w:tbl>
    <w:p w14:paraId="66977989" w14:textId="77777777" w:rsidR="00A24367" w:rsidRPr="0026667F" w:rsidRDefault="00A24367" w:rsidP="00A24367">
      <w:pPr>
        <w:pStyle w:val="PPGEClinhaembranco"/>
        <w:ind w:firstLine="0"/>
        <w:jc w:val="center"/>
        <w:rPr>
          <w:rFonts w:cs="Arial"/>
          <w:b/>
          <w:color w:val="FF0000"/>
          <w:sz w:val="20"/>
          <w:lang w:val="en-US"/>
        </w:rPr>
        <w:sectPr w:rsidR="00A24367" w:rsidRPr="0026667F" w:rsidSect="001F56FA">
          <w:headerReference w:type="default" r:id="rId12"/>
          <w:footnotePr>
            <w:numRestart w:val="eachSect"/>
          </w:footnotePr>
          <w:pgSz w:w="11906" w:h="16838" w:code="9"/>
          <w:pgMar w:top="1701" w:right="1134" w:bottom="1134" w:left="1701" w:header="1134" w:footer="709" w:gutter="0"/>
          <w:cols w:space="708"/>
          <w:titlePg/>
          <w:docGrid w:linePitch="360"/>
        </w:sectPr>
      </w:pPr>
    </w:p>
    <w:p w14:paraId="5C1E5CC0" w14:textId="77777777" w:rsidR="00A24367" w:rsidRPr="00EC5688" w:rsidRDefault="00A24367" w:rsidP="00A24367">
      <w:pPr>
        <w:spacing w:after="360"/>
        <w:ind w:firstLine="0"/>
        <w:jc w:val="center"/>
        <w:rPr>
          <w:b/>
        </w:rPr>
      </w:pPr>
      <w:r w:rsidRPr="00EC5688">
        <w:rPr>
          <w:b/>
        </w:rPr>
        <w:lastRenderedPageBreak/>
        <w:t>SUMÁRIO</w:t>
      </w:r>
    </w:p>
    <w:p w14:paraId="14D703E6" w14:textId="7D89979C" w:rsidR="00965C78" w:rsidRDefault="00A24367">
      <w:pPr>
        <w:pStyle w:val="Sumrio1"/>
        <w:tabs>
          <w:tab w:val="left" w:pos="660"/>
          <w:tab w:val="right" w:leader="dot" w:pos="9061"/>
        </w:tabs>
        <w:rPr>
          <w:rFonts w:asciiTheme="minorHAnsi" w:eastAsiaTheme="minorEastAsia" w:hAnsiTheme="minorHAnsi" w:cstheme="minorBidi"/>
          <w:b w:val="0"/>
          <w:caps w:val="0"/>
          <w:noProof/>
          <w:sz w:val="22"/>
          <w:szCs w:val="22"/>
        </w:rPr>
      </w:pPr>
      <w:r>
        <w:rPr>
          <w:rFonts w:cs="Arial"/>
          <w:b w:val="0"/>
          <w:color w:val="FF0000"/>
          <w:sz w:val="20"/>
        </w:rPr>
        <w:fldChar w:fldCharType="begin"/>
      </w:r>
      <w:r>
        <w:rPr>
          <w:rFonts w:cs="Arial"/>
          <w:b w:val="0"/>
          <w:color w:val="FF0000"/>
          <w:sz w:val="20"/>
        </w:rPr>
        <w:instrText xml:space="preserve"> TOC \o "1-3" \h \z \u </w:instrText>
      </w:r>
      <w:r>
        <w:rPr>
          <w:rFonts w:cs="Arial"/>
          <w:b w:val="0"/>
          <w:color w:val="FF0000"/>
          <w:sz w:val="20"/>
        </w:rPr>
        <w:fldChar w:fldCharType="separate"/>
      </w:r>
      <w:hyperlink w:anchor="_Toc502855245" w:history="1">
        <w:r w:rsidR="00965C78" w:rsidRPr="00FB3DD6">
          <w:rPr>
            <w:rStyle w:val="Hyperlink"/>
            <w:noProof/>
          </w:rPr>
          <w:t>1.</w:t>
        </w:r>
        <w:r w:rsidR="00965C78">
          <w:rPr>
            <w:rFonts w:asciiTheme="minorHAnsi" w:eastAsiaTheme="minorEastAsia" w:hAnsiTheme="minorHAnsi" w:cstheme="minorBidi"/>
            <w:b w:val="0"/>
            <w:caps w:val="0"/>
            <w:noProof/>
            <w:sz w:val="22"/>
            <w:szCs w:val="22"/>
          </w:rPr>
          <w:tab/>
        </w:r>
        <w:r w:rsidR="00965C78" w:rsidRPr="00FB3DD6">
          <w:rPr>
            <w:rStyle w:val="Hyperlink"/>
            <w:noProof/>
          </w:rPr>
          <w:t>INTRODUÇÃO</w:t>
        </w:r>
        <w:r w:rsidR="00965C78">
          <w:rPr>
            <w:noProof/>
            <w:webHidden/>
          </w:rPr>
          <w:tab/>
        </w:r>
        <w:r w:rsidR="00965C78">
          <w:rPr>
            <w:noProof/>
            <w:webHidden/>
          </w:rPr>
          <w:fldChar w:fldCharType="begin"/>
        </w:r>
        <w:r w:rsidR="00965C78">
          <w:rPr>
            <w:noProof/>
            <w:webHidden/>
          </w:rPr>
          <w:instrText xml:space="preserve"> PAGEREF _Toc502855245 \h </w:instrText>
        </w:r>
        <w:r w:rsidR="00965C78">
          <w:rPr>
            <w:noProof/>
            <w:webHidden/>
          </w:rPr>
        </w:r>
        <w:r w:rsidR="00965C78">
          <w:rPr>
            <w:noProof/>
            <w:webHidden/>
          </w:rPr>
          <w:fldChar w:fldCharType="separate"/>
        </w:r>
        <w:r w:rsidR="00743F02">
          <w:rPr>
            <w:noProof/>
            <w:webHidden/>
          </w:rPr>
          <w:t>9</w:t>
        </w:r>
        <w:r w:rsidR="00965C78">
          <w:rPr>
            <w:noProof/>
            <w:webHidden/>
          </w:rPr>
          <w:fldChar w:fldCharType="end"/>
        </w:r>
      </w:hyperlink>
    </w:p>
    <w:p w14:paraId="17BD5BA9" w14:textId="2C501050" w:rsidR="00965C78" w:rsidRDefault="000A47A3">
      <w:pPr>
        <w:pStyle w:val="Sumrio2"/>
        <w:tabs>
          <w:tab w:val="left" w:pos="660"/>
          <w:tab w:val="right" w:leader="dot" w:pos="9061"/>
        </w:tabs>
        <w:rPr>
          <w:rFonts w:asciiTheme="minorHAnsi" w:eastAsiaTheme="minorEastAsia" w:hAnsiTheme="minorHAnsi" w:cstheme="minorBidi"/>
          <w:b w:val="0"/>
          <w:noProof/>
          <w:sz w:val="22"/>
          <w:szCs w:val="22"/>
        </w:rPr>
      </w:pPr>
      <w:hyperlink w:anchor="_Toc502855246" w:history="1">
        <w:r w:rsidR="00965C78" w:rsidRPr="00FB3DD6">
          <w:rPr>
            <w:rStyle w:val="Hyperlink"/>
            <w:noProof/>
          </w:rPr>
          <w:t>1.1</w:t>
        </w:r>
        <w:r w:rsidR="00965C78">
          <w:rPr>
            <w:rFonts w:asciiTheme="minorHAnsi" w:eastAsiaTheme="minorEastAsia" w:hAnsiTheme="minorHAnsi" w:cstheme="minorBidi"/>
            <w:b w:val="0"/>
            <w:noProof/>
            <w:sz w:val="22"/>
            <w:szCs w:val="22"/>
          </w:rPr>
          <w:tab/>
        </w:r>
        <w:r w:rsidR="00965C78" w:rsidRPr="00FB3DD6">
          <w:rPr>
            <w:rStyle w:val="Hyperlink"/>
            <w:noProof/>
          </w:rPr>
          <w:t>Objeto e Questão de Pesquisa</w:t>
        </w:r>
        <w:r w:rsidR="00965C78">
          <w:rPr>
            <w:noProof/>
            <w:webHidden/>
          </w:rPr>
          <w:tab/>
        </w:r>
        <w:r w:rsidR="00965C78">
          <w:rPr>
            <w:noProof/>
            <w:webHidden/>
          </w:rPr>
          <w:fldChar w:fldCharType="begin"/>
        </w:r>
        <w:r w:rsidR="00965C78">
          <w:rPr>
            <w:noProof/>
            <w:webHidden/>
          </w:rPr>
          <w:instrText xml:space="preserve"> PAGEREF _Toc502855246 \h </w:instrText>
        </w:r>
        <w:r w:rsidR="00965C78">
          <w:rPr>
            <w:noProof/>
            <w:webHidden/>
          </w:rPr>
        </w:r>
        <w:r w:rsidR="00965C78">
          <w:rPr>
            <w:noProof/>
            <w:webHidden/>
          </w:rPr>
          <w:fldChar w:fldCharType="separate"/>
        </w:r>
        <w:r w:rsidR="00743F02">
          <w:rPr>
            <w:noProof/>
            <w:webHidden/>
          </w:rPr>
          <w:t>12</w:t>
        </w:r>
        <w:r w:rsidR="00965C78">
          <w:rPr>
            <w:noProof/>
            <w:webHidden/>
          </w:rPr>
          <w:fldChar w:fldCharType="end"/>
        </w:r>
      </w:hyperlink>
    </w:p>
    <w:p w14:paraId="56721259" w14:textId="77BA33B4" w:rsidR="00965C78" w:rsidRDefault="000A47A3">
      <w:pPr>
        <w:pStyle w:val="Sumrio2"/>
        <w:tabs>
          <w:tab w:val="left" w:pos="660"/>
          <w:tab w:val="right" w:leader="dot" w:pos="9061"/>
        </w:tabs>
        <w:rPr>
          <w:rFonts w:asciiTheme="minorHAnsi" w:eastAsiaTheme="minorEastAsia" w:hAnsiTheme="minorHAnsi" w:cstheme="minorBidi"/>
          <w:b w:val="0"/>
          <w:noProof/>
          <w:sz w:val="22"/>
          <w:szCs w:val="22"/>
        </w:rPr>
      </w:pPr>
      <w:hyperlink w:anchor="_Toc502855247" w:history="1">
        <w:r w:rsidR="00965C78" w:rsidRPr="00FB3DD6">
          <w:rPr>
            <w:rStyle w:val="Hyperlink"/>
            <w:noProof/>
          </w:rPr>
          <w:t>1.2</w:t>
        </w:r>
        <w:r w:rsidR="00965C78">
          <w:rPr>
            <w:rFonts w:asciiTheme="minorHAnsi" w:eastAsiaTheme="minorEastAsia" w:hAnsiTheme="minorHAnsi" w:cstheme="minorBidi"/>
            <w:b w:val="0"/>
            <w:noProof/>
            <w:sz w:val="22"/>
            <w:szCs w:val="22"/>
          </w:rPr>
          <w:tab/>
        </w:r>
        <w:r w:rsidR="00965C78" w:rsidRPr="00FB3DD6">
          <w:rPr>
            <w:rStyle w:val="Hyperlink"/>
            <w:noProof/>
          </w:rPr>
          <w:t>Objetivos</w:t>
        </w:r>
        <w:r w:rsidR="00965C78">
          <w:rPr>
            <w:noProof/>
            <w:webHidden/>
          </w:rPr>
          <w:tab/>
        </w:r>
        <w:r w:rsidR="00965C78">
          <w:rPr>
            <w:noProof/>
            <w:webHidden/>
          </w:rPr>
          <w:fldChar w:fldCharType="begin"/>
        </w:r>
        <w:r w:rsidR="00965C78">
          <w:rPr>
            <w:noProof/>
            <w:webHidden/>
          </w:rPr>
          <w:instrText xml:space="preserve"> PAGEREF _Toc502855247 \h </w:instrText>
        </w:r>
        <w:r w:rsidR="00965C78">
          <w:rPr>
            <w:noProof/>
            <w:webHidden/>
          </w:rPr>
        </w:r>
        <w:r w:rsidR="00965C78">
          <w:rPr>
            <w:noProof/>
            <w:webHidden/>
          </w:rPr>
          <w:fldChar w:fldCharType="separate"/>
        </w:r>
        <w:r w:rsidR="00743F02">
          <w:rPr>
            <w:noProof/>
            <w:webHidden/>
          </w:rPr>
          <w:t>17</w:t>
        </w:r>
        <w:r w:rsidR="00965C78">
          <w:rPr>
            <w:noProof/>
            <w:webHidden/>
          </w:rPr>
          <w:fldChar w:fldCharType="end"/>
        </w:r>
      </w:hyperlink>
    </w:p>
    <w:p w14:paraId="7136C3C2" w14:textId="69C66396" w:rsidR="00965C78" w:rsidRDefault="000A47A3">
      <w:pPr>
        <w:pStyle w:val="Sumrio3"/>
        <w:tabs>
          <w:tab w:val="left" w:pos="880"/>
        </w:tabs>
        <w:rPr>
          <w:rFonts w:asciiTheme="minorHAnsi" w:eastAsiaTheme="minorEastAsia" w:hAnsiTheme="minorHAnsi" w:cstheme="minorBidi"/>
          <w:noProof/>
          <w:sz w:val="22"/>
          <w:szCs w:val="22"/>
        </w:rPr>
      </w:pPr>
      <w:hyperlink w:anchor="_Toc502855248" w:history="1">
        <w:r w:rsidR="00965C78" w:rsidRPr="00FB3DD6">
          <w:rPr>
            <w:rStyle w:val="Hyperlink"/>
            <w:noProof/>
          </w:rPr>
          <w:t>1.2.1</w:t>
        </w:r>
        <w:r w:rsidR="00965C78">
          <w:rPr>
            <w:rFonts w:asciiTheme="minorHAnsi" w:eastAsiaTheme="minorEastAsia" w:hAnsiTheme="minorHAnsi" w:cstheme="minorBidi"/>
            <w:noProof/>
            <w:sz w:val="22"/>
            <w:szCs w:val="22"/>
          </w:rPr>
          <w:tab/>
        </w:r>
        <w:r w:rsidR="00965C78" w:rsidRPr="00FB3DD6">
          <w:rPr>
            <w:rStyle w:val="Hyperlink"/>
            <w:noProof/>
          </w:rPr>
          <w:t>Objetivo Geral</w:t>
        </w:r>
        <w:r w:rsidR="00965C78">
          <w:rPr>
            <w:noProof/>
            <w:webHidden/>
          </w:rPr>
          <w:tab/>
        </w:r>
        <w:r w:rsidR="00965C78">
          <w:rPr>
            <w:noProof/>
            <w:webHidden/>
          </w:rPr>
          <w:fldChar w:fldCharType="begin"/>
        </w:r>
        <w:r w:rsidR="00965C78">
          <w:rPr>
            <w:noProof/>
            <w:webHidden/>
          </w:rPr>
          <w:instrText xml:space="preserve"> PAGEREF _Toc502855248 \h </w:instrText>
        </w:r>
        <w:r w:rsidR="00965C78">
          <w:rPr>
            <w:noProof/>
            <w:webHidden/>
          </w:rPr>
        </w:r>
        <w:r w:rsidR="00965C78">
          <w:rPr>
            <w:noProof/>
            <w:webHidden/>
          </w:rPr>
          <w:fldChar w:fldCharType="separate"/>
        </w:r>
        <w:r w:rsidR="00743F02">
          <w:rPr>
            <w:noProof/>
            <w:webHidden/>
          </w:rPr>
          <w:t>17</w:t>
        </w:r>
        <w:r w:rsidR="00965C78">
          <w:rPr>
            <w:noProof/>
            <w:webHidden/>
          </w:rPr>
          <w:fldChar w:fldCharType="end"/>
        </w:r>
      </w:hyperlink>
    </w:p>
    <w:p w14:paraId="5D00EB1A" w14:textId="1A3E3FA5" w:rsidR="00965C78" w:rsidRDefault="000A47A3">
      <w:pPr>
        <w:pStyle w:val="Sumrio3"/>
        <w:tabs>
          <w:tab w:val="left" w:pos="880"/>
        </w:tabs>
        <w:rPr>
          <w:rFonts w:asciiTheme="minorHAnsi" w:eastAsiaTheme="minorEastAsia" w:hAnsiTheme="minorHAnsi" w:cstheme="minorBidi"/>
          <w:noProof/>
          <w:sz w:val="22"/>
          <w:szCs w:val="22"/>
        </w:rPr>
      </w:pPr>
      <w:hyperlink w:anchor="_Toc502855249" w:history="1">
        <w:r w:rsidR="00965C78" w:rsidRPr="00FB3DD6">
          <w:rPr>
            <w:rStyle w:val="Hyperlink"/>
            <w:noProof/>
          </w:rPr>
          <w:t>1.2.2</w:t>
        </w:r>
        <w:r w:rsidR="00965C78">
          <w:rPr>
            <w:rFonts w:asciiTheme="minorHAnsi" w:eastAsiaTheme="minorEastAsia" w:hAnsiTheme="minorHAnsi" w:cstheme="minorBidi"/>
            <w:noProof/>
            <w:sz w:val="22"/>
            <w:szCs w:val="22"/>
          </w:rPr>
          <w:tab/>
        </w:r>
        <w:r w:rsidR="00965C78" w:rsidRPr="00FB3DD6">
          <w:rPr>
            <w:rStyle w:val="Hyperlink"/>
            <w:noProof/>
          </w:rPr>
          <w:t>Objetivos Específicos</w:t>
        </w:r>
        <w:r w:rsidR="00965C78">
          <w:rPr>
            <w:noProof/>
            <w:webHidden/>
          </w:rPr>
          <w:tab/>
        </w:r>
        <w:r w:rsidR="00965C78">
          <w:rPr>
            <w:noProof/>
            <w:webHidden/>
          </w:rPr>
          <w:fldChar w:fldCharType="begin"/>
        </w:r>
        <w:r w:rsidR="00965C78">
          <w:rPr>
            <w:noProof/>
            <w:webHidden/>
          </w:rPr>
          <w:instrText xml:space="preserve"> PAGEREF _Toc502855249 \h </w:instrText>
        </w:r>
        <w:r w:rsidR="00965C78">
          <w:rPr>
            <w:noProof/>
            <w:webHidden/>
          </w:rPr>
        </w:r>
        <w:r w:rsidR="00965C78">
          <w:rPr>
            <w:noProof/>
            <w:webHidden/>
          </w:rPr>
          <w:fldChar w:fldCharType="separate"/>
        </w:r>
        <w:r w:rsidR="00743F02">
          <w:rPr>
            <w:noProof/>
            <w:webHidden/>
          </w:rPr>
          <w:t>17</w:t>
        </w:r>
        <w:r w:rsidR="00965C78">
          <w:rPr>
            <w:noProof/>
            <w:webHidden/>
          </w:rPr>
          <w:fldChar w:fldCharType="end"/>
        </w:r>
      </w:hyperlink>
    </w:p>
    <w:p w14:paraId="07482794" w14:textId="1571341E" w:rsidR="00965C78" w:rsidRDefault="000A47A3">
      <w:pPr>
        <w:pStyle w:val="Sumrio2"/>
        <w:tabs>
          <w:tab w:val="left" w:pos="660"/>
          <w:tab w:val="right" w:leader="dot" w:pos="9061"/>
        </w:tabs>
        <w:rPr>
          <w:rFonts w:asciiTheme="minorHAnsi" w:eastAsiaTheme="minorEastAsia" w:hAnsiTheme="minorHAnsi" w:cstheme="minorBidi"/>
          <w:b w:val="0"/>
          <w:noProof/>
          <w:sz w:val="22"/>
          <w:szCs w:val="22"/>
        </w:rPr>
      </w:pPr>
      <w:hyperlink w:anchor="_Toc502855250" w:history="1">
        <w:r w:rsidR="00965C78" w:rsidRPr="00FB3DD6">
          <w:rPr>
            <w:rStyle w:val="Hyperlink"/>
            <w:noProof/>
          </w:rPr>
          <w:t>1.3</w:t>
        </w:r>
        <w:r w:rsidR="00965C78">
          <w:rPr>
            <w:rFonts w:asciiTheme="minorHAnsi" w:eastAsiaTheme="minorEastAsia" w:hAnsiTheme="minorHAnsi" w:cstheme="minorBidi"/>
            <w:b w:val="0"/>
            <w:noProof/>
            <w:sz w:val="22"/>
            <w:szCs w:val="22"/>
          </w:rPr>
          <w:tab/>
        </w:r>
        <w:r w:rsidR="00965C78" w:rsidRPr="00FB3DD6">
          <w:rPr>
            <w:rStyle w:val="Hyperlink"/>
            <w:noProof/>
          </w:rPr>
          <w:t>Justificativa</w:t>
        </w:r>
        <w:r w:rsidR="00965C78">
          <w:rPr>
            <w:noProof/>
            <w:webHidden/>
          </w:rPr>
          <w:tab/>
        </w:r>
        <w:r w:rsidR="00965C78">
          <w:rPr>
            <w:noProof/>
            <w:webHidden/>
          </w:rPr>
          <w:fldChar w:fldCharType="begin"/>
        </w:r>
        <w:r w:rsidR="00965C78">
          <w:rPr>
            <w:noProof/>
            <w:webHidden/>
          </w:rPr>
          <w:instrText xml:space="preserve"> PAGEREF _Toc502855250 \h </w:instrText>
        </w:r>
        <w:r w:rsidR="00965C78">
          <w:rPr>
            <w:noProof/>
            <w:webHidden/>
          </w:rPr>
        </w:r>
        <w:r w:rsidR="00965C78">
          <w:rPr>
            <w:noProof/>
            <w:webHidden/>
          </w:rPr>
          <w:fldChar w:fldCharType="separate"/>
        </w:r>
        <w:r w:rsidR="00743F02">
          <w:rPr>
            <w:noProof/>
            <w:webHidden/>
          </w:rPr>
          <w:t>18</w:t>
        </w:r>
        <w:r w:rsidR="00965C78">
          <w:rPr>
            <w:noProof/>
            <w:webHidden/>
          </w:rPr>
          <w:fldChar w:fldCharType="end"/>
        </w:r>
      </w:hyperlink>
    </w:p>
    <w:p w14:paraId="76231827" w14:textId="32B036B0" w:rsidR="00965C78" w:rsidRDefault="000A47A3">
      <w:pPr>
        <w:pStyle w:val="Sumrio2"/>
        <w:tabs>
          <w:tab w:val="left" w:pos="660"/>
          <w:tab w:val="right" w:leader="dot" w:pos="9061"/>
        </w:tabs>
        <w:rPr>
          <w:rFonts w:asciiTheme="minorHAnsi" w:eastAsiaTheme="minorEastAsia" w:hAnsiTheme="minorHAnsi" w:cstheme="minorBidi"/>
          <w:b w:val="0"/>
          <w:noProof/>
          <w:sz w:val="22"/>
          <w:szCs w:val="22"/>
        </w:rPr>
      </w:pPr>
      <w:hyperlink w:anchor="_Toc502855251" w:history="1">
        <w:r w:rsidR="00965C78" w:rsidRPr="00FB3DD6">
          <w:rPr>
            <w:rStyle w:val="Hyperlink"/>
            <w:noProof/>
          </w:rPr>
          <w:t>1.4</w:t>
        </w:r>
        <w:r w:rsidR="00965C78">
          <w:rPr>
            <w:rFonts w:asciiTheme="minorHAnsi" w:eastAsiaTheme="minorEastAsia" w:hAnsiTheme="minorHAnsi" w:cstheme="minorBidi"/>
            <w:b w:val="0"/>
            <w:noProof/>
            <w:sz w:val="22"/>
            <w:szCs w:val="22"/>
          </w:rPr>
          <w:tab/>
        </w:r>
        <w:r w:rsidR="00965C78" w:rsidRPr="00FB3DD6">
          <w:rPr>
            <w:rStyle w:val="Hyperlink"/>
            <w:noProof/>
          </w:rPr>
          <w:t>Estrutura do Trabalho</w:t>
        </w:r>
        <w:r w:rsidR="00965C78">
          <w:rPr>
            <w:noProof/>
            <w:webHidden/>
          </w:rPr>
          <w:tab/>
        </w:r>
        <w:r w:rsidR="00965C78">
          <w:rPr>
            <w:noProof/>
            <w:webHidden/>
          </w:rPr>
          <w:fldChar w:fldCharType="begin"/>
        </w:r>
        <w:r w:rsidR="00965C78">
          <w:rPr>
            <w:noProof/>
            <w:webHidden/>
          </w:rPr>
          <w:instrText xml:space="preserve"> PAGEREF _Toc502855251 \h </w:instrText>
        </w:r>
        <w:r w:rsidR="00965C78">
          <w:rPr>
            <w:noProof/>
            <w:webHidden/>
          </w:rPr>
        </w:r>
        <w:r w:rsidR="00965C78">
          <w:rPr>
            <w:noProof/>
            <w:webHidden/>
          </w:rPr>
          <w:fldChar w:fldCharType="separate"/>
        </w:r>
        <w:r w:rsidR="00743F02">
          <w:rPr>
            <w:noProof/>
            <w:webHidden/>
          </w:rPr>
          <w:t>25</w:t>
        </w:r>
        <w:r w:rsidR="00965C78">
          <w:rPr>
            <w:noProof/>
            <w:webHidden/>
          </w:rPr>
          <w:fldChar w:fldCharType="end"/>
        </w:r>
      </w:hyperlink>
    </w:p>
    <w:p w14:paraId="3B6283A2" w14:textId="75CBA4FC" w:rsidR="00965C78" w:rsidRDefault="000A47A3">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2855252" w:history="1">
        <w:r w:rsidR="00965C78" w:rsidRPr="00FB3DD6">
          <w:rPr>
            <w:rStyle w:val="Hyperlink"/>
            <w:noProof/>
          </w:rPr>
          <w:t>2.</w:t>
        </w:r>
        <w:r w:rsidR="00965C78">
          <w:rPr>
            <w:rFonts w:asciiTheme="minorHAnsi" w:eastAsiaTheme="minorEastAsia" w:hAnsiTheme="minorHAnsi" w:cstheme="minorBidi"/>
            <w:b w:val="0"/>
            <w:caps w:val="0"/>
            <w:noProof/>
            <w:sz w:val="22"/>
            <w:szCs w:val="22"/>
          </w:rPr>
          <w:tab/>
        </w:r>
        <w:r w:rsidR="00965C78" w:rsidRPr="00FB3DD6">
          <w:rPr>
            <w:rStyle w:val="Hyperlink"/>
            <w:noProof/>
          </w:rPr>
          <w:t>FUNDAMENTAÇÃO TÉORICA</w:t>
        </w:r>
        <w:r w:rsidR="00965C78">
          <w:rPr>
            <w:noProof/>
            <w:webHidden/>
          </w:rPr>
          <w:tab/>
        </w:r>
        <w:r w:rsidR="00965C78">
          <w:rPr>
            <w:noProof/>
            <w:webHidden/>
          </w:rPr>
          <w:fldChar w:fldCharType="begin"/>
        </w:r>
        <w:r w:rsidR="00965C78">
          <w:rPr>
            <w:noProof/>
            <w:webHidden/>
          </w:rPr>
          <w:instrText xml:space="preserve"> PAGEREF _Toc502855252 \h </w:instrText>
        </w:r>
        <w:r w:rsidR="00965C78">
          <w:rPr>
            <w:noProof/>
            <w:webHidden/>
          </w:rPr>
        </w:r>
        <w:r w:rsidR="00965C78">
          <w:rPr>
            <w:noProof/>
            <w:webHidden/>
          </w:rPr>
          <w:fldChar w:fldCharType="separate"/>
        </w:r>
        <w:r w:rsidR="00743F02">
          <w:rPr>
            <w:noProof/>
            <w:webHidden/>
          </w:rPr>
          <w:t>26</w:t>
        </w:r>
        <w:r w:rsidR="00965C78">
          <w:rPr>
            <w:noProof/>
            <w:webHidden/>
          </w:rPr>
          <w:fldChar w:fldCharType="end"/>
        </w:r>
      </w:hyperlink>
    </w:p>
    <w:p w14:paraId="4D60B43E" w14:textId="340BCEF3" w:rsidR="00965C78" w:rsidRDefault="000A47A3">
      <w:pPr>
        <w:pStyle w:val="Sumrio2"/>
        <w:tabs>
          <w:tab w:val="left" w:pos="660"/>
          <w:tab w:val="right" w:leader="dot" w:pos="9061"/>
        </w:tabs>
        <w:rPr>
          <w:rFonts w:asciiTheme="minorHAnsi" w:eastAsiaTheme="minorEastAsia" w:hAnsiTheme="minorHAnsi" w:cstheme="minorBidi"/>
          <w:b w:val="0"/>
          <w:noProof/>
          <w:sz w:val="22"/>
          <w:szCs w:val="22"/>
        </w:rPr>
      </w:pPr>
      <w:hyperlink w:anchor="_Toc502855253" w:history="1">
        <w:r w:rsidR="00965C78" w:rsidRPr="00FB3DD6">
          <w:rPr>
            <w:rStyle w:val="Hyperlink"/>
            <w:noProof/>
          </w:rPr>
          <w:t>2.1</w:t>
        </w:r>
        <w:r w:rsidR="00965C78">
          <w:rPr>
            <w:rFonts w:asciiTheme="minorHAnsi" w:eastAsiaTheme="minorEastAsia" w:hAnsiTheme="minorHAnsi" w:cstheme="minorBidi"/>
            <w:b w:val="0"/>
            <w:noProof/>
            <w:sz w:val="22"/>
            <w:szCs w:val="22"/>
          </w:rPr>
          <w:tab/>
        </w:r>
        <w:r w:rsidR="00965C78" w:rsidRPr="00FB3DD6">
          <w:rPr>
            <w:rStyle w:val="Hyperlink"/>
            <w:noProof/>
          </w:rPr>
          <w:t>Avaliação de Decisões Estratégicas Sob Incerteza Profunda</w:t>
        </w:r>
        <w:r w:rsidR="00965C78">
          <w:rPr>
            <w:noProof/>
            <w:webHidden/>
          </w:rPr>
          <w:tab/>
        </w:r>
        <w:r w:rsidR="00965C78">
          <w:rPr>
            <w:noProof/>
            <w:webHidden/>
          </w:rPr>
          <w:fldChar w:fldCharType="begin"/>
        </w:r>
        <w:r w:rsidR="00965C78">
          <w:rPr>
            <w:noProof/>
            <w:webHidden/>
          </w:rPr>
          <w:instrText xml:space="preserve"> PAGEREF _Toc502855253 \h </w:instrText>
        </w:r>
        <w:r w:rsidR="00965C78">
          <w:rPr>
            <w:noProof/>
            <w:webHidden/>
          </w:rPr>
        </w:r>
        <w:r w:rsidR="00965C78">
          <w:rPr>
            <w:noProof/>
            <w:webHidden/>
          </w:rPr>
          <w:fldChar w:fldCharType="separate"/>
        </w:r>
        <w:r w:rsidR="00743F02">
          <w:rPr>
            <w:noProof/>
            <w:webHidden/>
          </w:rPr>
          <w:t>26</w:t>
        </w:r>
        <w:r w:rsidR="00965C78">
          <w:rPr>
            <w:noProof/>
            <w:webHidden/>
          </w:rPr>
          <w:fldChar w:fldCharType="end"/>
        </w:r>
      </w:hyperlink>
    </w:p>
    <w:p w14:paraId="11EF98ED" w14:textId="11476FA3" w:rsidR="00965C78" w:rsidRDefault="000A47A3">
      <w:pPr>
        <w:pStyle w:val="Sumrio3"/>
        <w:tabs>
          <w:tab w:val="left" w:pos="880"/>
        </w:tabs>
        <w:rPr>
          <w:rFonts w:asciiTheme="minorHAnsi" w:eastAsiaTheme="minorEastAsia" w:hAnsiTheme="minorHAnsi" w:cstheme="minorBidi"/>
          <w:noProof/>
          <w:sz w:val="22"/>
          <w:szCs w:val="22"/>
        </w:rPr>
      </w:pPr>
      <w:hyperlink w:anchor="_Toc502855254" w:history="1">
        <w:r w:rsidR="00965C78" w:rsidRPr="00FB3DD6">
          <w:rPr>
            <w:rStyle w:val="Hyperlink"/>
            <w:noProof/>
          </w:rPr>
          <w:t>2.1.1</w:t>
        </w:r>
        <w:r w:rsidR="00965C78">
          <w:rPr>
            <w:rFonts w:asciiTheme="minorHAnsi" w:eastAsiaTheme="minorEastAsia" w:hAnsiTheme="minorHAnsi" w:cstheme="minorBidi"/>
            <w:noProof/>
            <w:sz w:val="22"/>
            <w:szCs w:val="22"/>
          </w:rPr>
          <w:tab/>
        </w:r>
        <w:r w:rsidR="00965C78" w:rsidRPr="00FB3DD6">
          <w:rPr>
            <w:rStyle w:val="Hyperlink"/>
            <w:noProof/>
          </w:rPr>
          <w:t>Avaliação de Decisões Estratégias</w:t>
        </w:r>
        <w:r w:rsidR="00965C78">
          <w:rPr>
            <w:noProof/>
            <w:webHidden/>
          </w:rPr>
          <w:tab/>
        </w:r>
        <w:r w:rsidR="00965C78">
          <w:rPr>
            <w:noProof/>
            <w:webHidden/>
          </w:rPr>
          <w:fldChar w:fldCharType="begin"/>
        </w:r>
        <w:r w:rsidR="00965C78">
          <w:rPr>
            <w:noProof/>
            <w:webHidden/>
          </w:rPr>
          <w:instrText xml:space="preserve"> PAGEREF _Toc502855254 \h </w:instrText>
        </w:r>
        <w:r w:rsidR="00965C78">
          <w:rPr>
            <w:noProof/>
            <w:webHidden/>
          </w:rPr>
        </w:r>
        <w:r w:rsidR="00965C78">
          <w:rPr>
            <w:noProof/>
            <w:webHidden/>
          </w:rPr>
          <w:fldChar w:fldCharType="separate"/>
        </w:r>
        <w:r w:rsidR="00743F02">
          <w:rPr>
            <w:noProof/>
            <w:webHidden/>
          </w:rPr>
          <w:t>26</w:t>
        </w:r>
        <w:r w:rsidR="00965C78">
          <w:rPr>
            <w:noProof/>
            <w:webHidden/>
          </w:rPr>
          <w:fldChar w:fldCharType="end"/>
        </w:r>
      </w:hyperlink>
    </w:p>
    <w:p w14:paraId="2FCA6CE1" w14:textId="187E89B6" w:rsidR="00965C78" w:rsidRDefault="000A47A3">
      <w:pPr>
        <w:pStyle w:val="Sumrio3"/>
        <w:tabs>
          <w:tab w:val="left" w:pos="880"/>
        </w:tabs>
        <w:rPr>
          <w:rFonts w:asciiTheme="minorHAnsi" w:eastAsiaTheme="minorEastAsia" w:hAnsiTheme="minorHAnsi" w:cstheme="minorBidi"/>
          <w:noProof/>
          <w:sz w:val="22"/>
          <w:szCs w:val="22"/>
        </w:rPr>
      </w:pPr>
      <w:hyperlink w:anchor="_Toc502855255" w:history="1">
        <w:r w:rsidR="00965C78" w:rsidRPr="00FB3DD6">
          <w:rPr>
            <w:rStyle w:val="Hyperlink"/>
            <w:noProof/>
          </w:rPr>
          <w:t>2.1.2</w:t>
        </w:r>
        <w:r w:rsidR="00965C78">
          <w:rPr>
            <w:rFonts w:asciiTheme="minorHAnsi" w:eastAsiaTheme="minorEastAsia" w:hAnsiTheme="minorHAnsi" w:cstheme="minorBidi"/>
            <w:noProof/>
            <w:sz w:val="22"/>
            <w:szCs w:val="22"/>
          </w:rPr>
          <w:tab/>
        </w:r>
        <w:r w:rsidR="00965C78" w:rsidRPr="00FB3DD6">
          <w:rPr>
            <w:rStyle w:val="Hyperlink"/>
            <w:noProof/>
          </w:rPr>
          <w:t>Níveis de Incerteza e Incerteza Profunda</w:t>
        </w:r>
        <w:r w:rsidR="00965C78">
          <w:rPr>
            <w:noProof/>
            <w:webHidden/>
          </w:rPr>
          <w:tab/>
        </w:r>
        <w:r w:rsidR="00965C78">
          <w:rPr>
            <w:noProof/>
            <w:webHidden/>
          </w:rPr>
          <w:fldChar w:fldCharType="begin"/>
        </w:r>
        <w:r w:rsidR="00965C78">
          <w:rPr>
            <w:noProof/>
            <w:webHidden/>
          </w:rPr>
          <w:instrText xml:space="preserve"> PAGEREF _Toc502855255 \h </w:instrText>
        </w:r>
        <w:r w:rsidR="00965C78">
          <w:rPr>
            <w:noProof/>
            <w:webHidden/>
          </w:rPr>
        </w:r>
        <w:r w:rsidR="00965C78">
          <w:rPr>
            <w:noProof/>
            <w:webHidden/>
          </w:rPr>
          <w:fldChar w:fldCharType="separate"/>
        </w:r>
        <w:r w:rsidR="00743F02">
          <w:rPr>
            <w:noProof/>
            <w:webHidden/>
          </w:rPr>
          <w:t>29</w:t>
        </w:r>
        <w:r w:rsidR="00965C78">
          <w:rPr>
            <w:noProof/>
            <w:webHidden/>
          </w:rPr>
          <w:fldChar w:fldCharType="end"/>
        </w:r>
      </w:hyperlink>
    </w:p>
    <w:p w14:paraId="03BFB0BC" w14:textId="4493A519" w:rsidR="00965C78" w:rsidRDefault="000A47A3">
      <w:pPr>
        <w:pStyle w:val="Sumrio3"/>
        <w:tabs>
          <w:tab w:val="left" w:pos="880"/>
        </w:tabs>
        <w:rPr>
          <w:rFonts w:asciiTheme="minorHAnsi" w:eastAsiaTheme="minorEastAsia" w:hAnsiTheme="minorHAnsi" w:cstheme="minorBidi"/>
          <w:noProof/>
          <w:sz w:val="22"/>
          <w:szCs w:val="22"/>
        </w:rPr>
      </w:pPr>
      <w:hyperlink w:anchor="_Toc502855256" w:history="1">
        <w:r w:rsidR="00965C78" w:rsidRPr="00FB3DD6">
          <w:rPr>
            <w:rStyle w:val="Hyperlink"/>
            <w:noProof/>
          </w:rPr>
          <w:t>2.1.3</w:t>
        </w:r>
        <w:r w:rsidR="00965C78">
          <w:rPr>
            <w:rFonts w:asciiTheme="minorHAnsi" w:eastAsiaTheme="minorEastAsia" w:hAnsiTheme="minorHAnsi" w:cstheme="minorBidi"/>
            <w:noProof/>
            <w:sz w:val="22"/>
            <w:szCs w:val="22"/>
          </w:rPr>
          <w:tab/>
        </w:r>
        <w:r w:rsidR="00965C78" w:rsidRPr="00FB3DD6">
          <w:rPr>
            <w:rStyle w:val="Hyperlink"/>
            <w:noProof/>
          </w:rPr>
          <w:t>Incerteza Profunda no Ambiente de Negócios</w:t>
        </w:r>
        <w:r w:rsidR="00965C78">
          <w:rPr>
            <w:noProof/>
            <w:webHidden/>
          </w:rPr>
          <w:tab/>
        </w:r>
        <w:r w:rsidR="00965C78">
          <w:rPr>
            <w:noProof/>
            <w:webHidden/>
          </w:rPr>
          <w:fldChar w:fldCharType="begin"/>
        </w:r>
        <w:r w:rsidR="00965C78">
          <w:rPr>
            <w:noProof/>
            <w:webHidden/>
          </w:rPr>
          <w:instrText xml:space="preserve"> PAGEREF _Toc502855256 \h </w:instrText>
        </w:r>
        <w:r w:rsidR="00965C78">
          <w:rPr>
            <w:noProof/>
            <w:webHidden/>
          </w:rPr>
        </w:r>
        <w:r w:rsidR="00965C78">
          <w:rPr>
            <w:noProof/>
            <w:webHidden/>
          </w:rPr>
          <w:fldChar w:fldCharType="separate"/>
        </w:r>
        <w:r w:rsidR="00743F02">
          <w:rPr>
            <w:noProof/>
            <w:webHidden/>
          </w:rPr>
          <w:t>32</w:t>
        </w:r>
        <w:r w:rsidR="00965C78">
          <w:rPr>
            <w:noProof/>
            <w:webHidden/>
          </w:rPr>
          <w:fldChar w:fldCharType="end"/>
        </w:r>
      </w:hyperlink>
    </w:p>
    <w:p w14:paraId="6BEBCA3A" w14:textId="5B59AAD6" w:rsidR="00965C78" w:rsidRDefault="000A47A3">
      <w:pPr>
        <w:pStyle w:val="Sumrio2"/>
        <w:tabs>
          <w:tab w:val="left" w:pos="660"/>
          <w:tab w:val="right" w:leader="dot" w:pos="9061"/>
        </w:tabs>
        <w:rPr>
          <w:rFonts w:asciiTheme="minorHAnsi" w:eastAsiaTheme="minorEastAsia" w:hAnsiTheme="minorHAnsi" w:cstheme="minorBidi"/>
          <w:b w:val="0"/>
          <w:noProof/>
          <w:sz w:val="22"/>
          <w:szCs w:val="22"/>
        </w:rPr>
      </w:pPr>
      <w:hyperlink w:anchor="_Toc502855257" w:history="1">
        <w:r w:rsidR="00965C78" w:rsidRPr="00FB3DD6">
          <w:rPr>
            <w:rStyle w:val="Hyperlink"/>
            <w:noProof/>
          </w:rPr>
          <w:t>2.2</w:t>
        </w:r>
        <w:r w:rsidR="00965C78">
          <w:rPr>
            <w:rFonts w:asciiTheme="minorHAnsi" w:eastAsiaTheme="minorEastAsia" w:hAnsiTheme="minorHAnsi" w:cstheme="minorBidi"/>
            <w:b w:val="0"/>
            <w:noProof/>
            <w:sz w:val="22"/>
            <w:szCs w:val="22"/>
          </w:rPr>
          <w:tab/>
        </w:r>
        <w:r w:rsidR="00965C78" w:rsidRPr="00FB3DD6">
          <w:rPr>
            <w:rStyle w:val="Hyperlink"/>
            <w:noProof/>
          </w:rPr>
          <w:t>Abordagens para Avaliação de Decisão sob Incerteza Profunda</w:t>
        </w:r>
        <w:r w:rsidR="00965C78">
          <w:rPr>
            <w:noProof/>
            <w:webHidden/>
          </w:rPr>
          <w:tab/>
        </w:r>
        <w:r w:rsidR="00965C78">
          <w:rPr>
            <w:noProof/>
            <w:webHidden/>
          </w:rPr>
          <w:fldChar w:fldCharType="begin"/>
        </w:r>
        <w:r w:rsidR="00965C78">
          <w:rPr>
            <w:noProof/>
            <w:webHidden/>
          </w:rPr>
          <w:instrText xml:space="preserve"> PAGEREF _Toc502855257 \h </w:instrText>
        </w:r>
        <w:r w:rsidR="00965C78">
          <w:rPr>
            <w:noProof/>
            <w:webHidden/>
          </w:rPr>
        </w:r>
        <w:r w:rsidR="00965C78">
          <w:rPr>
            <w:noProof/>
            <w:webHidden/>
          </w:rPr>
          <w:fldChar w:fldCharType="separate"/>
        </w:r>
        <w:r w:rsidR="00743F02">
          <w:rPr>
            <w:noProof/>
            <w:webHidden/>
          </w:rPr>
          <w:t>32</w:t>
        </w:r>
        <w:r w:rsidR="00965C78">
          <w:rPr>
            <w:noProof/>
            <w:webHidden/>
          </w:rPr>
          <w:fldChar w:fldCharType="end"/>
        </w:r>
      </w:hyperlink>
    </w:p>
    <w:p w14:paraId="4FB9FA2C" w14:textId="67787C36" w:rsidR="00965C78" w:rsidRDefault="000A47A3">
      <w:pPr>
        <w:pStyle w:val="Sumrio3"/>
        <w:tabs>
          <w:tab w:val="left" w:pos="880"/>
        </w:tabs>
        <w:rPr>
          <w:rFonts w:asciiTheme="minorHAnsi" w:eastAsiaTheme="minorEastAsia" w:hAnsiTheme="minorHAnsi" w:cstheme="minorBidi"/>
          <w:noProof/>
          <w:sz w:val="22"/>
          <w:szCs w:val="22"/>
        </w:rPr>
      </w:pPr>
      <w:hyperlink w:anchor="_Toc502855258" w:history="1">
        <w:r w:rsidR="00965C78" w:rsidRPr="00FB3DD6">
          <w:rPr>
            <w:rStyle w:val="Hyperlink"/>
            <w:noProof/>
          </w:rPr>
          <w:t>2.2.1</w:t>
        </w:r>
        <w:r w:rsidR="00965C78">
          <w:rPr>
            <w:rFonts w:asciiTheme="minorHAnsi" w:eastAsiaTheme="minorEastAsia" w:hAnsiTheme="minorHAnsi" w:cstheme="minorBidi"/>
            <w:noProof/>
            <w:sz w:val="22"/>
            <w:szCs w:val="22"/>
          </w:rPr>
          <w:tab/>
        </w:r>
        <w:r w:rsidR="00965C78" w:rsidRPr="00FB3DD6">
          <w:rPr>
            <w:rStyle w:val="Hyperlink"/>
            <w:noProof/>
          </w:rPr>
          <w:t>Identificação de Artefatos</w:t>
        </w:r>
        <w:r w:rsidR="00965C78">
          <w:rPr>
            <w:noProof/>
            <w:webHidden/>
          </w:rPr>
          <w:tab/>
        </w:r>
        <w:r w:rsidR="00965C78">
          <w:rPr>
            <w:noProof/>
            <w:webHidden/>
          </w:rPr>
          <w:fldChar w:fldCharType="begin"/>
        </w:r>
        <w:r w:rsidR="00965C78">
          <w:rPr>
            <w:noProof/>
            <w:webHidden/>
          </w:rPr>
          <w:instrText xml:space="preserve"> PAGEREF _Toc502855258 \h </w:instrText>
        </w:r>
        <w:r w:rsidR="00965C78">
          <w:rPr>
            <w:noProof/>
            <w:webHidden/>
          </w:rPr>
        </w:r>
        <w:r w:rsidR="00965C78">
          <w:rPr>
            <w:noProof/>
            <w:webHidden/>
          </w:rPr>
          <w:fldChar w:fldCharType="separate"/>
        </w:r>
        <w:r w:rsidR="00743F02">
          <w:rPr>
            <w:noProof/>
            <w:webHidden/>
          </w:rPr>
          <w:t>35</w:t>
        </w:r>
        <w:r w:rsidR="00965C78">
          <w:rPr>
            <w:noProof/>
            <w:webHidden/>
          </w:rPr>
          <w:fldChar w:fldCharType="end"/>
        </w:r>
      </w:hyperlink>
    </w:p>
    <w:p w14:paraId="2CBF416D" w14:textId="47794B91" w:rsidR="00965C78" w:rsidRDefault="000A47A3">
      <w:pPr>
        <w:pStyle w:val="Sumrio3"/>
        <w:tabs>
          <w:tab w:val="left" w:pos="880"/>
        </w:tabs>
        <w:rPr>
          <w:rFonts w:asciiTheme="minorHAnsi" w:eastAsiaTheme="minorEastAsia" w:hAnsiTheme="minorHAnsi" w:cstheme="minorBidi"/>
          <w:noProof/>
          <w:sz w:val="22"/>
          <w:szCs w:val="22"/>
        </w:rPr>
      </w:pPr>
      <w:hyperlink w:anchor="_Toc502855259" w:history="1">
        <w:r w:rsidR="00965C78" w:rsidRPr="00FB3DD6">
          <w:rPr>
            <w:rStyle w:val="Hyperlink"/>
            <w:noProof/>
          </w:rPr>
          <w:t>2.2.2</w:t>
        </w:r>
        <w:r w:rsidR="00965C78">
          <w:rPr>
            <w:rFonts w:asciiTheme="minorHAnsi" w:eastAsiaTheme="minorEastAsia" w:hAnsiTheme="minorHAnsi" w:cstheme="minorBidi"/>
            <w:noProof/>
            <w:sz w:val="22"/>
            <w:szCs w:val="22"/>
          </w:rPr>
          <w:tab/>
        </w:r>
        <w:r w:rsidR="00965C78" w:rsidRPr="00FB3DD6">
          <w:rPr>
            <w:rStyle w:val="Hyperlink"/>
            <w:noProof/>
          </w:rPr>
          <w:t>Artefatos para Avaliação de Decisões Estratégicas Organizacionais</w:t>
        </w:r>
        <w:r w:rsidR="00965C78">
          <w:rPr>
            <w:noProof/>
            <w:webHidden/>
          </w:rPr>
          <w:tab/>
        </w:r>
        <w:r w:rsidR="00965C78">
          <w:rPr>
            <w:noProof/>
            <w:webHidden/>
          </w:rPr>
          <w:fldChar w:fldCharType="begin"/>
        </w:r>
        <w:r w:rsidR="00965C78">
          <w:rPr>
            <w:noProof/>
            <w:webHidden/>
          </w:rPr>
          <w:instrText xml:space="preserve"> PAGEREF _Toc502855259 \h </w:instrText>
        </w:r>
        <w:r w:rsidR="00965C78">
          <w:rPr>
            <w:noProof/>
            <w:webHidden/>
          </w:rPr>
        </w:r>
        <w:r w:rsidR="00965C78">
          <w:rPr>
            <w:noProof/>
            <w:webHidden/>
          </w:rPr>
          <w:fldChar w:fldCharType="separate"/>
        </w:r>
        <w:r w:rsidR="00743F02">
          <w:rPr>
            <w:noProof/>
            <w:webHidden/>
          </w:rPr>
          <w:t>39</w:t>
        </w:r>
        <w:r w:rsidR="00965C78">
          <w:rPr>
            <w:noProof/>
            <w:webHidden/>
          </w:rPr>
          <w:fldChar w:fldCharType="end"/>
        </w:r>
      </w:hyperlink>
    </w:p>
    <w:p w14:paraId="403DCB77" w14:textId="37184E13" w:rsidR="00965C78" w:rsidRDefault="000A47A3">
      <w:pPr>
        <w:pStyle w:val="Sumrio3"/>
        <w:tabs>
          <w:tab w:val="left" w:pos="880"/>
        </w:tabs>
        <w:rPr>
          <w:rFonts w:asciiTheme="minorHAnsi" w:eastAsiaTheme="minorEastAsia" w:hAnsiTheme="minorHAnsi" w:cstheme="minorBidi"/>
          <w:noProof/>
          <w:sz w:val="22"/>
          <w:szCs w:val="22"/>
        </w:rPr>
      </w:pPr>
      <w:hyperlink w:anchor="_Toc502855260" w:history="1">
        <w:r w:rsidR="00965C78" w:rsidRPr="00FB3DD6">
          <w:rPr>
            <w:rStyle w:val="Hyperlink"/>
            <w:noProof/>
          </w:rPr>
          <w:t>2.2.3</w:t>
        </w:r>
        <w:r w:rsidR="00965C78">
          <w:rPr>
            <w:rFonts w:asciiTheme="minorHAnsi" w:eastAsiaTheme="minorEastAsia" w:hAnsiTheme="minorHAnsi" w:cstheme="minorBidi"/>
            <w:noProof/>
            <w:sz w:val="22"/>
            <w:szCs w:val="22"/>
          </w:rPr>
          <w:tab/>
        </w:r>
        <w:r w:rsidR="00965C78" w:rsidRPr="00FB3DD6">
          <w:rPr>
            <w:rStyle w:val="Hyperlink"/>
            <w:noProof/>
          </w:rPr>
          <w:t>Contextos de Aplicação do RDM</w:t>
        </w:r>
        <w:r w:rsidR="00965C78">
          <w:rPr>
            <w:noProof/>
            <w:webHidden/>
          </w:rPr>
          <w:tab/>
        </w:r>
        <w:r w:rsidR="00965C78">
          <w:rPr>
            <w:noProof/>
            <w:webHidden/>
          </w:rPr>
          <w:fldChar w:fldCharType="begin"/>
        </w:r>
        <w:r w:rsidR="00965C78">
          <w:rPr>
            <w:noProof/>
            <w:webHidden/>
          </w:rPr>
          <w:instrText xml:space="preserve"> PAGEREF _Toc502855260 \h </w:instrText>
        </w:r>
        <w:r w:rsidR="00965C78">
          <w:rPr>
            <w:noProof/>
            <w:webHidden/>
          </w:rPr>
        </w:r>
        <w:r w:rsidR="00965C78">
          <w:rPr>
            <w:noProof/>
            <w:webHidden/>
          </w:rPr>
          <w:fldChar w:fldCharType="separate"/>
        </w:r>
        <w:r w:rsidR="00743F02">
          <w:rPr>
            <w:noProof/>
            <w:webHidden/>
          </w:rPr>
          <w:t>39</w:t>
        </w:r>
        <w:r w:rsidR="00965C78">
          <w:rPr>
            <w:noProof/>
            <w:webHidden/>
          </w:rPr>
          <w:fldChar w:fldCharType="end"/>
        </w:r>
      </w:hyperlink>
    </w:p>
    <w:p w14:paraId="1DB3580B" w14:textId="2ADFE818" w:rsidR="00965C78" w:rsidRDefault="000A47A3">
      <w:pPr>
        <w:pStyle w:val="Sumrio2"/>
        <w:tabs>
          <w:tab w:val="left" w:pos="660"/>
          <w:tab w:val="right" w:leader="dot" w:pos="9061"/>
        </w:tabs>
        <w:rPr>
          <w:rFonts w:asciiTheme="minorHAnsi" w:eastAsiaTheme="minorEastAsia" w:hAnsiTheme="minorHAnsi" w:cstheme="minorBidi"/>
          <w:b w:val="0"/>
          <w:noProof/>
          <w:sz w:val="22"/>
          <w:szCs w:val="22"/>
        </w:rPr>
      </w:pPr>
      <w:hyperlink w:anchor="_Toc502855261" w:history="1">
        <w:r w:rsidR="00965C78" w:rsidRPr="00FB3DD6">
          <w:rPr>
            <w:rStyle w:val="Hyperlink"/>
            <w:noProof/>
            <w:lang w:val="en-US"/>
          </w:rPr>
          <w:t>2.3</w:t>
        </w:r>
        <w:r w:rsidR="00965C78">
          <w:rPr>
            <w:rFonts w:asciiTheme="minorHAnsi" w:eastAsiaTheme="minorEastAsia" w:hAnsiTheme="minorHAnsi" w:cstheme="minorBidi"/>
            <w:b w:val="0"/>
            <w:noProof/>
            <w:sz w:val="22"/>
            <w:szCs w:val="22"/>
          </w:rPr>
          <w:tab/>
        </w:r>
        <w:r w:rsidR="00965C78" w:rsidRPr="00FB3DD6">
          <w:rPr>
            <w:rStyle w:val="Hyperlink"/>
            <w:noProof/>
            <w:lang w:val="en-US"/>
          </w:rPr>
          <w:t>RDM – Robust Decision Making</w:t>
        </w:r>
        <w:r w:rsidR="00965C78">
          <w:rPr>
            <w:noProof/>
            <w:webHidden/>
          </w:rPr>
          <w:tab/>
        </w:r>
        <w:r w:rsidR="00965C78">
          <w:rPr>
            <w:noProof/>
            <w:webHidden/>
          </w:rPr>
          <w:fldChar w:fldCharType="begin"/>
        </w:r>
        <w:r w:rsidR="00965C78">
          <w:rPr>
            <w:noProof/>
            <w:webHidden/>
          </w:rPr>
          <w:instrText xml:space="preserve"> PAGEREF _Toc502855261 \h </w:instrText>
        </w:r>
        <w:r w:rsidR="00965C78">
          <w:rPr>
            <w:noProof/>
            <w:webHidden/>
          </w:rPr>
        </w:r>
        <w:r w:rsidR="00965C78">
          <w:rPr>
            <w:noProof/>
            <w:webHidden/>
          </w:rPr>
          <w:fldChar w:fldCharType="separate"/>
        </w:r>
        <w:r w:rsidR="00743F02">
          <w:rPr>
            <w:noProof/>
            <w:webHidden/>
          </w:rPr>
          <w:t>41</w:t>
        </w:r>
        <w:r w:rsidR="00965C78">
          <w:rPr>
            <w:noProof/>
            <w:webHidden/>
          </w:rPr>
          <w:fldChar w:fldCharType="end"/>
        </w:r>
      </w:hyperlink>
    </w:p>
    <w:p w14:paraId="0445603D" w14:textId="6C6587F0" w:rsidR="00965C78" w:rsidRDefault="000A47A3">
      <w:pPr>
        <w:pStyle w:val="Sumrio3"/>
        <w:tabs>
          <w:tab w:val="left" w:pos="880"/>
        </w:tabs>
        <w:rPr>
          <w:rFonts w:asciiTheme="minorHAnsi" w:eastAsiaTheme="minorEastAsia" w:hAnsiTheme="minorHAnsi" w:cstheme="minorBidi"/>
          <w:noProof/>
          <w:sz w:val="22"/>
          <w:szCs w:val="22"/>
        </w:rPr>
      </w:pPr>
      <w:hyperlink w:anchor="_Toc502855262" w:history="1">
        <w:r w:rsidR="00965C78" w:rsidRPr="00FB3DD6">
          <w:rPr>
            <w:rStyle w:val="Hyperlink"/>
            <w:noProof/>
          </w:rPr>
          <w:t>2.3.1</w:t>
        </w:r>
        <w:r w:rsidR="00965C78">
          <w:rPr>
            <w:rFonts w:asciiTheme="minorHAnsi" w:eastAsiaTheme="minorEastAsia" w:hAnsiTheme="minorHAnsi" w:cstheme="minorBidi"/>
            <w:noProof/>
            <w:sz w:val="22"/>
            <w:szCs w:val="22"/>
          </w:rPr>
          <w:tab/>
        </w:r>
        <w:r w:rsidR="00965C78" w:rsidRPr="00FB3DD6">
          <w:rPr>
            <w:rStyle w:val="Hyperlink"/>
            <w:noProof/>
          </w:rPr>
          <w:t>Elementos Analíticos</w:t>
        </w:r>
        <w:r w:rsidR="00965C78">
          <w:rPr>
            <w:noProof/>
            <w:webHidden/>
          </w:rPr>
          <w:tab/>
        </w:r>
        <w:r w:rsidR="00965C78">
          <w:rPr>
            <w:noProof/>
            <w:webHidden/>
          </w:rPr>
          <w:fldChar w:fldCharType="begin"/>
        </w:r>
        <w:r w:rsidR="00965C78">
          <w:rPr>
            <w:noProof/>
            <w:webHidden/>
          </w:rPr>
          <w:instrText xml:space="preserve"> PAGEREF _Toc502855262 \h </w:instrText>
        </w:r>
        <w:r w:rsidR="00965C78">
          <w:rPr>
            <w:noProof/>
            <w:webHidden/>
          </w:rPr>
        </w:r>
        <w:r w:rsidR="00965C78">
          <w:rPr>
            <w:noProof/>
            <w:webHidden/>
          </w:rPr>
          <w:fldChar w:fldCharType="separate"/>
        </w:r>
        <w:r w:rsidR="00743F02">
          <w:rPr>
            <w:noProof/>
            <w:webHidden/>
          </w:rPr>
          <w:t>42</w:t>
        </w:r>
        <w:r w:rsidR="00965C78">
          <w:rPr>
            <w:noProof/>
            <w:webHidden/>
          </w:rPr>
          <w:fldChar w:fldCharType="end"/>
        </w:r>
      </w:hyperlink>
    </w:p>
    <w:p w14:paraId="7489A726" w14:textId="04D2C30D" w:rsidR="00965C78" w:rsidRDefault="000A47A3">
      <w:pPr>
        <w:pStyle w:val="Sumrio3"/>
        <w:tabs>
          <w:tab w:val="left" w:pos="880"/>
        </w:tabs>
        <w:rPr>
          <w:rFonts w:asciiTheme="minorHAnsi" w:eastAsiaTheme="minorEastAsia" w:hAnsiTheme="minorHAnsi" w:cstheme="minorBidi"/>
          <w:noProof/>
          <w:sz w:val="22"/>
          <w:szCs w:val="22"/>
        </w:rPr>
      </w:pPr>
      <w:hyperlink w:anchor="_Toc502855263" w:history="1">
        <w:r w:rsidR="00965C78" w:rsidRPr="00FB3DD6">
          <w:rPr>
            <w:rStyle w:val="Hyperlink"/>
            <w:noProof/>
          </w:rPr>
          <w:t>2.3.2</w:t>
        </w:r>
        <w:r w:rsidR="00965C78">
          <w:rPr>
            <w:rFonts w:asciiTheme="minorHAnsi" w:eastAsiaTheme="minorEastAsia" w:hAnsiTheme="minorHAnsi" w:cstheme="minorBidi"/>
            <w:noProof/>
            <w:sz w:val="22"/>
            <w:szCs w:val="22"/>
          </w:rPr>
          <w:tab/>
        </w:r>
        <w:r w:rsidR="00965C78" w:rsidRPr="00FB3DD6">
          <w:rPr>
            <w:rStyle w:val="Hyperlink"/>
            <w:noProof/>
          </w:rPr>
          <w:t>Modelagem e Análise Exploratória</w:t>
        </w:r>
        <w:r w:rsidR="00965C78">
          <w:rPr>
            <w:noProof/>
            <w:webHidden/>
          </w:rPr>
          <w:tab/>
        </w:r>
        <w:r w:rsidR="00965C78">
          <w:rPr>
            <w:noProof/>
            <w:webHidden/>
          </w:rPr>
          <w:fldChar w:fldCharType="begin"/>
        </w:r>
        <w:r w:rsidR="00965C78">
          <w:rPr>
            <w:noProof/>
            <w:webHidden/>
          </w:rPr>
          <w:instrText xml:space="preserve"> PAGEREF _Toc502855263 \h </w:instrText>
        </w:r>
        <w:r w:rsidR="00965C78">
          <w:rPr>
            <w:noProof/>
            <w:webHidden/>
          </w:rPr>
        </w:r>
        <w:r w:rsidR="00965C78">
          <w:rPr>
            <w:noProof/>
            <w:webHidden/>
          </w:rPr>
          <w:fldChar w:fldCharType="separate"/>
        </w:r>
        <w:r w:rsidR="00743F02">
          <w:rPr>
            <w:noProof/>
            <w:webHidden/>
          </w:rPr>
          <w:t>43</w:t>
        </w:r>
        <w:r w:rsidR="00965C78">
          <w:rPr>
            <w:noProof/>
            <w:webHidden/>
          </w:rPr>
          <w:fldChar w:fldCharType="end"/>
        </w:r>
      </w:hyperlink>
    </w:p>
    <w:p w14:paraId="5FDE5656" w14:textId="7D5FF4FB" w:rsidR="00965C78" w:rsidRDefault="000A47A3">
      <w:pPr>
        <w:pStyle w:val="Sumrio3"/>
        <w:tabs>
          <w:tab w:val="left" w:pos="880"/>
        </w:tabs>
        <w:rPr>
          <w:rFonts w:asciiTheme="minorHAnsi" w:eastAsiaTheme="minorEastAsia" w:hAnsiTheme="minorHAnsi" w:cstheme="minorBidi"/>
          <w:noProof/>
          <w:sz w:val="22"/>
          <w:szCs w:val="22"/>
        </w:rPr>
      </w:pPr>
      <w:hyperlink w:anchor="_Toc502855264" w:history="1">
        <w:r w:rsidR="00965C78" w:rsidRPr="00FB3DD6">
          <w:rPr>
            <w:rStyle w:val="Hyperlink"/>
            <w:noProof/>
          </w:rPr>
          <w:t>2.3.3</w:t>
        </w:r>
        <w:r w:rsidR="00965C78">
          <w:rPr>
            <w:rFonts w:asciiTheme="minorHAnsi" w:eastAsiaTheme="minorEastAsia" w:hAnsiTheme="minorHAnsi" w:cstheme="minorBidi"/>
            <w:noProof/>
            <w:sz w:val="22"/>
            <w:szCs w:val="22"/>
          </w:rPr>
          <w:tab/>
        </w:r>
        <w:r w:rsidR="00965C78" w:rsidRPr="00FB3DD6">
          <w:rPr>
            <w:rStyle w:val="Hyperlink"/>
            <w:noProof/>
          </w:rPr>
          <w:t>Visão Geral das Etapas do RDM</w:t>
        </w:r>
        <w:r w:rsidR="00965C78">
          <w:rPr>
            <w:noProof/>
            <w:webHidden/>
          </w:rPr>
          <w:tab/>
        </w:r>
        <w:r w:rsidR="00965C78">
          <w:rPr>
            <w:noProof/>
            <w:webHidden/>
          </w:rPr>
          <w:fldChar w:fldCharType="begin"/>
        </w:r>
        <w:r w:rsidR="00965C78">
          <w:rPr>
            <w:noProof/>
            <w:webHidden/>
          </w:rPr>
          <w:instrText xml:space="preserve"> PAGEREF _Toc502855264 \h </w:instrText>
        </w:r>
        <w:r w:rsidR="00965C78">
          <w:rPr>
            <w:noProof/>
            <w:webHidden/>
          </w:rPr>
        </w:r>
        <w:r w:rsidR="00965C78">
          <w:rPr>
            <w:noProof/>
            <w:webHidden/>
          </w:rPr>
          <w:fldChar w:fldCharType="separate"/>
        </w:r>
        <w:r w:rsidR="00743F02">
          <w:rPr>
            <w:noProof/>
            <w:webHidden/>
          </w:rPr>
          <w:t>47</w:t>
        </w:r>
        <w:r w:rsidR="00965C78">
          <w:rPr>
            <w:noProof/>
            <w:webHidden/>
          </w:rPr>
          <w:fldChar w:fldCharType="end"/>
        </w:r>
      </w:hyperlink>
    </w:p>
    <w:p w14:paraId="6FA3130E" w14:textId="506A459D" w:rsidR="00965C78" w:rsidRDefault="000A47A3">
      <w:pPr>
        <w:pStyle w:val="Sumrio3"/>
        <w:tabs>
          <w:tab w:val="left" w:pos="880"/>
        </w:tabs>
        <w:rPr>
          <w:rFonts w:asciiTheme="minorHAnsi" w:eastAsiaTheme="minorEastAsia" w:hAnsiTheme="minorHAnsi" w:cstheme="minorBidi"/>
          <w:noProof/>
          <w:sz w:val="22"/>
          <w:szCs w:val="22"/>
        </w:rPr>
      </w:pPr>
      <w:hyperlink w:anchor="_Toc502855265" w:history="1">
        <w:r w:rsidR="00965C78" w:rsidRPr="00FB3DD6">
          <w:rPr>
            <w:rStyle w:val="Hyperlink"/>
            <w:noProof/>
          </w:rPr>
          <w:t>2.3.4</w:t>
        </w:r>
        <w:r w:rsidR="00965C78">
          <w:rPr>
            <w:rFonts w:asciiTheme="minorHAnsi" w:eastAsiaTheme="minorEastAsia" w:hAnsiTheme="minorHAnsi" w:cstheme="minorBidi"/>
            <w:noProof/>
            <w:sz w:val="22"/>
            <w:szCs w:val="22"/>
          </w:rPr>
          <w:tab/>
        </w:r>
        <w:r w:rsidR="00965C78" w:rsidRPr="00FB3DD6">
          <w:rPr>
            <w:rStyle w:val="Hyperlink"/>
            <w:noProof/>
          </w:rPr>
          <w:t>Estruturação da Decisão</w:t>
        </w:r>
        <w:r w:rsidR="00965C78">
          <w:rPr>
            <w:noProof/>
            <w:webHidden/>
          </w:rPr>
          <w:tab/>
        </w:r>
        <w:r w:rsidR="00965C78">
          <w:rPr>
            <w:noProof/>
            <w:webHidden/>
          </w:rPr>
          <w:fldChar w:fldCharType="begin"/>
        </w:r>
        <w:r w:rsidR="00965C78">
          <w:rPr>
            <w:noProof/>
            <w:webHidden/>
          </w:rPr>
          <w:instrText xml:space="preserve"> PAGEREF _Toc502855265 \h </w:instrText>
        </w:r>
        <w:r w:rsidR="00965C78">
          <w:rPr>
            <w:noProof/>
            <w:webHidden/>
          </w:rPr>
        </w:r>
        <w:r w:rsidR="00965C78">
          <w:rPr>
            <w:noProof/>
            <w:webHidden/>
          </w:rPr>
          <w:fldChar w:fldCharType="separate"/>
        </w:r>
        <w:r w:rsidR="00743F02">
          <w:rPr>
            <w:noProof/>
            <w:webHidden/>
          </w:rPr>
          <w:t>49</w:t>
        </w:r>
        <w:r w:rsidR="00965C78">
          <w:rPr>
            <w:noProof/>
            <w:webHidden/>
          </w:rPr>
          <w:fldChar w:fldCharType="end"/>
        </w:r>
      </w:hyperlink>
    </w:p>
    <w:p w14:paraId="5E1EFCEA" w14:textId="7336F6D3" w:rsidR="00965C78" w:rsidRDefault="000A47A3">
      <w:pPr>
        <w:pStyle w:val="Sumrio3"/>
        <w:tabs>
          <w:tab w:val="left" w:pos="880"/>
        </w:tabs>
        <w:rPr>
          <w:rFonts w:asciiTheme="minorHAnsi" w:eastAsiaTheme="minorEastAsia" w:hAnsiTheme="minorHAnsi" w:cstheme="minorBidi"/>
          <w:noProof/>
          <w:sz w:val="22"/>
          <w:szCs w:val="22"/>
        </w:rPr>
      </w:pPr>
      <w:hyperlink w:anchor="_Toc502855266" w:history="1">
        <w:r w:rsidR="00965C78" w:rsidRPr="00FB3DD6">
          <w:rPr>
            <w:rStyle w:val="Hyperlink"/>
            <w:noProof/>
          </w:rPr>
          <w:t>2.3.5</w:t>
        </w:r>
        <w:r w:rsidR="00965C78">
          <w:rPr>
            <w:rFonts w:asciiTheme="minorHAnsi" w:eastAsiaTheme="minorEastAsia" w:hAnsiTheme="minorHAnsi" w:cstheme="minorBidi"/>
            <w:noProof/>
            <w:sz w:val="22"/>
            <w:szCs w:val="22"/>
          </w:rPr>
          <w:tab/>
        </w:r>
        <w:r w:rsidR="00965C78" w:rsidRPr="00FB3DD6">
          <w:rPr>
            <w:rStyle w:val="Hyperlink"/>
            <w:noProof/>
          </w:rPr>
          <w:t>Geração de Casos</w:t>
        </w:r>
        <w:r w:rsidR="00965C78">
          <w:rPr>
            <w:noProof/>
            <w:webHidden/>
          </w:rPr>
          <w:tab/>
        </w:r>
        <w:r w:rsidR="00965C78">
          <w:rPr>
            <w:noProof/>
            <w:webHidden/>
          </w:rPr>
          <w:fldChar w:fldCharType="begin"/>
        </w:r>
        <w:r w:rsidR="00965C78">
          <w:rPr>
            <w:noProof/>
            <w:webHidden/>
          </w:rPr>
          <w:instrText xml:space="preserve"> PAGEREF _Toc502855266 \h </w:instrText>
        </w:r>
        <w:r w:rsidR="00965C78">
          <w:rPr>
            <w:noProof/>
            <w:webHidden/>
          </w:rPr>
        </w:r>
        <w:r w:rsidR="00965C78">
          <w:rPr>
            <w:noProof/>
            <w:webHidden/>
          </w:rPr>
          <w:fldChar w:fldCharType="separate"/>
        </w:r>
        <w:r w:rsidR="00743F02">
          <w:rPr>
            <w:noProof/>
            <w:webHidden/>
          </w:rPr>
          <w:t>50</w:t>
        </w:r>
        <w:r w:rsidR="00965C78">
          <w:rPr>
            <w:noProof/>
            <w:webHidden/>
          </w:rPr>
          <w:fldChar w:fldCharType="end"/>
        </w:r>
      </w:hyperlink>
    </w:p>
    <w:p w14:paraId="65D98E86" w14:textId="2DD88C84" w:rsidR="00965C78" w:rsidRDefault="000A47A3">
      <w:pPr>
        <w:pStyle w:val="Sumrio3"/>
        <w:tabs>
          <w:tab w:val="left" w:pos="880"/>
        </w:tabs>
        <w:rPr>
          <w:rFonts w:asciiTheme="minorHAnsi" w:eastAsiaTheme="minorEastAsia" w:hAnsiTheme="minorHAnsi" w:cstheme="minorBidi"/>
          <w:noProof/>
          <w:sz w:val="22"/>
          <w:szCs w:val="22"/>
        </w:rPr>
      </w:pPr>
      <w:hyperlink w:anchor="_Toc502855267" w:history="1">
        <w:r w:rsidR="00965C78" w:rsidRPr="00FB3DD6">
          <w:rPr>
            <w:rStyle w:val="Hyperlink"/>
            <w:noProof/>
          </w:rPr>
          <w:t>2.3.6</w:t>
        </w:r>
        <w:r w:rsidR="00965C78">
          <w:rPr>
            <w:rFonts w:asciiTheme="minorHAnsi" w:eastAsiaTheme="minorEastAsia" w:hAnsiTheme="minorHAnsi" w:cstheme="minorBidi"/>
            <w:noProof/>
            <w:sz w:val="22"/>
            <w:szCs w:val="22"/>
          </w:rPr>
          <w:tab/>
        </w:r>
        <w:r w:rsidR="00965C78" w:rsidRPr="00FB3DD6">
          <w:rPr>
            <w:rStyle w:val="Hyperlink"/>
            <w:noProof/>
          </w:rPr>
          <w:t>Descoberta de Cenários para Análise de Vulnerabilidade</w:t>
        </w:r>
        <w:r w:rsidR="00965C78">
          <w:rPr>
            <w:noProof/>
            <w:webHidden/>
          </w:rPr>
          <w:tab/>
        </w:r>
        <w:r w:rsidR="00965C78">
          <w:rPr>
            <w:noProof/>
            <w:webHidden/>
          </w:rPr>
          <w:fldChar w:fldCharType="begin"/>
        </w:r>
        <w:r w:rsidR="00965C78">
          <w:rPr>
            <w:noProof/>
            <w:webHidden/>
          </w:rPr>
          <w:instrText xml:space="preserve"> PAGEREF _Toc502855267 \h </w:instrText>
        </w:r>
        <w:r w:rsidR="00965C78">
          <w:rPr>
            <w:noProof/>
            <w:webHidden/>
          </w:rPr>
        </w:r>
        <w:r w:rsidR="00965C78">
          <w:rPr>
            <w:noProof/>
            <w:webHidden/>
          </w:rPr>
          <w:fldChar w:fldCharType="separate"/>
        </w:r>
        <w:r w:rsidR="00743F02">
          <w:rPr>
            <w:noProof/>
            <w:webHidden/>
          </w:rPr>
          <w:t>53</w:t>
        </w:r>
        <w:r w:rsidR="00965C78">
          <w:rPr>
            <w:noProof/>
            <w:webHidden/>
          </w:rPr>
          <w:fldChar w:fldCharType="end"/>
        </w:r>
      </w:hyperlink>
    </w:p>
    <w:p w14:paraId="663D8BA3" w14:textId="1EC3D823" w:rsidR="00965C78" w:rsidRDefault="000A47A3">
      <w:pPr>
        <w:pStyle w:val="Sumrio3"/>
        <w:tabs>
          <w:tab w:val="left" w:pos="880"/>
        </w:tabs>
        <w:rPr>
          <w:rFonts w:asciiTheme="minorHAnsi" w:eastAsiaTheme="minorEastAsia" w:hAnsiTheme="minorHAnsi" w:cstheme="minorBidi"/>
          <w:noProof/>
          <w:sz w:val="22"/>
          <w:szCs w:val="22"/>
        </w:rPr>
      </w:pPr>
      <w:hyperlink w:anchor="_Toc502855268" w:history="1">
        <w:r w:rsidR="00965C78" w:rsidRPr="00FB3DD6">
          <w:rPr>
            <w:rStyle w:val="Hyperlink"/>
            <w:noProof/>
          </w:rPr>
          <w:t>2.3.7</w:t>
        </w:r>
        <w:r w:rsidR="00965C78">
          <w:rPr>
            <w:rFonts w:asciiTheme="minorHAnsi" w:eastAsiaTheme="minorEastAsia" w:hAnsiTheme="minorHAnsi" w:cstheme="minorBidi"/>
            <w:noProof/>
            <w:sz w:val="22"/>
            <w:szCs w:val="22"/>
          </w:rPr>
          <w:tab/>
        </w:r>
        <w:r w:rsidR="00965C78" w:rsidRPr="00FB3DD6">
          <w:rPr>
            <w:rStyle w:val="Hyperlink"/>
            <w:noProof/>
          </w:rPr>
          <w:t>Análise de Tradeoffs</w:t>
        </w:r>
        <w:r w:rsidR="00965C78">
          <w:rPr>
            <w:noProof/>
            <w:webHidden/>
          </w:rPr>
          <w:tab/>
        </w:r>
        <w:r w:rsidR="00965C78">
          <w:rPr>
            <w:noProof/>
            <w:webHidden/>
          </w:rPr>
          <w:fldChar w:fldCharType="begin"/>
        </w:r>
        <w:r w:rsidR="00965C78">
          <w:rPr>
            <w:noProof/>
            <w:webHidden/>
          </w:rPr>
          <w:instrText xml:space="preserve"> PAGEREF _Toc502855268 \h </w:instrText>
        </w:r>
        <w:r w:rsidR="00965C78">
          <w:rPr>
            <w:noProof/>
            <w:webHidden/>
          </w:rPr>
        </w:r>
        <w:r w:rsidR="00965C78">
          <w:rPr>
            <w:noProof/>
            <w:webHidden/>
          </w:rPr>
          <w:fldChar w:fldCharType="separate"/>
        </w:r>
        <w:r w:rsidR="00743F02">
          <w:rPr>
            <w:noProof/>
            <w:webHidden/>
          </w:rPr>
          <w:t>61</w:t>
        </w:r>
        <w:r w:rsidR="00965C78">
          <w:rPr>
            <w:noProof/>
            <w:webHidden/>
          </w:rPr>
          <w:fldChar w:fldCharType="end"/>
        </w:r>
      </w:hyperlink>
    </w:p>
    <w:p w14:paraId="6222C7B3" w14:textId="04CF5CCA" w:rsidR="00965C78" w:rsidRDefault="000A47A3">
      <w:pPr>
        <w:pStyle w:val="Sumrio3"/>
        <w:tabs>
          <w:tab w:val="left" w:pos="880"/>
        </w:tabs>
        <w:rPr>
          <w:rFonts w:asciiTheme="minorHAnsi" w:eastAsiaTheme="minorEastAsia" w:hAnsiTheme="minorHAnsi" w:cstheme="minorBidi"/>
          <w:noProof/>
          <w:sz w:val="22"/>
          <w:szCs w:val="22"/>
        </w:rPr>
      </w:pPr>
      <w:hyperlink w:anchor="_Toc502855269" w:history="1">
        <w:r w:rsidR="00965C78" w:rsidRPr="00FB3DD6">
          <w:rPr>
            <w:rStyle w:val="Hyperlink"/>
            <w:noProof/>
          </w:rPr>
          <w:t>2.3.8</w:t>
        </w:r>
        <w:r w:rsidR="00965C78">
          <w:rPr>
            <w:rFonts w:asciiTheme="minorHAnsi" w:eastAsiaTheme="minorEastAsia" w:hAnsiTheme="minorHAnsi" w:cstheme="minorBidi"/>
            <w:noProof/>
            <w:sz w:val="22"/>
            <w:szCs w:val="22"/>
          </w:rPr>
          <w:tab/>
        </w:r>
        <w:r w:rsidR="00965C78" w:rsidRPr="00FB3DD6">
          <w:rPr>
            <w:rStyle w:val="Hyperlink"/>
            <w:noProof/>
          </w:rPr>
          <w:t>Quando usar o RDM</w:t>
        </w:r>
        <w:r w:rsidR="00965C78">
          <w:rPr>
            <w:noProof/>
            <w:webHidden/>
          </w:rPr>
          <w:tab/>
        </w:r>
        <w:r w:rsidR="00965C78">
          <w:rPr>
            <w:noProof/>
            <w:webHidden/>
          </w:rPr>
          <w:fldChar w:fldCharType="begin"/>
        </w:r>
        <w:r w:rsidR="00965C78">
          <w:rPr>
            <w:noProof/>
            <w:webHidden/>
          </w:rPr>
          <w:instrText xml:space="preserve"> PAGEREF _Toc502855269 \h </w:instrText>
        </w:r>
        <w:r w:rsidR="00965C78">
          <w:rPr>
            <w:noProof/>
            <w:webHidden/>
          </w:rPr>
        </w:r>
        <w:r w:rsidR="00965C78">
          <w:rPr>
            <w:noProof/>
            <w:webHidden/>
          </w:rPr>
          <w:fldChar w:fldCharType="separate"/>
        </w:r>
        <w:r w:rsidR="00743F02">
          <w:rPr>
            <w:noProof/>
            <w:webHidden/>
          </w:rPr>
          <w:t>64</w:t>
        </w:r>
        <w:r w:rsidR="00965C78">
          <w:rPr>
            <w:noProof/>
            <w:webHidden/>
          </w:rPr>
          <w:fldChar w:fldCharType="end"/>
        </w:r>
      </w:hyperlink>
    </w:p>
    <w:p w14:paraId="6B5415E9" w14:textId="5D88AFC1" w:rsidR="00965C78" w:rsidRDefault="000A47A3">
      <w:pPr>
        <w:pStyle w:val="Sumrio2"/>
        <w:tabs>
          <w:tab w:val="left" w:pos="660"/>
          <w:tab w:val="right" w:leader="dot" w:pos="9061"/>
        </w:tabs>
        <w:rPr>
          <w:rFonts w:asciiTheme="minorHAnsi" w:eastAsiaTheme="minorEastAsia" w:hAnsiTheme="minorHAnsi" w:cstheme="minorBidi"/>
          <w:b w:val="0"/>
          <w:noProof/>
          <w:sz w:val="22"/>
          <w:szCs w:val="22"/>
        </w:rPr>
      </w:pPr>
      <w:hyperlink w:anchor="_Toc502855270" w:history="1">
        <w:r w:rsidR="00965C78" w:rsidRPr="00FB3DD6">
          <w:rPr>
            <w:rStyle w:val="Hyperlink"/>
            <w:noProof/>
          </w:rPr>
          <w:t>2.4</w:t>
        </w:r>
        <w:r w:rsidR="00965C78">
          <w:rPr>
            <w:rFonts w:asciiTheme="minorHAnsi" w:eastAsiaTheme="minorEastAsia" w:hAnsiTheme="minorHAnsi" w:cstheme="minorBidi"/>
            <w:b w:val="0"/>
            <w:noProof/>
            <w:sz w:val="22"/>
            <w:szCs w:val="22"/>
          </w:rPr>
          <w:tab/>
        </w:r>
        <w:r w:rsidR="00965C78" w:rsidRPr="00FB3DD6">
          <w:rPr>
            <w:rStyle w:val="Hyperlink"/>
            <w:noProof/>
          </w:rPr>
          <w:t>Indústria da Manufatura Aditiva</w:t>
        </w:r>
        <w:r w:rsidR="00965C78">
          <w:rPr>
            <w:noProof/>
            <w:webHidden/>
          </w:rPr>
          <w:tab/>
        </w:r>
        <w:r w:rsidR="00965C78">
          <w:rPr>
            <w:noProof/>
            <w:webHidden/>
          </w:rPr>
          <w:fldChar w:fldCharType="begin"/>
        </w:r>
        <w:r w:rsidR="00965C78">
          <w:rPr>
            <w:noProof/>
            <w:webHidden/>
          </w:rPr>
          <w:instrText xml:space="preserve"> PAGEREF _Toc502855270 \h </w:instrText>
        </w:r>
        <w:r w:rsidR="00965C78">
          <w:rPr>
            <w:noProof/>
            <w:webHidden/>
          </w:rPr>
        </w:r>
        <w:r w:rsidR="00965C78">
          <w:rPr>
            <w:noProof/>
            <w:webHidden/>
          </w:rPr>
          <w:fldChar w:fldCharType="separate"/>
        </w:r>
        <w:r w:rsidR="00743F02">
          <w:rPr>
            <w:noProof/>
            <w:webHidden/>
          </w:rPr>
          <w:t>67</w:t>
        </w:r>
        <w:r w:rsidR="00965C78">
          <w:rPr>
            <w:noProof/>
            <w:webHidden/>
          </w:rPr>
          <w:fldChar w:fldCharType="end"/>
        </w:r>
      </w:hyperlink>
    </w:p>
    <w:p w14:paraId="13D97D77" w14:textId="19F79998" w:rsidR="00965C78" w:rsidRDefault="000A47A3">
      <w:pPr>
        <w:pStyle w:val="Sumrio2"/>
        <w:tabs>
          <w:tab w:val="left" w:pos="660"/>
          <w:tab w:val="right" w:leader="dot" w:pos="9061"/>
        </w:tabs>
        <w:rPr>
          <w:rFonts w:asciiTheme="minorHAnsi" w:eastAsiaTheme="minorEastAsia" w:hAnsiTheme="minorHAnsi" w:cstheme="minorBidi"/>
          <w:b w:val="0"/>
          <w:noProof/>
          <w:sz w:val="22"/>
          <w:szCs w:val="22"/>
        </w:rPr>
      </w:pPr>
      <w:hyperlink w:anchor="_Toc502855271" w:history="1">
        <w:r w:rsidR="00965C78" w:rsidRPr="00FB3DD6">
          <w:rPr>
            <w:rStyle w:val="Hyperlink"/>
            <w:noProof/>
          </w:rPr>
          <w:t>2.5</w:t>
        </w:r>
        <w:r w:rsidR="00965C78">
          <w:rPr>
            <w:rFonts w:asciiTheme="minorHAnsi" w:eastAsiaTheme="minorEastAsia" w:hAnsiTheme="minorHAnsi" w:cstheme="minorBidi"/>
            <w:b w:val="0"/>
            <w:noProof/>
            <w:sz w:val="22"/>
            <w:szCs w:val="22"/>
          </w:rPr>
          <w:tab/>
        </w:r>
        <w:r w:rsidR="00965C78" w:rsidRPr="00FB3DD6">
          <w:rPr>
            <w:rStyle w:val="Hyperlink"/>
            <w:noProof/>
          </w:rPr>
          <w:t>Modelos para suporte a decisões estratégicas relacionadas à Difusão de Novos Produtos</w:t>
        </w:r>
        <w:r w:rsidR="00965C78">
          <w:rPr>
            <w:noProof/>
            <w:webHidden/>
          </w:rPr>
          <w:tab/>
        </w:r>
        <w:r w:rsidR="00965C78">
          <w:rPr>
            <w:noProof/>
            <w:webHidden/>
          </w:rPr>
          <w:fldChar w:fldCharType="begin"/>
        </w:r>
        <w:r w:rsidR="00965C78">
          <w:rPr>
            <w:noProof/>
            <w:webHidden/>
          </w:rPr>
          <w:instrText xml:space="preserve"> PAGEREF _Toc502855271 \h </w:instrText>
        </w:r>
        <w:r w:rsidR="00965C78">
          <w:rPr>
            <w:noProof/>
            <w:webHidden/>
          </w:rPr>
        </w:r>
        <w:r w:rsidR="00965C78">
          <w:rPr>
            <w:noProof/>
            <w:webHidden/>
          </w:rPr>
          <w:fldChar w:fldCharType="separate"/>
        </w:r>
        <w:r w:rsidR="00743F02">
          <w:rPr>
            <w:noProof/>
            <w:webHidden/>
          </w:rPr>
          <w:t>74</w:t>
        </w:r>
        <w:r w:rsidR="00965C78">
          <w:rPr>
            <w:noProof/>
            <w:webHidden/>
          </w:rPr>
          <w:fldChar w:fldCharType="end"/>
        </w:r>
      </w:hyperlink>
    </w:p>
    <w:p w14:paraId="19AEEE69" w14:textId="162BDBAB" w:rsidR="00965C78" w:rsidRDefault="000A47A3">
      <w:pPr>
        <w:pStyle w:val="Sumrio3"/>
        <w:tabs>
          <w:tab w:val="left" w:pos="880"/>
        </w:tabs>
        <w:rPr>
          <w:rFonts w:asciiTheme="minorHAnsi" w:eastAsiaTheme="minorEastAsia" w:hAnsiTheme="minorHAnsi" w:cstheme="minorBidi"/>
          <w:noProof/>
          <w:sz w:val="22"/>
          <w:szCs w:val="22"/>
        </w:rPr>
      </w:pPr>
      <w:hyperlink w:anchor="_Toc502855272" w:history="1">
        <w:r w:rsidR="00965C78" w:rsidRPr="00FB3DD6">
          <w:rPr>
            <w:rStyle w:val="Hyperlink"/>
            <w:noProof/>
          </w:rPr>
          <w:t>2.5.1</w:t>
        </w:r>
        <w:r w:rsidR="00965C78">
          <w:rPr>
            <w:rFonts w:asciiTheme="minorHAnsi" w:eastAsiaTheme="minorEastAsia" w:hAnsiTheme="minorHAnsi" w:cstheme="minorBidi"/>
            <w:noProof/>
            <w:sz w:val="22"/>
            <w:szCs w:val="22"/>
          </w:rPr>
          <w:tab/>
        </w:r>
        <w:r w:rsidR="00965C78" w:rsidRPr="00FB3DD6">
          <w:rPr>
            <w:rStyle w:val="Hyperlink"/>
            <w:noProof/>
          </w:rPr>
          <w:t>Diagrama de Fronteiras do Modelo</w:t>
        </w:r>
        <w:r w:rsidR="00965C78">
          <w:rPr>
            <w:noProof/>
            <w:webHidden/>
          </w:rPr>
          <w:tab/>
        </w:r>
        <w:r w:rsidR="00965C78">
          <w:rPr>
            <w:noProof/>
            <w:webHidden/>
          </w:rPr>
          <w:fldChar w:fldCharType="begin"/>
        </w:r>
        <w:r w:rsidR="00965C78">
          <w:rPr>
            <w:noProof/>
            <w:webHidden/>
          </w:rPr>
          <w:instrText xml:space="preserve"> PAGEREF _Toc502855272 \h </w:instrText>
        </w:r>
        <w:r w:rsidR="00965C78">
          <w:rPr>
            <w:noProof/>
            <w:webHidden/>
          </w:rPr>
        </w:r>
        <w:r w:rsidR="00965C78">
          <w:rPr>
            <w:noProof/>
            <w:webHidden/>
          </w:rPr>
          <w:fldChar w:fldCharType="separate"/>
        </w:r>
        <w:r w:rsidR="00743F02">
          <w:rPr>
            <w:noProof/>
            <w:webHidden/>
          </w:rPr>
          <w:t>81</w:t>
        </w:r>
        <w:r w:rsidR="00965C78">
          <w:rPr>
            <w:noProof/>
            <w:webHidden/>
          </w:rPr>
          <w:fldChar w:fldCharType="end"/>
        </w:r>
      </w:hyperlink>
    </w:p>
    <w:p w14:paraId="66FD041D" w14:textId="58D89E39" w:rsidR="00965C78" w:rsidRDefault="000A47A3">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2855273" w:history="1">
        <w:r w:rsidR="00965C78" w:rsidRPr="00FB3DD6">
          <w:rPr>
            <w:rStyle w:val="Hyperlink"/>
            <w:noProof/>
          </w:rPr>
          <w:t>3.</w:t>
        </w:r>
        <w:r w:rsidR="00965C78">
          <w:rPr>
            <w:rFonts w:asciiTheme="minorHAnsi" w:eastAsiaTheme="minorEastAsia" w:hAnsiTheme="minorHAnsi" w:cstheme="minorBidi"/>
            <w:b w:val="0"/>
            <w:caps w:val="0"/>
            <w:noProof/>
            <w:sz w:val="22"/>
            <w:szCs w:val="22"/>
          </w:rPr>
          <w:tab/>
        </w:r>
        <w:r w:rsidR="00965C78" w:rsidRPr="00FB3DD6">
          <w:rPr>
            <w:rStyle w:val="Hyperlink"/>
            <w:noProof/>
          </w:rPr>
          <w:t>MÉTODO DE PESQUISA</w:t>
        </w:r>
        <w:r w:rsidR="00965C78">
          <w:rPr>
            <w:noProof/>
            <w:webHidden/>
          </w:rPr>
          <w:tab/>
        </w:r>
        <w:r w:rsidR="00965C78">
          <w:rPr>
            <w:noProof/>
            <w:webHidden/>
          </w:rPr>
          <w:fldChar w:fldCharType="begin"/>
        </w:r>
        <w:r w:rsidR="00965C78">
          <w:rPr>
            <w:noProof/>
            <w:webHidden/>
          </w:rPr>
          <w:instrText xml:space="preserve"> PAGEREF _Toc502855273 \h </w:instrText>
        </w:r>
        <w:r w:rsidR="00965C78">
          <w:rPr>
            <w:noProof/>
            <w:webHidden/>
          </w:rPr>
        </w:r>
        <w:r w:rsidR="00965C78">
          <w:rPr>
            <w:noProof/>
            <w:webHidden/>
          </w:rPr>
          <w:fldChar w:fldCharType="separate"/>
        </w:r>
        <w:r w:rsidR="00743F02">
          <w:rPr>
            <w:noProof/>
            <w:webHidden/>
          </w:rPr>
          <w:t>83</w:t>
        </w:r>
        <w:r w:rsidR="00965C78">
          <w:rPr>
            <w:noProof/>
            <w:webHidden/>
          </w:rPr>
          <w:fldChar w:fldCharType="end"/>
        </w:r>
      </w:hyperlink>
    </w:p>
    <w:p w14:paraId="1393C1CD" w14:textId="328FAAF8" w:rsidR="00965C78" w:rsidRDefault="000A47A3">
      <w:pPr>
        <w:pStyle w:val="Sumrio2"/>
        <w:tabs>
          <w:tab w:val="left" w:pos="660"/>
          <w:tab w:val="right" w:leader="dot" w:pos="9061"/>
        </w:tabs>
        <w:rPr>
          <w:rFonts w:asciiTheme="minorHAnsi" w:eastAsiaTheme="minorEastAsia" w:hAnsiTheme="minorHAnsi" w:cstheme="minorBidi"/>
          <w:b w:val="0"/>
          <w:noProof/>
          <w:sz w:val="22"/>
          <w:szCs w:val="22"/>
        </w:rPr>
      </w:pPr>
      <w:hyperlink w:anchor="_Toc502855274" w:history="1">
        <w:r w:rsidR="00965C78" w:rsidRPr="00FB3DD6">
          <w:rPr>
            <w:rStyle w:val="Hyperlink"/>
            <w:noProof/>
          </w:rPr>
          <w:t>3.1</w:t>
        </w:r>
        <w:r w:rsidR="00965C78">
          <w:rPr>
            <w:rFonts w:asciiTheme="minorHAnsi" w:eastAsiaTheme="minorEastAsia" w:hAnsiTheme="minorHAnsi" w:cstheme="minorBidi"/>
            <w:b w:val="0"/>
            <w:noProof/>
            <w:sz w:val="22"/>
            <w:szCs w:val="22"/>
          </w:rPr>
          <w:tab/>
        </w:r>
        <w:r w:rsidR="00965C78" w:rsidRPr="00FB3DD6">
          <w:rPr>
            <w:rStyle w:val="Hyperlink"/>
            <w:noProof/>
          </w:rPr>
          <w:t>Delineamento da Pesquisa</w:t>
        </w:r>
        <w:r w:rsidR="00965C78">
          <w:rPr>
            <w:noProof/>
            <w:webHidden/>
          </w:rPr>
          <w:tab/>
        </w:r>
        <w:r w:rsidR="00965C78">
          <w:rPr>
            <w:noProof/>
            <w:webHidden/>
          </w:rPr>
          <w:fldChar w:fldCharType="begin"/>
        </w:r>
        <w:r w:rsidR="00965C78">
          <w:rPr>
            <w:noProof/>
            <w:webHidden/>
          </w:rPr>
          <w:instrText xml:space="preserve"> PAGEREF _Toc502855274 \h </w:instrText>
        </w:r>
        <w:r w:rsidR="00965C78">
          <w:rPr>
            <w:noProof/>
            <w:webHidden/>
          </w:rPr>
        </w:r>
        <w:r w:rsidR="00965C78">
          <w:rPr>
            <w:noProof/>
            <w:webHidden/>
          </w:rPr>
          <w:fldChar w:fldCharType="separate"/>
        </w:r>
        <w:r w:rsidR="00743F02">
          <w:rPr>
            <w:noProof/>
            <w:webHidden/>
          </w:rPr>
          <w:t>84</w:t>
        </w:r>
        <w:r w:rsidR="00965C78">
          <w:rPr>
            <w:noProof/>
            <w:webHidden/>
          </w:rPr>
          <w:fldChar w:fldCharType="end"/>
        </w:r>
      </w:hyperlink>
    </w:p>
    <w:p w14:paraId="267E9337" w14:textId="7EEEB817" w:rsidR="00965C78" w:rsidRDefault="000A47A3">
      <w:pPr>
        <w:pStyle w:val="Sumrio2"/>
        <w:tabs>
          <w:tab w:val="left" w:pos="660"/>
          <w:tab w:val="right" w:leader="dot" w:pos="9061"/>
        </w:tabs>
        <w:rPr>
          <w:rFonts w:asciiTheme="minorHAnsi" w:eastAsiaTheme="minorEastAsia" w:hAnsiTheme="minorHAnsi" w:cstheme="minorBidi"/>
          <w:b w:val="0"/>
          <w:noProof/>
          <w:sz w:val="22"/>
          <w:szCs w:val="22"/>
        </w:rPr>
      </w:pPr>
      <w:hyperlink w:anchor="_Toc502855275" w:history="1">
        <w:r w:rsidR="00965C78" w:rsidRPr="00FB3DD6">
          <w:rPr>
            <w:rStyle w:val="Hyperlink"/>
            <w:noProof/>
          </w:rPr>
          <w:t>3.2</w:t>
        </w:r>
        <w:r w:rsidR="00965C78">
          <w:rPr>
            <w:rFonts w:asciiTheme="minorHAnsi" w:eastAsiaTheme="minorEastAsia" w:hAnsiTheme="minorHAnsi" w:cstheme="minorBidi"/>
            <w:b w:val="0"/>
            <w:noProof/>
            <w:sz w:val="22"/>
            <w:szCs w:val="22"/>
          </w:rPr>
          <w:tab/>
        </w:r>
        <w:r w:rsidR="00965C78" w:rsidRPr="00FB3DD6">
          <w:rPr>
            <w:rStyle w:val="Hyperlink"/>
            <w:noProof/>
          </w:rPr>
          <w:t>Método de Trabalho</w:t>
        </w:r>
        <w:r w:rsidR="00965C78">
          <w:rPr>
            <w:noProof/>
            <w:webHidden/>
          </w:rPr>
          <w:tab/>
        </w:r>
        <w:r w:rsidR="00965C78">
          <w:rPr>
            <w:noProof/>
            <w:webHidden/>
          </w:rPr>
          <w:fldChar w:fldCharType="begin"/>
        </w:r>
        <w:r w:rsidR="00965C78">
          <w:rPr>
            <w:noProof/>
            <w:webHidden/>
          </w:rPr>
          <w:instrText xml:space="preserve"> PAGEREF _Toc502855275 \h </w:instrText>
        </w:r>
        <w:r w:rsidR="00965C78">
          <w:rPr>
            <w:noProof/>
            <w:webHidden/>
          </w:rPr>
        </w:r>
        <w:r w:rsidR="00965C78">
          <w:rPr>
            <w:noProof/>
            <w:webHidden/>
          </w:rPr>
          <w:fldChar w:fldCharType="separate"/>
        </w:r>
        <w:r w:rsidR="00743F02">
          <w:rPr>
            <w:noProof/>
            <w:webHidden/>
          </w:rPr>
          <w:t>88</w:t>
        </w:r>
        <w:r w:rsidR="00965C78">
          <w:rPr>
            <w:noProof/>
            <w:webHidden/>
          </w:rPr>
          <w:fldChar w:fldCharType="end"/>
        </w:r>
      </w:hyperlink>
    </w:p>
    <w:p w14:paraId="60E2723B" w14:textId="128A280A" w:rsidR="00965C78" w:rsidRDefault="000A47A3">
      <w:pPr>
        <w:pStyle w:val="Sumrio2"/>
        <w:tabs>
          <w:tab w:val="left" w:pos="660"/>
          <w:tab w:val="right" w:leader="dot" w:pos="9061"/>
        </w:tabs>
        <w:rPr>
          <w:rFonts w:asciiTheme="minorHAnsi" w:eastAsiaTheme="minorEastAsia" w:hAnsiTheme="minorHAnsi" w:cstheme="minorBidi"/>
          <w:b w:val="0"/>
          <w:noProof/>
          <w:sz w:val="22"/>
          <w:szCs w:val="22"/>
        </w:rPr>
      </w:pPr>
      <w:hyperlink w:anchor="_Toc502855276" w:history="1">
        <w:r w:rsidR="00965C78" w:rsidRPr="00FB3DD6">
          <w:rPr>
            <w:rStyle w:val="Hyperlink"/>
            <w:noProof/>
          </w:rPr>
          <w:t>3.3</w:t>
        </w:r>
        <w:r w:rsidR="00965C78">
          <w:rPr>
            <w:rFonts w:asciiTheme="minorHAnsi" w:eastAsiaTheme="minorEastAsia" w:hAnsiTheme="minorHAnsi" w:cstheme="minorBidi"/>
            <w:b w:val="0"/>
            <w:noProof/>
            <w:sz w:val="22"/>
            <w:szCs w:val="22"/>
          </w:rPr>
          <w:tab/>
        </w:r>
        <w:r w:rsidR="00965C78" w:rsidRPr="00FB3DD6">
          <w:rPr>
            <w:rStyle w:val="Hyperlink"/>
            <w:noProof/>
          </w:rPr>
          <w:t>Coleta de Dados</w:t>
        </w:r>
        <w:r w:rsidR="00965C78">
          <w:rPr>
            <w:noProof/>
            <w:webHidden/>
          </w:rPr>
          <w:tab/>
        </w:r>
        <w:r w:rsidR="00965C78">
          <w:rPr>
            <w:noProof/>
            <w:webHidden/>
          </w:rPr>
          <w:fldChar w:fldCharType="begin"/>
        </w:r>
        <w:r w:rsidR="00965C78">
          <w:rPr>
            <w:noProof/>
            <w:webHidden/>
          </w:rPr>
          <w:instrText xml:space="preserve"> PAGEREF _Toc502855276 \h </w:instrText>
        </w:r>
        <w:r w:rsidR="00965C78">
          <w:rPr>
            <w:noProof/>
            <w:webHidden/>
          </w:rPr>
        </w:r>
        <w:r w:rsidR="00965C78">
          <w:rPr>
            <w:noProof/>
            <w:webHidden/>
          </w:rPr>
          <w:fldChar w:fldCharType="separate"/>
        </w:r>
        <w:r w:rsidR="00743F02">
          <w:rPr>
            <w:noProof/>
            <w:webHidden/>
          </w:rPr>
          <w:t>95</w:t>
        </w:r>
        <w:r w:rsidR="00965C78">
          <w:rPr>
            <w:noProof/>
            <w:webHidden/>
          </w:rPr>
          <w:fldChar w:fldCharType="end"/>
        </w:r>
      </w:hyperlink>
    </w:p>
    <w:p w14:paraId="6A4525AF" w14:textId="70A79486" w:rsidR="00965C78" w:rsidRDefault="000A47A3">
      <w:pPr>
        <w:pStyle w:val="Sumrio2"/>
        <w:tabs>
          <w:tab w:val="left" w:pos="660"/>
          <w:tab w:val="right" w:leader="dot" w:pos="9061"/>
        </w:tabs>
        <w:rPr>
          <w:rFonts w:asciiTheme="minorHAnsi" w:eastAsiaTheme="minorEastAsia" w:hAnsiTheme="minorHAnsi" w:cstheme="minorBidi"/>
          <w:b w:val="0"/>
          <w:noProof/>
          <w:sz w:val="22"/>
          <w:szCs w:val="22"/>
        </w:rPr>
      </w:pPr>
      <w:hyperlink w:anchor="_Toc502855277" w:history="1">
        <w:r w:rsidR="00965C78" w:rsidRPr="00FB3DD6">
          <w:rPr>
            <w:rStyle w:val="Hyperlink"/>
            <w:noProof/>
          </w:rPr>
          <w:t>3.4</w:t>
        </w:r>
        <w:r w:rsidR="00965C78">
          <w:rPr>
            <w:rFonts w:asciiTheme="minorHAnsi" w:eastAsiaTheme="minorEastAsia" w:hAnsiTheme="minorHAnsi" w:cstheme="minorBidi"/>
            <w:b w:val="0"/>
            <w:noProof/>
            <w:sz w:val="22"/>
            <w:szCs w:val="22"/>
          </w:rPr>
          <w:tab/>
        </w:r>
        <w:r w:rsidR="00965C78" w:rsidRPr="00FB3DD6">
          <w:rPr>
            <w:rStyle w:val="Hyperlink"/>
            <w:noProof/>
          </w:rPr>
          <w:t>Análise de Dados</w:t>
        </w:r>
        <w:r w:rsidR="00965C78">
          <w:rPr>
            <w:noProof/>
            <w:webHidden/>
          </w:rPr>
          <w:tab/>
        </w:r>
        <w:r w:rsidR="00965C78">
          <w:rPr>
            <w:noProof/>
            <w:webHidden/>
          </w:rPr>
          <w:fldChar w:fldCharType="begin"/>
        </w:r>
        <w:r w:rsidR="00965C78">
          <w:rPr>
            <w:noProof/>
            <w:webHidden/>
          </w:rPr>
          <w:instrText xml:space="preserve"> PAGEREF _Toc502855277 \h </w:instrText>
        </w:r>
        <w:r w:rsidR="00965C78">
          <w:rPr>
            <w:noProof/>
            <w:webHidden/>
          </w:rPr>
        </w:r>
        <w:r w:rsidR="00965C78">
          <w:rPr>
            <w:noProof/>
            <w:webHidden/>
          </w:rPr>
          <w:fldChar w:fldCharType="separate"/>
        </w:r>
        <w:r w:rsidR="00743F02">
          <w:rPr>
            <w:noProof/>
            <w:webHidden/>
          </w:rPr>
          <w:t>106</w:t>
        </w:r>
        <w:r w:rsidR="00965C78">
          <w:rPr>
            <w:noProof/>
            <w:webHidden/>
          </w:rPr>
          <w:fldChar w:fldCharType="end"/>
        </w:r>
      </w:hyperlink>
    </w:p>
    <w:p w14:paraId="79C3AC1F" w14:textId="7378B082" w:rsidR="00965C78" w:rsidRDefault="000A47A3">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2855278" w:history="1">
        <w:r w:rsidR="00965C78" w:rsidRPr="00FB3DD6">
          <w:rPr>
            <w:rStyle w:val="Hyperlink"/>
            <w:noProof/>
          </w:rPr>
          <w:t>4.</w:t>
        </w:r>
        <w:r w:rsidR="00965C78">
          <w:rPr>
            <w:rFonts w:asciiTheme="minorHAnsi" w:eastAsiaTheme="minorEastAsia" w:hAnsiTheme="minorHAnsi" w:cstheme="minorBidi"/>
            <w:b w:val="0"/>
            <w:caps w:val="0"/>
            <w:noProof/>
            <w:sz w:val="22"/>
            <w:szCs w:val="22"/>
          </w:rPr>
          <w:tab/>
        </w:r>
        <w:r w:rsidR="00965C78" w:rsidRPr="00FB3DD6">
          <w:rPr>
            <w:rStyle w:val="Hyperlink"/>
            <w:noProof/>
          </w:rPr>
          <w:t>DESENVOLVIMENTO DA ANÁLISE RDM</w:t>
        </w:r>
        <w:r w:rsidR="00965C78">
          <w:rPr>
            <w:noProof/>
            <w:webHidden/>
          </w:rPr>
          <w:tab/>
        </w:r>
        <w:r w:rsidR="00965C78">
          <w:rPr>
            <w:noProof/>
            <w:webHidden/>
          </w:rPr>
          <w:fldChar w:fldCharType="begin"/>
        </w:r>
        <w:r w:rsidR="00965C78">
          <w:rPr>
            <w:noProof/>
            <w:webHidden/>
          </w:rPr>
          <w:instrText xml:space="preserve"> PAGEREF _Toc502855278 \h </w:instrText>
        </w:r>
        <w:r w:rsidR="00965C78">
          <w:rPr>
            <w:noProof/>
            <w:webHidden/>
          </w:rPr>
        </w:r>
        <w:r w:rsidR="00965C78">
          <w:rPr>
            <w:noProof/>
            <w:webHidden/>
          </w:rPr>
          <w:fldChar w:fldCharType="separate"/>
        </w:r>
        <w:r w:rsidR="00743F02">
          <w:rPr>
            <w:noProof/>
            <w:webHidden/>
          </w:rPr>
          <w:t>107</w:t>
        </w:r>
        <w:r w:rsidR="00965C78">
          <w:rPr>
            <w:noProof/>
            <w:webHidden/>
          </w:rPr>
          <w:fldChar w:fldCharType="end"/>
        </w:r>
      </w:hyperlink>
    </w:p>
    <w:p w14:paraId="62AF23A3" w14:textId="5ADE584B" w:rsidR="00965C78" w:rsidRDefault="000A47A3">
      <w:pPr>
        <w:pStyle w:val="Sumrio2"/>
        <w:tabs>
          <w:tab w:val="left" w:pos="660"/>
          <w:tab w:val="right" w:leader="dot" w:pos="9061"/>
        </w:tabs>
        <w:rPr>
          <w:rFonts w:asciiTheme="minorHAnsi" w:eastAsiaTheme="minorEastAsia" w:hAnsiTheme="minorHAnsi" w:cstheme="minorBidi"/>
          <w:b w:val="0"/>
          <w:noProof/>
          <w:sz w:val="22"/>
          <w:szCs w:val="22"/>
        </w:rPr>
      </w:pPr>
      <w:hyperlink w:anchor="_Toc502855279" w:history="1">
        <w:r w:rsidR="00965C78" w:rsidRPr="00FB3DD6">
          <w:rPr>
            <w:rStyle w:val="Hyperlink"/>
            <w:noProof/>
          </w:rPr>
          <w:t>4.1</w:t>
        </w:r>
        <w:r w:rsidR="00965C78">
          <w:rPr>
            <w:rFonts w:asciiTheme="minorHAnsi" w:eastAsiaTheme="minorEastAsia" w:hAnsiTheme="minorHAnsi" w:cstheme="minorBidi"/>
            <w:b w:val="0"/>
            <w:noProof/>
            <w:sz w:val="22"/>
            <w:szCs w:val="22"/>
          </w:rPr>
          <w:tab/>
        </w:r>
        <w:r w:rsidR="00965C78" w:rsidRPr="00FB3DD6">
          <w:rPr>
            <w:rStyle w:val="Hyperlink"/>
            <w:noProof/>
          </w:rPr>
          <w:t>Estruturação do Problema (X, L, R, M)</w:t>
        </w:r>
        <w:r w:rsidR="00965C78">
          <w:rPr>
            <w:noProof/>
            <w:webHidden/>
          </w:rPr>
          <w:tab/>
        </w:r>
        <w:r w:rsidR="00965C78">
          <w:rPr>
            <w:noProof/>
            <w:webHidden/>
          </w:rPr>
          <w:fldChar w:fldCharType="begin"/>
        </w:r>
        <w:r w:rsidR="00965C78">
          <w:rPr>
            <w:noProof/>
            <w:webHidden/>
          </w:rPr>
          <w:instrText xml:space="preserve"> PAGEREF _Toc502855279 \h </w:instrText>
        </w:r>
        <w:r w:rsidR="00965C78">
          <w:rPr>
            <w:noProof/>
            <w:webHidden/>
          </w:rPr>
        </w:r>
        <w:r w:rsidR="00965C78">
          <w:rPr>
            <w:noProof/>
            <w:webHidden/>
          </w:rPr>
          <w:fldChar w:fldCharType="separate"/>
        </w:r>
        <w:r w:rsidR="00743F02">
          <w:rPr>
            <w:noProof/>
            <w:webHidden/>
          </w:rPr>
          <w:t>107</w:t>
        </w:r>
        <w:r w:rsidR="00965C78">
          <w:rPr>
            <w:noProof/>
            <w:webHidden/>
          </w:rPr>
          <w:fldChar w:fldCharType="end"/>
        </w:r>
      </w:hyperlink>
    </w:p>
    <w:p w14:paraId="73F70026" w14:textId="2D47165B" w:rsidR="00965C78" w:rsidRDefault="000A47A3">
      <w:pPr>
        <w:pStyle w:val="Sumrio2"/>
        <w:tabs>
          <w:tab w:val="left" w:pos="660"/>
          <w:tab w:val="right" w:leader="dot" w:pos="9061"/>
        </w:tabs>
        <w:rPr>
          <w:rFonts w:asciiTheme="minorHAnsi" w:eastAsiaTheme="minorEastAsia" w:hAnsiTheme="minorHAnsi" w:cstheme="minorBidi"/>
          <w:b w:val="0"/>
          <w:noProof/>
          <w:sz w:val="22"/>
          <w:szCs w:val="22"/>
        </w:rPr>
      </w:pPr>
      <w:hyperlink w:anchor="_Toc502855280" w:history="1">
        <w:r w:rsidR="00965C78" w:rsidRPr="00FB3DD6">
          <w:rPr>
            <w:rStyle w:val="Hyperlink"/>
            <w:noProof/>
          </w:rPr>
          <w:t>4.2</w:t>
        </w:r>
        <w:r w:rsidR="00965C78">
          <w:rPr>
            <w:rFonts w:asciiTheme="minorHAnsi" w:eastAsiaTheme="minorEastAsia" w:hAnsiTheme="minorHAnsi" w:cstheme="minorBidi"/>
            <w:b w:val="0"/>
            <w:noProof/>
            <w:sz w:val="22"/>
            <w:szCs w:val="22"/>
          </w:rPr>
          <w:tab/>
        </w:r>
        <w:r w:rsidR="00965C78" w:rsidRPr="00FB3DD6">
          <w:rPr>
            <w:rStyle w:val="Hyperlink"/>
            <w:noProof/>
          </w:rPr>
          <w:t>Modelo de Dinâmica de Sistemas</w:t>
        </w:r>
        <w:r w:rsidR="00965C78">
          <w:rPr>
            <w:noProof/>
            <w:webHidden/>
          </w:rPr>
          <w:tab/>
        </w:r>
        <w:r w:rsidR="00965C78">
          <w:rPr>
            <w:noProof/>
            <w:webHidden/>
          </w:rPr>
          <w:fldChar w:fldCharType="begin"/>
        </w:r>
        <w:r w:rsidR="00965C78">
          <w:rPr>
            <w:noProof/>
            <w:webHidden/>
          </w:rPr>
          <w:instrText xml:space="preserve"> PAGEREF _Toc502855280 \h </w:instrText>
        </w:r>
        <w:r w:rsidR="00965C78">
          <w:rPr>
            <w:noProof/>
            <w:webHidden/>
          </w:rPr>
        </w:r>
        <w:r w:rsidR="00965C78">
          <w:rPr>
            <w:noProof/>
            <w:webHidden/>
          </w:rPr>
          <w:fldChar w:fldCharType="separate"/>
        </w:r>
        <w:r w:rsidR="00743F02">
          <w:rPr>
            <w:noProof/>
            <w:webHidden/>
          </w:rPr>
          <w:t>107</w:t>
        </w:r>
        <w:r w:rsidR="00965C78">
          <w:rPr>
            <w:noProof/>
            <w:webHidden/>
          </w:rPr>
          <w:fldChar w:fldCharType="end"/>
        </w:r>
      </w:hyperlink>
    </w:p>
    <w:p w14:paraId="65CDAD22" w14:textId="52A0EE1B" w:rsidR="00965C78" w:rsidRDefault="000A47A3">
      <w:pPr>
        <w:pStyle w:val="Sumrio3"/>
        <w:tabs>
          <w:tab w:val="left" w:pos="880"/>
        </w:tabs>
        <w:rPr>
          <w:rFonts w:asciiTheme="minorHAnsi" w:eastAsiaTheme="minorEastAsia" w:hAnsiTheme="minorHAnsi" w:cstheme="minorBidi"/>
          <w:noProof/>
          <w:sz w:val="22"/>
          <w:szCs w:val="22"/>
        </w:rPr>
      </w:pPr>
      <w:hyperlink w:anchor="_Toc502855281" w:history="1">
        <w:r w:rsidR="00965C78" w:rsidRPr="00FB3DD6">
          <w:rPr>
            <w:rStyle w:val="Hyperlink"/>
            <w:noProof/>
          </w:rPr>
          <w:t>4.2.1</w:t>
        </w:r>
        <w:r w:rsidR="00965C78">
          <w:rPr>
            <w:rFonts w:asciiTheme="minorHAnsi" w:eastAsiaTheme="minorEastAsia" w:hAnsiTheme="minorHAnsi" w:cstheme="minorBidi"/>
            <w:noProof/>
            <w:sz w:val="22"/>
            <w:szCs w:val="22"/>
          </w:rPr>
          <w:tab/>
        </w:r>
        <w:r w:rsidR="00965C78" w:rsidRPr="00FB3DD6">
          <w:rPr>
            <w:rStyle w:val="Hyperlink"/>
            <w:noProof/>
          </w:rPr>
          <w:t>Diagrama de Fronteiras do Modelo</w:t>
        </w:r>
        <w:r w:rsidR="00965C78">
          <w:rPr>
            <w:noProof/>
            <w:webHidden/>
          </w:rPr>
          <w:tab/>
        </w:r>
        <w:r w:rsidR="00965C78">
          <w:rPr>
            <w:noProof/>
            <w:webHidden/>
          </w:rPr>
          <w:fldChar w:fldCharType="begin"/>
        </w:r>
        <w:r w:rsidR="00965C78">
          <w:rPr>
            <w:noProof/>
            <w:webHidden/>
          </w:rPr>
          <w:instrText xml:space="preserve"> PAGEREF _Toc502855281 \h </w:instrText>
        </w:r>
        <w:r w:rsidR="00965C78">
          <w:rPr>
            <w:noProof/>
            <w:webHidden/>
          </w:rPr>
        </w:r>
        <w:r w:rsidR="00965C78">
          <w:rPr>
            <w:noProof/>
            <w:webHidden/>
          </w:rPr>
          <w:fldChar w:fldCharType="separate"/>
        </w:r>
        <w:r w:rsidR="00743F02">
          <w:rPr>
            <w:noProof/>
            <w:webHidden/>
          </w:rPr>
          <w:t>108</w:t>
        </w:r>
        <w:r w:rsidR="00965C78">
          <w:rPr>
            <w:noProof/>
            <w:webHidden/>
          </w:rPr>
          <w:fldChar w:fldCharType="end"/>
        </w:r>
      </w:hyperlink>
    </w:p>
    <w:p w14:paraId="1E77F0F5" w14:textId="3834947D" w:rsidR="00965C78" w:rsidRDefault="000A47A3">
      <w:pPr>
        <w:pStyle w:val="Sumrio3"/>
        <w:tabs>
          <w:tab w:val="left" w:pos="880"/>
        </w:tabs>
        <w:rPr>
          <w:rFonts w:asciiTheme="minorHAnsi" w:eastAsiaTheme="minorEastAsia" w:hAnsiTheme="minorHAnsi" w:cstheme="minorBidi"/>
          <w:noProof/>
          <w:sz w:val="22"/>
          <w:szCs w:val="22"/>
        </w:rPr>
      </w:pPr>
      <w:hyperlink w:anchor="_Toc502855282" w:history="1">
        <w:r w:rsidR="00965C78" w:rsidRPr="00FB3DD6">
          <w:rPr>
            <w:rStyle w:val="Hyperlink"/>
            <w:noProof/>
          </w:rPr>
          <w:t>4.2.2</w:t>
        </w:r>
        <w:r w:rsidR="00965C78">
          <w:rPr>
            <w:rFonts w:asciiTheme="minorHAnsi" w:eastAsiaTheme="minorEastAsia" w:hAnsiTheme="minorHAnsi" w:cstheme="minorBidi"/>
            <w:noProof/>
            <w:sz w:val="22"/>
            <w:szCs w:val="22"/>
          </w:rPr>
          <w:tab/>
        </w:r>
        <w:r w:rsidR="00965C78" w:rsidRPr="00FB3DD6">
          <w:rPr>
            <w:rStyle w:val="Hyperlink"/>
            <w:noProof/>
          </w:rPr>
          <w:t>Demanda Global</w:t>
        </w:r>
        <w:r w:rsidR="00965C78">
          <w:rPr>
            <w:noProof/>
            <w:webHidden/>
          </w:rPr>
          <w:tab/>
        </w:r>
        <w:r w:rsidR="00965C78">
          <w:rPr>
            <w:noProof/>
            <w:webHidden/>
          </w:rPr>
          <w:fldChar w:fldCharType="begin"/>
        </w:r>
        <w:r w:rsidR="00965C78">
          <w:rPr>
            <w:noProof/>
            <w:webHidden/>
          </w:rPr>
          <w:instrText xml:space="preserve"> PAGEREF _Toc502855282 \h </w:instrText>
        </w:r>
        <w:r w:rsidR="00965C78">
          <w:rPr>
            <w:noProof/>
            <w:webHidden/>
          </w:rPr>
        </w:r>
        <w:r w:rsidR="00965C78">
          <w:rPr>
            <w:noProof/>
            <w:webHidden/>
          </w:rPr>
          <w:fldChar w:fldCharType="separate"/>
        </w:r>
        <w:r w:rsidR="00743F02">
          <w:rPr>
            <w:noProof/>
            <w:webHidden/>
          </w:rPr>
          <w:t>110</w:t>
        </w:r>
        <w:r w:rsidR="00965C78">
          <w:rPr>
            <w:noProof/>
            <w:webHidden/>
          </w:rPr>
          <w:fldChar w:fldCharType="end"/>
        </w:r>
      </w:hyperlink>
    </w:p>
    <w:p w14:paraId="7A63A74A" w14:textId="046D929A" w:rsidR="00965C78" w:rsidRDefault="000A47A3">
      <w:pPr>
        <w:pStyle w:val="Sumrio3"/>
        <w:tabs>
          <w:tab w:val="left" w:pos="880"/>
        </w:tabs>
        <w:rPr>
          <w:rFonts w:asciiTheme="minorHAnsi" w:eastAsiaTheme="minorEastAsia" w:hAnsiTheme="minorHAnsi" w:cstheme="minorBidi"/>
          <w:noProof/>
          <w:sz w:val="22"/>
          <w:szCs w:val="22"/>
        </w:rPr>
      </w:pPr>
      <w:hyperlink w:anchor="_Toc502855283" w:history="1">
        <w:r w:rsidR="00965C78" w:rsidRPr="00FB3DD6">
          <w:rPr>
            <w:rStyle w:val="Hyperlink"/>
            <w:noProof/>
          </w:rPr>
          <w:t>4.2.3</w:t>
        </w:r>
        <w:r w:rsidR="00965C78">
          <w:rPr>
            <w:rFonts w:asciiTheme="minorHAnsi" w:eastAsiaTheme="minorEastAsia" w:hAnsiTheme="minorHAnsi" w:cstheme="minorBidi"/>
            <w:noProof/>
            <w:sz w:val="22"/>
            <w:szCs w:val="22"/>
          </w:rPr>
          <w:tab/>
        </w:r>
        <w:r w:rsidR="00965C78" w:rsidRPr="00FB3DD6">
          <w:rPr>
            <w:rStyle w:val="Hyperlink"/>
            <w:noProof/>
          </w:rPr>
          <w:t>Difusão do Produto</w:t>
        </w:r>
        <w:r w:rsidR="00965C78">
          <w:rPr>
            <w:noProof/>
            <w:webHidden/>
          </w:rPr>
          <w:tab/>
        </w:r>
        <w:r w:rsidR="00965C78">
          <w:rPr>
            <w:noProof/>
            <w:webHidden/>
          </w:rPr>
          <w:fldChar w:fldCharType="begin"/>
        </w:r>
        <w:r w:rsidR="00965C78">
          <w:rPr>
            <w:noProof/>
            <w:webHidden/>
          </w:rPr>
          <w:instrText xml:space="preserve"> PAGEREF _Toc502855283 \h </w:instrText>
        </w:r>
        <w:r w:rsidR="00965C78">
          <w:rPr>
            <w:noProof/>
            <w:webHidden/>
          </w:rPr>
        </w:r>
        <w:r w:rsidR="00965C78">
          <w:rPr>
            <w:noProof/>
            <w:webHidden/>
          </w:rPr>
          <w:fldChar w:fldCharType="separate"/>
        </w:r>
        <w:r w:rsidR="00743F02">
          <w:rPr>
            <w:noProof/>
            <w:webHidden/>
          </w:rPr>
          <w:t>111</w:t>
        </w:r>
        <w:r w:rsidR="00965C78">
          <w:rPr>
            <w:noProof/>
            <w:webHidden/>
          </w:rPr>
          <w:fldChar w:fldCharType="end"/>
        </w:r>
      </w:hyperlink>
    </w:p>
    <w:p w14:paraId="5C15BC3D" w14:textId="126C99F0" w:rsidR="00965C78" w:rsidRDefault="000A47A3">
      <w:pPr>
        <w:pStyle w:val="Sumrio3"/>
        <w:tabs>
          <w:tab w:val="left" w:pos="880"/>
        </w:tabs>
        <w:rPr>
          <w:rFonts w:asciiTheme="minorHAnsi" w:eastAsiaTheme="minorEastAsia" w:hAnsiTheme="minorHAnsi" w:cstheme="minorBidi"/>
          <w:noProof/>
          <w:sz w:val="22"/>
          <w:szCs w:val="22"/>
        </w:rPr>
      </w:pPr>
      <w:hyperlink w:anchor="_Toc502855284" w:history="1">
        <w:r w:rsidR="00965C78" w:rsidRPr="00FB3DD6">
          <w:rPr>
            <w:rStyle w:val="Hyperlink"/>
            <w:noProof/>
          </w:rPr>
          <w:t>4.2.4</w:t>
        </w:r>
        <w:r w:rsidR="00965C78">
          <w:rPr>
            <w:rFonts w:asciiTheme="minorHAnsi" w:eastAsiaTheme="minorEastAsia" w:hAnsiTheme="minorHAnsi" w:cstheme="minorBidi"/>
            <w:noProof/>
            <w:sz w:val="22"/>
            <w:szCs w:val="22"/>
          </w:rPr>
          <w:tab/>
        </w:r>
        <w:r w:rsidR="00965C78" w:rsidRPr="00FB3DD6">
          <w:rPr>
            <w:rStyle w:val="Hyperlink"/>
            <w:noProof/>
          </w:rPr>
          <w:t>Market Share</w:t>
        </w:r>
        <w:r w:rsidR="00965C78">
          <w:rPr>
            <w:noProof/>
            <w:webHidden/>
          </w:rPr>
          <w:tab/>
        </w:r>
        <w:r w:rsidR="00965C78">
          <w:rPr>
            <w:noProof/>
            <w:webHidden/>
          </w:rPr>
          <w:fldChar w:fldCharType="begin"/>
        </w:r>
        <w:r w:rsidR="00965C78">
          <w:rPr>
            <w:noProof/>
            <w:webHidden/>
          </w:rPr>
          <w:instrText xml:space="preserve"> PAGEREF _Toc502855284 \h </w:instrText>
        </w:r>
        <w:r w:rsidR="00965C78">
          <w:rPr>
            <w:noProof/>
            <w:webHidden/>
          </w:rPr>
        </w:r>
        <w:r w:rsidR="00965C78">
          <w:rPr>
            <w:noProof/>
            <w:webHidden/>
          </w:rPr>
          <w:fldChar w:fldCharType="separate"/>
        </w:r>
        <w:r w:rsidR="00743F02">
          <w:rPr>
            <w:noProof/>
            <w:webHidden/>
          </w:rPr>
          <w:t>113</w:t>
        </w:r>
        <w:r w:rsidR="00965C78">
          <w:rPr>
            <w:noProof/>
            <w:webHidden/>
          </w:rPr>
          <w:fldChar w:fldCharType="end"/>
        </w:r>
      </w:hyperlink>
    </w:p>
    <w:p w14:paraId="48E361D3" w14:textId="002C6FBA" w:rsidR="00965C78" w:rsidRDefault="000A47A3">
      <w:pPr>
        <w:pStyle w:val="Sumrio3"/>
        <w:tabs>
          <w:tab w:val="left" w:pos="880"/>
        </w:tabs>
        <w:rPr>
          <w:rFonts w:asciiTheme="minorHAnsi" w:eastAsiaTheme="minorEastAsia" w:hAnsiTheme="minorHAnsi" w:cstheme="minorBidi"/>
          <w:noProof/>
          <w:sz w:val="22"/>
          <w:szCs w:val="22"/>
        </w:rPr>
      </w:pPr>
      <w:hyperlink w:anchor="_Toc502855285" w:history="1">
        <w:r w:rsidR="00965C78" w:rsidRPr="00FB3DD6">
          <w:rPr>
            <w:rStyle w:val="Hyperlink"/>
            <w:noProof/>
          </w:rPr>
          <w:t>4.2.5</w:t>
        </w:r>
        <w:r w:rsidR="00965C78">
          <w:rPr>
            <w:rFonts w:asciiTheme="minorHAnsi" w:eastAsiaTheme="minorEastAsia" w:hAnsiTheme="minorHAnsi" w:cstheme="minorBidi"/>
            <w:noProof/>
            <w:sz w:val="22"/>
            <w:szCs w:val="22"/>
          </w:rPr>
          <w:tab/>
        </w:r>
        <w:r w:rsidR="00965C78" w:rsidRPr="00FB3DD6">
          <w:rPr>
            <w:rStyle w:val="Hyperlink"/>
            <w:noProof/>
          </w:rPr>
          <w:t>A Firma</w:t>
        </w:r>
        <w:r w:rsidR="00965C78">
          <w:rPr>
            <w:noProof/>
            <w:webHidden/>
          </w:rPr>
          <w:tab/>
        </w:r>
        <w:r w:rsidR="00965C78">
          <w:rPr>
            <w:noProof/>
            <w:webHidden/>
          </w:rPr>
          <w:fldChar w:fldCharType="begin"/>
        </w:r>
        <w:r w:rsidR="00965C78">
          <w:rPr>
            <w:noProof/>
            <w:webHidden/>
          </w:rPr>
          <w:instrText xml:space="preserve"> PAGEREF _Toc502855285 \h </w:instrText>
        </w:r>
        <w:r w:rsidR="00965C78">
          <w:rPr>
            <w:noProof/>
            <w:webHidden/>
          </w:rPr>
        </w:r>
        <w:r w:rsidR="00965C78">
          <w:rPr>
            <w:noProof/>
            <w:webHidden/>
          </w:rPr>
          <w:fldChar w:fldCharType="separate"/>
        </w:r>
        <w:r w:rsidR="00743F02">
          <w:rPr>
            <w:noProof/>
            <w:webHidden/>
          </w:rPr>
          <w:t>114</w:t>
        </w:r>
        <w:r w:rsidR="00965C78">
          <w:rPr>
            <w:noProof/>
            <w:webHidden/>
          </w:rPr>
          <w:fldChar w:fldCharType="end"/>
        </w:r>
      </w:hyperlink>
    </w:p>
    <w:p w14:paraId="562CCA8C" w14:textId="40D027E5" w:rsidR="00965C78" w:rsidRDefault="000A47A3">
      <w:pPr>
        <w:pStyle w:val="Sumrio3"/>
        <w:tabs>
          <w:tab w:val="left" w:pos="880"/>
        </w:tabs>
        <w:rPr>
          <w:rFonts w:asciiTheme="minorHAnsi" w:eastAsiaTheme="minorEastAsia" w:hAnsiTheme="minorHAnsi" w:cstheme="minorBidi"/>
          <w:noProof/>
          <w:sz w:val="22"/>
          <w:szCs w:val="22"/>
        </w:rPr>
      </w:pPr>
      <w:hyperlink w:anchor="_Toc502855286" w:history="1">
        <w:r w:rsidR="00965C78" w:rsidRPr="00FB3DD6">
          <w:rPr>
            <w:rStyle w:val="Hyperlink"/>
            <w:noProof/>
          </w:rPr>
          <w:t>4.2.6</w:t>
        </w:r>
        <w:r w:rsidR="00965C78">
          <w:rPr>
            <w:rFonts w:asciiTheme="minorHAnsi" w:eastAsiaTheme="minorEastAsia" w:hAnsiTheme="minorHAnsi" w:cstheme="minorBidi"/>
            <w:noProof/>
            <w:sz w:val="22"/>
            <w:szCs w:val="22"/>
          </w:rPr>
          <w:tab/>
        </w:r>
        <w:r w:rsidR="00965C78" w:rsidRPr="00FB3DD6">
          <w:rPr>
            <w:rStyle w:val="Hyperlink"/>
            <w:noProof/>
          </w:rPr>
          <w:t>Produção</w:t>
        </w:r>
        <w:r w:rsidR="00965C78">
          <w:rPr>
            <w:noProof/>
            <w:webHidden/>
          </w:rPr>
          <w:tab/>
        </w:r>
        <w:r w:rsidR="00965C78">
          <w:rPr>
            <w:noProof/>
            <w:webHidden/>
          </w:rPr>
          <w:fldChar w:fldCharType="begin"/>
        </w:r>
        <w:r w:rsidR="00965C78">
          <w:rPr>
            <w:noProof/>
            <w:webHidden/>
          </w:rPr>
          <w:instrText xml:space="preserve"> PAGEREF _Toc502855286 \h </w:instrText>
        </w:r>
        <w:r w:rsidR="00965C78">
          <w:rPr>
            <w:noProof/>
            <w:webHidden/>
          </w:rPr>
        </w:r>
        <w:r w:rsidR="00965C78">
          <w:rPr>
            <w:noProof/>
            <w:webHidden/>
          </w:rPr>
          <w:fldChar w:fldCharType="separate"/>
        </w:r>
        <w:r w:rsidR="00743F02">
          <w:rPr>
            <w:noProof/>
            <w:webHidden/>
          </w:rPr>
          <w:t>117</w:t>
        </w:r>
        <w:r w:rsidR="00965C78">
          <w:rPr>
            <w:noProof/>
            <w:webHidden/>
          </w:rPr>
          <w:fldChar w:fldCharType="end"/>
        </w:r>
      </w:hyperlink>
    </w:p>
    <w:p w14:paraId="0F63301C" w14:textId="245F077F" w:rsidR="00965C78" w:rsidRDefault="000A47A3">
      <w:pPr>
        <w:pStyle w:val="Sumrio3"/>
        <w:tabs>
          <w:tab w:val="left" w:pos="880"/>
        </w:tabs>
        <w:rPr>
          <w:rFonts w:asciiTheme="minorHAnsi" w:eastAsiaTheme="minorEastAsia" w:hAnsiTheme="minorHAnsi" w:cstheme="minorBidi"/>
          <w:noProof/>
          <w:sz w:val="22"/>
          <w:szCs w:val="22"/>
        </w:rPr>
      </w:pPr>
      <w:hyperlink w:anchor="_Toc502855287" w:history="1">
        <w:r w:rsidR="00965C78" w:rsidRPr="00FB3DD6">
          <w:rPr>
            <w:rStyle w:val="Hyperlink"/>
            <w:noProof/>
          </w:rPr>
          <w:t>4.2.7</w:t>
        </w:r>
        <w:r w:rsidR="00965C78">
          <w:rPr>
            <w:rFonts w:asciiTheme="minorHAnsi" w:eastAsiaTheme="minorEastAsia" w:hAnsiTheme="minorHAnsi" w:cstheme="minorBidi"/>
            <w:noProof/>
            <w:sz w:val="22"/>
            <w:szCs w:val="22"/>
          </w:rPr>
          <w:tab/>
        </w:r>
        <w:r w:rsidR="00965C78" w:rsidRPr="00FB3DD6">
          <w:rPr>
            <w:rStyle w:val="Hyperlink"/>
            <w:noProof/>
          </w:rPr>
          <w:t>Capacidade</w:t>
        </w:r>
        <w:r w:rsidR="00965C78">
          <w:rPr>
            <w:noProof/>
            <w:webHidden/>
          </w:rPr>
          <w:tab/>
        </w:r>
        <w:r w:rsidR="00965C78">
          <w:rPr>
            <w:noProof/>
            <w:webHidden/>
          </w:rPr>
          <w:fldChar w:fldCharType="begin"/>
        </w:r>
        <w:r w:rsidR="00965C78">
          <w:rPr>
            <w:noProof/>
            <w:webHidden/>
          </w:rPr>
          <w:instrText xml:space="preserve"> PAGEREF _Toc502855287 \h </w:instrText>
        </w:r>
        <w:r w:rsidR="00965C78">
          <w:rPr>
            <w:noProof/>
            <w:webHidden/>
          </w:rPr>
        </w:r>
        <w:r w:rsidR="00965C78">
          <w:rPr>
            <w:noProof/>
            <w:webHidden/>
          </w:rPr>
          <w:fldChar w:fldCharType="separate"/>
        </w:r>
        <w:r w:rsidR="00743F02">
          <w:rPr>
            <w:noProof/>
            <w:webHidden/>
          </w:rPr>
          <w:t>117</w:t>
        </w:r>
        <w:r w:rsidR="00965C78">
          <w:rPr>
            <w:noProof/>
            <w:webHidden/>
          </w:rPr>
          <w:fldChar w:fldCharType="end"/>
        </w:r>
      </w:hyperlink>
    </w:p>
    <w:p w14:paraId="6B394E14" w14:textId="1B9C420E" w:rsidR="00965C78" w:rsidRDefault="000A47A3">
      <w:pPr>
        <w:pStyle w:val="Sumrio3"/>
        <w:tabs>
          <w:tab w:val="left" w:pos="880"/>
        </w:tabs>
        <w:rPr>
          <w:rFonts w:asciiTheme="minorHAnsi" w:eastAsiaTheme="minorEastAsia" w:hAnsiTheme="minorHAnsi" w:cstheme="minorBidi"/>
          <w:noProof/>
          <w:sz w:val="22"/>
          <w:szCs w:val="22"/>
        </w:rPr>
      </w:pPr>
      <w:hyperlink w:anchor="_Toc502855288" w:history="1">
        <w:r w:rsidR="00965C78" w:rsidRPr="00FB3DD6">
          <w:rPr>
            <w:rStyle w:val="Hyperlink"/>
            <w:noProof/>
          </w:rPr>
          <w:t>4.2.8</w:t>
        </w:r>
        <w:r w:rsidR="00965C78">
          <w:rPr>
            <w:rFonts w:asciiTheme="minorHAnsi" w:eastAsiaTheme="minorEastAsia" w:hAnsiTheme="minorHAnsi" w:cstheme="minorBidi"/>
            <w:noProof/>
            <w:sz w:val="22"/>
            <w:szCs w:val="22"/>
          </w:rPr>
          <w:tab/>
        </w:r>
        <w:r w:rsidR="00965C78" w:rsidRPr="00FB3DD6">
          <w:rPr>
            <w:rStyle w:val="Hyperlink"/>
            <w:noProof/>
          </w:rPr>
          <w:t>Estratégia de Capacidade da Firma</w:t>
        </w:r>
        <w:r w:rsidR="00965C78">
          <w:rPr>
            <w:noProof/>
            <w:webHidden/>
          </w:rPr>
          <w:tab/>
        </w:r>
        <w:r w:rsidR="00965C78">
          <w:rPr>
            <w:noProof/>
            <w:webHidden/>
          </w:rPr>
          <w:fldChar w:fldCharType="begin"/>
        </w:r>
        <w:r w:rsidR="00965C78">
          <w:rPr>
            <w:noProof/>
            <w:webHidden/>
          </w:rPr>
          <w:instrText xml:space="preserve"> PAGEREF _Toc502855288 \h </w:instrText>
        </w:r>
        <w:r w:rsidR="00965C78">
          <w:rPr>
            <w:noProof/>
            <w:webHidden/>
          </w:rPr>
        </w:r>
        <w:r w:rsidR="00965C78">
          <w:rPr>
            <w:noProof/>
            <w:webHidden/>
          </w:rPr>
          <w:fldChar w:fldCharType="separate"/>
        </w:r>
        <w:r w:rsidR="00743F02">
          <w:rPr>
            <w:noProof/>
            <w:webHidden/>
          </w:rPr>
          <w:t>118</w:t>
        </w:r>
        <w:r w:rsidR="00965C78">
          <w:rPr>
            <w:noProof/>
            <w:webHidden/>
          </w:rPr>
          <w:fldChar w:fldCharType="end"/>
        </w:r>
      </w:hyperlink>
    </w:p>
    <w:p w14:paraId="1075400B" w14:textId="6AEC4BB5" w:rsidR="00965C78" w:rsidRDefault="000A47A3">
      <w:pPr>
        <w:pStyle w:val="Sumrio3"/>
        <w:tabs>
          <w:tab w:val="left" w:pos="880"/>
        </w:tabs>
        <w:rPr>
          <w:rFonts w:asciiTheme="minorHAnsi" w:eastAsiaTheme="minorEastAsia" w:hAnsiTheme="minorHAnsi" w:cstheme="minorBidi"/>
          <w:noProof/>
          <w:sz w:val="22"/>
          <w:szCs w:val="22"/>
        </w:rPr>
      </w:pPr>
      <w:hyperlink w:anchor="_Toc502855289" w:history="1">
        <w:r w:rsidR="00965C78" w:rsidRPr="00FB3DD6">
          <w:rPr>
            <w:rStyle w:val="Hyperlink"/>
            <w:noProof/>
          </w:rPr>
          <w:t>4.2.9</w:t>
        </w:r>
        <w:r w:rsidR="00965C78">
          <w:rPr>
            <w:rFonts w:asciiTheme="minorHAnsi" w:eastAsiaTheme="minorEastAsia" w:hAnsiTheme="minorHAnsi" w:cstheme="minorBidi"/>
            <w:noProof/>
            <w:sz w:val="22"/>
            <w:szCs w:val="22"/>
          </w:rPr>
          <w:tab/>
        </w:r>
        <w:r w:rsidR="00965C78" w:rsidRPr="00FB3DD6">
          <w:rPr>
            <w:rStyle w:val="Hyperlink"/>
            <w:noProof/>
          </w:rPr>
          <w:t>Preços</w:t>
        </w:r>
        <w:r w:rsidR="00965C78">
          <w:rPr>
            <w:noProof/>
            <w:webHidden/>
          </w:rPr>
          <w:tab/>
        </w:r>
        <w:r w:rsidR="00965C78">
          <w:rPr>
            <w:noProof/>
            <w:webHidden/>
          </w:rPr>
          <w:fldChar w:fldCharType="begin"/>
        </w:r>
        <w:r w:rsidR="00965C78">
          <w:rPr>
            <w:noProof/>
            <w:webHidden/>
          </w:rPr>
          <w:instrText xml:space="preserve"> PAGEREF _Toc502855289 \h </w:instrText>
        </w:r>
        <w:r w:rsidR="00965C78">
          <w:rPr>
            <w:noProof/>
            <w:webHidden/>
          </w:rPr>
        </w:r>
        <w:r w:rsidR="00965C78">
          <w:rPr>
            <w:noProof/>
            <w:webHidden/>
          </w:rPr>
          <w:fldChar w:fldCharType="separate"/>
        </w:r>
        <w:r w:rsidR="00743F02">
          <w:rPr>
            <w:noProof/>
            <w:webHidden/>
          </w:rPr>
          <w:t>120</w:t>
        </w:r>
        <w:r w:rsidR="00965C78">
          <w:rPr>
            <w:noProof/>
            <w:webHidden/>
          </w:rPr>
          <w:fldChar w:fldCharType="end"/>
        </w:r>
      </w:hyperlink>
    </w:p>
    <w:p w14:paraId="7D269353" w14:textId="442BA977" w:rsidR="00965C78" w:rsidRDefault="000A47A3">
      <w:pPr>
        <w:pStyle w:val="Sumrio3"/>
        <w:tabs>
          <w:tab w:val="left" w:pos="1100"/>
        </w:tabs>
        <w:rPr>
          <w:rFonts w:asciiTheme="minorHAnsi" w:eastAsiaTheme="minorEastAsia" w:hAnsiTheme="minorHAnsi" w:cstheme="minorBidi"/>
          <w:noProof/>
          <w:sz w:val="22"/>
          <w:szCs w:val="22"/>
        </w:rPr>
      </w:pPr>
      <w:hyperlink w:anchor="_Toc502855290" w:history="1">
        <w:r w:rsidR="00965C78" w:rsidRPr="00FB3DD6">
          <w:rPr>
            <w:rStyle w:val="Hyperlink"/>
            <w:noProof/>
          </w:rPr>
          <w:t>4.2.10</w:t>
        </w:r>
        <w:r w:rsidR="00965C78">
          <w:rPr>
            <w:rFonts w:asciiTheme="minorHAnsi" w:eastAsiaTheme="minorEastAsia" w:hAnsiTheme="minorHAnsi" w:cstheme="minorBidi"/>
            <w:noProof/>
            <w:sz w:val="22"/>
            <w:szCs w:val="22"/>
          </w:rPr>
          <w:tab/>
        </w:r>
        <w:r w:rsidR="00965C78" w:rsidRPr="00FB3DD6">
          <w:rPr>
            <w:rStyle w:val="Hyperlink"/>
            <w:noProof/>
          </w:rPr>
          <w:t>Síntese das Modificações Realizadas</w:t>
        </w:r>
        <w:r w:rsidR="00965C78">
          <w:rPr>
            <w:noProof/>
            <w:webHidden/>
          </w:rPr>
          <w:tab/>
        </w:r>
        <w:r w:rsidR="00965C78">
          <w:rPr>
            <w:noProof/>
            <w:webHidden/>
          </w:rPr>
          <w:fldChar w:fldCharType="begin"/>
        </w:r>
        <w:r w:rsidR="00965C78">
          <w:rPr>
            <w:noProof/>
            <w:webHidden/>
          </w:rPr>
          <w:instrText xml:space="preserve"> PAGEREF _Toc502855290 \h </w:instrText>
        </w:r>
        <w:r w:rsidR="00965C78">
          <w:rPr>
            <w:noProof/>
            <w:webHidden/>
          </w:rPr>
        </w:r>
        <w:r w:rsidR="00965C78">
          <w:rPr>
            <w:noProof/>
            <w:webHidden/>
          </w:rPr>
          <w:fldChar w:fldCharType="separate"/>
        </w:r>
        <w:r w:rsidR="00743F02">
          <w:rPr>
            <w:noProof/>
            <w:webHidden/>
          </w:rPr>
          <w:t>121</w:t>
        </w:r>
        <w:r w:rsidR="00965C78">
          <w:rPr>
            <w:noProof/>
            <w:webHidden/>
          </w:rPr>
          <w:fldChar w:fldCharType="end"/>
        </w:r>
      </w:hyperlink>
    </w:p>
    <w:p w14:paraId="4BEED33C" w14:textId="5BE2AC38" w:rsidR="00965C78" w:rsidRDefault="000A47A3">
      <w:pPr>
        <w:pStyle w:val="Sumrio3"/>
        <w:tabs>
          <w:tab w:val="left" w:pos="1100"/>
        </w:tabs>
        <w:rPr>
          <w:rFonts w:asciiTheme="minorHAnsi" w:eastAsiaTheme="minorEastAsia" w:hAnsiTheme="minorHAnsi" w:cstheme="minorBidi"/>
          <w:noProof/>
          <w:sz w:val="22"/>
          <w:szCs w:val="22"/>
        </w:rPr>
      </w:pPr>
      <w:hyperlink w:anchor="_Toc502855291" w:history="1">
        <w:r w:rsidR="00965C78" w:rsidRPr="00FB3DD6">
          <w:rPr>
            <w:rStyle w:val="Hyperlink"/>
            <w:noProof/>
          </w:rPr>
          <w:t>4.2.11</w:t>
        </w:r>
        <w:r w:rsidR="00965C78">
          <w:rPr>
            <w:rFonts w:asciiTheme="minorHAnsi" w:eastAsiaTheme="minorEastAsia" w:hAnsiTheme="minorHAnsi" w:cstheme="minorBidi"/>
            <w:noProof/>
            <w:sz w:val="22"/>
            <w:szCs w:val="22"/>
          </w:rPr>
          <w:tab/>
        </w:r>
        <w:r w:rsidR="00965C78" w:rsidRPr="00FB3DD6">
          <w:rPr>
            <w:rStyle w:val="Hyperlink"/>
            <w:noProof/>
          </w:rPr>
          <w:t>Implementação e Teste do Modelo Computacional</w:t>
        </w:r>
        <w:r w:rsidR="00965C78">
          <w:rPr>
            <w:noProof/>
            <w:webHidden/>
          </w:rPr>
          <w:tab/>
        </w:r>
        <w:r w:rsidR="00965C78">
          <w:rPr>
            <w:noProof/>
            <w:webHidden/>
          </w:rPr>
          <w:fldChar w:fldCharType="begin"/>
        </w:r>
        <w:r w:rsidR="00965C78">
          <w:rPr>
            <w:noProof/>
            <w:webHidden/>
          </w:rPr>
          <w:instrText xml:space="preserve"> PAGEREF _Toc502855291 \h </w:instrText>
        </w:r>
        <w:r w:rsidR="00965C78">
          <w:rPr>
            <w:noProof/>
            <w:webHidden/>
          </w:rPr>
        </w:r>
        <w:r w:rsidR="00965C78">
          <w:rPr>
            <w:noProof/>
            <w:webHidden/>
          </w:rPr>
          <w:fldChar w:fldCharType="separate"/>
        </w:r>
        <w:r w:rsidR="00743F02">
          <w:rPr>
            <w:noProof/>
            <w:webHidden/>
          </w:rPr>
          <w:t>121</w:t>
        </w:r>
        <w:r w:rsidR="00965C78">
          <w:rPr>
            <w:noProof/>
            <w:webHidden/>
          </w:rPr>
          <w:fldChar w:fldCharType="end"/>
        </w:r>
      </w:hyperlink>
    </w:p>
    <w:p w14:paraId="242A76D8" w14:textId="6CC8F9AA" w:rsidR="00965C78" w:rsidRDefault="000A47A3">
      <w:pPr>
        <w:pStyle w:val="Sumrio2"/>
        <w:tabs>
          <w:tab w:val="left" w:pos="660"/>
          <w:tab w:val="right" w:leader="dot" w:pos="9061"/>
        </w:tabs>
        <w:rPr>
          <w:rFonts w:asciiTheme="minorHAnsi" w:eastAsiaTheme="minorEastAsia" w:hAnsiTheme="minorHAnsi" w:cstheme="minorBidi"/>
          <w:b w:val="0"/>
          <w:noProof/>
          <w:sz w:val="22"/>
          <w:szCs w:val="22"/>
        </w:rPr>
      </w:pPr>
      <w:hyperlink w:anchor="_Toc502855292" w:history="1">
        <w:r w:rsidR="00965C78" w:rsidRPr="00FB3DD6">
          <w:rPr>
            <w:rStyle w:val="Hyperlink"/>
            <w:noProof/>
          </w:rPr>
          <w:t>4.3</w:t>
        </w:r>
        <w:r w:rsidR="00965C78">
          <w:rPr>
            <w:rFonts w:asciiTheme="minorHAnsi" w:eastAsiaTheme="minorEastAsia" w:hAnsiTheme="minorHAnsi" w:cstheme="minorBidi"/>
            <w:b w:val="0"/>
            <w:noProof/>
            <w:sz w:val="22"/>
            <w:szCs w:val="22"/>
          </w:rPr>
          <w:tab/>
        </w:r>
        <w:r w:rsidR="00965C78" w:rsidRPr="00FB3DD6">
          <w:rPr>
            <w:rStyle w:val="Hyperlink"/>
            <w:noProof/>
          </w:rPr>
          <w:t>Algoritmos Desenvolvidos para a Análise RDM</w:t>
        </w:r>
        <w:r w:rsidR="00965C78">
          <w:rPr>
            <w:noProof/>
            <w:webHidden/>
          </w:rPr>
          <w:tab/>
        </w:r>
        <w:r w:rsidR="00965C78">
          <w:rPr>
            <w:noProof/>
            <w:webHidden/>
          </w:rPr>
          <w:fldChar w:fldCharType="begin"/>
        </w:r>
        <w:r w:rsidR="00965C78">
          <w:rPr>
            <w:noProof/>
            <w:webHidden/>
          </w:rPr>
          <w:instrText xml:space="preserve"> PAGEREF _Toc502855292 \h </w:instrText>
        </w:r>
        <w:r w:rsidR="00965C78">
          <w:rPr>
            <w:noProof/>
            <w:webHidden/>
          </w:rPr>
        </w:r>
        <w:r w:rsidR="00965C78">
          <w:rPr>
            <w:noProof/>
            <w:webHidden/>
          </w:rPr>
          <w:fldChar w:fldCharType="separate"/>
        </w:r>
        <w:r w:rsidR="00743F02">
          <w:rPr>
            <w:noProof/>
            <w:webHidden/>
          </w:rPr>
          <w:t>122</w:t>
        </w:r>
        <w:r w:rsidR="00965C78">
          <w:rPr>
            <w:noProof/>
            <w:webHidden/>
          </w:rPr>
          <w:fldChar w:fldCharType="end"/>
        </w:r>
      </w:hyperlink>
    </w:p>
    <w:p w14:paraId="0C1E1257" w14:textId="3BC2A792" w:rsidR="00965C78" w:rsidRDefault="000A47A3">
      <w:pPr>
        <w:pStyle w:val="Sumrio3"/>
        <w:tabs>
          <w:tab w:val="left" w:pos="880"/>
        </w:tabs>
        <w:rPr>
          <w:rFonts w:asciiTheme="minorHAnsi" w:eastAsiaTheme="minorEastAsia" w:hAnsiTheme="minorHAnsi" w:cstheme="minorBidi"/>
          <w:noProof/>
          <w:sz w:val="22"/>
          <w:szCs w:val="22"/>
        </w:rPr>
      </w:pPr>
      <w:hyperlink w:anchor="_Toc502855293" w:history="1">
        <w:r w:rsidR="00965C78" w:rsidRPr="00FB3DD6">
          <w:rPr>
            <w:rStyle w:val="Hyperlink"/>
            <w:noProof/>
          </w:rPr>
          <w:t>4.3.1</w:t>
        </w:r>
        <w:r w:rsidR="00965C78">
          <w:rPr>
            <w:rFonts w:asciiTheme="minorHAnsi" w:eastAsiaTheme="minorEastAsia" w:hAnsiTheme="minorHAnsi" w:cstheme="minorBidi"/>
            <w:noProof/>
            <w:sz w:val="22"/>
            <w:szCs w:val="22"/>
          </w:rPr>
          <w:tab/>
        </w:r>
        <w:r w:rsidR="00965C78" w:rsidRPr="00FB3DD6">
          <w:rPr>
            <w:rStyle w:val="Hyperlink"/>
            <w:noProof/>
          </w:rPr>
          <w:t>Módulos da Ferramenta Computacional</w:t>
        </w:r>
        <w:r w:rsidR="00965C78">
          <w:rPr>
            <w:noProof/>
            <w:webHidden/>
          </w:rPr>
          <w:tab/>
        </w:r>
        <w:r w:rsidR="00965C78">
          <w:rPr>
            <w:noProof/>
            <w:webHidden/>
          </w:rPr>
          <w:fldChar w:fldCharType="begin"/>
        </w:r>
        <w:r w:rsidR="00965C78">
          <w:rPr>
            <w:noProof/>
            <w:webHidden/>
          </w:rPr>
          <w:instrText xml:space="preserve"> PAGEREF _Toc502855293 \h </w:instrText>
        </w:r>
        <w:r w:rsidR="00965C78">
          <w:rPr>
            <w:noProof/>
            <w:webHidden/>
          </w:rPr>
        </w:r>
        <w:r w:rsidR="00965C78">
          <w:rPr>
            <w:noProof/>
            <w:webHidden/>
          </w:rPr>
          <w:fldChar w:fldCharType="separate"/>
        </w:r>
        <w:r w:rsidR="00743F02">
          <w:rPr>
            <w:noProof/>
            <w:webHidden/>
          </w:rPr>
          <w:t>126</w:t>
        </w:r>
        <w:r w:rsidR="00965C78">
          <w:rPr>
            <w:noProof/>
            <w:webHidden/>
          </w:rPr>
          <w:fldChar w:fldCharType="end"/>
        </w:r>
      </w:hyperlink>
    </w:p>
    <w:p w14:paraId="78B24D39" w14:textId="56A55023" w:rsidR="00965C78" w:rsidRDefault="000A47A3">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2855294" w:history="1">
        <w:r w:rsidR="00965C78" w:rsidRPr="00FB3DD6">
          <w:rPr>
            <w:rStyle w:val="Hyperlink"/>
            <w:noProof/>
          </w:rPr>
          <w:t>5.</w:t>
        </w:r>
        <w:r w:rsidR="00965C78">
          <w:rPr>
            <w:rFonts w:asciiTheme="minorHAnsi" w:eastAsiaTheme="minorEastAsia" w:hAnsiTheme="minorHAnsi" w:cstheme="minorBidi"/>
            <w:b w:val="0"/>
            <w:caps w:val="0"/>
            <w:noProof/>
            <w:sz w:val="22"/>
            <w:szCs w:val="22"/>
          </w:rPr>
          <w:tab/>
        </w:r>
        <w:r w:rsidR="00965C78" w:rsidRPr="00FB3DD6">
          <w:rPr>
            <w:rStyle w:val="Hyperlink"/>
            <w:noProof/>
          </w:rPr>
          <w:t>Análise RDM</w:t>
        </w:r>
        <w:r w:rsidR="00965C78">
          <w:rPr>
            <w:noProof/>
            <w:webHidden/>
          </w:rPr>
          <w:tab/>
        </w:r>
        <w:r w:rsidR="00965C78">
          <w:rPr>
            <w:noProof/>
            <w:webHidden/>
          </w:rPr>
          <w:fldChar w:fldCharType="begin"/>
        </w:r>
        <w:r w:rsidR="00965C78">
          <w:rPr>
            <w:noProof/>
            <w:webHidden/>
          </w:rPr>
          <w:instrText xml:space="preserve"> PAGEREF _Toc502855294 \h </w:instrText>
        </w:r>
        <w:r w:rsidR="00965C78">
          <w:rPr>
            <w:noProof/>
            <w:webHidden/>
          </w:rPr>
        </w:r>
        <w:r w:rsidR="00965C78">
          <w:rPr>
            <w:noProof/>
            <w:webHidden/>
          </w:rPr>
          <w:fldChar w:fldCharType="separate"/>
        </w:r>
        <w:r w:rsidR="00743F02">
          <w:rPr>
            <w:noProof/>
            <w:webHidden/>
          </w:rPr>
          <w:t>131</w:t>
        </w:r>
        <w:r w:rsidR="00965C78">
          <w:rPr>
            <w:noProof/>
            <w:webHidden/>
          </w:rPr>
          <w:fldChar w:fldCharType="end"/>
        </w:r>
      </w:hyperlink>
    </w:p>
    <w:p w14:paraId="6B4977B2" w14:textId="61449A06" w:rsidR="00965C78" w:rsidRDefault="000A47A3">
      <w:pPr>
        <w:pStyle w:val="Sumrio2"/>
        <w:tabs>
          <w:tab w:val="left" w:pos="660"/>
          <w:tab w:val="right" w:leader="dot" w:pos="9061"/>
        </w:tabs>
        <w:rPr>
          <w:rFonts w:asciiTheme="minorHAnsi" w:eastAsiaTheme="minorEastAsia" w:hAnsiTheme="minorHAnsi" w:cstheme="minorBidi"/>
          <w:b w:val="0"/>
          <w:noProof/>
          <w:sz w:val="22"/>
          <w:szCs w:val="22"/>
        </w:rPr>
      </w:pPr>
      <w:hyperlink w:anchor="_Toc502855295" w:history="1">
        <w:r w:rsidR="00965C78" w:rsidRPr="00FB3DD6">
          <w:rPr>
            <w:rStyle w:val="Hyperlink"/>
            <w:noProof/>
          </w:rPr>
          <w:t>5.1</w:t>
        </w:r>
        <w:r w:rsidR="00965C78">
          <w:rPr>
            <w:rFonts w:asciiTheme="minorHAnsi" w:eastAsiaTheme="minorEastAsia" w:hAnsiTheme="minorHAnsi" w:cstheme="minorBidi"/>
            <w:b w:val="0"/>
            <w:noProof/>
            <w:sz w:val="22"/>
            <w:szCs w:val="22"/>
          </w:rPr>
          <w:tab/>
        </w:r>
        <w:r w:rsidR="00965C78" w:rsidRPr="00FB3DD6">
          <w:rPr>
            <w:rStyle w:val="Hyperlink"/>
            <w:noProof/>
          </w:rPr>
          <w:t>Geração de Casos</w:t>
        </w:r>
        <w:r w:rsidR="00965C78">
          <w:rPr>
            <w:noProof/>
            <w:webHidden/>
          </w:rPr>
          <w:tab/>
        </w:r>
        <w:r w:rsidR="00965C78">
          <w:rPr>
            <w:noProof/>
            <w:webHidden/>
          </w:rPr>
          <w:fldChar w:fldCharType="begin"/>
        </w:r>
        <w:r w:rsidR="00965C78">
          <w:rPr>
            <w:noProof/>
            <w:webHidden/>
          </w:rPr>
          <w:instrText xml:space="preserve"> PAGEREF _Toc502855295 \h </w:instrText>
        </w:r>
        <w:r w:rsidR="00965C78">
          <w:rPr>
            <w:noProof/>
            <w:webHidden/>
          </w:rPr>
        </w:r>
        <w:r w:rsidR="00965C78">
          <w:rPr>
            <w:noProof/>
            <w:webHidden/>
          </w:rPr>
          <w:fldChar w:fldCharType="separate"/>
        </w:r>
        <w:r w:rsidR="00743F02">
          <w:rPr>
            <w:rFonts w:ascii="Times New Roman" w:hAnsi="Times New Roman"/>
            <w:b w:val="0"/>
            <w:bCs/>
            <w:noProof/>
            <w:webHidden/>
          </w:rPr>
          <w:t>Erro! Indicador não definido.</w:t>
        </w:r>
        <w:r w:rsidR="00965C78">
          <w:rPr>
            <w:noProof/>
            <w:webHidden/>
          </w:rPr>
          <w:fldChar w:fldCharType="end"/>
        </w:r>
      </w:hyperlink>
    </w:p>
    <w:p w14:paraId="7C81C865" w14:textId="63FE7CC8" w:rsidR="00965C78" w:rsidRDefault="000A47A3">
      <w:pPr>
        <w:pStyle w:val="Sumrio2"/>
        <w:tabs>
          <w:tab w:val="left" w:pos="660"/>
          <w:tab w:val="right" w:leader="dot" w:pos="9061"/>
        </w:tabs>
        <w:rPr>
          <w:rFonts w:asciiTheme="minorHAnsi" w:eastAsiaTheme="minorEastAsia" w:hAnsiTheme="minorHAnsi" w:cstheme="minorBidi"/>
          <w:b w:val="0"/>
          <w:noProof/>
          <w:sz w:val="22"/>
          <w:szCs w:val="22"/>
        </w:rPr>
      </w:pPr>
      <w:hyperlink w:anchor="_Toc502855296" w:history="1">
        <w:r w:rsidR="00965C78" w:rsidRPr="00FB3DD6">
          <w:rPr>
            <w:rStyle w:val="Hyperlink"/>
            <w:noProof/>
          </w:rPr>
          <w:t>5.2</w:t>
        </w:r>
        <w:r w:rsidR="00965C78">
          <w:rPr>
            <w:rFonts w:asciiTheme="minorHAnsi" w:eastAsiaTheme="minorEastAsia" w:hAnsiTheme="minorHAnsi" w:cstheme="minorBidi"/>
            <w:b w:val="0"/>
            <w:noProof/>
            <w:sz w:val="22"/>
            <w:szCs w:val="22"/>
          </w:rPr>
          <w:tab/>
        </w:r>
        <w:r w:rsidR="00965C78" w:rsidRPr="00FB3DD6">
          <w:rPr>
            <w:rStyle w:val="Hyperlink"/>
            <w:noProof/>
          </w:rPr>
          <w:t>Análise de Vulnerabilidades</w:t>
        </w:r>
        <w:r w:rsidR="00965C78">
          <w:rPr>
            <w:noProof/>
            <w:webHidden/>
          </w:rPr>
          <w:tab/>
        </w:r>
        <w:r w:rsidR="00965C78">
          <w:rPr>
            <w:noProof/>
            <w:webHidden/>
          </w:rPr>
          <w:fldChar w:fldCharType="begin"/>
        </w:r>
        <w:r w:rsidR="00965C78">
          <w:rPr>
            <w:noProof/>
            <w:webHidden/>
          </w:rPr>
          <w:instrText xml:space="preserve"> PAGEREF _Toc502855296 \h </w:instrText>
        </w:r>
        <w:r w:rsidR="00965C78">
          <w:rPr>
            <w:noProof/>
            <w:webHidden/>
          </w:rPr>
        </w:r>
        <w:r w:rsidR="00965C78">
          <w:rPr>
            <w:noProof/>
            <w:webHidden/>
          </w:rPr>
          <w:fldChar w:fldCharType="separate"/>
        </w:r>
        <w:r w:rsidR="00743F02">
          <w:rPr>
            <w:noProof/>
            <w:webHidden/>
          </w:rPr>
          <w:t>139</w:t>
        </w:r>
        <w:r w:rsidR="00965C78">
          <w:rPr>
            <w:noProof/>
            <w:webHidden/>
          </w:rPr>
          <w:fldChar w:fldCharType="end"/>
        </w:r>
      </w:hyperlink>
    </w:p>
    <w:p w14:paraId="19F1B7B7" w14:textId="3D917BAC" w:rsidR="00965C78" w:rsidRDefault="000A47A3">
      <w:pPr>
        <w:pStyle w:val="Sumrio2"/>
        <w:tabs>
          <w:tab w:val="left" w:pos="660"/>
          <w:tab w:val="right" w:leader="dot" w:pos="9061"/>
        </w:tabs>
        <w:rPr>
          <w:rFonts w:asciiTheme="minorHAnsi" w:eastAsiaTheme="minorEastAsia" w:hAnsiTheme="minorHAnsi" w:cstheme="minorBidi"/>
          <w:b w:val="0"/>
          <w:noProof/>
          <w:sz w:val="22"/>
          <w:szCs w:val="22"/>
        </w:rPr>
      </w:pPr>
      <w:hyperlink w:anchor="_Toc502855297" w:history="1">
        <w:r w:rsidR="00965C78" w:rsidRPr="00FB3DD6">
          <w:rPr>
            <w:rStyle w:val="Hyperlink"/>
            <w:noProof/>
          </w:rPr>
          <w:t>5.3</w:t>
        </w:r>
        <w:r w:rsidR="00965C78">
          <w:rPr>
            <w:rFonts w:asciiTheme="minorHAnsi" w:eastAsiaTheme="minorEastAsia" w:hAnsiTheme="minorHAnsi" w:cstheme="minorBidi"/>
            <w:b w:val="0"/>
            <w:noProof/>
            <w:sz w:val="22"/>
            <w:szCs w:val="22"/>
          </w:rPr>
          <w:tab/>
        </w:r>
        <w:r w:rsidR="00965C78" w:rsidRPr="00FB3DD6">
          <w:rPr>
            <w:rStyle w:val="Hyperlink"/>
            <w:noProof/>
          </w:rPr>
          <w:t>Análise de Tradeoffs</w:t>
        </w:r>
        <w:r w:rsidR="00965C78">
          <w:rPr>
            <w:noProof/>
            <w:webHidden/>
          </w:rPr>
          <w:tab/>
        </w:r>
        <w:r w:rsidR="00965C78">
          <w:rPr>
            <w:noProof/>
            <w:webHidden/>
          </w:rPr>
          <w:fldChar w:fldCharType="begin"/>
        </w:r>
        <w:r w:rsidR="00965C78">
          <w:rPr>
            <w:noProof/>
            <w:webHidden/>
          </w:rPr>
          <w:instrText xml:space="preserve"> PAGEREF _Toc502855297 \h </w:instrText>
        </w:r>
        <w:r w:rsidR="00965C78">
          <w:rPr>
            <w:noProof/>
            <w:webHidden/>
          </w:rPr>
        </w:r>
        <w:r w:rsidR="00965C78">
          <w:rPr>
            <w:noProof/>
            <w:webHidden/>
          </w:rPr>
          <w:fldChar w:fldCharType="separate"/>
        </w:r>
        <w:r w:rsidR="00743F02">
          <w:rPr>
            <w:noProof/>
            <w:webHidden/>
          </w:rPr>
          <w:t>151</w:t>
        </w:r>
        <w:r w:rsidR="00965C78">
          <w:rPr>
            <w:noProof/>
            <w:webHidden/>
          </w:rPr>
          <w:fldChar w:fldCharType="end"/>
        </w:r>
      </w:hyperlink>
    </w:p>
    <w:p w14:paraId="6921A60B" w14:textId="3554D292" w:rsidR="00965C78" w:rsidRDefault="000A47A3">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2855298" w:history="1">
        <w:r w:rsidR="00965C78" w:rsidRPr="00FB3DD6">
          <w:rPr>
            <w:rStyle w:val="Hyperlink"/>
            <w:noProof/>
          </w:rPr>
          <w:t>6.</w:t>
        </w:r>
        <w:r w:rsidR="00965C78">
          <w:rPr>
            <w:rFonts w:asciiTheme="minorHAnsi" w:eastAsiaTheme="minorEastAsia" w:hAnsiTheme="minorHAnsi" w:cstheme="minorBidi"/>
            <w:b w:val="0"/>
            <w:caps w:val="0"/>
            <w:noProof/>
            <w:sz w:val="22"/>
            <w:szCs w:val="22"/>
          </w:rPr>
          <w:tab/>
        </w:r>
        <w:r w:rsidR="00965C78" w:rsidRPr="00FB3DD6">
          <w:rPr>
            <w:rStyle w:val="Hyperlink"/>
            <w:noProof/>
          </w:rPr>
          <w:t>Discussão dos Resultados</w:t>
        </w:r>
        <w:r w:rsidR="00965C78">
          <w:rPr>
            <w:noProof/>
            <w:webHidden/>
          </w:rPr>
          <w:tab/>
        </w:r>
        <w:r w:rsidR="00965C78">
          <w:rPr>
            <w:noProof/>
            <w:webHidden/>
          </w:rPr>
          <w:fldChar w:fldCharType="begin"/>
        </w:r>
        <w:r w:rsidR="00965C78">
          <w:rPr>
            <w:noProof/>
            <w:webHidden/>
          </w:rPr>
          <w:instrText xml:space="preserve"> PAGEREF _Toc502855298 \h </w:instrText>
        </w:r>
        <w:r w:rsidR="00965C78">
          <w:rPr>
            <w:noProof/>
            <w:webHidden/>
          </w:rPr>
        </w:r>
        <w:r w:rsidR="00965C78">
          <w:rPr>
            <w:noProof/>
            <w:webHidden/>
          </w:rPr>
          <w:fldChar w:fldCharType="separate"/>
        </w:r>
        <w:r w:rsidR="00743F02">
          <w:rPr>
            <w:noProof/>
            <w:webHidden/>
          </w:rPr>
          <w:t>153</w:t>
        </w:r>
        <w:r w:rsidR="00965C78">
          <w:rPr>
            <w:noProof/>
            <w:webHidden/>
          </w:rPr>
          <w:fldChar w:fldCharType="end"/>
        </w:r>
      </w:hyperlink>
    </w:p>
    <w:p w14:paraId="4AEBE789" w14:textId="494A9196" w:rsidR="00965C78" w:rsidRDefault="000A47A3">
      <w:pPr>
        <w:pStyle w:val="Sumrio2"/>
        <w:tabs>
          <w:tab w:val="left" w:pos="660"/>
          <w:tab w:val="right" w:leader="dot" w:pos="9061"/>
        </w:tabs>
        <w:rPr>
          <w:rFonts w:asciiTheme="minorHAnsi" w:eastAsiaTheme="minorEastAsia" w:hAnsiTheme="minorHAnsi" w:cstheme="minorBidi"/>
          <w:b w:val="0"/>
          <w:noProof/>
          <w:sz w:val="22"/>
          <w:szCs w:val="22"/>
        </w:rPr>
      </w:pPr>
      <w:hyperlink w:anchor="_Toc502855299" w:history="1">
        <w:r w:rsidR="00965C78" w:rsidRPr="00FB3DD6">
          <w:rPr>
            <w:rStyle w:val="Hyperlink"/>
            <w:noProof/>
          </w:rPr>
          <w:t>6.1</w:t>
        </w:r>
        <w:r w:rsidR="00965C78">
          <w:rPr>
            <w:rFonts w:asciiTheme="minorHAnsi" w:eastAsiaTheme="minorEastAsia" w:hAnsiTheme="minorHAnsi" w:cstheme="minorBidi"/>
            <w:b w:val="0"/>
            <w:noProof/>
            <w:sz w:val="22"/>
            <w:szCs w:val="22"/>
          </w:rPr>
          <w:tab/>
        </w:r>
        <w:r w:rsidR="00965C78" w:rsidRPr="00FB3DD6">
          <w:rPr>
            <w:rStyle w:val="Hyperlink"/>
            <w:noProof/>
          </w:rPr>
          <w:t>Implicações para a Manufatura Aditiva</w:t>
        </w:r>
        <w:r w:rsidR="00965C78">
          <w:rPr>
            <w:noProof/>
            <w:webHidden/>
          </w:rPr>
          <w:tab/>
        </w:r>
        <w:r w:rsidR="00965C78">
          <w:rPr>
            <w:noProof/>
            <w:webHidden/>
          </w:rPr>
          <w:fldChar w:fldCharType="begin"/>
        </w:r>
        <w:r w:rsidR="00965C78">
          <w:rPr>
            <w:noProof/>
            <w:webHidden/>
          </w:rPr>
          <w:instrText xml:space="preserve"> PAGEREF _Toc502855299 \h </w:instrText>
        </w:r>
        <w:r w:rsidR="00965C78">
          <w:rPr>
            <w:noProof/>
            <w:webHidden/>
          </w:rPr>
        </w:r>
        <w:r w:rsidR="00965C78">
          <w:rPr>
            <w:noProof/>
            <w:webHidden/>
          </w:rPr>
          <w:fldChar w:fldCharType="separate"/>
        </w:r>
        <w:r w:rsidR="00743F02">
          <w:rPr>
            <w:noProof/>
            <w:webHidden/>
          </w:rPr>
          <w:t>153</w:t>
        </w:r>
        <w:r w:rsidR="00965C78">
          <w:rPr>
            <w:noProof/>
            <w:webHidden/>
          </w:rPr>
          <w:fldChar w:fldCharType="end"/>
        </w:r>
      </w:hyperlink>
    </w:p>
    <w:p w14:paraId="571E500E" w14:textId="3F45EFFA" w:rsidR="00965C78" w:rsidRDefault="000A47A3">
      <w:pPr>
        <w:pStyle w:val="Sumrio2"/>
        <w:tabs>
          <w:tab w:val="left" w:pos="660"/>
          <w:tab w:val="right" w:leader="dot" w:pos="9061"/>
        </w:tabs>
        <w:rPr>
          <w:rFonts w:asciiTheme="minorHAnsi" w:eastAsiaTheme="minorEastAsia" w:hAnsiTheme="minorHAnsi" w:cstheme="minorBidi"/>
          <w:b w:val="0"/>
          <w:noProof/>
          <w:sz w:val="22"/>
          <w:szCs w:val="22"/>
        </w:rPr>
      </w:pPr>
      <w:hyperlink w:anchor="_Toc502855300" w:history="1">
        <w:r w:rsidR="00965C78" w:rsidRPr="00FB3DD6">
          <w:rPr>
            <w:rStyle w:val="Hyperlink"/>
            <w:noProof/>
          </w:rPr>
          <w:t>6.2</w:t>
        </w:r>
        <w:r w:rsidR="00965C78">
          <w:rPr>
            <w:rFonts w:asciiTheme="minorHAnsi" w:eastAsiaTheme="minorEastAsia" w:hAnsiTheme="minorHAnsi" w:cstheme="minorBidi"/>
            <w:b w:val="0"/>
            <w:noProof/>
            <w:sz w:val="22"/>
            <w:szCs w:val="22"/>
          </w:rPr>
          <w:tab/>
        </w:r>
        <w:r w:rsidR="00965C78" w:rsidRPr="00FB3DD6">
          <w:rPr>
            <w:rStyle w:val="Hyperlink"/>
            <w:noProof/>
          </w:rPr>
          <w:t>Implicações para a Avaliação de Decisões Estratégicas</w:t>
        </w:r>
        <w:r w:rsidR="00965C78">
          <w:rPr>
            <w:noProof/>
            <w:webHidden/>
          </w:rPr>
          <w:tab/>
        </w:r>
        <w:r w:rsidR="00965C78">
          <w:rPr>
            <w:noProof/>
            <w:webHidden/>
          </w:rPr>
          <w:fldChar w:fldCharType="begin"/>
        </w:r>
        <w:r w:rsidR="00965C78">
          <w:rPr>
            <w:noProof/>
            <w:webHidden/>
          </w:rPr>
          <w:instrText xml:space="preserve"> PAGEREF _Toc502855300 \h </w:instrText>
        </w:r>
        <w:r w:rsidR="00965C78">
          <w:rPr>
            <w:noProof/>
            <w:webHidden/>
          </w:rPr>
        </w:r>
        <w:r w:rsidR="00965C78">
          <w:rPr>
            <w:noProof/>
            <w:webHidden/>
          </w:rPr>
          <w:fldChar w:fldCharType="separate"/>
        </w:r>
        <w:r w:rsidR="00743F02">
          <w:rPr>
            <w:rFonts w:ascii="Times New Roman" w:hAnsi="Times New Roman"/>
            <w:b w:val="0"/>
            <w:bCs/>
            <w:noProof/>
            <w:webHidden/>
          </w:rPr>
          <w:t>Erro! Indicador não definido.</w:t>
        </w:r>
        <w:r w:rsidR="00965C78">
          <w:rPr>
            <w:noProof/>
            <w:webHidden/>
          </w:rPr>
          <w:fldChar w:fldCharType="end"/>
        </w:r>
      </w:hyperlink>
    </w:p>
    <w:p w14:paraId="40F20865" w14:textId="13361837" w:rsidR="00965C78" w:rsidRDefault="000A47A3">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2855301" w:history="1">
        <w:r w:rsidR="00965C78" w:rsidRPr="00FB3DD6">
          <w:rPr>
            <w:rStyle w:val="Hyperlink"/>
            <w:noProof/>
          </w:rPr>
          <w:t>7.</w:t>
        </w:r>
        <w:r w:rsidR="00965C78">
          <w:rPr>
            <w:rFonts w:asciiTheme="minorHAnsi" w:eastAsiaTheme="minorEastAsia" w:hAnsiTheme="minorHAnsi" w:cstheme="minorBidi"/>
            <w:b w:val="0"/>
            <w:caps w:val="0"/>
            <w:noProof/>
            <w:sz w:val="22"/>
            <w:szCs w:val="22"/>
          </w:rPr>
          <w:tab/>
        </w:r>
        <w:r w:rsidR="00965C78" w:rsidRPr="00FB3DD6">
          <w:rPr>
            <w:rStyle w:val="Hyperlink"/>
            <w:noProof/>
          </w:rPr>
          <w:t>Conclusões</w:t>
        </w:r>
        <w:r w:rsidR="00965C78">
          <w:rPr>
            <w:noProof/>
            <w:webHidden/>
          </w:rPr>
          <w:tab/>
        </w:r>
        <w:r w:rsidR="00965C78">
          <w:rPr>
            <w:noProof/>
            <w:webHidden/>
          </w:rPr>
          <w:fldChar w:fldCharType="begin"/>
        </w:r>
        <w:r w:rsidR="00965C78">
          <w:rPr>
            <w:noProof/>
            <w:webHidden/>
          </w:rPr>
          <w:instrText xml:space="preserve"> PAGEREF _Toc502855301 \h </w:instrText>
        </w:r>
        <w:r w:rsidR="00965C78">
          <w:rPr>
            <w:noProof/>
            <w:webHidden/>
          </w:rPr>
        </w:r>
        <w:r w:rsidR="00965C78">
          <w:rPr>
            <w:noProof/>
            <w:webHidden/>
          </w:rPr>
          <w:fldChar w:fldCharType="separate"/>
        </w:r>
        <w:r w:rsidR="00743F02">
          <w:rPr>
            <w:noProof/>
            <w:webHidden/>
          </w:rPr>
          <w:t>154</w:t>
        </w:r>
        <w:r w:rsidR="00965C78">
          <w:rPr>
            <w:noProof/>
            <w:webHidden/>
          </w:rPr>
          <w:fldChar w:fldCharType="end"/>
        </w:r>
      </w:hyperlink>
    </w:p>
    <w:p w14:paraId="2038E655" w14:textId="7E5F94C1" w:rsidR="00965C78" w:rsidRDefault="000A47A3">
      <w:pPr>
        <w:pStyle w:val="Sumrio1"/>
        <w:tabs>
          <w:tab w:val="right" w:leader="dot" w:pos="9061"/>
        </w:tabs>
        <w:rPr>
          <w:rFonts w:asciiTheme="minorHAnsi" w:eastAsiaTheme="minorEastAsia" w:hAnsiTheme="minorHAnsi" w:cstheme="minorBidi"/>
          <w:b w:val="0"/>
          <w:caps w:val="0"/>
          <w:noProof/>
          <w:sz w:val="22"/>
          <w:szCs w:val="22"/>
        </w:rPr>
      </w:pPr>
      <w:hyperlink w:anchor="_Toc502855302" w:history="1">
        <w:r w:rsidR="00965C78" w:rsidRPr="00FB3DD6">
          <w:rPr>
            <w:rStyle w:val="Hyperlink"/>
            <w:noProof/>
            <w:lang w:val="en-US"/>
          </w:rPr>
          <w:t>REFERÊNCIAS</w:t>
        </w:r>
        <w:r w:rsidR="00965C78">
          <w:rPr>
            <w:noProof/>
            <w:webHidden/>
          </w:rPr>
          <w:tab/>
        </w:r>
        <w:r w:rsidR="00965C78">
          <w:rPr>
            <w:noProof/>
            <w:webHidden/>
          </w:rPr>
          <w:fldChar w:fldCharType="begin"/>
        </w:r>
        <w:r w:rsidR="00965C78">
          <w:rPr>
            <w:noProof/>
            <w:webHidden/>
          </w:rPr>
          <w:instrText xml:space="preserve"> PAGEREF _Toc502855302 \h </w:instrText>
        </w:r>
        <w:r w:rsidR="00965C78">
          <w:rPr>
            <w:noProof/>
            <w:webHidden/>
          </w:rPr>
        </w:r>
        <w:r w:rsidR="00965C78">
          <w:rPr>
            <w:noProof/>
            <w:webHidden/>
          </w:rPr>
          <w:fldChar w:fldCharType="separate"/>
        </w:r>
        <w:r w:rsidR="00743F02">
          <w:rPr>
            <w:noProof/>
            <w:webHidden/>
          </w:rPr>
          <w:t>154</w:t>
        </w:r>
        <w:r w:rsidR="00965C78">
          <w:rPr>
            <w:noProof/>
            <w:webHidden/>
          </w:rPr>
          <w:fldChar w:fldCharType="end"/>
        </w:r>
      </w:hyperlink>
    </w:p>
    <w:p w14:paraId="41E903F9" w14:textId="6640B577" w:rsidR="00965C78" w:rsidRDefault="000A47A3">
      <w:pPr>
        <w:pStyle w:val="Sumrio1"/>
        <w:tabs>
          <w:tab w:val="right" w:leader="dot" w:pos="9061"/>
        </w:tabs>
        <w:rPr>
          <w:rFonts w:asciiTheme="minorHAnsi" w:eastAsiaTheme="minorEastAsia" w:hAnsiTheme="minorHAnsi" w:cstheme="minorBidi"/>
          <w:b w:val="0"/>
          <w:caps w:val="0"/>
          <w:noProof/>
          <w:sz w:val="22"/>
          <w:szCs w:val="22"/>
        </w:rPr>
      </w:pPr>
      <w:hyperlink w:anchor="_Toc502855303" w:history="1">
        <w:r w:rsidR="00965C78" w:rsidRPr="00FB3DD6">
          <w:rPr>
            <w:rStyle w:val="Hyperlink"/>
            <w:noProof/>
          </w:rPr>
          <w:t>A</w:t>
        </w:r>
        <w:r w:rsidR="00965C78" w:rsidRPr="00FB3DD6">
          <w:rPr>
            <w:rStyle w:val="Hyperlink"/>
            <w:rFonts w:eastAsia="Calibri" w:cs="Arial"/>
            <w:noProof/>
            <w:spacing w:val="5"/>
            <w:kern w:val="32"/>
          </w:rPr>
          <w:t>PÊNDIC</w:t>
        </w:r>
        <w:r w:rsidR="00965C78" w:rsidRPr="00FB3DD6">
          <w:rPr>
            <w:rStyle w:val="Hyperlink"/>
            <w:noProof/>
          </w:rPr>
          <w:t>E A – Protocolo da Revisão Sistemática da Literatura</w:t>
        </w:r>
        <w:r w:rsidR="00965C78">
          <w:rPr>
            <w:noProof/>
            <w:webHidden/>
          </w:rPr>
          <w:tab/>
        </w:r>
        <w:r w:rsidR="00965C78">
          <w:rPr>
            <w:noProof/>
            <w:webHidden/>
          </w:rPr>
          <w:fldChar w:fldCharType="begin"/>
        </w:r>
        <w:r w:rsidR="00965C78">
          <w:rPr>
            <w:noProof/>
            <w:webHidden/>
          </w:rPr>
          <w:instrText xml:space="preserve"> PAGEREF _Toc502855303 \h </w:instrText>
        </w:r>
        <w:r w:rsidR="00965C78">
          <w:rPr>
            <w:noProof/>
            <w:webHidden/>
          </w:rPr>
        </w:r>
        <w:r w:rsidR="00965C78">
          <w:rPr>
            <w:noProof/>
            <w:webHidden/>
          </w:rPr>
          <w:fldChar w:fldCharType="separate"/>
        </w:r>
        <w:r w:rsidR="00743F02">
          <w:rPr>
            <w:noProof/>
            <w:webHidden/>
          </w:rPr>
          <w:t>167</w:t>
        </w:r>
        <w:r w:rsidR="00965C78">
          <w:rPr>
            <w:noProof/>
            <w:webHidden/>
          </w:rPr>
          <w:fldChar w:fldCharType="end"/>
        </w:r>
      </w:hyperlink>
    </w:p>
    <w:p w14:paraId="234A5108" w14:textId="20ABE587" w:rsidR="00965C78" w:rsidRDefault="000A47A3">
      <w:pPr>
        <w:pStyle w:val="Sumrio1"/>
        <w:tabs>
          <w:tab w:val="right" w:leader="dot" w:pos="9061"/>
        </w:tabs>
        <w:rPr>
          <w:rFonts w:asciiTheme="minorHAnsi" w:eastAsiaTheme="minorEastAsia" w:hAnsiTheme="minorHAnsi" w:cstheme="minorBidi"/>
          <w:b w:val="0"/>
          <w:caps w:val="0"/>
          <w:noProof/>
          <w:sz w:val="22"/>
          <w:szCs w:val="22"/>
        </w:rPr>
      </w:pPr>
      <w:hyperlink w:anchor="_Toc502855304" w:history="1">
        <w:r w:rsidR="00965C78" w:rsidRPr="00FB3DD6">
          <w:rPr>
            <w:rStyle w:val="Hyperlink"/>
            <w:noProof/>
          </w:rPr>
          <w:t>A</w:t>
        </w:r>
        <w:r w:rsidR="00965C78" w:rsidRPr="00FB3DD6">
          <w:rPr>
            <w:rStyle w:val="Hyperlink"/>
            <w:rFonts w:eastAsia="Calibri" w:cs="Arial"/>
            <w:noProof/>
            <w:spacing w:val="5"/>
            <w:kern w:val="32"/>
          </w:rPr>
          <w:t>PÊNDIC</w:t>
        </w:r>
        <w:r w:rsidR="00965C78" w:rsidRPr="00FB3DD6">
          <w:rPr>
            <w:rStyle w:val="Hyperlink"/>
            <w:noProof/>
          </w:rPr>
          <w:t>E B – Literatura Analisada sobre Decisões Estratégicas sob Incerteza</w:t>
        </w:r>
        <w:r w:rsidR="00965C78">
          <w:rPr>
            <w:noProof/>
            <w:webHidden/>
          </w:rPr>
          <w:tab/>
        </w:r>
        <w:r w:rsidR="00965C78">
          <w:rPr>
            <w:noProof/>
            <w:webHidden/>
          </w:rPr>
          <w:fldChar w:fldCharType="begin"/>
        </w:r>
        <w:r w:rsidR="00965C78">
          <w:rPr>
            <w:noProof/>
            <w:webHidden/>
          </w:rPr>
          <w:instrText xml:space="preserve"> PAGEREF _Toc502855304 \h </w:instrText>
        </w:r>
        <w:r w:rsidR="00965C78">
          <w:rPr>
            <w:noProof/>
            <w:webHidden/>
          </w:rPr>
        </w:r>
        <w:r w:rsidR="00965C78">
          <w:rPr>
            <w:noProof/>
            <w:webHidden/>
          </w:rPr>
          <w:fldChar w:fldCharType="separate"/>
        </w:r>
        <w:r w:rsidR="00743F02">
          <w:rPr>
            <w:noProof/>
            <w:webHidden/>
          </w:rPr>
          <w:t>171</w:t>
        </w:r>
        <w:r w:rsidR="00965C78">
          <w:rPr>
            <w:noProof/>
            <w:webHidden/>
          </w:rPr>
          <w:fldChar w:fldCharType="end"/>
        </w:r>
      </w:hyperlink>
    </w:p>
    <w:p w14:paraId="7513771F" w14:textId="44A69527" w:rsidR="00965C78" w:rsidRDefault="000A47A3">
      <w:pPr>
        <w:pStyle w:val="Sumrio1"/>
        <w:tabs>
          <w:tab w:val="right" w:leader="dot" w:pos="9061"/>
        </w:tabs>
        <w:rPr>
          <w:rFonts w:asciiTheme="minorHAnsi" w:eastAsiaTheme="minorEastAsia" w:hAnsiTheme="minorHAnsi" w:cstheme="minorBidi"/>
          <w:b w:val="0"/>
          <w:caps w:val="0"/>
          <w:noProof/>
          <w:sz w:val="22"/>
          <w:szCs w:val="22"/>
        </w:rPr>
      </w:pPr>
      <w:hyperlink w:anchor="_Toc502855305" w:history="1">
        <w:r w:rsidR="00965C78" w:rsidRPr="00FB3DD6">
          <w:rPr>
            <w:rStyle w:val="Hyperlink"/>
            <w:noProof/>
          </w:rPr>
          <w:t>A</w:t>
        </w:r>
        <w:r w:rsidR="00965C78" w:rsidRPr="00FB3DD6">
          <w:rPr>
            <w:rStyle w:val="Hyperlink"/>
            <w:rFonts w:eastAsia="Calibri" w:cs="Arial"/>
            <w:noProof/>
            <w:spacing w:val="5"/>
            <w:kern w:val="32"/>
          </w:rPr>
          <w:t>PÊNDIC</w:t>
        </w:r>
        <w:r w:rsidR="00965C78" w:rsidRPr="00FB3DD6">
          <w:rPr>
            <w:rStyle w:val="Hyperlink"/>
            <w:noProof/>
          </w:rPr>
          <w:t>E C – Literatura Analisada sobre RDM e EMA</w:t>
        </w:r>
        <w:r w:rsidR="00965C78">
          <w:rPr>
            <w:noProof/>
            <w:webHidden/>
          </w:rPr>
          <w:tab/>
        </w:r>
        <w:r w:rsidR="00965C78">
          <w:rPr>
            <w:noProof/>
            <w:webHidden/>
          </w:rPr>
          <w:fldChar w:fldCharType="begin"/>
        </w:r>
        <w:r w:rsidR="00965C78">
          <w:rPr>
            <w:noProof/>
            <w:webHidden/>
          </w:rPr>
          <w:instrText xml:space="preserve"> PAGEREF _Toc502855305 \h </w:instrText>
        </w:r>
        <w:r w:rsidR="00965C78">
          <w:rPr>
            <w:noProof/>
            <w:webHidden/>
          </w:rPr>
        </w:r>
        <w:r w:rsidR="00965C78">
          <w:rPr>
            <w:noProof/>
            <w:webHidden/>
          </w:rPr>
          <w:fldChar w:fldCharType="separate"/>
        </w:r>
        <w:r w:rsidR="00743F02">
          <w:rPr>
            <w:noProof/>
            <w:webHidden/>
          </w:rPr>
          <w:t>174</w:t>
        </w:r>
        <w:r w:rsidR="00965C78">
          <w:rPr>
            <w:noProof/>
            <w:webHidden/>
          </w:rPr>
          <w:fldChar w:fldCharType="end"/>
        </w:r>
      </w:hyperlink>
    </w:p>
    <w:p w14:paraId="06CDCA97" w14:textId="422A26C4" w:rsidR="00965C78" w:rsidRDefault="000A47A3">
      <w:pPr>
        <w:pStyle w:val="Sumrio1"/>
        <w:tabs>
          <w:tab w:val="right" w:leader="dot" w:pos="9061"/>
        </w:tabs>
        <w:rPr>
          <w:rFonts w:asciiTheme="minorHAnsi" w:eastAsiaTheme="minorEastAsia" w:hAnsiTheme="minorHAnsi" w:cstheme="minorBidi"/>
          <w:b w:val="0"/>
          <w:caps w:val="0"/>
          <w:noProof/>
          <w:sz w:val="22"/>
          <w:szCs w:val="22"/>
        </w:rPr>
      </w:pPr>
      <w:hyperlink w:anchor="_Toc502855306" w:history="1">
        <w:r w:rsidR="00965C78" w:rsidRPr="00FB3DD6">
          <w:rPr>
            <w:rStyle w:val="Hyperlink"/>
            <w:noProof/>
          </w:rPr>
          <w:t>A</w:t>
        </w:r>
        <w:r w:rsidR="00965C78" w:rsidRPr="00FB3DD6">
          <w:rPr>
            <w:rStyle w:val="Hyperlink"/>
            <w:rFonts w:eastAsia="Calibri" w:cs="Arial"/>
            <w:noProof/>
            <w:spacing w:val="5"/>
            <w:kern w:val="32"/>
          </w:rPr>
          <w:t>PÊNDIC</w:t>
        </w:r>
        <w:r w:rsidR="00965C78" w:rsidRPr="00FB3DD6">
          <w:rPr>
            <w:rStyle w:val="Hyperlink"/>
            <w:noProof/>
          </w:rPr>
          <w:t>E D – Contextos de Aplicação do RDM</w:t>
        </w:r>
        <w:r w:rsidR="00965C78">
          <w:rPr>
            <w:noProof/>
            <w:webHidden/>
          </w:rPr>
          <w:tab/>
        </w:r>
        <w:r w:rsidR="00965C78">
          <w:rPr>
            <w:noProof/>
            <w:webHidden/>
          </w:rPr>
          <w:fldChar w:fldCharType="begin"/>
        </w:r>
        <w:r w:rsidR="00965C78">
          <w:rPr>
            <w:noProof/>
            <w:webHidden/>
          </w:rPr>
          <w:instrText xml:space="preserve"> PAGEREF _Toc502855306 \h </w:instrText>
        </w:r>
        <w:r w:rsidR="00965C78">
          <w:rPr>
            <w:noProof/>
            <w:webHidden/>
          </w:rPr>
        </w:r>
        <w:r w:rsidR="00965C78">
          <w:rPr>
            <w:noProof/>
            <w:webHidden/>
          </w:rPr>
          <w:fldChar w:fldCharType="separate"/>
        </w:r>
        <w:r w:rsidR="00743F02">
          <w:rPr>
            <w:noProof/>
            <w:webHidden/>
          </w:rPr>
          <w:t>177</w:t>
        </w:r>
        <w:r w:rsidR="00965C78">
          <w:rPr>
            <w:noProof/>
            <w:webHidden/>
          </w:rPr>
          <w:fldChar w:fldCharType="end"/>
        </w:r>
      </w:hyperlink>
    </w:p>
    <w:p w14:paraId="1FE1ACBE" w14:textId="274C1654" w:rsidR="00965C78" w:rsidRDefault="000A47A3">
      <w:pPr>
        <w:pStyle w:val="Sumrio1"/>
        <w:tabs>
          <w:tab w:val="right" w:leader="dot" w:pos="9061"/>
        </w:tabs>
        <w:rPr>
          <w:rFonts w:asciiTheme="minorHAnsi" w:eastAsiaTheme="minorEastAsia" w:hAnsiTheme="minorHAnsi" w:cstheme="minorBidi"/>
          <w:b w:val="0"/>
          <w:caps w:val="0"/>
          <w:noProof/>
          <w:sz w:val="22"/>
          <w:szCs w:val="22"/>
        </w:rPr>
      </w:pPr>
      <w:hyperlink w:anchor="_Toc502855307" w:history="1">
        <w:r w:rsidR="00965C78" w:rsidRPr="00FB3DD6">
          <w:rPr>
            <w:rStyle w:val="Hyperlink"/>
            <w:noProof/>
          </w:rPr>
          <w:t>A</w:t>
        </w:r>
        <w:r w:rsidR="00965C78" w:rsidRPr="00FB3DD6">
          <w:rPr>
            <w:rStyle w:val="Hyperlink"/>
            <w:rFonts w:eastAsia="Calibri" w:cs="Arial"/>
            <w:noProof/>
            <w:spacing w:val="5"/>
            <w:kern w:val="32"/>
          </w:rPr>
          <w:t>PÊNDIC</w:t>
        </w:r>
        <w:r w:rsidR="00965C78" w:rsidRPr="00FB3DD6">
          <w:rPr>
            <w:rStyle w:val="Hyperlink"/>
            <w:noProof/>
          </w:rPr>
          <w:t>E E – Protocolo de Pesquisa – Pré-Instanciação</w:t>
        </w:r>
        <w:r w:rsidR="00965C78">
          <w:rPr>
            <w:noProof/>
            <w:webHidden/>
          </w:rPr>
          <w:tab/>
        </w:r>
        <w:r w:rsidR="00965C78">
          <w:rPr>
            <w:noProof/>
            <w:webHidden/>
          </w:rPr>
          <w:fldChar w:fldCharType="begin"/>
        </w:r>
        <w:r w:rsidR="00965C78">
          <w:rPr>
            <w:noProof/>
            <w:webHidden/>
          </w:rPr>
          <w:instrText xml:space="preserve"> PAGEREF _Toc502855307 \h </w:instrText>
        </w:r>
        <w:r w:rsidR="00965C78">
          <w:rPr>
            <w:noProof/>
            <w:webHidden/>
          </w:rPr>
        </w:r>
        <w:r w:rsidR="00965C78">
          <w:rPr>
            <w:noProof/>
            <w:webHidden/>
          </w:rPr>
          <w:fldChar w:fldCharType="separate"/>
        </w:r>
        <w:r w:rsidR="00743F02">
          <w:rPr>
            <w:noProof/>
            <w:webHidden/>
          </w:rPr>
          <w:t>180</w:t>
        </w:r>
        <w:r w:rsidR="00965C78">
          <w:rPr>
            <w:noProof/>
            <w:webHidden/>
          </w:rPr>
          <w:fldChar w:fldCharType="end"/>
        </w:r>
      </w:hyperlink>
    </w:p>
    <w:p w14:paraId="2FACBD1B" w14:textId="270557FF" w:rsidR="00965C78" w:rsidRDefault="000A47A3">
      <w:pPr>
        <w:pStyle w:val="Sumrio1"/>
        <w:tabs>
          <w:tab w:val="right" w:leader="dot" w:pos="9061"/>
        </w:tabs>
        <w:rPr>
          <w:rFonts w:asciiTheme="minorHAnsi" w:eastAsiaTheme="minorEastAsia" w:hAnsiTheme="minorHAnsi" w:cstheme="minorBidi"/>
          <w:b w:val="0"/>
          <w:caps w:val="0"/>
          <w:noProof/>
          <w:sz w:val="22"/>
          <w:szCs w:val="22"/>
        </w:rPr>
      </w:pPr>
      <w:hyperlink w:anchor="_Toc502855308" w:history="1">
        <w:r w:rsidR="00965C78" w:rsidRPr="00FB3DD6">
          <w:rPr>
            <w:rStyle w:val="Hyperlink"/>
            <w:noProof/>
          </w:rPr>
          <w:t>A</w:t>
        </w:r>
        <w:r w:rsidR="00965C78" w:rsidRPr="00FB3DD6">
          <w:rPr>
            <w:rStyle w:val="Hyperlink"/>
            <w:rFonts w:eastAsia="Calibri" w:cs="Arial"/>
            <w:noProof/>
            <w:spacing w:val="5"/>
            <w:kern w:val="32"/>
          </w:rPr>
          <w:t>PÊNDIC</w:t>
        </w:r>
        <w:r w:rsidR="00965C78" w:rsidRPr="00FB3DD6">
          <w:rPr>
            <w:rStyle w:val="Hyperlink"/>
            <w:noProof/>
          </w:rPr>
          <w:t>E F – Protocolo de Pesquisa – Pós-Instanciação</w:t>
        </w:r>
        <w:r w:rsidR="00965C78">
          <w:rPr>
            <w:noProof/>
            <w:webHidden/>
          </w:rPr>
          <w:tab/>
        </w:r>
        <w:r w:rsidR="00965C78">
          <w:rPr>
            <w:noProof/>
            <w:webHidden/>
          </w:rPr>
          <w:fldChar w:fldCharType="begin"/>
        </w:r>
        <w:r w:rsidR="00965C78">
          <w:rPr>
            <w:noProof/>
            <w:webHidden/>
          </w:rPr>
          <w:instrText xml:space="preserve"> PAGEREF _Toc502855308 \h </w:instrText>
        </w:r>
        <w:r w:rsidR="00965C78">
          <w:rPr>
            <w:noProof/>
            <w:webHidden/>
          </w:rPr>
        </w:r>
        <w:r w:rsidR="00965C78">
          <w:rPr>
            <w:noProof/>
            <w:webHidden/>
          </w:rPr>
          <w:fldChar w:fldCharType="separate"/>
        </w:r>
        <w:r w:rsidR="00743F02">
          <w:rPr>
            <w:noProof/>
            <w:webHidden/>
          </w:rPr>
          <w:t>182</w:t>
        </w:r>
        <w:r w:rsidR="00965C78">
          <w:rPr>
            <w:noProof/>
            <w:webHidden/>
          </w:rPr>
          <w:fldChar w:fldCharType="end"/>
        </w:r>
      </w:hyperlink>
    </w:p>
    <w:p w14:paraId="10DF849C" w14:textId="0C16D46A" w:rsidR="00965C78" w:rsidRDefault="000A47A3">
      <w:pPr>
        <w:pStyle w:val="Sumrio1"/>
        <w:tabs>
          <w:tab w:val="right" w:leader="dot" w:pos="9061"/>
        </w:tabs>
        <w:rPr>
          <w:rFonts w:asciiTheme="minorHAnsi" w:eastAsiaTheme="minorEastAsia" w:hAnsiTheme="minorHAnsi" w:cstheme="minorBidi"/>
          <w:b w:val="0"/>
          <w:caps w:val="0"/>
          <w:noProof/>
          <w:sz w:val="22"/>
          <w:szCs w:val="22"/>
        </w:rPr>
      </w:pPr>
      <w:hyperlink w:anchor="_Toc502855309" w:history="1">
        <w:r w:rsidR="00965C78" w:rsidRPr="00FB3DD6">
          <w:rPr>
            <w:rStyle w:val="Hyperlink"/>
            <w:noProof/>
          </w:rPr>
          <w:t>A</w:t>
        </w:r>
        <w:r w:rsidR="00965C78" w:rsidRPr="00FB3DD6">
          <w:rPr>
            <w:rStyle w:val="Hyperlink"/>
            <w:rFonts w:eastAsia="Calibri" w:cs="Arial"/>
            <w:noProof/>
            <w:spacing w:val="5"/>
            <w:kern w:val="32"/>
          </w:rPr>
          <w:t>PÊNDIC</w:t>
        </w:r>
        <w:r w:rsidR="00965C78" w:rsidRPr="00FB3DD6">
          <w:rPr>
            <w:rStyle w:val="Hyperlink"/>
            <w:noProof/>
          </w:rPr>
          <w:t>E G – Equações relacionadas ao RDM e Fontes</w:t>
        </w:r>
        <w:r w:rsidR="00965C78">
          <w:rPr>
            <w:noProof/>
            <w:webHidden/>
          </w:rPr>
          <w:tab/>
        </w:r>
        <w:r w:rsidR="00965C78">
          <w:rPr>
            <w:noProof/>
            <w:webHidden/>
          </w:rPr>
          <w:fldChar w:fldCharType="begin"/>
        </w:r>
        <w:r w:rsidR="00965C78">
          <w:rPr>
            <w:noProof/>
            <w:webHidden/>
          </w:rPr>
          <w:instrText xml:space="preserve"> PAGEREF _Toc502855309 \h </w:instrText>
        </w:r>
        <w:r w:rsidR="00965C78">
          <w:rPr>
            <w:noProof/>
            <w:webHidden/>
          </w:rPr>
        </w:r>
        <w:r w:rsidR="00965C78">
          <w:rPr>
            <w:noProof/>
            <w:webHidden/>
          </w:rPr>
          <w:fldChar w:fldCharType="separate"/>
        </w:r>
        <w:r w:rsidR="00743F02">
          <w:rPr>
            <w:noProof/>
            <w:webHidden/>
          </w:rPr>
          <w:t>185</w:t>
        </w:r>
        <w:r w:rsidR="00965C78">
          <w:rPr>
            <w:noProof/>
            <w:webHidden/>
          </w:rPr>
          <w:fldChar w:fldCharType="end"/>
        </w:r>
      </w:hyperlink>
    </w:p>
    <w:p w14:paraId="69EF194E" w14:textId="35C479FF" w:rsidR="00965C78" w:rsidRDefault="000A47A3">
      <w:pPr>
        <w:pStyle w:val="Sumrio1"/>
        <w:tabs>
          <w:tab w:val="right" w:leader="dot" w:pos="9061"/>
        </w:tabs>
        <w:rPr>
          <w:rFonts w:asciiTheme="minorHAnsi" w:eastAsiaTheme="minorEastAsia" w:hAnsiTheme="minorHAnsi" w:cstheme="minorBidi"/>
          <w:b w:val="0"/>
          <w:caps w:val="0"/>
          <w:noProof/>
          <w:sz w:val="22"/>
          <w:szCs w:val="22"/>
        </w:rPr>
      </w:pPr>
      <w:hyperlink w:anchor="_Toc502855310" w:history="1">
        <w:r w:rsidR="00965C78" w:rsidRPr="00FB3DD6">
          <w:rPr>
            <w:rStyle w:val="Hyperlink"/>
            <w:noProof/>
          </w:rPr>
          <w:t>A</w:t>
        </w:r>
        <w:r w:rsidR="00965C78" w:rsidRPr="00FB3DD6">
          <w:rPr>
            <w:rStyle w:val="Hyperlink"/>
            <w:rFonts w:eastAsia="Calibri" w:cs="Arial"/>
            <w:noProof/>
            <w:spacing w:val="5"/>
            <w:kern w:val="32"/>
          </w:rPr>
          <w:t>PÊNDIC</w:t>
        </w:r>
        <w:r w:rsidR="00965C78" w:rsidRPr="00FB3DD6">
          <w:rPr>
            <w:rStyle w:val="Hyperlink"/>
            <w:noProof/>
          </w:rPr>
          <w:t>E H – Quadro Completo de Métodos</w:t>
        </w:r>
        <w:r w:rsidR="00965C78">
          <w:rPr>
            <w:noProof/>
            <w:webHidden/>
          </w:rPr>
          <w:tab/>
        </w:r>
        <w:r w:rsidR="00965C78">
          <w:rPr>
            <w:noProof/>
            <w:webHidden/>
          </w:rPr>
          <w:fldChar w:fldCharType="begin"/>
        </w:r>
        <w:r w:rsidR="00965C78">
          <w:rPr>
            <w:noProof/>
            <w:webHidden/>
          </w:rPr>
          <w:instrText xml:space="preserve"> PAGEREF _Toc502855310 \h </w:instrText>
        </w:r>
        <w:r w:rsidR="00965C78">
          <w:rPr>
            <w:noProof/>
            <w:webHidden/>
          </w:rPr>
        </w:r>
        <w:r w:rsidR="00965C78">
          <w:rPr>
            <w:noProof/>
            <w:webHidden/>
          </w:rPr>
          <w:fldChar w:fldCharType="separate"/>
        </w:r>
        <w:r w:rsidR="00743F02">
          <w:rPr>
            <w:noProof/>
            <w:webHidden/>
          </w:rPr>
          <w:t>187</w:t>
        </w:r>
        <w:r w:rsidR="00965C78">
          <w:rPr>
            <w:noProof/>
            <w:webHidden/>
          </w:rPr>
          <w:fldChar w:fldCharType="end"/>
        </w:r>
      </w:hyperlink>
    </w:p>
    <w:p w14:paraId="14AAADDD" w14:textId="1D2DE4C9" w:rsidR="00965C78" w:rsidRDefault="000A47A3">
      <w:pPr>
        <w:pStyle w:val="Sumrio1"/>
        <w:tabs>
          <w:tab w:val="right" w:leader="dot" w:pos="9061"/>
        </w:tabs>
        <w:rPr>
          <w:rFonts w:asciiTheme="minorHAnsi" w:eastAsiaTheme="minorEastAsia" w:hAnsiTheme="minorHAnsi" w:cstheme="minorBidi"/>
          <w:b w:val="0"/>
          <w:caps w:val="0"/>
          <w:noProof/>
          <w:sz w:val="22"/>
          <w:szCs w:val="22"/>
        </w:rPr>
      </w:pPr>
      <w:hyperlink w:anchor="_Toc502855311" w:history="1">
        <w:r w:rsidR="00965C78" w:rsidRPr="00FB3DD6">
          <w:rPr>
            <w:rStyle w:val="Hyperlink"/>
            <w:noProof/>
          </w:rPr>
          <w:t>APÊNDICE I – Código fonte do Simulador</w:t>
        </w:r>
        <w:r w:rsidR="00965C78">
          <w:rPr>
            <w:noProof/>
            <w:webHidden/>
          </w:rPr>
          <w:tab/>
        </w:r>
        <w:r w:rsidR="00965C78">
          <w:rPr>
            <w:noProof/>
            <w:webHidden/>
          </w:rPr>
          <w:fldChar w:fldCharType="begin"/>
        </w:r>
        <w:r w:rsidR="00965C78">
          <w:rPr>
            <w:noProof/>
            <w:webHidden/>
          </w:rPr>
          <w:instrText xml:space="preserve"> PAGEREF _Toc502855311 \h </w:instrText>
        </w:r>
        <w:r w:rsidR="00965C78">
          <w:rPr>
            <w:noProof/>
            <w:webHidden/>
          </w:rPr>
        </w:r>
        <w:r w:rsidR="00965C78">
          <w:rPr>
            <w:noProof/>
            <w:webHidden/>
          </w:rPr>
          <w:fldChar w:fldCharType="separate"/>
        </w:r>
        <w:r w:rsidR="00743F02">
          <w:rPr>
            <w:noProof/>
            <w:webHidden/>
          </w:rPr>
          <w:t>189</w:t>
        </w:r>
        <w:r w:rsidR="00965C78">
          <w:rPr>
            <w:noProof/>
            <w:webHidden/>
          </w:rPr>
          <w:fldChar w:fldCharType="end"/>
        </w:r>
      </w:hyperlink>
    </w:p>
    <w:p w14:paraId="2E57EA8B" w14:textId="7664D1F1"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r>
        <w:rPr>
          <w:rFonts w:cs="Arial"/>
          <w:b/>
          <w:color w:val="FF0000"/>
          <w:sz w:val="20"/>
        </w:rPr>
        <w:fldChar w:fldCharType="end"/>
      </w:r>
    </w:p>
    <w:p w14:paraId="68F86E06" w14:textId="77777777" w:rsidR="001215A3" w:rsidRPr="003B46D6" w:rsidRDefault="001215A3" w:rsidP="001215A3">
      <w:pPr>
        <w:pStyle w:val="Ttulo1"/>
      </w:pPr>
      <w:bookmarkStart w:id="3" w:name="_Toc502855245"/>
      <w:r w:rsidRPr="003B46D6">
        <w:lastRenderedPageBreak/>
        <w:t>INTRODUÇÃO</w:t>
      </w:r>
      <w:bookmarkEnd w:id="3"/>
    </w:p>
    <w:p w14:paraId="1DA1CD79" w14:textId="379E78F2" w:rsidR="001215A3" w:rsidRDefault="001215A3" w:rsidP="001215A3">
      <w:bookmarkStart w:id="4" w:name="_Toc456015058"/>
      <w:commentRangeStart w:id="5"/>
      <w:r>
        <w:t>Uma decisão</w:t>
      </w:r>
      <w:r w:rsidR="00113416">
        <w:t>, em sua forma mais simples, pode ser considerada uma ação instantânea, uma</w:t>
      </w:r>
      <w:r>
        <w:t xml:space="preserve"> </w:t>
      </w:r>
      <w:r w:rsidR="00113416">
        <w:t>escolha feita entre duas ou mais alternativas por um grupo ou indivíduo.</w:t>
      </w:r>
      <w:r w:rsidR="00113416">
        <w:fldChar w:fldCharType="begin" w:fldLock="1"/>
      </w:r>
      <w:r w:rsidR="00810566">
        <w:instrText>ADDIN CSL_CITATION { "citationItems" : [ { "id" : "ITEM-1", "itemData" : { "DOI" : "10.1108/09596111111129977", "ISBN" : "9780077645069", "ISSN" : "0959-6119", "PMID" : "121463", "author" : [ { "dropping-particle" : "", "family" : "Wilson", "given" : "David", "non-dropping-particle" : "", "parse-names" : false, "suffix" : "" } ], "container-title" : "Wiley Encyclopedia of Management", "id" : "ITEM-1", "issued" : { "date-parts" : [ [ "2015" ] ] }, "page" : "12:1-4", "title" : "Strategic Decision Making", "type" : "chapter" }, "uris" : [ "http://www.mendeley.com/documents/?uuid=29815124-a06b-42f1-9a0a-c76cb644504c" ] } ], "mendeley" : { "formattedCitation" : "(WILSON, 2015)", "plainTextFormattedCitation" : "(WILSON, 2015)", "previouslyFormattedCitation" : "(WILSON, 2015)" }, "properties" : {  }, "schema" : "https://github.com/citation-style-language/schema/raw/master/csl-citation.json" }</w:instrText>
      </w:r>
      <w:r w:rsidR="00113416">
        <w:fldChar w:fldCharType="separate"/>
      </w:r>
      <w:r w:rsidR="00113416" w:rsidRPr="00113416">
        <w:rPr>
          <w:noProof/>
        </w:rPr>
        <w:t>(WILSON, 2015)</w:t>
      </w:r>
      <w:r w:rsidR="00113416">
        <w:fldChar w:fldCharType="end"/>
      </w:r>
      <w:r w:rsidR="00113416">
        <w:t xml:space="preserve">. Uma decisão </w:t>
      </w:r>
      <w:r>
        <w:t xml:space="preserve">representa um comprometimento de recursos que não é reversível, exceto por uma outra decisão futura.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00113416" w:rsidRPr="00113416">
        <w:rPr>
          <w:noProof/>
        </w:rPr>
        <w:t>(ROSENHEAD; ELTON; GUPTA, 1973)</w:t>
      </w:r>
      <w:r>
        <w:fldChar w:fldCharType="end"/>
      </w:r>
      <w:r>
        <w:t xml:space="preserve">. </w:t>
      </w:r>
      <w:r w:rsidRPr="00937337">
        <w:t>A</w:t>
      </w:r>
      <w:r>
        <w:t>s Decisões Estratégicas</w:t>
      </w:r>
      <w:r w:rsidRPr="00937337">
        <w:t xml:space="preserve"> </w:t>
      </w:r>
      <w:r>
        <w:t>(</w:t>
      </w:r>
      <w:r w:rsidRPr="00B7483F">
        <w:rPr>
          <w:i/>
        </w:rPr>
        <w:t>Strategic</w:t>
      </w:r>
      <w:r w:rsidRPr="00937337">
        <w:rPr>
          <w:i/>
        </w:rPr>
        <w:t xml:space="preserve"> Decision Making</w:t>
      </w:r>
      <w:r>
        <w:rPr>
          <w:i/>
        </w:rPr>
        <w:t xml:space="preserve"> – SDM</w:t>
      </w:r>
      <w:r>
        <w:t>) podem ser consideradas</w:t>
      </w:r>
      <w:r w:rsidRPr="00937337">
        <w:t xml:space="preserve"> </w:t>
      </w:r>
      <w:r>
        <w:t xml:space="preserve">como um aspecto central da estratégia de uma empresa, pois moldam o seu futuro.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uris" : [ "http://www.mendeley.com/documents/?uuid=e313b4e0-a8ae-45d6-984f-b15be022f698" ] }, { "id" : "ITEM-2", "itemData" : { "DOI" : "10.1108/09596111111129977", "ISBN" : "9780077645069", "ISSN" : "0959-6119", "PMID" : "121463", "author" : [ { "dropping-particle" : "", "family" : "Wilson", "given" : "David", "non-dropping-particle" : "", "parse-names" : false, "suffix" : "" } ], "container-title" : "Wiley Encyclopedia of Management", "id" : "ITEM-2", "issued" : { "date-parts" : [ [ "2015" ] ] }, "page" : "12:1-4", "title" : "Strategic Decision Making", "type" : "chapter" }, "uris" : [ "http://www.mendeley.com/documents/?uuid=29815124-a06b-42f1-9a0a-c76cb644504c" ] } ], "mendeley" : { "formattedCitation" : "(EISENHARDT; ZBARACKI, 1992; WILSON, 2015)", "plainTextFormattedCitation" : "(EISENHARDT; ZBARACKI, 1992; WILSON, 2015)", "previouslyFormattedCitation" : "(EISENHARDT; ZBARACKI, 1992; WILSON, 2015)" }, "properties" : {  }, "schema" : "https://github.com/citation-style-language/schema/raw/master/csl-citation.json" }</w:instrText>
      </w:r>
      <w:r>
        <w:fldChar w:fldCharType="separate"/>
      </w:r>
      <w:r w:rsidR="00113416" w:rsidRPr="00113416">
        <w:rPr>
          <w:noProof/>
        </w:rPr>
        <w:t>(EISENHARDT; ZBARACKI, 1992; WILSON, 2015)</w:t>
      </w:r>
      <w:r>
        <w:fldChar w:fldCharType="end"/>
      </w:r>
      <w:r>
        <w:t xml:space="preserv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m as decisões estratégicas como importantes em termos das ações realizadas, recursos comprometidos ou pelos precedentes que define.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infrequentes, tomadas pelos líderes de uma organização, que  afetam criticamente a saúde da organização e sua sobrevivência</w:t>
      </w:r>
      <w:commentRangeEnd w:id="5"/>
      <w:r w:rsidR="00155797">
        <w:rPr>
          <w:rStyle w:val="Refdecomentrio"/>
        </w:rPr>
        <w:commentReference w:id="5"/>
      </w:r>
      <w:r>
        <w:t>.</w:t>
      </w:r>
    </w:p>
    <w:p w14:paraId="63546702" w14:textId="0A1A082D" w:rsidR="001215A3" w:rsidRDefault="001215A3" w:rsidP="001215A3">
      <w:r>
        <w:t xml:space="preserve">Dada a criticidade das decisões estratégicas sobre o futuro das empresas, espera-se que as mesmas procurem suportar tais decisões da melhor maneira disponível, possivelmente usando processos formais. Esta necessidade manifestou-se no surgimento do planejamento estratégico formal, considerado a partir dos anos 60 como </w:t>
      </w:r>
      <w:r>
        <w:rPr>
          <w:i/>
        </w:rPr>
        <w:t xml:space="preserve">a </w:t>
      </w:r>
      <w:r>
        <w:t xml:space="preserve">melhor alternativa para o suporte à estratégia.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175DCB">
        <w:rPr>
          <w:noProof/>
        </w:rPr>
        <w:t>(MINTZBERG, 1994)</w:t>
      </w:r>
      <w:r>
        <w:fldChar w:fldCharType="end"/>
      </w:r>
      <w:r>
        <w:t xml:space="preserve">. Neste sentido, seria necessário “um processo explícito que determine os objetivos de longo prazo da firma, procedimentos para gerar e </w:t>
      </w:r>
      <w:r w:rsidRPr="003C6F02">
        <w:rPr>
          <w:i/>
        </w:rPr>
        <w:t>avaliar estratégias alternativas</w:t>
      </w:r>
      <w:r>
        <w:t xml:space="preserve"> e um sistema para monitorar os resultados do plano quando implementado”.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98", "suffix" : "grifo do autor", "uris" : [ "http://www.mendeley.com/documents/?uuid=c78f9a1b-6336-4295-9baf-fdc0b1639f95" ] } ], "mendeley" : { "formattedCitation" : "(ARMSTRONG, 1982, p. 1998 grifo do autor)", "plainTextFormattedCitation" : "(ARMSTRONG, 1982, p. 1998 grifo do autor)", "previouslyFormattedCitation" : "(ARMSTRONG, 1982, p. 1998 grifo do autor)" }, "properties" : {  }, "schema" : "https://github.com/citation-style-language/schema/raw/master/csl-citation.json" }</w:instrText>
      </w:r>
      <w:r>
        <w:fldChar w:fldCharType="separate"/>
      </w:r>
      <w:r w:rsidRPr="003C6F02">
        <w:rPr>
          <w:noProof/>
        </w:rPr>
        <w:t>(ARMSTRONG, 1982, p. 1998 grifo do autor)</w:t>
      </w:r>
      <w:r>
        <w:fldChar w:fldCharType="end"/>
      </w:r>
      <w:r>
        <w:t xml:space="preserve">. Tal processo foi caracterizado como indicado na </w:t>
      </w:r>
      <w:r>
        <w:fldChar w:fldCharType="begin"/>
      </w:r>
      <w:r>
        <w:instrText xml:space="preserve"> REF _Ref480553143 \h </w:instrText>
      </w:r>
      <w:r>
        <w:fldChar w:fldCharType="separate"/>
      </w:r>
      <w:r w:rsidR="00743F02">
        <w:t xml:space="preserve">Figura </w:t>
      </w:r>
      <w:r w:rsidR="00743F02">
        <w:rPr>
          <w:noProof/>
        </w:rPr>
        <w:t>1</w:t>
      </w:r>
      <w:r>
        <w:fldChar w:fldCharType="end"/>
      </w:r>
      <w:r>
        <w:t xml:space="preserve">. </w:t>
      </w:r>
      <w:r w:rsidR="009E2FF1">
        <w:t>Destaca-se a localização da</w:t>
      </w:r>
      <w:r>
        <w:t xml:space="preserve"> discussão </w:t>
      </w:r>
      <w:r w:rsidR="009E2FF1">
        <w:t>em que se inscreve essa pesquisa</w:t>
      </w:r>
      <w:r>
        <w:t>, a etapa “Avaliar Estratégias”, entendida como a fase na qual estratégias são comparadas e ranqueadas de acordo com alguma métrica de sucesso para a sua escolha.</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ED70D5">
        <w:rPr>
          <w:noProof/>
        </w:rPr>
        <w:t>(ARMSTRONG, 1982)</w:t>
      </w:r>
      <w:r>
        <w:fldChar w:fldCharType="end"/>
      </w:r>
      <w:r>
        <w:t xml:space="preserve">. </w:t>
      </w:r>
    </w:p>
    <w:p w14:paraId="38009F94" w14:textId="0B542A76" w:rsidR="001215A3" w:rsidRDefault="001215A3" w:rsidP="001215A3">
      <w:pPr>
        <w:pStyle w:val="Legenda"/>
      </w:pPr>
      <w:bookmarkStart w:id="6" w:name="_Ref480553143"/>
      <w:bookmarkStart w:id="7" w:name="_Toc482263870"/>
      <w:r>
        <w:lastRenderedPageBreak/>
        <w:t xml:space="preserve">Figura </w:t>
      </w:r>
      <w:r w:rsidR="000A47A3">
        <w:fldChar w:fldCharType="begin"/>
      </w:r>
      <w:r w:rsidR="000A47A3">
        <w:instrText xml:space="preserve"> SEQ Figura \* ARABIC </w:instrText>
      </w:r>
      <w:r w:rsidR="000A47A3">
        <w:fldChar w:fldCharType="separate"/>
      </w:r>
      <w:r w:rsidR="00743F02">
        <w:rPr>
          <w:noProof/>
        </w:rPr>
        <w:t>1</w:t>
      </w:r>
      <w:r w:rsidR="000A47A3">
        <w:rPr>
          <w:noProof/>
        </w:rPr>
        <w:fldChar w:fldCharType="end"/>
      </w:r>
      <w:bookmarkEnd w:id="6"/>
      <w:r>
        <w:t xml:space="preserve"> – Processo Formal para Suporte à Decisões Estratégicas</w:t>
      </w:r>
      <w:bookmarkEnd w:id="7"/>
    </w:p>
    <w:p w14:paraId="0AF6C12B" w14:textId="77777777" w:rsidR="001215A3" w:rsidRDefault="001215A3" w:rsidP="001215A3">
      <w:pPr>
        <w:ind w:firstLine="0"/>
        <w:jc w:val="center"/>
      </w:pPr>
      <w:r>
        <w:rPr>
          <w:noProof/>
        </w:rPr>
        <w:drawing>
          <wp:inline distT="0" distB="0" distL="0" distR="0" wp14:anchorId="1DA5EFC0" wp14:editId="119E1C88">
            <wp:extent cx="4781379" cy="1359752"/>
            <wp:effectExtent l="0" t="0" r="635" b="0"/>
            <wp:docPr id="1036" name="Imagem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81379" cy="1359752"/>
                    </a:xfrm>
                    <a:prstGeom prst="rect">
                      <a:avLst/>
                    </a:prstGeom>
                    <a:noFill/>
                  </pic:spPr>
                </pic:pic>
              </a:graphicData>
            </a:graphic>
          </wp:inline>
        </w:drawing>
      </w:r>
    </w:p>
    <w:p w14:paraId="375D3E47" w14:textId="418B3492" w:rsidR="001215A3" w:rsidRDefault="001215A3" w:rsidP="001215A3">
      <w:pPr>
        <w:ind w:firstLine="0"/>
        <w:jc w:val="center"/>
      </w:pPr>
      <w:r>
        <w:t xml:space="preserve">Fonte: Adaptado de Armstrong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8", "uris" : [ "http://www.mendeley.com/documents/?uuid=c78f9a1b-6336-4295-9baf-fdc0b1639f95" ] } ], "mendeley" : { "formattedCitation" : "(ARMSTRONG, 1982, p. 198)", "plainTextFormattedCitation" : "(ARMSTRONG, 1982, p. 198)", "previouslyFormattedCitation" : "(ARMSTRONG, 1982, p. 198)" }, "properties" : {  }, "schema" : "https://github.com/citation-style-language/schema/raw/master/csl-citation.json" }</w:instrText>
      </w:r>
      <w:r>
        <w:fldChar w:fldCharType="separate"/>
      </w:r>
      <w:r w:rsidRPr="00835F75">
        <w:rPr>
          <w:noProof/>
        </w:rPr>
        <w:t>(ARMSTRONG, 1982, p. 198)</w:t>
      </w:r>
      <w:r>
        <w:fldChar w:fldCharType="end"/>
      </w:r>
      <w:r>
        <w:t>.</w:t>
      </w:r>
    </w:p>
    <w:p w14:paraId="0F2AF15A" w14:textId="60C7B89B" w:rsidR="001215A3" w:rsidRDefault="001215A3" w:rsidP="001215A3">
      <w:r>
        <w:t xml:space="preserve">Embora haja concessões quanto às contribuições do planejamento estratégico formal para suportar decisões estratégicas, o mesmo foi extensivamente critica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9136D7">
        <w:rPr>
          <w:noProof/>
        </w:rPr>
        <w:t>(1994)</w:t>
      </w:r>
      <w:r>
        <w:fldChar w:fldCharType="end"/>
      </w:r>
      <w:r>
        <w:t xml:space="preserve"> condena o Planejamento estratégico formal por depender de pressupostos falaciosos, a saber: (i) a necessidade da predição; (ii) o pressuposto da formalização, e; (iii) o pressuposto do desligamento (entre a formulação e implementação).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ED70D5">
        <w:rPr>
          <w:noProof/>
        </w:rPr>
        <w:t>(MINTZBERG, 1994)</w:t>
      </w:r>
      <w:r>
        <w:fldChar w:fldCharType="end"/>
      </w:r>
      <w:r>
        <w:t xml:space="preserve">. A falácia da predição, especificamente, se refere à necessidade de que o mundo não mude enquanto o planejamento está sendo executado, e continue assim enquanto o plano está sendo implementado. Deste mo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7D54DE">
        <w:rPr>
          <w:noProof/>
        </w:rPr>
        <w:t>(1994)</w:t>
      </w:r>
      <w:r>
        <w:fldChar w:fldCharType="end"/>
      </w:r>
      <w:r>
        <w:t xml:space="preserve"> sugere que o planejamento formal subestima o impacto da incerteza sobre as decisões estratégicas.</w:t>
      </w:r>
    </w:p>
    <w:p w14:paraId="7D79CF13" w14:textId="7C60EB5C" w:rsidR="001215A3" w:rsidRDefault="001215A3" w:rsidP="001215A3">
      <w:r>
        <w:t xml:space="preserve">Ainda que sejam atribuídas todas estas falhas ao Planejamento Estratégico formal, a Avaliação das Decisões estratégicas mantém um papel relevante. Mesmo em um modelo empírico, não normativo, como o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a “Rotina de Avaliação e Escolha” é detalhadamente discutida.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uris" : [ "http://www.mendeley.com/documents/?uuid=b69a9a03-ae74-49ec-9f1f-28fb719734b3" ] } ], "mendeley" : { "formattedCitation" : "(MINTZBERG; RAISINGHANI; THEORET, 1976)", "plainTextFormattedCitation" : "(MINTZBERG; RAISINGHANI; THEORET, 1976)", "previouslyFormattedCitation" : "(MINTZBERG; RAISINGHANI; THEORET, 1976)" }, "properties" : {  }, "schema" : "https://github.com/citation-style-language/schema/raw/master/csl-citation.json" }</w:instrText>
      </w:r>
      <w:r>
        <w:fldChar w:fldCharType="separate"/>
      </w:r>
      <w:r w:rsidRPr="00AF673E">
        <w:rPr>
          <w:noProof/>
        </w:rPr>
        <w:t>(MINTZBERG; RAISINGHANI; THEORET, 1976)</w:t>
      </w:r>
      <w:r>
        <w:fldChar w:fldCharType="end"/>
      </w:r>
      <w:r>
        <w:t xml:space="preserve">. </w:t>
      </w:r>
    </w:p>
    <w:p w14:paraId="450A13BF" w14:textId="08EAEA6B" w:rsidR="001215A3" w:rsidRDefault="001215A3" w:rsidP="001215A3">
      <w:r>
        <w:t xml:space="preserve">Duas observações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ressaltam a importância desta etapa crítica. Primeiro, foi observado que as etapas de “avaliação-escolha” estão intrinsecamente relacionadas. Portanto, deve-se notar que toda a importância dada à </w:t>
      </w:r>
      <w:r w:rsidRPr="0058541F">
        <w:rPr>
          <w:i/>
        </w:rPr>
        <w:t>escolha</w:t>
      </w:r>
      <w:r>
        <w:t xml:space="preserve"> das decisões estratégicas também deve ser lançada à forma de </w:t>
      </w:r>
      <w:r w:rsidRPr="0058541F">
        <w:rPr>
          <w:i/>
        </w:rPr>
        <w:t>avaliação</w:t>
      </w:r>
      <w:r>
        <w:t xml:space="preserve"> das decisões estratégicas. Em outras palavras, é importante que a empresa saiba “Decidir como Decidir”.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fldChar w:fldCharType="separate"/>
      </w:r>
      <w:r w:rsidRPr="0037717B">
        <w:rPr>
          <w:noProof/>
        </w:rPr>
        <w:t>(COURTNEY; LOVALLO; CLARKE, 2013)</w:t>
      </w:r>
      <w:r>
        <w:fldChar w:fldCharType="end"/>
      </w:r>
      <w:r>
        <w:t xml:space="preserve">. </w:t>
      </w:r>
    </w:p>
    <w:p w14:paraId="2EA46C5E" w14:textId="65F046FE" w:rsidR="001215A3" w:rsidRDefault="001215A3" w:rsidP="001215A3">
      <w:r>
        <w:t xml:space="preserve">Segundo, durante a Rotina de Avaliação e Escolha,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observaram três modos de tomada de decisão: Julgamento, Barganha e Análise. No modo “julgamento” (</w:t>
      </w:r>
      <w:r w:rsidRPr="00B07594">
        <w:rPr>
          <w:i/>
        </w:rPr>
        <w:t>judgment</w:t>
      </w:r>
      <w:r>
        <w:t xml:space="preserve">), um indivíduo realiza a escolha com base em procedimentos que o mesmo não explicita (e talvez não sabe explicitar). No modo </w:t>
      </w:r>
      <w:r>
        <w:lastRenderedPageBreak/>
        <w:t xml:space="preserve">“barganha”, a seleção da decisão é realizada por um grupo de decisores que possuem sistemas de metas conflitantes, cada um utilizando seu próprio julgamento. Finalmente, na análise, a avaliação formal é realizada geralmente por tecnocratas, seguida de escolha gerencial por meio da barganha ou julgamento.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observam que a maior parte das decisões não são realizadas em um processo analítico (como apregoado pela então literatura normativa), mas em julgamento e barganha.</w:t>
      </w:r>
    </w:p>
    <w:p w14:paraId="74DE0DCA" w14:textId="34CF269E" w:rsidR="001215A3" w:rsidRDefault="001215A3" w:rsidP="001215A3">
      <w:r>
        <w:t xml:space="preserve">No entanto, esta constatação não significa que “Julgamento” e “Barganha” sejam alternativas </w:t>
      </w:r>
      <w:r>
        <w:rPr>
          <w:i/>
        </w:rPr>
        <w:t xml:space="preserve">melhores </w:t>
      </w:r>
      <w:r>
        <w:t>do que a “Análise Formal” para a avaliação de decisões estratégicas. Ao contrário, evidências apontam que o uso de procedimentos racionais para o suporte à tomada de decisão estratégica traz benefícios às empresas.</w:t>
      </w:r>
      <w:r w:rsidR="00507293">
        <w:t xml:space="preserve"> </w:t>
      </w:r>
      <w:r w:rsidR="00507293">
        <w:fldChar w:fldCharType="begin" w:fldLock="1"/>
      </w:r>
      <w:r w:rsidR="00810566">
        <w:instrText>ADDIN CSL_CITATION { "citationItems" : [ { "id" : "ITEM-1", "itemData" : { "DOI" : "10.1016/j.jbusvent.2008.10.007", "ISBN" : "0883-9026", "ISSN" : "08839026", "PMID" : "45416522", "abstract" : "Entrepreneurship research engages in an intense debate about the value of business planning. Prior empirical findings have been fragmented and contradictory. This study contributes insights to the business planning discussion by following an evidence-based research approach. We conduct a meta-analysis on the business planning-performance relationship and specifically focus on contextual factors moderating the relationship. Results indicate that planning is beneficial, yet contextual factors such as newness of the firms and the cultural environment of firms significantly impact the relationship. Based on this evidence, we propose a concomitant and dynamic approach that combines planning and learning. ?? 2008 Elsevier Inc. All rights reserved.", "author" : [ { "dropping-particle" : "", "family" : "Brinckmann", "given" : "Jan", "non-dropping-particle" : "", "parse-names" : false, "suffix" : "" }, { "dropping-particle" : "", "family" : "Grichnik", "given" : "Dietmar", "non-dropping-particle" : "", "parse-names" : false, "suffix" : "" }, { "dropping-particle" : "", "family" : "Kapsa", "given" : "Diana", "non-dropping-particle" : "", "parse-names" : false, "suffix" : "" } ], "container-title" : "Journal of Business Venturing", "id" : "ITEM-1", "issue" : "1", "issued" : { "date-parts" : [ [ "2010" ] ] }, "page" : "24-40", "publisher" : "Elsevier Inc.", "title" : "Should entrepreneurs plan or just storm the castle? A meta-analysis on contextual factors impacting the business planning-performance relationship in small firms", "type" : "article-journal", "volume" : "25" }, "uris" : [ "http://www.mendeley.com/documents/?uuid=52da3693-4dd6-4c34-9b60-c3b4f19d1d62" ] }, { "id" : "ITEM-2", "itemData" : { "DOI" : "10.1002/smj.597",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Elbanna", "given" : "Said", "non-dropping-particle" : "", "parse-names" : false, "suffix" : "" }, { "dropping-particle" : "", "family" : "Child", "given" : "John", "non-dropping-particle" : "", "parse-names" : false, "suffix" : "" } ], "container-title" : "Strategic Management Journal", "id" : "ITEM-2", "issue" : "4", "issued" : { "date-parts" : [ [ "2007", "4" ] ] }, "page" : "431-453", "title" : "Influences on strategic decision effectiveness: Development and test of an integrative model", "type" : "article-journal", "volume" : "28" }, "uris" : [ "http://www.mendeley.com/documents/?uuid=a367034c-8866-4a36-95e9-cf6a1728ed14" ] } ], "mendeley" : { "formattedCitation" : "(BRINCKMANN; GRICHNIK; KAPSA, 2010; ELBANNA; CHILD, 2007)", "plainTextFormattedCitation" : "(BRINCKMANN; GRICHNIK; KAPSA, 2010; ELBANNA; CHILD, 2007)", "previouslyFormattedCitation" : "(BRINCKMANN; GRICHNIK; KAPSA, 2010; ELBANNA; CHILD, 2007)" }, "properties" : {  }, "schema" : "https://github.com/citation-style-language/schema/raw/master/csl-citation.json" }</w:instrText>
      </w:r>
      <w:r w:rsidR="00507293">
        <w:fldChar w:fldCharType="separate"/>
      </w:r>
      <w:r w:rsidR="004F2A28" w:rsidRPr="004F2A28">
        <w:rPr>
          <w:noProof/>
        </w:rPr>
        <w:t>(BRINCKMANN; GRICHNIK; KAPSA, 2010; ELBANNA; CHILD, 2007)</w:t>
      </w:r>
      <w:r w:rsidR="00507293">
        <w:fldChar w:fldCharType="end"/>
      </w:r>
      <w:r w:rsidR="00507293">
        <w:t>.</w:t>
      </w:r>
    </w:p>
    <w:p w14:paraId="05C3EEB4" w14:textId="00A674E7" w:rsidR="001215A3" w:rsidRDefault="001215A3" w:rsidP="001215A3">
      <w:r>
        <w:t xml:space="preserve">O “julgamento” e a “barganha” são modos de avaliação sujeitos a viés, cujo impacto negativo sobre as decisões estratégicas foi reconhecido há pelo menos 3 décadas. Barnes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suppress-author" : 1, "uris" : [ "http://www.mendeley.com/documents/?uuid=1949703a-d02b-4bff-8283-90715f8dc289" ] } ], "mendeley" : { "formattedCitation" : "(1984)", "plainTextFormattedCitation" : "(1984)", "previouslyFormattedCitation" : "(1984)" }, "properties" : {  }, "schema" : "https://github.com/citation-style-language/schema/raw/master/csl-citation.json" }</w:instrText>
      </w:r>
      <w:r>
        <w:fldChar w:fldCharType="separate"/>
      </w:r>
      <w:r w:rsidRPr="00EB5011">
        <w:rPr>
          <w:noProof/>
        </w:rPr>
        <w:t>(1984)</w:t>
      </w:r>
      <w:r>
        <w:fldChar w:fldCharType="end"/>
      </w:r>
      <w:r>
        <w:t xml:space="preserve"> observa que o viés da confiança em excesso (</w:t>
      </w:r>
      <w:r w:rsidRPr="00B07594">
        <w:rPr>
          <w:i/>
        </w:rPr>
        <w:t>overconfidence</w:t>
      </w:r>
      <w:r>
        <w:t>) é particularmente pernicioso para as decisões estratégicas pois dificulta o reconhecimento da fragilidade de pressupostos. Como consequência, não é surpreendente que este viés esteja associado negativamente ao tempo de sobrevivência das empresas.</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8E02A8">
        <w:rPr>
          <w:noProof/>
        </w:rPr>
        <w:t>(GUDMUNDSSON; LECHNER, 2013)</w:t>
      </w:r>
      <w:r>
        <w:fldChar w:fldCharType="end"/>
      </w:r>
      <w:r>
        <w:t xml:space="preserve">. </w:t>
      </w:r>
    </w:p>
    <w:p w14:paraId="48A92DA8" w14:textId="7467F849" w:rsidR="001215A3" w:rsidRDefault="001215A3" w:rsidP="001215A3">
      <w:r>
        <w:t>Se a presença de vieses no julgamento humano pode ser prejudicial para a qualidade de decisões estratégica, resta saber se a alternativa analítica pode trazer benefícios. De fato, a relação entre o uso de processos de decisão estratégica racionais (</w:t>
      </w:r>
      <w:r>
        <w:rPr>
          <w:i/>
        </w:rPr>
        <w:t xml:space="preserve">procedural racionality) </w:t>
      </w:r>
      <w:r>
        <w:t xml:space="preserve">e a qualidade de decisões estratégicas foi testada </w:t>
      </w:r>
      <w:r w:rsidR="009410EB">
        <w:t>empiricamente</w:t>
      </w:r>
      <w:r>
        <w:t xml:space="preserve">. Dean e Sharfman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suppress-author" : 1, "uris" : [ "http://www.mendeley.com/documents/?uuid=f1edcbfa-1305-4bc7-8f5b-232e2364e7fc" ] } ], "mendeley" : { "formattedCitation" : "(1996)", "plainTextFormattedCitation" : "(1996)", "previouslyFormattedCitation" : "(1996)" }, "properties" : {  }, "schema" : "https://github.com/citation-style-language/schema/raw/master/csl-citation.json" }</w:instrText>
      </w:r>
      <w:r>
        <w:fldChar w:fldCharType="separate"/>
      </w:r>
      <w:r w:rsidRPr="00B70C94">
        <w:rPr>
          <w:noProof/>
        </w:rPr>
        <w:t>(1996)</w:t>
      </w:r>
      <w:r>
        <w:fldChar w:fldCharType="end"/>
      </w:r>
      <w:r>
        <w:t xml:space="preserve"> encontraram uma relação positiva entre o uso de processos de decisão estratégica racionais e a efetividade das decisões estratégica, mesmo controlando fatores externos como a favorabilidade do ambiente e a qualidade da implementação. Brews e Hunt </w:t>
      </w:r>
      <w:r>
        <w:fldChar w:fldCharType="begin" w:fldLock="1"/>
      </w:r>
      <w:r w:rsidR="00810566">
        <w:instrText>ADDIN CSL_CITATION { "citationItems" : [ { "id" : "ITEM-1", "itemData" : { "DOI" : "10.1002/(SICI)1097-0266(199910)20:10&lt;889::AID-SMJ60&gt;3.0.CO;2-F", "ISBN" : "0143-2095", "ISSN" : "0143-2095", "author" : [ { "dropping-particle" : "", "family" : "Brews", "given" : "PJ", "non-dropping-particle" : "", "parse-names" : false, "suffix" : "" }, { "dropping-particle" : "", "family" : "Hunt", "given" : "MR", "non-dropping-particle" : "", "parse-names" : false, "suffix" : "" } ], "container-title" : "Strategic Management Journal", "id" : "ITEM-1", "issue" : "10", "issued" : { "date-parts" : [ [ "1999" ] ] }, "page" : "889-913", "title" : "Learning to plan and planning to learn: resolving the planning school/learning school debate", "type" : "article-journal", "volume" : "20" }, "suppress-author" : 1, "uris" : [ "http://www.mendeley.com/documents/?uuid=553fe4c8-990c-4f70-8ff4-65846b864809" ] } ], "mendeley" : { "formattedCitation" : "(1999)", "plainTextFormattedCitation" : "(1999)", "previouslyFormattedCitation" : "(1999)" }, "properties" : {  }, "schema" : "https://github.com/citation-style-language/schema/raw/master/csl-citation.json" }</w:instrText>
      </w:r>
      <w:r>
        <w:fldChar w:fldCharType="separate"/>
      </w:r>
      <w:r w:rsidRPr="000E4642">
        <w:rPr>
          <w:noProof/>
        </w:rPr>
        <w:t>(1999)</w:t>
      </w:r>
      <w:r>
        <w:fldChar w:fldCharType="end"/>
      </w:r>
      <w:r>
        <w:t xml:space="preserve"> procuraram “resolver o dilema entre as escolas do aprendizado e planejamento”, sugerindo que os benefícios do planejamento formal são realizados conforme a empresa “aprende a planejar”, e utiliza o “planejamento para aprender”. </w:t>
      </w:r>
    </w:p>
    <w:p w14:paraId="1D495DB3" w14:textId="26ABEC8A" w:rsidR="001215A3" w:rsidRDefault="001215A3" w:rsidP="001215A3">
      <w:r>
        <w:t xml:space="preserve">Um fator crítico e controverso em relação ao uso de artefatos analíticos para suporte à avaliação de decisões estratégicas é a incerteza. </w:t>
      </w:r>
      <w:r>
        <w:rPr>
          <w:spacing w:val="-4"/>
        </w:rPr>
        <w:t xml:space="preserve">Incerteza pode ser definida como conhecimento limitado sobre eventos futuros, passados ou atuais. Ainda que a definição de Incerteza possa ter começado desde os gregos, uma definição na história </w:t>
      </w:r>
      <w:r>
        <w:rPr>
          <w:spacing w:val="-4"/>
        </w:rPr>
        <w:lastRenderedPageBreak/>
        <w:t xml:space="preserve">moderna começou no trabalho seminal de Knight </w:t>
      </w:r>
      <w:r>
        <w:rPr>
          <w:spacing w:val="-4"/>
        </w:rPr>
        <w:fldChar w:fldCharType="begin" w:fldLock="1"/>
      </w:r>
      <w:r w:rsidR="00810566">
        <w:rPr>
          <w:spacing w:val="-4"/>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Pr>
          <w:spacing w:val="-4"/>
        </w:rPr>
        <w:fldChar w:fldCharType="separate"/>
      </w:r>
      <w:r w:rsidRPr="005A1C94">
        <w:rPr>
          <w:noProof/>
          <w:spacing w:val="-4"/>
        </w:rPr>
        <w:t>(WALKER; LEMPERT; KWAKKEL, 2013)</w:t>
      </w:r>
      <w:r>
        <w:rPr>
          <w:spacing w:val="-4"/>
        </w:rPr>
        <w:fldChar w:fldCharType="end"/>
      </w:r>
      <w:r>
        <w:rPr>
          <w:spacing w:val="-4"/>
        </w:rPr>
        <w:t xml:space="preserve">. Nesta definição, o risco denota a parte calculável e controlável de tudo que é desconhecido. A parcela do que não é conhecido e que não é controlável é a incerteza </w:t>
      </w:r>
      <w:r>
        <w:rPr>
          <w:spacing w:val="-4"/>
        </w:rPr>
        <w:fldChar w:fldCharType="begin" w:fldLock="1"/>
      </w:r>
      <w:r w:rsidR="00810566">
        <w:rPr>
          <w:spacing w:val="-4"/>
        </w:rPr>
        <w:instrText>ADDIN CSL_CITATION { "citationItems" : [ { "id" : "ITEM-1", "itemData" : { "DOI" : "10.1017/CBO9781107415324.004", "ISSN" : "1098-6596", "PMID" : "140", "abstract" : "A timeless classic of economic theory that remains fascinating and pertinent today, this is Frank Knight's famous explanation of why perfect competition cannot eliminate profits, the important differences between \"risk\" and \"uncertainty,\" and the vital role of the entrepreneur in profitmaking. Based on Knight's PhD dissertation, this 1921 work, balancing theory with fact to come to stunning insights, is a distinct pleasure to read. FRANK H. KNIGHT (1885-1972) is considered by some the greatest American scholar of economics of the 20th century. An economics professor at the University of Chicago from 1927 until 1955, he was one of the founders of the Chicago school of economics, which influenced Milton Friedman and George Stigler.", "author" : [ { "dropping-particle" : "", "family" : "Knight", "given" : "Frank H.", "non-dropping-particle" : "", "parse-names" : false, "suffix" : "" } ], "id" : "ITEM-1", "issued" : { "date-parts" : [ [ "1921" ] ] }, "number-of-pages" : "1-30", "title" : "Risk, Uncertainty and Profit", "type" : "book", "volume" : "XXXI" }, "uris" : [ "http://www.mendeley.com/documents/?uuid=9a813bee-8b9c-4a63-9022-28b6b9ae8791" ] } ], "mendeley" : { "formattedCitation" : "(KNIGHT, 1921)", "plainTextFormattedCitation" : "(KNIGHT, 1921)", "previouslyFormattedCitation" : "(KNIGHT, 1921)" }, "properties" : {  }, "schema" : "https://github.com/citation-style-language/schema/raw/master/csl-citation.json" }</w:instrText>
      </w:r>
      <w:r>
        <w:rPr>
          <w:spacing w:val="-4"/>
        </w:rPr>
        <w:fldChar w:fldCharType="separate"/>
      </w:r>
      <w:r w:rsidRPr="005A1C94">
        <w:rPr>
          <w:noProof/>
          <w:spacing w:val="-4"/>
        </w:rPr>
        <w:t>(KNIGHT, 1921)</w:t>
      </w:r>
      <w:r>
        <w:rPr>
          <w:spacing w:val="-4"/>
        </w:rPr>
        <w:fldChar w:fldCharType="end"/>
      </w:r>
      <w:r>
        <w:rPr>
          <w:spacing w:val="-4"/>
        </w:rPr>
        <w:t>.</w:t>
      </w:r>
      <w:r>
        <w:t xml:space="preserve"> Enquanto os defensores do planejamento formal indicam que tais processos sejam mais importantes ainda em situações de incerteza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A558F3">
        <w:rPr>
          <w:noProof/>
        </w:rPr>
        <w:t>(ARMSTRONG, 1982)</w:t>
      </w:r>
      <w:r>
        <w:fldChar w:fldCharType="end"/>
      </w:r>
      <w:r>
        <w:t xml:space="preserve">, e haja evidências empíricas que suportem esta proposição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uris" : [ "http://www.mendeley.com/documents/?uuid=f1edcbfa-1305-4bc7-8f5b-232e2364e7fc" ] } ], "mendeley" : { "formattedCitation" : "(DEAN; SHARFMAN, 1996)", "plainTextFormattedCitation" : "(DEAN; SHARFMAN, 1996)", "previouslyFormattedCitation" : "(DEAN; SHARFMAN, 1996)" }, "properties" : {  }, "schema" : "https://github.com/citation-style-language/schema/raw/master/csl-citation.json" }</w:instrText>
      </w:r>
      <w:r>
        <w:fldChar w:fldCharType="separate"/>
      </w:r>
      <w:r w:rsidRPr="00A558F3">
        <w:rPr>
          <w:noProof/>
        </w:rPr>
        <w:t>(DEAN; SHARFMAN, 1996)</w:t>
      </w:r>
      <w:r>
        <w:fldChar w:fldCharType="end"/>
      </w:r>
      <w:r>
        <w:t xml:space="preserve">, há também argumentos contrários. Hough e White </w:t>
      </w:r>
      <w:r>
        <w:fldChar w:fldCharType="begin" w:fldLock="1"/>
      </w:r>
      <w:r w:rsidR="00810566">
        <w:instrText>ADDIN CSL_CITATION { "citationItems" : [ { "id" : "ITEM-1", "itemData" : { "DOI" : "10.1002/smj.303", "ISBN" : "0143-2095", "ISSN" : "01432095", "PMID" : "9515884", "abstract" : "Several approaches have been used to explore environmental dynamism as a contingent predictor of the relationship between rational-comprehensive strategic decision-making and firm-level performance. At the decision level of analysis, however, small sample sizes, low statistical power, and statistical dependence have plagued the research. Through the use of a simulated decision-making environment and multilevel analysis, this study examined 400 decisions from 54 executive teams. Consistent with much of the existing firm-level research, the results indicated that environmental dynamism may moderate the relationship between rational-comprehensive decision making and decision quality. Surprisingly, the form of the relationship differed from much of the firm-level research.", "author" : [ { "dropping-particle" : "", "family" : "Hough", "given" : "Jill R.", "non-dropping-particle" : "", "parse-names" : false, "suffix" : "" }, { "dropping-particle" : "", "family" : "White", "given" : "Margaret A.", "non-dropping-particle" : "", "parse-names" : false, "suffix" : "" } ], "container-title" : "Strategic Management Journal", "id" : "ITEM-1", "issue" : "5", "issued" : { "date-parts" : [ [ "2003" ] ] }, "page" : "481-489", "title" : "Environmental dynamism and strategic decision-making rationality: An examination at the decision level", "type" : "article-journal", "volume" : "24" }, "suppress-author" : 1, "uris" : [ "http://www.mendeley.com/documents/?uuid=4ad34691-6c0b-4eea-b04d-b124c33dc84c" ] } ], "mendeley" : { "formattedCitation" : "(2003)", "plainTextFormattedCitation" : "(2003)", "previouslyFormattedCitation" : "(2003)" }, "properties" : {  }, "schema" : "https://github.com/citation-style-language/schema/raw/master/csl-citation.json" }</w:instrText>
      </w:r>
      <w:r>
        <w:fldChar w:fldCharType="separate"/>
      </w:r>
      <w:r w:rsidRPr="00764B97">
        <w:rPr>
          <w:noProof/>
        </w:rPr>
        <w:t>(2003)</w:t>
      </w:r>
      <w:r>
        <w:fldChar w:fldCharType="end"/>
      </w:r>
      <w:r>
        <w:t xml:space="preserve"> encontraram evidências controversas no nível da decisão, de modo que o “dinamismo do ambiente” foi apontado como um fator que limitou a utilidade dos processos racionais de decisão.</w:t>
      </w:r>
    </w:p>
    <w:p w14:paraId="3763D08B" w14:textId="6B1084A8" w:rsidR="001215A3" w:rsidRDefault="004460C3" w:rsidP="001215A3">
      <w:r>
        <w:t>As</w:t>
      </w:r>
      <w:r w:rsidR="001215A3">
        <w:t xml:space="preserve"> tensões entre os defensores do planejamento formal (ex.: </w:t>
      </w:r>
      <w:r w:rsidR="001215A3">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id" : "ITEM-2",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2", "issue" : "2", "issued" : { "date-parts" : [ [ "1996" ] ] }, "page" : "368-396", "title" : "Does decision process matter? A study of strategic decision-making effectiveness", "type" : "article-journal", "volume" : "39" }, "uris" : [ "http://www.mendeley.com/documents/?uuid=f1edcbfa-1305-4bc7-8f5b-232e2364e7fc" ] } ], "mendeley" : { "formattedCitation" : "(ARMSTRONG, 1982; DEAN; SHARFMAN, 1996)", "plainTextFormattedCitation" : "(ARMSTRONG, 1982; DEAN; SHARFMAN, 1996)", "previouslyFormattedCitation" : "(ARMSTRONG, 1982; DEAN; SHARFMAN, 1996)" }, "properties" : {  }, "schema" : "https://github.com/citation-style-language/schema/raw/master/csl-citation.json" }</w:instrText>
      </w:r>
      <w:r w:rsidR="001215A3">
        <w:fldChar w:fldCharType="separate"/>
      </w:r>
      <w:r w:rsidR="001215A3" w:rsidRPr="008507BF">
        <w:rPr>
          <w:noProof/>
        </w:rPr>
        <w:t>(ARMSTRONG, 1982; DEAN; SHARFMAN, 1996)</w:t>
      </w:r>
      <w:r w:rsidR="001215A3">
        <w:fldChar w:fldCharType="end"/>
      </w:r>
      <w:r w:rsidR="001215A3">
        <w:t xml:space="preserve">) e seus críticos </w:t>
      </w:r>
      <w:r w:rsidR="001215A3">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rsidR="001215A3">
        <w:fldChar w:fldCharType="separate"/>
      </w:r>
      <w:r w:rsidR="001215A3" w:rsidRPr="008507BF">
        <w:rPr>
          <w:noProof/>
        </w:rPr>
        <w:t>(MINTZBERG, 1994)</w:t>
      </w:r>
      <w:r w:rsidR="001215A3">
        <w:fldChar w:fldCharType="end"/>
      </w:r>
      <w:r w:rsidR="001215A3">
        <w:t xml:space="preserve"> apontam para a relevância da temática da avaliação de decisões estratégicas, especialmente em condições de incerteza. Explicitada a relevância deste tema, a seção seguinte discutirá os problemas relacionados à avaliação de decisões estratégicas, e os elementos que a circundam. A questão de pesquisa deste trabalho será definida.</w:t>
      </w:r>
    </w:p>
    <w:p w14:paraId="0B4444EF" w14:textId="77777777" w:rsidR="001215A3" w:rsidRPr="00C040FC" w:rsidRDefault="001215A3" w:rsidP="001215A3">
      <w:pPr>
        <w:pStyle w:val="Ttulo2"/>
      </w:pPr>
      <w:bookmarkStart w:id="8" w:name="_Toc502855246"/>
      <w:r>
        <w:t xml:space="preserve">Objeto e </w:t>
      </w:r>
      <w:r w:rsidRPr="00C040FC">
        <w:t>Questão de Pesquisa</w:t>
      </w:r>
      <w:bookmarkEnd w:id="8"/>
    </w:p>
    <w:p w14:paraId="55152F88" w14:textId="77777777" w:rsidR="001215A3" w:rsidRDefault="001215A3" w:rsidP="001215A3">
      <w:r>
        <w:t>Considerando o contexto apresentado, esta seção detalhará a problemática da decisão estratégica sob incerteza. Inicialmente o objeto de pesquisa será localizado em seu contexto. Em seguida, os problemas centrais da decisão estratégicas serão discutidos, culminando na questão de pesquisa do trabalho.</w:t>
      </w:r>
    </w:p>
    <w:p w14:paraId="28CD62C7" w14:textId="67A8ABCD" w:rsidR="001215A3" w:rsidRDefault="001215A3" w:rsidP="001215A3">
      <w:r>
        <w:t xml:space="preserve">A pesquisa em decisão estratégica frequentemente foi dividida entre duas categorias: a pesquisa sobre o conteúdo das decisões e a pesquisa sobre o processo das decisões. </w:t>
      </w:r>
      <w:r>
        <w:fldChar w:fldCharType="begin" w:fldLock="1"/>
      </w:r>
      <w:r w:rsidR="00810566">
        <w:instrText>ADDIN CSL_CITATION { "citationItems" : [ { "id" : "ITEM-1", "itemData" : { "DOI" : "10.1111/j.1468-2370.2006.00118.x", "ISBN" : "1460-8545", "ISSN" : "14608545", "PMID" : "20387012", "abstract" : "This paper reviews the strategic decision-making process literature with respect to the synoptic formalism/political incrementalism debate. Procedural rationality is chosen as a representative of the synoptic formalism perspective; and both intuitive synthesis and political behaviour are employed as representatives of the political-incrementalism perspective. In this paper, the author discusses the theoretical underpinnings of these three process dimensions, as well as the key research efforts gathered together under each perspective. In conducting this review, a number of areas have been identified which could profitably be examined further, and a number of implications for managers will be highlighted and discussed.", "author" : [ { "dropping-particle" : "", "family" : "Elbanna", "given" : "Said", "non-dropping-particle" : "", "parse-names" : false, "suffix" : "" } ], "container-title" : "International Journal of Management Reviews", "id" : "ITEM-1", "issue" : "1", "issued" : { "date-parts" : [ [ "2006" ] ] }, "page" : "1-20", "title" : "Strategic decision-making: Process perspectives", "type" : "article-journal", "volume" : "8" }, "uris" : [ "http://www.mendeley.com/documents/?uuid=834622a6-46fb-4482-8b6e-865c1dfdbe61" ] }, { "id" : "ITEM-2", "itemData" : { "DOI" : "10.1177/0149206306291485", "ISBN" : "0149-2063", "ISSN" : "0149-2063", "abstract" : "This article attempts to reflect the current state and progress of strategy-process research. Based on a literature review, an integrative framework is developed encompassing key antecedents, process and outcome factors, and the interrelationship among them. The review reveals that strategy- process research has made considerable progress in the past, shifting the focus from strategic plan- ning to new areas, thereby emphasizing the exposed position of the individuals involved. The authors recommend that researchers conduct more studies that explore the effects of the individu- als involved in strategy processes and the phases prior to and after the actual decision making.", "author" : [ { "dropping-particle" : "", "family" : "Hutzschenreuter, Thomas; Kleindienst", "given" : "Ingo", "non-dropping-particle" : "", "parse-names" : false, "suffix" : "" } ], "container-title" : "Journal of Management", "id" : "ITEM-2", "issue" : "5", "issued" : { "date-parts" : [ [ "2006" ] ] }, "page" : "673-620", "title" : "Strategy-process research: What have we learned and what is still to be explored", "type" : "article-journal", "volume" : "32" }, "uris" : [ "http://www.mendeley.com/documents/?uuid=9b24f5ef-8391-4894-97e6-bd10ec781984" ] } ], "mendeley" : { "formattedCitation" : "(ELBANNA, 2006; HUTZSCHENREUTER, THOMAS; KLEINDIENST, 2006)", "plainTextFormattedCitation" : "(ELBANNA, 2006; HUTZSCHENREUTER, THOMAS; KLEINDIENST, 2006)", "previouslyFormattedCitation" : "(ELBANNA, 2006; HUTZSCHENREUTER, THOMAS; KLEINDIENST, 2006)" }, "properties" : {  }, "schema" : "https://github.com/citation-style-language/schema/raw/master/csl-citation.json" }</w:instrText>
      </w:r>
      <w:r>
        <w:fldChar w:fldCharType="separate"/>
      </w:r>
      <w:r w:rsidRPr="006714F1">
        <w:rPr>
          <w:noProof/>
        </w:rPr>
        <w:t>(ELBANNA, 2006; HUTZSCHENREUTER, THOMAS; KLEINDIENST, 2006)</w:t>
      </w:r>
      <w:r>
        <w:fldChar w:fldCharType="end"/>
      </w:r>
      <w:r>
        <w:t>. Este trabalho posiciona-se próximo à segunda vertente indicada.</w:t>
      </w:r>
    </w:p>
    <w:p w14:paraId="6A53351F" w14:textId="7CC6E70B" w:rsidR="001215A3" w:rsidRDefault="001215A3" w:rsidP="001215A3">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6D3767">
        <w:rPr>
          <w:noProof/>
        </w:rPr>
        <w:t>(1976)</w:t>
      </w:r>
      <w:r>
        <w:fldChar w:fldCharType="end"/>
      </w:r>
      <w:r>
        <w:t xml:space="preserve"> propuseram um modelo genérico, revelando a estrutura em processos de decisão estratégica (</w:t>
      </w:r>
      <w:r>
        <w:fldChar w:fldCharType="begin"/>
      </w:r>
      <w:r>
        <w:instrText xml:space="preserve"> REF _Ref481141681 \h </w:instrText>
      </w:r>
      <w:r>
        <w:fldChar w:fldCharType="separate"/>
      </w:r>
      <w:r w:rsidR="00743F02">
        <w:t xml:space="preserve">Figura </w:t>
      </w:r>
      <w:r w:rsidR="00743F02">
        <w:rPr>
          <w:noProof/>
        </w:rPr>
        <w:t>2</w:t>
      </w:r>
      <w:r>
        <w:fldChar w:fldCharType="end"/>
      </w:r>
      <w:r>
        <w:t xml:space="preserve">). O modelo sugere que toda decisão estratégica possui ao menos duas etapas em sua linha principal: Reconhecimento e Avaliação/Escolha. Algumas decisões, no entanto, parecem precisar de etapas adicionais, incluindo diagnóstico, busca-screening (para a localização de uma solução pronta a decisão), projeto (para o desenvolvimento de uma solução customizada para a decisão). Ainda assim, em um dado momento as </w:t>
      </w:r>
      <w:r>
        <w:lastRenderedPageBreak/>
        <w:t>opções indicadas serão avaliadas (seja usando apenas “julgamento” ou “barganha”, ou “análise” seguida de “julgamento” ou “barganha”). Após a etapa de avaliação, o ciclo pode voltar para as etapas anteriores, ou prosseguir ser finalizado (com ou sem autorização). O objeto de pesquisa deste trabalho trata-se da etapa destacada na figura: “Análise:Avaliação”.</w:t>
      </w:r>
    </w:p>
    <w:p w14:paraId="1529D562" w14:textId="78BBBD54" w:rsidR="001215A3" w:rsidRDefault="001215A3" w:rsidP="001215A3">
      <w:pPr>
        <w:pStyle w:val="Legenda"/>
      </w:pPr>
      <w:bookmarkStart w:id="9" w:name="_Ref481141681"/>
      <w:bookmarkStart w:id="10" w:name="_Toc482263871"/>
      <w:r>
        <w:t xml:space="preserve">Figura </w:t>
      </w:r>
      <w:r w:rsidR="000A47A3">
        <w:fldChar w:fldCharType="begin"/>
      </w:r>
      <w:r w:rsidR="000A47A3">
        <w:instrText xml:space="preserve"> SEQ Figura \* ARABIC </w:instrText>
      </w:r>
      <w:r w:rsidR="000A47A3">
        <w:fldChar w:fldCharType="separate"/>
      </w:r>
      <w:r w:rsidR="00743F02">
        <w:rPr>
          <w:noProof/>
        </w:rPr>
        <w:t>2</w:t>
      </w:r>
      <w:r w:rsidR="000A47A3">
        <w:rPr>
          <w:noProof/>
        </w:rPr>
        <w:fldChar w:fldCharType="end"/>
      </w:r>
      <w:bookmarkEnd w:id="9"/>
      <w:r>
        <w:t xml:space="preserve"> – Um Modelo Genérico do Processo de Decisão Estratégica</w:t>
      </w:r>
      <w:bookmarkEnd w:id="10"/>
    </w:p>
    <w:p w14:paraId="00EBD265" w14:textId="77777777" w:rsidR="001215A3" w:rsidRDefault="001215A3" w:rsidP="001215A3">
      <w:pPr>
        <w:ind w:firstLine="0"/>
      </w:pPr>
      <w:r>
        <w:rPr>
          <w:noProof/>
        </w:rPr>
        <w:drawing>
          <wp:inline distT="0" distB="0" distL="0" distR="0" wp14:anchorId="6AA16A47" wp14:editId="4D77179C">
            <wp:extent cx="5724525" cy="2736922"/>
            <wp:effectExtent l="0" t="0" r="0" b="6350"/>
            <wp:docPr id="1029" name="Imagem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424" cy="2753129"/>
                    </a:xfrm>
                    <a:prstGeom prst="rect">
                      <a:avLst/>
                    </a:prstGeom>
                    <a:noFill/>
                  </pic:spPr>
                </pic:pic>
              </a:graphicData>
            </a:graphic>
          </wp:inline>
        </w:drawing>
      </w:r>
    </w:p>
    <w:p w14:paraId="71F30C3C" w14:textId="34952AA5" w:rsidR="001215A3" w:rsidRPr="001E70E1" w:rsidRDefault="001215A3" w:rsidP="001215A3">
      <w:pPr>
        <w:ind w:firstLine="0"/>
        <w:jc w:val="center"/>
      </w:pPr>
      <w:r w:rsidRPr="001E70E1">
        <w:t xml:space="preserve">Font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E70E1">
        <w:rPr>
          <w:noProof/>
        </w:rPr>
        <w:t>(1976, p. 266)</w:t>
      </w:r>
      <w:r>
        <w:fldChar w:fldCharType="end"/>
      </w:r>
      <w:r w:rsidRPr="001E70E1">
        <w:t>.</w:t>
      </w:r>
    </w:p>
    <w:p w14:paraId="142945B3" w14:textId="05E7241F" w:rsidR="001215A3" w:rsidRDefault="001215A3" w:rsidP="001215A3">
      <w:r>
        <w:t xml:space="preserve">Dois grupos de elementos são inevitavelmente importantes para qualquer decisão estratégica: O Ambiente Externo e o Ambiente Interno. O ambiente externo, o qual recebeu importância significativa na escola do Design, Planejamento e Posicionamento inclui fatores como mudanças na sociedade, mudanças governamentais, mudanças econômicas, mudanças na competição, fornecedores e mercado. </w:t>
      </w:r>
      <w:r>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fldChar w:fldCharType="separate"/>
      </w:r>
      <w:r w:rsidRPr="007877CA">
        <w:rPr>
          <w:noProof/>
        </w:rPr>
        <w:t>(MINTZBERG; AHLSTRAND; LAMPEL, 2005)</w:t>
      </w:r>
      <w:r>
        <w:fldChar w:fldCharType="end"/>
      </w:r>
      <w:r>
        <w:t xml:space="preserve">. O Ambiente Interno, por sua vez recebeu atenção na análise das forças e fraquezas da organização, porém é melhor representado pela Visão Baseada em Recursos. Segundo esta perspectiva, novas opções estratégicas podem emergir naturalmente conforme a empresa analisa seus recursos. </w:t>
      </w:r>
      <w:r>
        <w:fldChar w:fldCharType="begin" w:fldLock="1"/>
      </w:r>
      <w:r w:rsidR="00810566">
        <w:instrText>ADDIN CSL_CITATION { "citationItems" : [ { "id" : "ITEM-1", "itemData" : { "DOI" : "10.1002/smj.4250050207", "ISBN" : "01432095", "ISSN" : "01432095", "PMID" : "19064477", "abstract" : "Wernerfelt, B. (1984). \u2018The resource-based view of the firm\u2019. Strategic Management Journal, 5, 171\u201380.", "author" : [ { "dropping-particle" : "", "family" : "Wernerfelt", "given" : "B.", "non-dropping-particle" : "", "parse-names" : false, "suffix" : "" } ], "container-title" : "Strategic Management Journal", "id" : "ITEM-1", "issue" : "April 1983", "issued" : { "date-parts" : [ [ "1984" ] ] }, "page" : "171-180", "title" : "The Resource-Based view of the firm", "type" : "article-journal", "volume" : "5" }, "uris" : [ "http://www.mendeley.com/documents/?uuid=cccee1c8-2390-4f01-909a-43b3baf25039" ] } ], "mendeley" : { "formattedCitation" : "(WERNERFELT, 1984)", "plainTextFormattedCitation" : "(WERNERFELT, 1984)", "previouslyFormattedCitation" : "(WERNERFELT, 1984)" }, "properties" : {  }, "schema" : "https://github.com/citation-style-language/schema/raw/master/csl-citation.json" }</w:instrText>
      </w:r>
      <w:r>
        <w:fldChar w:fldCharType="separate"/>
      </w:r>
      <w:r w:rsidRPr="007877CA">
        <w:rPr>
          <w:noProof/>
        </w:rPr>
        <w:t>(WERNERFELT, 1984)</w:t>
      </w:r>
      <w:r>
        <w:fldChar w:fldCharType="end"/>
      </w:r>
      <w:r>
        <w:t>.</w:t>
      </w:r>
    </w:p>
    <w:p w14:paraId="0E639243" w14:textId="46AE1D14" w:rsidR="001215A3" w:rsidRDefault="001215A3" w:rsidP="001215A3">
      <w:r>
        <w:t xml:space="preserve">Mesmo considerando estes dois grupos de fatores como essenciais para a decisão estratégica, um problema ainda persiste: A incerteza. Se o ambiente interno ou externo é incerto, qualquer recomendação realizada a partir de uma análise do ambiente interno ou externo atual será falível ao pressupor que esta relação permanecerá durante a implementação da decisão estratégica até os </w:t>
      </w:r>
      <w:r>
        <w:lastRenderedPageBreak/>
        <w:t>desdobramentos de suas consequências. Decisões estratégicas terão sucesso ou falharão, em um contexto dinâmico.</w:t>
      </w:r>
    </w:p>
    <w:p w14:paraId="1CEECA97" w14:textId="78363AEA" w:rsidR="001215A3" w:rsidRPr="003A584F" w:rsidRDefault="001215A3" w:rsidP="001215A3">
      <w:r>
        <w:t>O impacto da incerteza sobre as decisões estratégicas é resultado da necessidade de antecipação por parte da empresa</w:t>
      </w:r>
      <w:r w:rsidRPr="003A584F">
        <w:t>. Em outras palavras, é necessári</w:t>
      </w:r>
      <w:r>
        <w:t>o que o estrategista visualize o presente e o futuro (tanto em relação ao ambiente externo quanto ao ambiente interno)</w:t>
      </w:r>
      <w:r w:rsidRPr="003A584F">
        <w:t>, identifique as mudanças que deseja (ou não) impor e decida m</w:t>
      </w:r>
      <w:r>
        <w:t>udar (ou não) seu curso de ação, prospectando o impacto desta decisão no ambiente interno e externo.</w:t>
      </w:r>
      <w:r w:rsidRPr="003A584F">
        <w:t xml:space="preserve"> Uma empresa avaliando uma decisão de investimento precisa tomar esta decisão antecipando-se ao futuro, portanto comprometendo recursos antes de observar seu retorno. Em se tratando de decisões estratégicas, </w:t>
      </w:r>
      <w:r>
        <w:t>o tempo entre a decisão e suas consequências</w:t>
      </w:r>
      <w:r w:rsidRPr="003A584F">
        <w:t xml:space="preserve"> pode significar meses, anos ou até décadas.</w:t>
      </w:r>
    </w:p>
    <w:bookmarkEnd w:id="4"/>
    <w:p w14:paraId="0FDEC9D1" w14:textId="24E1E0EC" w:rsidR="001215A3" w:rsidRDefault="001215A3" w:rsidP="001215A3">
      <w:r w:rsidRPr="003A584F">
        <w:t>Como as decisões estratégicas tendem a “ser as mais importantes”, segue-se que seus custos tendem a ser expressivos e/ou irrecuperáveis. Por este motivo, o impacto das decisões estratégicas geralmente será pervasivo e duradouro. Pervasivo, pois as consequências das decisões estratégicas tendem a permea</w:t>
      </w:r>
      <w:r>
        <w:t>r toda a organização,</w:t>
      </w:r>
      <w:r w:rsidRPr="003A584F">
        <w:t xml:space="preserve"> e duradouro, visto que o custo de </w:t>
      </w:r>
      <w:r>
        <w:t>retornar</w:t>
      </w:r>
      <w:r w:rsidRPr="003A584F">
        <w:t xml:space="preserve"> pode ser expressivo, tornando</w:t>
      </w:r>
      <w:r>
        <w:t xml:space="preserve"> em alguns casos inviável essa</w:t>
      </w:r>
      <w:r w:rsidRPr="003A584F">
        <w:t xml:space="preserve"> opção.</w:t>
      </w:r>
    </w:p>
    <w:p w14:paraId="70F10AEC" w14:textId="1B2B0569" w:rsidR="001215A3" w:rsidRPr="003A584F" w:rsidRDefault="001215A3" w:rsidP="001215A3">
      <w:r w:rsidRPr="003A584F">
        <w:t>O uso de previsões é</w:t>
      </w:r>
      <w:r>
        <w:t xml:space="preserve"> a maneira convencional</w:t>
      </w:r>
      <w:r w:rsidRPr="003A584F">
        <w:t xml:space="preserve"> de antecipação ao futuro para o suporte à decisão</w:t>
      </w:r>
      <w:r>
        <w:t>.</w:t>
      </w:r>
      <w:r w:rsidRPr="000B55EA">
        <w:t xml:space="preserve">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rsidRPr="003A584F">
        <w:t>. O processo pode tomar diversas formas, porém em geral avalia-se como o futuro deve ser e como as decisões candidatas se comportarão neste futuro previsto. A partir desta avaliação, escolhe-se a melhor decisão racional possível, com base em suas consequências esperadas.</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B55EA">
        <w:rPr>
          <w:noProof/>
        </w:rPr>
        <w:t>(LEMPERT; POPPER; BANKES, 2003)</w:t>
      </w:r>
      <w:r>
        <w:fldChar w:fldCharType="end"/>
      </w:r>
      <w:r>
        <w:t>.</w:t>
      </w:r>
    </w:p>
    <w:p w14:paraId="6A3D022F" w14:textId="1BAC49F7" w:rsidR="001215A3" w:rsidRDefault="001215A3" w:rsidP="001215A3">
      <w:r>
        <w:t>Previsões são eminentemente sujeitas à falhar.</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680F4C">
        <w:rPr>
          <w:noProof/>
        </w:rPr>
        <w:t>(MAKRIDAKIS; HOGARTH; GABA, 2009)</w:t>
      </w:r>
      <w:r>
        <w:fldChar w:fldCharType="end"/>
      </w:r>
      <w:r>
        <w:t xml:space="preserve"> .Por mais que previsões sejam por algum tempo razoavelmente precisas enquanto o ambiente está estável, isto é o que as torna mais perigosas: Elas falharão no momento de mudanças significativa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0F0D75">
        <w:rPr>
          <w:noProof/>
        </w:rPr>
        <w:t>(WACK, 1985)</w:t>
      </w:r>
      <w:r>
        <w:fldChar w:fldCharType="end"/>
      </w:r>
      <w:r>
        <w:t>:</w:t>
      </w:r>
    </w:p>
    <w:p w14:paraId="4189A80E" w14:textId="77777777" w:rsidR="001215A3" w:rsidRPr="008E3CC2" w:rsidRDefault="001215A3" w:rsidP="001215A3">
      <w:pPr>
        <w:ind w:left="1416"/>
        <w:rPr>
          <w:sz w:val="22"/>
        </w:rPr>
      </w:pPr>
      <w:r w:rsidRPr="008E3CC2">
        <w:rPr>
          <w:sz w:val="22"/>
        </w:rPr>
        <w:t xml:space="preserve">“A forma de resolver este problema não é procurar por previsões melhores, melhorando técnicas ou contratando mais analistas de previsão. Muitas forças atuam contra a possibilidade de alcançar </w:t>
      </w:r>
      <w:r w:rsidRPr="008E3CC2">
        <w:rPr>
          <w:i/>
          <w:sz w:val="22"/>
        </w:rPr>
        <w:t xml:space="preserve">a </w:t>
      </w:r>
      <w:r w:rsidRPr="008E3CC2">
        <w:rPr>
          <w:sz w:val="22"/>
        </w:rPr>
        <w:t>previsão correta. O futuro não é mais estável; ele se tornou um alvo móvel. Nenhuma projeção “certa” pode ser deduzida do comportamento passado.</w:t>
      </w:r>
    </w:p>
    <w:p w14:paraId="5900F8E7" w14:textId="213E7FB0" w:rsidR="001215A3" w:rsidRPr="008E3CC2" w:rsidRDefault="001215A3" w:rsidP="001215A3">
      <w:pPr>
        <w:ind w:left="1416"/>
        <w:rPr>
          <w:sz w:val="22"/>
        </w:rPr>
      </w:pPr>
      <w:r w:rsidRPr="008E3CC2">
        <w:rPr>
          <w:sz w:val="22"/>
        </w:rPr>
        <w:lastRenderedPageBreak/>
        <w:t xml:space="preserve">A abordagem melhor, eu acredito, é aceitar a incerteza, tentar entende-la, e torna-la parte de nosso raciocínio. Incerteza atualmente não é apenas um desvio temporário de uma previsão razoável; é a estrutura básica do ambiente de negócios. ” </w:t>
      </w:r>
      <w:r w:rsidRPr="008E3CC2">
        <w:rPr>
          <w:sz w:val="22"/>
        </w:rPr>
        <w:fldChar w:fldCharType="begin" w:fldLock="1"/>
      </w:r>
      <w:r w:rsidR="00810566">
        <w:rPr>
          <w:sz w:val="22"/>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3", "uris" : [ "http://www.mendeley.com/documents/?uuid=ce00b288-8dc3-4ab0-9326-7364fef01252" ] } ], "mendeley" : { "formattedCitation" : "(WACK, 1985, p. 73)", "plainTextFormattedCitation" : "(WACK, 1985, p. 73)", "previouslyFormattedCitation" : "(WACK, 1985, p. 73)" }, "properties" : {  }, "schema" : "https://github.com/citation-style-language/schema/raw/master/csl-citation.json" }</w:instrText>
      </w:r>
      <w:r w:rsidRPr="008E3CC2">
        <w:rPr>
          <w:sz w:val="22"/>
        </w:rPr>
        <w:fldChar w:fldCharType="separate"/>
      </w:r>
      <w:r w:rsidRPr="008E3CC2">
        <w:rPr>
          <w:noProof/>
          <w:sz w:val="22"/>
        </w:rPr>
        <w:t>(WACK, 1985, p. 73)</w:t>
      </w:r>
      <w:r w:rsidRPr="008E3CC2">
        <w:rPr>
          <w:sz w:val="22"/>
        </w:rPr>
        <w:fldChar w:fldCharType="end"/>
      </w:r>
      <w:r w:rsidRPr="008E3CC2">
        <w:rPr>
          <w:sz w:val="22"/>
        </w:rPr>
        <w:t>.</w:t>
      </w:r>
    </w:p>
    <w:p w14:paraId="15598B44" w14:textId="79FA260C" w:rsidR="001215A3" w:rsidRPr="003A584F" w:rsidRDefault="001215A3" w:rsidP="001215A3">
      <w:r>
        <w:t>Por este motivo, previsões são perigosas para as decisões estratégicas</w:t>
      </w:r>
      <w:r w:rsidRPr="003A584F">
        <w:t xml:space="preserve">. </w:t>
      </w:r>
      <w:r>
        <w:t>Uma decisão será tão adequada quanto os pressupostos que a subsidiam</w:t>
      </w:r>
      <w:r w:rsidRPr="003A584F">
        <w:t>. Se estes pressupostos falham, a previsão falha e</w:t>
      </w:r>
      <w:r>
        <w:t>, por consequência,</w:t>
      </w:r>
      <w:r w:rsidRPr="003A584F">
        <w:t xml:space="preserve"> falha também a decisão estratégica. </w:t>
      </w:r>
    </w:p>
    <w:p w14:paraId="27405EE9" w14:textId="5843B02E" w:rsidR="001215A3" w:rsidRDefault="001215A3" w:rsidP="001215A3">
      <w:r>
        <w:t xml:space="preserve">Falsos pressupostos podem ter diversas fontes. Uma fonte primária é o pressuposto de que o futuro repetirá o passado, mesmo a partir de um intervalo de confiança.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t>. Outra</w:t>
      </w:r>
      <w:r w:rsidRPr="003A584F">
        <w:t xml:space="preserve"> fonte abundante de pressupostos falsos são os vieses cognitivos.</w:t>
      </w:r>
      <w:r>
        <w:t xml:space="preserve"> Tomadores de decisão são excessivamente sujeitos a tratar problemas como únicos, tanto negligenciando dados sobre o passado, bem como múltiplas oportunidades do futuro. </w:t>
      </w:r>
      <w:r>
        <w:fldChar w:fldCharType="begin" w:fldLock="1"/>
      </w:r>
      <w:r w:rsidR="00810566">
        <w:instrText>ADDIN CSL_CITATION { "citationItems" : [ { "id" : "ITEM-1", "itemData" : { "DOI" : "10.1287/mnsc.39.1.17", "ISBN" : "00251909", "ISSN" : "0025-1909", "abstract" : "Daniel K. Dan L., Tutto fotocopiato", "author" : [ { "dropping-particle" : "", "family" : "Kahneman D. Lovallo", "given" : "D", "non-dropping-particle" : "", "parse-names" : false, "suffix" : "" } ], "container-title" : "Management Science", "id" : "ITEM-1", "issued" : { "date-parts" : [ [ "1993" ] ] }, "note" : "NULL", "page" : "393-413", "title" : "Timid Choises and Bold Forecasts: A Cognitive Perspective on Risk Taking", "type" : "article", "volume" : "39, n. 1, " }, "uris" : [ "http://www.mendeley.com/documents/?uuid=8a9badb5-c054-4d7f-8ce6-9aa938ed7cec" ] } ], "mendeley" : { "formattedCitation" : "(KAHNEMAN D. LOVALLO, 1993)", "plainTextFormattedCitation" : "(KAHNEMAN D. LOVALLO, 1993)", "previouslyFormattedCitation" : "(KAHNEMAN D. LOVALLO, 1993)" }, "properties" : {  }, "schema" : "https://github.com/citation-style-language/schema/raw/master/csl-citation.json" }</w:instrText>
      </w:r>
      <w:r>
        <w:fldChar w:fldCharType="separate"/>
      </w:r>
      <w:r w:rsidRPr="000B55EA">
        <w:rPr>
          <w:noProof/>
        </w:rPr>
        <w:t>(KAHNEMAN D. LOVALLO, 1993)</w:t>
      </w:r>
      <w:r>
        <w:fldChar w:fldCharType="end"/>
      </w:r>
      <w:r w:rsidRPr="003A584F">
        <w:t xml:space="preserve">. Um viés importante </w:t>
      </w:r>
      <w:r>
        <w:t xml:space="preserve">para a decisão estratégica </w:t>
      </w:r>
      <w:r w:rsidRPr="003A584F">
        <w:t>é o da confiança em excesso (</w:t>
      </w:r>
      <w:r w:rsidRPr="00B07594">
        <w:rPr>
          <w:i/>
        </w:rPr>
        <w:t>overconfidence</w:t>
      </w:r>
      <w:r w:rsidRPr="003A584F">
        <w:t xml:space="preserve">)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fldChar w:fldCharType="separate"/>
      </w:r>
      <w:r w:rsidRPr="000B55EA">
        <w:rPr>
          <w:noProof/>
        </w:rPr>
        <w:t>(BARNES, 1984)</w:t>
      </w:r>
      <w:r>
        <w:fldChar w:fldCharType="end"/>
      </w:r>
      <w:r>
        <w:t xml:space="preserve">, sendo associado negativamente ao tempo de </w:t>
      </w:r>
      <w:r w:rsidR="009E7F5E">
        <w:t xml:space="preserve">sobrevivência </w:t>
      </w:r>
      <w:r>
        <w:t xml:space="preserve">das empresas. </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BA679B">
        <w:rPr>
          <w:noProof/>
        </w:rPr>
        <w:t>(GUDMUNDSSON; LECHNER, 2013)</w:t>
      </w:r>
      <w:r>
        <w:fldChar w:fldCharType="end"/>
      </w:r>
      <w:r>
        <w:t>.</w:t>
      </w:r>
    </w:p>
    <w:p w14:paraId="6B85D4C1" w14:textId="533F6D3B" w:rsidR="001215A3" w:rsidRDefault="00A92421" w:rsidP="004F2A28">
      <w:r w:rsidRPr="00A92421">
        <w:t>Se previsões geram problemas para as decisões estratégicas, basear as decisões em tentativa e erro também não é uma alternativa adequada. Como indicado anteriormente, a irreversibilidade (ao menos parcial) dos custos de decisão estratégicas poderá ser impeditiva. Ou seja, a decisão estratégica pecará pela falta de uma visão de longo prazo.</w:t>
      </w:r>
      <w:r w:rsidR="004F2A28">
        <w:t xml:space="preserve"> </w:t>
      </w:r>
      <w:r w:rsidR="001215A3">
        <w:t xml:space="preserve">Considerando estes elementos, propõe-se o desenho desta pesquisa na </w:t>
      </w:r>
      <w:r w:rsidR="001215A3">
        <w:fldChar w:fldCharType="begin"/>
      </w:r>
      <w:r w:rsidR="001215A3">
        <w:instrText xml:space="preserve"> REF _Ref481156768 \h </w:instrText>
      </w:r>
      <w:r w:rsidR="001215A3">
        <w:fldChar w:fldCharType="separate"/>
      </w:r>
      <w:r w:rsidR="00743F02">
        <w:t xml:space="preserve">Figura </w:t>
      </w:r>
      <w:r w:rsidR="00743F02">
        <w:rPr>
          <w:noProof/>
        </w:rPr>
        <w:t>3</w:t>
      </w:r>
      <w:r w:rsidR="001215A3">
        <w:fldChar w:fldCharType="end"/>
      </w:r>
      <w:r w:rsidR="004F2A28">
        <w:t>.</w:t>
      </w:r>
    </w:p>
    <w:p w14:paraId="083FCE3A" w14:textId="2375B24C" w:rsidR="001215A3" w:rsidRDefault="001215A3" w:rsidP="001215A3">
      <w:r>
        <w:t xml:space="preserve">Diante da relevância da incerteza para as decisões estratégica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que a incerteza residual (aquela que permanece após a melhor análise possível) pode ser definida em quatro níveis. No primeiro nível de incerteza, “Um futuro Suficientemente Claro”, é possível desenvolver uma previsão do futuro que é precisa o suficiente para a decisão estratégica. Neste nível de incerteza, ferramentas tradicionais de decisão estratégicas podem ser utilizadas.</w:t>
      </w:r>
      <w:r w:rsidRPr="00B77E5C">
        <w:t xml:space="preserve">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fldChar w:fldCharType="separate"/>
      </w:r>
      <w:r w:rsidRPr="00B77E5C">
        <w:rPr>
          <w:noProof/>
        </w:rPr>
        <w:t>(COURTNEY; KIRKLAND; VIGUERIE, 1997)</w:t>
      </w:r>
      <w:r>
        <w:fldChar w:fldCharType="end"/>
      </w:r>
      <w:r>
        <w:t xml:space="preserve">. No segundo nível de incerteza, “Futuros Alternativos”, o futuro pode ser descrito como um de algun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a “Análise de Decisão” (</w:t>
      </w:r>
      <w:r w:rsidRPr="00B07594">
        <w:rPr>
          <w:i/>
        </w:rPr>
        <w:t>Decision Analysis</w:t>
      </w:r>
      <w:r>
        <w:t xml:space="preserve"> </w:t>
      </w:r>
      <w:r>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fldChar w:fldCharType="separate"/>
      </w:r>
      <w:r w:rsidRPr="00B77E5C">
        <w:rPr>
          <w:noProof/>
        </w:rPr>
        <w:t>(HILLIER; LIEBERMAN, 2010)</w:t>
      </w:r>
      <w:r>
        <w:fldChar w:fldCharType="end"/>
      </w:r>
      <w:r>
        <w:t>), Avaliação de Opções Reais e Teoria dos Jogos.</w:t>
      </w:r>
    </w:p>
    <w:p w14:paraId="12D73FF2" w14:textId="09AD4AA0" w:rsidR="001215A3" w:rsidRDefault="001215A3" w:rsidP="001215A3">
      <w:pPr>
        <w:pStyle w:val="Legenda"/>
      </w:pPr>
      <w:bookmarkStart w:id="11" w:name="_Ref481156768"/>
      <w:bookmarkStart w:id="12" w:name="_Toc482263872"/>
      <w:r>
        <w:lastRenderedPageBreak/>
        <w:t xml:space="preserve">Figura </w:t>
      </w:r>
      <w:r w:rsidR="000A47A3">
        <w:fldChar w:fldCharType="begin"/>
      </w:r>
      <w:r w:rsidR="000A47A3">
        <w:instrText xml:space="preserve"> SEQ Figura \* ARABIC </w:instrText>
      </w:r>
      <w:r w:rsidR="000A47A3">
        <w:fldChar w:fldCharType="separate"/>
      </w:r>
      <w:r w:rsidR="00743F02">
        <w:rPr>
          <w:noProof/>
        </w:rPr>
        <w:t>3</w:t>
      </w:r>
      <w:r w:rsidR="000A47A3">
        <w:rPr>
          <w:noProof/>
        </w:rPr>
        <w:fldChar w:fldCharType="end"/>
      </w:r>
      <w:bookmarkEnd w:id="11"/>
      <w:r>
        <w:t xml:space="preserve"> – Desenho da Pesquisa</w:t>
      </w:r>
      <w:bookmarkEnd w:id="12"/>
    </w:p>
    <w:p w14:paraId="32C537B9" w14:textId="58CBF2C3" w:rsidR="0035442F" w:rsidRDefault="0035442F" w:rsidP="0035442F">
      <w:pPr>
        <w:ind w:firstLine="0"/>
      </w:pPr>
      <w:r>
        <w:rPr>
          <w:noProof/>
        </w:rPr>
        <w:drawing>
          <wp:inline distT="0" distB="0" distL="0" distR="0" wp14:anchorId="07328CC0" wp14:editId="415C0578">
            <wp:extent cx="5678699" cy="3423684"/>
            <wp:effectExtent l="0" t="0" r="0" b="0"/>
            <wp:docPr id="1067" name="Imagem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90523" cy="3430813"/>
                    </a:xfrm>
                    <a:prstGeom prst="rect">
                      <a:avLst/>
                    </a:prstGeom>
                    <a:noFill/>
                  </pic:spPr>
                </pic:pic>
              </a:graphicData>
            </a:graphic>
          </wp:inline>
        </w:drawing>
      </w:r>
    </w:p>
    <w:p w14:paraId="754CA8EC" w14:textId="4EFAACD0" w:rsidR="001215A3" w:rsidRDefault="001215A3" w:rsidP="001215A3">
      <w:pPr>
        <w:ind w:firstLine="0"/>
      </w:pPr>
      <w:r>
        <w:t xml:space="preserve">Fonte: Elaborado pelo autor, com base em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F3D54">
        <w:rPr>
          <w:noProof/>
        </w:rPr>
        <w:t>(1976, p. 266)</w:t>
      </w:r>
      <w:r>
        <w:fldChar w:fldCharType="end"/>
      </w:r>
      <w:r>
        <w:t>.</w:t>
      </w:r>
    </w:p>
    <w:p w14:paraId="18F94EF0" w14:textId="06B6B6B9" w:rsidR="001215A3" w:rsidRDefault="001215A3" w:rsidP="001215A3">
      <w:r>
        <w:t xml:space="preserve">No terceiro nível de incerteza, “Um Range de Futuros”, uma faixa de possíveis </w:t>
      </w:r>
      <w:r>
        <w:rPr>
          <w:i/>
        </w:rPr>
        <w:t xml:space="preserve">outcomes </w:t>
      </w:r>
      <w:r>
        <w:t xml:space="preserve">pode ser visualizada, porém não são delineado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e pesquisas de demanda latente, “</w:t>
      </w:r>
      <w:r w:rsidRPr="00B07594">
        <w:rPr>
          <w:i/>
        </w:rPr>
        <w:t>technology forecasting</w:t>
      </w:r>
      <w:r>
        <w:t xml:space="preserve">”, e planejamento por cenários. No último nível de incerteza, “Ambiguidade” completa, não há base para prever o futuro. Nestas situaçõe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recomenda o uso de analogias e reconhecimento de padrões, e o uso de Dinâmica de Sistemas.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xml:space="preserve"> atualizam esta lista de recomendações, incluindo explicitamente ferramentas de agregação de informação, reforçando seu argumento a favor das ferramentas de decisão baseadas em caso.</w:t>
      </w:r>
    </w:p>
    <w:p w14:paraId="2F560190" w14:textId="735252EF" w:rsidR="001215A3" w:rsidRDefault="001215A3" w:rsidP="001215A3">
      <w:r>
        <w:t xml:space="preserve">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tratando do contexto de políticas públicas,  utilizam o conceito de níveis de incerteza. Nos últimos dois níveis de incerteza está a “incerteza profunda”, a qual pode ser definida como as situações nos quais as partes de uma decisão não conhecem ou não concordam sobre (i) os modelos apropriados para descrever as interações entre as variáveis de um sistema; (ii) as distribuições de probabilidades que representam a incerteza sobre parâmetros chave do modelo, e/ou; (iii) como valorizar a utilidade de diferentes resultad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DE69F0">
        <w:rPr>
          <w:noProof/>
        </w:rPr>
        <w:t xml:space="preserve">(LEMPERT; POPPER; </w:t>
      </w:r>
      <w:r w:rsidRPr="00DE69F0">
        <w:rPr>
          <w:noProof/>
        </w:rPr>
        <w:lastRenderedPageBreak/>
        <w:t>BANKES, 2003)</w:t>
      </w:r>
      <w:r>
        <w:fldChar w:fldCharType="end"/>
      </w:r>
      <w:r>
        <w:t>. Decisão neste nível de incerteza é denominada “</w:t>
      </w:r>
      <w:r w:rsidRPr="00B07594">
        <w:rPr>
          <w:i/>
        </w:rPr>
        <w:t>Decision Making Under Deep Uncertainty</w:t>
      </w:r>
      <w:r>
        <w:t xml:space="preserve">” (DMDU).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DE69F0">
        <w:rPr>
          <w:noProof/>
        </w:rPr>
        <w:t>(WALKER; LEMPERT; KWAKKEL, 2013)</w:t>
      </w:r>
      <w:r>
        <w:fldChar w:fldCharType="end"/>
      </w:r>
      <w:r>
        <w:t xml:space="preserve">. </w:t>
      </w:r>
    </w:p>
    <w:p w14:paraId="1186C9E2" w14:textId="7CE9A863" w:rsidR="001215A3" w:rsidRDefault="001215A3" w:rsidP="001215A3">
      <w:r>
        <w:t xml:space="preserve">Para este nível de incerteza, 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não indicam as ferramentas indicadas por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Ao contrário, indicam o RDM (</w:t>
      </w:r>
      <w:r w:rsidRPr="00B07594">
        <w:rPr>
          <w:i/>
        </w:rPr>
        <w:t>Robust Decision Making</w:t>
      </w:r>
      <w:r>
        <w:t xml:space="preserve"> -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1F482D">
        <w:rPr>
          <w:noProof/>
        </w:rPr>
        <w:t>(LEMPERT et al., 2006)</w:t>
      </w:r>
      <w:r>
        <w:fldChar w:fldCharType="end"/>
      </w:r>
      <w:r w:rsidRPr="001F482D">
        <w:t>) e o DAP (</w:t>
      </w:r>
      <w:r w:rsidRPr="001F482D">
        <w:rPr>
          <w:i/>
        </w:rPr>
        <w:t>Dynamic Adaptive Policy Making</w:t>
      </w:r>
      <w:r w:rsidRPr="001F482D">
        <w:t xml:space="preserve"> - </w:t>
      </w:r>
      <w:r>
        <w:fldChar w:fldCharType="begin" w:fldLock="1"/>
      </w:r>
      <w:r w:rsidR="00810566">
        <w:instrText>ADDIN CSL_CITATION { "citationItems" : [ { "id" : "ITEM-1", "itemData" : { "DOI" : "10.1016/S0377-2217(00)00071-0", "ISBN" : "0377-2217", "ISSN" : "03772217", "abstract" : "Public policies must be devised in spite of profound uncertainties about the future. When there are many plausible scenarios for the future, it may well be impossible to construct any single static policy that will perform well in all of them. It is likely, however, that the uncertainties that confront planners will be resolved over the course of time by new information. Thus, policies should be adaptive - devised not to be optimal for a best estimate future, but robust across a range of plausible futures. Such policies should combine actions that are time urgent with those that make important commitments to shape the future and those that preserve needed flexibility for the future. In this paper, we propose an approach to policy formulation and implementation that explicitly confronts the pragmatic reality that policies will be adjusted as the world changes and as new information becomes available. Our suggested `adaptive' approach allows policymakers to cope with the uncertainties that confront them by creating policies that respond to changes over time and that make explicit provision for learning. The approach makes adaptation explicit at the outset of policy formulation. Thus, the inevitable policy changes become part of a larger, recognized process and are not forced to be made repeatedly on an ad hoc basis. This adaptive approach implies fundamental changes in the three major elements of policy-making: the analytical approach, the types of policies considered, and the decision-making process.", "author" : [ { "dropping-particle" : "", "family" : "Walker", "given" : "Warren E.", "non-dropping-particle" : "", "parse-names" : false, "suffix" : "" }, { "dropping-particle" : "", "family" : "Rahman", "given" : "S. Adnan", "non-dropping-particle" : "", "parse-names" : false, "suffix" : "" }, { "dropping-particle" : "", "family" : "Cave", "given" : "Jonathan", "non-dropping-particle" : "", "parse-names" : false, "suffix" : "" } ], "container-title" : "European Journal of Operational Research", "id" : "ITEM-1", "issue" : "2", "issued" : { "date-parts" : [ [ "2001" ] ] }, "page" : "282-289", "title" : "Adaptive policies, policy analysis, and policy-making", "type" : "article-journal", "volume" : "128" }, "uris" : [ "http://www.mendeley.com/documents/?uuid=215e91c1-107c-4f90-800c-3c584831bfed" ] } ], "mendeley" : { "formattedCitation" : "(WALKER; RAHMAN; CAVE, 2001)", "plainTextFormattedCitation" : "(WALKER; RAHMAN; CAVE, 2001)", "previouslyFormattedCitation" : "(WALKER; RAHMAN; CAVE, 2001)" }, "properties" : {  }, "schema" : "https://github.com/citation-style-language/schema/raw/master/csl-citation.json" }</w:instrText>
      </w:r>
      <w:r>
        <w:fldChar w:fldCharType="separate"/>
      </w:r>
      <w:r w:rsidRPr="00AA1437">
        <w:rPr>
          <w:noProof/>
        </w:rPr>
        <w:t>(WALKER; RAHMAN; CAVE, 2001)</w:t>
      </w:r>
      <w:r>
        <w:fldChar w:fldCharType="end"/>
      </w:r>
      <w:r>
        <w:t xml:space="preserve">). Apesar da crescente adoção destas abordagens no ambiente de decisões relacionadas a políticas públicas em situações de incerteza </w:t>
      </w:r>
      <w:r>
        <w:fldChar w:fldCharType="begin" w:fldLock="1"/>
      </w:r>
      <w:r w:rsidR="00810566">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fldChar w:fldCharType="separate"/>
      </w:r>
      <w:r w:rsidRPr="00AA1437">
        <w:rPr>
          <w:noProof/>
        </w:rPr>
        <w:t>(HERMAN et al., 2015)</w:t>
      </w:r>
      <w:r>
        <w:fldChar w:fldCharType="end"/>
      </w:r>
      <w:r>
        <w:t>, tais abordagens não foram testadas no ambiente das estratégias organizacionais.</w:t>
      </w:r>
    </w:p>
    <w:p w14:paraId="7AFB8B09" w14:textId="76FA2034" w:rsidR="001215A3" w:rsidRDefault="001215A3" w:rsidP="001215A3">
      <w:r>
        <w:t xml:space="preserve">Considerando a decisão estratégica como o objeto de pesquisa, a incerteza como fator relevante para o sucesso da decisão, e o estado do conhecimento atual, propõe-se a questão de pesquisa: </w:t>
      </w:r>
      <w:commentRangeStart w:id="13"/>
      <w:r>
        <w:t>“</w:t>
      </w:r>
      <w:r w:rsidR="00F85617">
        <w:t>Como avaliar a robustez das decisões estratégicas que suportam a difusão de produtos em condições de incerteza profunda</w:t>
      </w:r>
      <w:commentRangeEnd w:id="13"/>
      <w:r w:rsidR="00F85617">
        <w:rPr>
          <w:rStyle w:val="Refdecomentrio"/>
        </w:rPr>
        <w:commentReference w:id="13"/>
      </w:r>
      <w:r w:rsidR="00F85617">
        <w:t>?</w:t>
      </w:r>
      <w:r w:rsidR="00507BBA">
        <w:t>”.</w:t>
      </w:r>
    </w:p>
    <w:p w14:paraId="1F11D15B" w14:textId="732B7A74" w:rsidR="001215A3" w:rsidRDefault="001215A3" w:rsidP="001215A3">
      <w:r>
        <w:t>Considerando esta questão, a seção seguinte definirá os objetivo</w:t>
      </w:r>
      <w:r w:rsidR="000E7BB0">
        <w:t>s deste trabalho. Em seguida a j</w:t>
      </w:r>
      <w:r>
        <w:t>ustificativa acadêmica do trabalho será delineada, indicando o estado atual da literatura relevante em relação aos objetivos propostos.</w:t>
      </w:r>
    </w:p>
    <w:p w14:paraId="76819AB2" w14:textId="77777777" w:rsidR="001215A3" w:rsidRPr="00DA1252" w:rsidRDefault="001215A3" w:rsidP="001215A3">
      <w:pPr>
        <w:pStyle w:val="Ttulo2"/>
      </w:pPr>
      <w:bookmarkStart w:id="14" w:name="_Toc502855247"/>
      <w:r>
        <w:t>Objetivos</w:t>
      </w:r>
      <w:bookmarkEnd w:id="14"/>
    </w:p>
    <w:p w14:paraId="65189772" w14:textId="77777777" w:rsidR="001215A3" w:rsidRPr="006F4BC9" w:rsidRDefault="001215A3" w:rsidP="001215A3">
      <w:r>
        <w:t>Estão descritos nesta seção o objetivo geral (1.2.1) e específicos (1.2.2) deste trabalho.</w:t>
      </w:r>
    </w:p>
    <w:p w14:paraId="7B76E91F" w14:textId="77777777" w:rsidR="001215A3" w:rsidRPr="004567DC" w:rsidRDefault="001215A3" w:rsidP="001215A3">
      <w:pPr>
        <w:pStyle w:val="Ttulo3"/>
      </w:pPr>
      <w:bookmarkStart w:id="15" w:name="_Toc502855248"/>
      <w:r>
        <w:t>Objetivo Geral</w:t>
      </w:r>
      <w:bookmarkEnd w:id="15"/>
    </w:p>
    <w:p w14:paraId="1BDA3C01" w14:textId="575E16AA" w:rsidR="001215A3" w:rsidRPr="00DA267D" w:rsidRDefault="001215A3" w:rsidP="001215A3">
      <w:r>
        <w:t xml:space="preserve">O objetivo deste trabalho é </w:t>
      </w:r>
      <w:r w:rsidR="00E715F6">
        <w:t>a</w:t>
      </w:r>
      <w:r w:rsidR="00E715F6" w:rsidRPr="00E715F6">
        <w:t>valiar a robustez de decisões estratégicas que suportam a difusão de produtos em condições de incerteza profunda.</w:t>
      </w:r>
      <w:r w:rsidR="00615A2C" w:rsidRPr="00DA267D">
        <w:t xml:space="preserve"> </w:t>
      </w:r>
    </w:p>
    <w:p w14:paraId="1E3CC204" w14:textId="77777777" w:rsidR="001215A3" w:rsidRDefault="001215A3" w:rsidP="001215A3">
      <w:pPr>
        <w:pStyle w:val="Ttulo3"/>
      </w:pPr>
      <w:bookmarkStart w:id="16" w:name="_Toc502855249"/>
      <w:bookmarkStart w:id="17" w:name="_Toc456015061"/>
      <w:r>
        <w:t>Objetivos Específicos</w:t>
      </w:r>
      <w:bookmarkEnd w:id="16"/>
    </w:p>
    <w:p w14:paraId="4F9163A5" w14:textId="424AB4C1" w:rsidR="00E715F6" w:rsidRPr="00E715F6" w:rsidRDefault="00E715F6" w:rsidP="00E715F6">
      <w:pPr>
        <w:pStyle w:val="ALNEAS"/>
      </w:pPr>
      <w:r>
        <w:t>c</w:t>
      </w:r>
      <w:r w:rsidRPr="00E715F6">
        <w:t>onstruir algoritmo</w:t>
      </w:r>
      <w:r>
        <w:t>s</w:t>
      </w:r>
      <w:r w:rsidRPr="00E715F6">
        <w:t xml:space="preserve"> para a execução da RDM a partir de modelos de dinâmica de sistemas;</w:t>
      </w:r>
    </w:p>
    <w:p w14:paraId="17A898B8" w14:textId="381A5AFD" w:rsidR="00E715F6" w:rsidRPr="00E715F6" w:rsidRDefault="00E715F6" w:rsidP="00E715F6">
      <w:pPr>
        <w:pStyle w:val="ALNEAS"/>
      </w:pPr>
      <w:r>
        <w:t>e</w:t>
      </w:r>
      <w:r w:rsidRPr="00E715F6">
        <w:t>xpandir do modelo de difusão de novos produtos</w:t>
      </w:r>
      <w:r>
        <w:t xml:space="preserve"> para viabilizar a avaliação de estratégias utilizando o RDM</w:t>
      </w:r>
      <w:r w:rsidRPr="00E715F6">
        <w:t>;</w:t>
      </w:r>
    </w:p>
    <w:p w14:paraId="39F79446" w14:textId="36CBFEBF" w:rsidR="00E715F6" w:rsidRPr="00E715F6" w:rsidRDefault="00E715F6" w:rsidP="00E715F6">
      <w:pPr>
        <w:pStyle w:val="ALNEAS"/>
      </w:pPr>
      <w:r>
        <w:lastRenderedPageBreak/>
        <w:t>i</w:t>
      </w:r>
      <w:r w:rsidRPr="00E715F6">
        <w:t>ncorporar algoritmos de seleção de variáveis para a análise de vulnerabilidade</w:t>
      </w:r>
      <w:r>
        <w:t xml:space="preserve"> de estratégias</w:t>
      </w:r>
      <w:r w:rsidRPr="00E715F6">
        <w:t>;</w:t>
      </w:r>
    </w:p>
    <w:p w14:paraId="6A001B91" w14:textId="43DEBF6D" w:rsidR="00E715F6" w:rsidRPr="00E715F6" w:rsidRDefault="00E715F6" w:rsidP="00E715F6">
      <w:pPr>
        <w:pStyle w:val="ALNEAS"/>
      </w:pPr>
      <w:r>
        <w:t>a</w:t>
      </w:r>
      <w:r w:rsidRPr="00E715F6">
        <w:t>valiar a aplicabilidade do RDM em modelos de estratégia empresarial.</w:t>
      </w:r>
    </w:p>
    <w:p w14:paraId="7F365975" w14:textId="56016A37" w:rsidR="000B5E88" w:rsidRDefault="00E715F6" w:rsidP="00E715F6">
      <w:pPr>
        <w:pStyle w:val="ALNEAS"/>
      </w:pPr>
      <w:r>
        <w:t>i</w:t>
      </w:r>
      <w:r w:rsidRPr="00E715F6">
        <w:t>dentificar e avaliar estratégias adaptativas a um conjunto de cenários plausíveis.</w:t>
      </w:r>
    </w:p>
    <w:p w14:paraId="13E38606" w14:textId="77777777" w:rsidR="001215A3" w:rsidRPr="004567DC" w:rsidRDefault="001215A3" w:rsidP="001215A3">
      <w:pPr>
        <w:pStyle w:val="Ttulo2"/>
      </w:pPr>
      <w:bookmarkStart w:id="18" w:name="_Toc502855250"/>
      <w:bookmarkEnd w:id="17"/>
      <w:r>
        <w:t>Justificativa</w:t>
      </w:r>
      <w:bookmarkEnd w:id="18"/>
    </w:p>
    <w:p w14:paraId="53D74FFB" w14:textId="227F1C9F" w:rsidR="001F063E" w:rsidRDefault="000E7BB0" w:rsidP="001F063E">
      <w:pPr>
        <w:rPr>
          <w:rFonts w:cs="Arial"/>
        </w:rPr>
      </w:pPr>
      <w:r>
        <w:rPr>
          <w:rFonts w:cs="Arial"/>
        </w:rPr>
        <w:t>A partir da questão de pesquisa proposta, este trabalho contribuirá</w:t>
      </w:r>
      <w:r w:rsidR="00B07594">
        <w:rPr>
          <w:rFonts w:cs="Arial"/>
        </w:rPr>
        <w:t xml:space="preserve"> para o corpo de conhecimento</w:t>
      </w:r>
      <w:r>
        <w:rPr>
          <w:rFonts w:cs="Arial"/>
        </w:rPr>
        <w:t xml:space="preserve"> à medida que </w:t>
      </w:r>
      <w:r w:rsidR="001F063E">
        <w:rPr>
          <w:rFonts w:cs="Arial"/>
        </w:rPr>
        <w:t>avance em relação às</w:t>
      </w:r>
      <w:r>
        <w:rPr>
          <w:rFonts w:cs="Arial"/>
        </w:rPr>
        <w:t xml:space="preserve"> </w:t>
      </w:r>
      <w:r w:rsidR="00952FB9">
        <w:rPr>
          <w:rFonts w:cs="Arial"/>
        </w:rPr>
        <w:t>fragilidades</w:t>
      </w:r>
      <w:r>
        <w:rPr>
          <w:rFonts w:cs="Arial"/>
        </w:rPr>
        <w:t xml:space="preserve"> existentes nas abordagens para a avaliação de decisões estratégicas</w:t>
      </w:r>
      <w:r w:rsidR="00C134E2">
        <w:rPr>
          <w:rFonts w:cs="Arial"/>
        </w:rPr>
        <w:t xml:space="preserve"> organizacionais</w:t>
      </w:r>
      <w:r>
        <w:rPr>
          <w:rFonts w:cs="Arial"/>
        </w:rPr>
        <w:t xml:space="preserve"> em condições de incerteza profunda. Neste sentido, uma Revisão Sistemática da Literatura foi conduzida com o objetivo de </w:t>
      </w:r>
      <w:r w:rsidR="00952FB9">
        <w:rPr>
          <w:rFonts w:cs="Arial"/>
        </w:rPr>
        <w:t>suportar esta análise,</w:t>
      </w:r>
      <w:r>
        <w:rPr>
          <w:rFonts w:cs="Arial"/>
        </w:rPr>
        <w:t xml:space="preserve"> </w:t>
      </w:r>
      <w:r w:rsidR="001F063E">
        <w:rPr>
          <w:rFonts w:cs="Arial"/>
        </w:rPr>
        <w:t xml:space="preserve">conforme os procedimentos sugeridos por Morandi e Camargo </w:t>
      </w:r>
      <w:r w:rsidR="001F063E">
        <w:rPr>
          <w:rFonts w:cs="Arial"/>
        </w:rPr>
        <w:fldChar w:fldCharType="begin" w:fldLock="1"/>
      </w:r>
      <w:r w:rsidR="00810566">
        <w:rPr>
          <w:rFonts w:cs="Arial"/>
        </w:rPr>
        <w:instrText>ADDIN CSL_CITATION { "citationItems" : [ { "id" : "ITEM-1", "itemData" : { "DOI" : "10.1007/978-3-319-07374-3", "author" : [ { "dropping-particle" : "", "family" : "Morandi", "given" : "Maria Isabel Wolf Motta", "non-dropping-particle" : "", "parse-names" : false, "suffix" : "" }, { "dropping-particle" : "", "family" : "Camargo", "given" : "Luis Felipe Riehs", "non-dropping-particle" : "", "parse-names" : false, "suffix" : "" } ], "container-title" : "Design Science Research A Method for Science and Tecnhology Advancement", "editor" : [ { "dropping-particle" : "", "family" : "Dresch", "given" : "Aline", "non-dropping-particle" : "", "parse-names" : false, "suffix" : "" }, { "dropping-particle" : "", "family" : "Lacerda", "given" : "Daniel Pacheco", "non-dropping-particle" : "", "parse-names" : false, "suffix" : "" }, { "dropping-particle" : "", "family" : "Antunes Jr", "given" : "Jos\u00e9 Ant\u00f4nio Valle", "non-dropping-particle" : "", "parse-names" : false, "suffix" : "" } ], "id" : "ITEM-1", "issued" : { "date-parts" : [ [ "2015" ] ] }, "page" : "161", "publisher" : "Springer", "publisher-place" : "London", "title" : "Systematic Literature Review", "type" : "chapter" }, "suppress-author" : 1, "uris" : [ "http://www.mendeley.com/documents/?uuid=bbb0f5a8-0151-45db-b7c0-177de5b16b18" ] } ], "mendeley" : { "formattedCitation" : "(2015a)", "plainTextFormattedCitation" : "(2015a)", "previouslyFormattedCitation" : "(2015a)" }, "properties" : {  }, "schema" : "https://github.com/citation-style-language/schema/raw/master/csl-citation.json" }</w:instrText>
      </w:r>
      <w:r w:rsidR="001F063E">
        <w:rPr>
          <w:rFonts w:cs="Arial"/>
        </w:rPr>
        <w:fldChar w:fldCharType="separate"/>
      </w:r>
      <w:r w:rsidR="001F063E" w:rsidRPr="00CE08C8">
        <w:rPr>
          <w:rFonts w:cs="Arial"/>
          <w:noProof/>
        </w:rPr>
        <w:t>(2015a)</w:t>
      </w:r>
      <w:r w:rsidR="001F063E">
        <w:rPr>
          <w:rFonts w:cs="Arial"/>
        </w:rPr>
        <w:fldChar w:fldCharType="end"/>
      </w:r>
      <w:r w:rsidR="001F063E">
        <w:rPr>
          <w:rFonts w:cs="Arial"/>
        </w:rPr>
        <w:t xml:space="preserve">. O Apêndice I contém o protocolo de pesquisa utilizado para esta revisão, no qual constam detalhes sobre as decisões tomadas, critérios de busca, e outras informações relevantes para a replicação da revisão. O </w:t>
      </w:r>
      <w:r w:rsidR="001F063E">
        <w:rPr>
          <w:rFonts w:cs="Arial"/>
        </w:rPr>
        <w:fldChar w:fldCharType="begin"/>
      </w:r>
      <w:r w:rsidR="001F063E">
        <w:rPr>
          <w:rFonts w:cs="Arial"/>
        </w:rPr>
        <w:instrText xml:space="preserve"> REF _Ref481527171 \h </w:instrText>
      </w:r>
      <w:r w:rsidR="001F063E">
        <w:rPr>
          <w:rFonts w:cs="Arial"/>
        </w:rPr>
      </w:r>
      <w:r w:rsidR="001F063E">
        <w:rPr>
          <w:rFonts w:cs="Arial"/>
        </w:rPr>
        <w:fldChar w:fldCharType="separate"/>
      </w:r>
      <w:r w:rsidR="00743F02" w:rsidRPr="003227AE">
        <w:t xml:space="preserve">Quadro </w:t>
      </w:r>
      <w:r w:rsidR="00743F02">
        <w:rPr>
          <w:noProof/>
        </w:rPr>
        <w:t>1</w:t>
      </w:r>
      <w:r w:rsidR="001F063E">
        <w:rPr>
          <w:rFonts w:cs="Arial"/>
        </w:rPr>
        <w:fldChar w:fldCharType="end"/>
      </w:r>
      <w:r w:rsidR="001F063E">
        <w:rPr>
          <w:rFonts w:cs="Arial"/>
        </w:rPr>
        <w:t xml:space="preserve"> apresenta as buscas realizadas</w:t>
      </w:r>
      <w:r w:rsidR="007E46C8">
        <w:rPr>
          <w:rFonts w:cs="Arial"/>
        </w:rPr>
        <w:t>, relacionando a questão de revisão correspondente indicada no protocolo de pesquisa, as fontes de busca, e número de resultados encontrados.</w:t>
      </w:r>
    </w:p>
    <w:p w14:paraId="32F3E6FE" w14:textId="5F0D9D74" w:rsidR="004C633F" w:rsidRDefault="006F1FF2" w:rsidP="007E46C8">
      <w:pPr>
        <w:rPr>
          <w:rFonts w:cs="Arial"/>
        </w:rPr>
      </w:pPr>
      <w:r>
        <w:rPr>
          <w:rFonts w:cs="Arial"/>
        </w:rPr>
        <w:t xml:space="preserve">Considerando os problemas inerentes à decisão estratégica levantados na seção anterior, uma abordagem analítica que suporte a decisão estratégica em condição de incerteza profunda deve, simultaneamente, considerar: (i) a necessidade de antecipação, baseando-se no conhecimento existente sobre a situação; (ii) o impacto da incerteza, como elemento permanente do ambiente de negócios. Como aponta Courtney </w:t>
      </w:r>
      <w:r>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F1FF2">
        <w:rPr>
          <w:rFonts w:cs="Arial"/>
          <w:noProof/>
        </w:rPr>
        <w:t>(2013)</w:t>
      </w:r>
      <w:r>
        <w:rPr>
          <w:rFonts w:cs="Arial"/>
        </w:rPr>
        <w:fldChar w:fldCharType="end"/>
      </w:r>
      <w:r>
        <w:rPr>
          <w:rFonts w:cs="Arial"/>
        </w:rPr>
        <w:t>, diversas abordagens e</w:t>
      </w:r>
      <w:r w:rsidR="00CD2540">
        <w:rPr>
          <w:rFonts w:cs="Arial"/>
        </w:rPr>
        <w:t>xistem para estes problemas.</w:t>
      </w:r>
      <w:r w:rsidR="00324E36">
        <w:rPr>
          <w:rFonts w:cs="Arial"/>
        </w:rPr>
        <w:t xml:space="preserve"> Nesta seção, estas abordagens são agrupadas em três classes, a saber: (i) Simulação Computacional; (ii) Análise de Decisão Formal / Bayesiana; (iii) Planejamento por Cenários. Estes três grupos de abordagens possuem importantes contribuições para a avaliação de decisões estratégicas. </w:t>
      </w:r>
      <w:r w:rsidR="00CD2540">
        <w:rPr>
          <w:rFonts w:cs="Arial"/>
        </w:rPr>
        <w:t xml:space="preserve">No entanto, estas abordagens apresentam limitações relevantes quando aplicadas em </w:t>
      </w:r>
      <w:r w:rsidR="00324E36">
        <w:rPr>
          <w:rFonts w:cs="Arial"/>
        </w:rPr>
        <w:t>situações de incerteza profunda.</w:t>
      </w:r>
    </w:p>
    <w:p w14:paraId="51F17D95" w14:textId="77777777" w:rsidR="004C633F" w:rsidRPr="00A12F3B" w:rsidRDefault="004C633F" w:rsidP="004C633F">
      <w:pPr>
        <w:rPr>
          <w:spacing w:val="-4"/>
        </w:rPr>
        <w:sectPr w:rsidR="004C633F" w:rsidRPr="00A12F3B" w:rsidSect="001F56FA">
          <w:footnotePr>
            <w:numRestart w:val="eachSect"/>
          </w:footnotePr>
          <w:pgSz w:w="11906" w:h="16838" w:code="9"/>
          <w:pgMar w:top="1701" w:right="1134" w:bottom="1134" w:left="1701" w:header="1134" w:footer="709" w:gutter="0"/>
          <w:cols w:space="708"/>
          <w:docGrid w:linePitch="360"/>
        </w:sectPr>
      </w:pPr>
      <w:r w:rsidRPr="003227AE">
        <w:rPr>
          <w:spacing w:val="-4"/>
        </w:rPr>
        <w:t>.</w:t>
      </w:r>
    </w:p>
    <w:p w14:paraId="7851C89D" w14:textId="4B2583F7" w:rsidR="007E46C8" w:rsidRPr="002E01D0" w:rsidRDefault="004C633F" w:rsidP="007E46C8">
      <w:pPr>
        <w:pStyle w:val="Legenda"/>
      </w:pPr>
      <w:bookmarkStart w:id="19" w:name="_Ref481527171"/>
      <w:bookmarkStart w:id="20" w:name="_Toc479346809"/>
      <w:bookmarkStart w:id="21" w:name="_Toc482263851"/>
      <w:r w:rsidRPr="003227AE">
        <w:lastRenderedPageBreak/>
        <w:t xml:space="preserve">Quadro </w:t>
      </w:r>
      <w:r w:rsidR="000A47A3">
        <w:fldChar w:fldCharType="begin"/>
      </w:r>
      <w:r w:rsidR="000A47A3">
        <w:instrText xml:space="preserve"> SEQ Quadro \* ARABIC </w:instrText>
      </w:r>
      <w:r w:rsidR="000A47A3">
        <w:fldChar w:fldCharType="separate"/>
      </w:r>
      <w:r w:rsidR="00743F02">
        <w:rPr>
          <w:noProof/>
        </w:rPr>
        <w:t>1</w:t>
      </w:r>
      <w:r w:rsidR="000A47A3">
        <w:rPr>
          <w:noProof/>
        </w:rPr>
        <w:fldChar w:fldCharType="end"/>
      </w:r>
      <w:bookmarkEnd w:id="19"/>
      <w:r w:rsidRPr="003227AE">
        <w:t xml:space="preserve"> – Buscas Realizadas durante a Revisão da Literatura e Relação com Questões de Interesse</w:t>
      </w:r>
      <w:bookmarkEnd w:id="20"/>
      <w:bookmarkEnd w:id="21"/>
    </w:p>
    <w:tbl>
      <w:tblPr>
        <w:tblW w:w="15026" w:type="dxa"/>
        <w:tblInd w:w="-5" w:type="dxa"/>
        <w:tblCellMar>
          <w:left w:w="70" w:type="dxa"/>
          <w:right w:w="70" w:type="dxa"/>
        </w:tblCellMar>
        <w:tblLook w:val="04A0" w:firstRow="1" w:lastRow="0" w:firstColumn="1" w:lastColumn="0" w:noHBand="0" w:noVBand="1"/>
      </w:tblPr>
      <w:tblGrid>
        <w:gridCol w:w="1021"/>
        <w:gridCol w:w="1412"/>
        <w:gridCol w:w="6072"/>
        <w:gridCol w:w="1326"/>
        <w:gridCol w:w="1418"/>
        <w:gridCol w:w="1134"/>
        <w:gridCol w:w="1134"/>
        <w:gridCol w:w="1559"/>
      </w:tblGrid>
      <w:tr w:rsidR="007E46C8" w:rsidRPr="006A373B" w14:paraId="301C1D89" w14:textId="77777777" w:rsidTr="00EA08C2">
        <w:trPr>
          <w:trHeight w:val="382"/>
        </w:trPr>
        <w:tc>
          <w:tcPr>
            <w:tcW w:w="102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8A3A19"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Questão</w:t>
            </w:r>
          </w:p>
        </w:tc>
        <w:tc>
          <w:tcPr>
            <w:tcW w:w="1412" w:type="dxa"/>
            <w:tcBorders>
              <w:top w:val="single" w:sz="4" w:space="0" w:color="auto"/>
              <w:left w:val="nil"/>
              <w:bottom w:val="single" w:sz="4" w:space="0" w:color="auto"/>
              <w:right w:val="single" w:sz="4" w:space="0" w:color="auto"/>
            </w:tcBorders>
            <w:shd w:val="clear" w:color="auto" w:fill="auto"/>
            <w:vAlign w:val="center"/>
            <w:hideMark/>
          </w:tcPr>
          <w:p w14:paraId="75E3D614"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Fonte</w:t>
            </w:r>
          </w:p>
        </w:tc>
        <w:tc>
          <w:tcPr>
            <w:tcW w:w="6072" w:type="dxa"/>
            <w:tcBorders>
              <w:top w:val="single" w:sz="4" w:space="0" w:color="auto"/>
              <w:left w:val="nil"/>
              <w:bottom w:val="single" w:sz="4" w:space="0" w:color="auto"/>
              <w:right w:val="single" w:sz="4" w:space="0" w:color="auto"/>
            </w:tcBorders>
            <w:shd w:val="clear" w:color="auto" w:fill="auto"/>
            <w:vAlign w:val="center"/>
            <w:hideMark/>
          </w:tcPr>
          <w:p w14:paraId="4098A6FD"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String de Busca</w:t>
            </w:r>
          </w:p>
        </w:tc>
        <w:tc>
          <w:tcPr>
            <w:tcW w:w="1276" w:type="dxa"/>
            <w:tcBorders>
              <w:top w:val="single" w:sz="4" w:space="0" w:color="auto"/>
              <w:left w:val="nil"/>
              <w:bottom w:val="single" w:sz="4" w:space="0" w:color="auto"/>
              <w:right w:val="single" w:sz="4" w:space="0" w:color="auto"/>
            </w:tcBorders>
            <w:shd w:val="clear" w:color="auto" w:fill="auto"/>
            <w:vAlign w:val="center"/>
            <w:hideMark/>
          </w:tcPr>
          <w:p w14:paraId="3B4B1D2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Resultados</w:t>
            </w:r>
          </w:p>
        </w:tc>
        <w:tc>
          <w:tcPr>
            <w:tcW w:w="1418" w:type="dxa"/>
            <w:tcBorders>
              <w:top w:val="single" w:sz="4" w:space="0" w:color="auto"/>
              <w:left w:val="nil"/>
              <w:bottom w:val="single" w:sz="4" w:space="0" w:color="auto"/>
              <w:right w:val="single" w:sz="4" w:space="0" w:color="auto"/>
            </w:tcBorders>
            <w:shd w:val="clear" w:color="auto" w:fill="auto"/>
            <w:vAlign w:val="center"/>
            <w:hideMark/>
          </w:tcPr>
          <w:p w14:paraId="4BA9B0C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Duplicados</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47EF1C01"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Títulos</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3B12332C"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Abstract</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4441EC89"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Selecionados</w:t>
            </w:r>
          </w:p>
        </w:tc>
      </w:tr>
      <w:tr w:rsidR="007E46C8" w:rsidRPr="006A373B" w14:paraId="7F44D810" w14:textId="77777777" w:rsidTr="008065C5">
        <w:trPr>
          <w:trHeight w:val="255"/>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41A5DB7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12E18E7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Banco de Teses e Dissertações CAPES</w:t>
            </w:r>
          </w:p>
        </w:tc>
        <w:tc>
          <w:tcPr>
            <w:tcW w:w="6072" w:type="dxa"/>
            <w:tcBorders>
              <w:top w:val="nil"/>
              <w:left w:val="nil"/>
              <w:bottom w:val="single" w:sz="4" w:space="0" w:color="auto"/>
              <w:right w:val="single" w:sz="4" w:space="0" w:color="auto"/>
            </w:tcBorders>
            <w:shd w:val="clear" w:color="auto" w:fill="auto"/>
            <w:vAlign w:val="center"/>
            <w:hideMark/>
          </w:tcPr>
          <w:p w14:paraId="72235F71"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Robust Decision Making"</w:t>
            </w:r>
          </w:p>
        </w:tc>
        <w:tc>
          <w:tcPr>
            <w:tcW w:w="1276" w:type="dxa"/>
            <w:tcBorders>
              <w:top w:val="nil"/>
              <w:left w:val="nil"/>
              <w:bottom w:val="single" w:sz="4" w:space="0" w:color="auto"/>
              <w:right w:val="single" w:sz="4" w:space="0" w:color="auto"/>
            </w:tcBorders>
            <w:shd w:val="clear" w:color="auto" w:fill="auto"/>
            <w:vAlign w:val="center"/>
            <w:hideMark/>
          </w:tcPr>
          <w:p w14:paraId="521167B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00C3ABAD" w14:textId="3EA8A732" w:rsidR="007E46C8" w:rsidRPr="002E01D0" w:rsidRDefault="008065C5"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6D9DAC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54DEE6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062CC9C2"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r>
      <w:tr w:rsidR="007E46C8" w:rsidRPr="006A373B" w14:paraId="3D02C1F0" w14:textId="77777777" w:rsidTr="008065C5">
        <w:trPr>
          <w:trHeight w:val="288"/>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F21CDA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1EDC6D65"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095D85B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Exploratory Modeling"</w:t>
            </w:r>
          </w:p>
        </w:tc>
        <w:tc>
          <w:tcPr>
            <w:tcW w:w="1276" w:type="dxa"/>
            <w:tcBorders>
              <w:top w:val="nil"/>
              <w:left w:val="nil"/>
              <w:bottom w:val="single" w:sz="4" w:space="0" w:color="auto"/>
              <w:right w:val="single" w:sz="4" w:space="0" w:color="auto"/>
            </w:tcBorders>
            <w:shd w:val="clear" w:color="auto" w:fill="auto"/>
            <w:vAlign w:val="center"/>
            <w:hideMark/>
          </w:tcPr>
          <w:p w14:paraId="63DFCF5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418" w:type="dxa"/>
            <w:tcBorders>
              <w:top w:val="nil"/>
              <w:left w:val="nil"/>
              <w:bottom w:val="single" w:sz="4" w:space="0" w:color="auto"/>
              <w:right w:val="single" w:sz="4" w:space="0" w:color="auto"/>
            </w:tcBorders>
            <w:shd w:val="clear" w:color="auto" w:fill="auto"/>
            <w:vAlign w:val="center"/>
            <w:hideMark/>
          </w:tcPr>
          <w:p w14:paraId="1C2315BA" w14:textId="5C707027" w:rsidR="007E46C8" w:rsidRPr="002E01D0" w:rsidRDefault="009E7F5E"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09054C7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134" w:type="dxa"/>
            <w:tcBorders>
              <w:top w:val="nil"/>
              <w:left w:val="nil"/>
              <w:bottom w:val="single" w:sz="4" w:space="0" w:color="auto"/>
              <w:right w:val="single" w:sz="4" w:space="0" w:color="auto"/>
            </w:tcBorders>
            <w:shd w:val="clear" w:color="auto" w:fill="auto"/>
            <w:vAlign w:val="center"/>
            <w:hideMark/>
          </w:tcPr>
          <w:p w14:paraId="2B5397D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559" w:type="dxa"/>
            <w:tcBorders>
              <w:top w:val="nil"/>
              <w:left w:val="nil"/>
              <w:bottom w:val="single" w:sz="4" w:space="0" w:color="auto"/>
              <w:right w:val="single" w:sz="4" w:space="0" w:color="auto"/>
            </w:tcBorders>
            <w:shd w:val="clear" w:color="auto" w:fill="auto"/>
            <w:vAlign w:val="center"/>
            <w:hideMark/>
          </w:tcPr>
          <w:p w14:paraId="40F61EA7"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6E0CB926" w14:textId="77777777" w:rsidTr="008065C5">
        <w:trPr>
          <w:trHeight w:val="307"/>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2DD6E2C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27C7279E"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1E478FC6"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Scenario Discovery"</w:t>
            </w:r>
          </w:p>
        </w:tc>
        <w:tc>
          <w:tcPr>
            <w:tcW w:w="1276" w:type="dxa"/>
            <w:tcBorders>
              <w:top w:val="nil"/>
              <w:left w:val="nil"/>
              <w:bottom w:val="single" w:sz="4" w:space="0" w:color="auto"/>
              <w:right w:val="single" w:sz="4" w:space="0" w:color="auto"/>
            </w:tcBorders>
            <w:shd w:val="clear" w:color="auto" w:fill="auto"/>
            <w:vAlign w:val="center"/>
            <w:hideMark/>
          </w:tcPr>
          <w:p w14:paraId="3A635B5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10B34211"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0</w:t>
            </w:r>
          </w:p>
        </w:tc>
        <w:tc>
          <w:tcPr>
            <w:tcW w:w="1134" w:type="dxa"/>
            <w:tcBorders>
              <w:top w:val="nil"/>
              <w:left w:val="nil"/>
              <w:bottom w:val="single" w:sz="4" w:space="0" w:color="auto"/>
              <w:right w:val="single" w:sz="4" w:space="0" w:color="auto"/>
            </w:tcBorders>
            <w:shd w:val="clear" w:color="auto" w:fill="auto"/>
            <w:vAlign w:val="center"/>
            <w:hideMark/>
          </w:tcPr>
          <w:p w14:paraId="47FA4185"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6B05FC2"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17568A84"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0ABCCB72" w14:textId="77777777" w:rsidTr="00EA08C2">
        <w:trPr>
          <w:trHeight w:val="51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927E6C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0ACD69CA"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056029DA" w14:textId="77777777" w:rsidR="007E46C8" w:rsidRPr="002E01D0" w:rsidRDefault="007E46C8" w:rsidP="00EA08C2">
            <w:pPr>
              <w:autoSpaceDE/>
              <w:autoSpaceDN/>
              <w:adjustRightInd/>
              <w:spacing w:line="240" w:lineRule="auto"/>
              <w:ind w:firstLine="0"/>
              <w:jc w:val="left"/>
              <w:rPr>
                <w:rFonts w:cs="Arial"/>
                <w:color w:val="000000"/>
                <w:sz w:val="20"/>
                <w:szCs w:val="20"/>
                <w:lang w:val="en-US"/>
              </w:rPr>
            </w:pPr>
            <w:r w:rsidRPr="002E01D0">
              <w:rPr>
                <w:rFonts w:cs="Arial"/>
                <w:color w:val="000000"/>
                <w:sz w:val="20"/>
                <w:szCs w:val="20"/>
                <w:lang w:val="en-US"/>
              </w:rPr>
              <w:t>"Exploratory Modeling" OR "Robust Decision Making" OR "Scenario Discovery"</w:t>
            </w:r>
          </w:p>
        </w:tc>
        <w:tc>
          <w:tcPr>
            <w:tcW w:w="1276" w:type="dxa"/>
            <w:tcBorders>
              <w:top w:val="nil"/>
              <w:left w:val="nil"/>
              <w:bottom w:val="single" w:sz="4" w:space="0" w:color="auto"/>
              <w:right w:val="single" w:sz="4" w:space="0" w:color="auto"/>
            </w:tcBorders>
            <w:shd w:val="clear" w:color="auto" w:fill="auto"/>
            <w:vAlign w:val="center"/>
            <w:hideMark/>
          </w:tcPr>
          <w:p w14:paraId="55323DE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12</w:t>
            </w:r>
          </w:p>
        </w:tc>
        <w:tc>
          <w:tcPr>
            <w:tcW w:w="1418" w:type="dxa"/>
            <w:tcBorders>
              <w:top w:val="nil"/>
              <w:left w:val="nil"/>
              <w:bottom w:val="single" w:sz="4" w:space="0" w:color="auto"/>
              <w:right w:val="single" w:sz="4" w:space="0" w:color="auto"/>
            </w:tcBorders>
            <w:shd w:val="clear" w:color="auto" w:fill="auto"/>
            <w:vAlign w:val="center"/>
            <w:hideMark/>
          </w:tcPr>
          <w:p w14:paraId="037D991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w:t>
            </w:r>
          </w:p>
        </w:tc>
        <w:tc>
          <w:tcPr>
            <w:tcW w:w="1134" w:type="dxa"/>
            <w:tcBorders>
              <w:top w:val="nil"/>
              <w:left w:val="nil"/>
              <w:bottom w:val="single" w:sz="4" w:space="0" w:color="auto"/>
              <w:right w:val="single" w:sz="4" w:space="0" w:color="auto"/>
            </w:tcBorders>
            <w:shd w:val="clear" w:color="auto" w:fill="auto"/>
            <w:vAlign w:val="center"/>
            <w:hideMark/>
          </w:tcPr>
          <w:p w14:paraId="0467D15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05</w:t>
            </w:r>
          </w:p>
        </w:tc>
        <w:tc>
          <w:tcPr>
            <w:tcW w:w="1134" w:type="dxa"/>
            <w:tcBorders>
              <w:top w:val="nil"/>
              <w:left w:val="nil"/>
              <w:bottom w:val="single" w:sz="4" w:space="0" w:color="auto"/>
              <w:right w:val="single" w:sz="4" w:space="0" w:color="auto"/>
            </w:tcBorders>
            <w:shd w:val="clear" w:color="auto" w:fill="auto"/>
            <w:vAlign w:val="center"/>
            <w:hideMark/>
          </w:tcPr>
          <w:p w14:paraId="1DD6CE5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5</w:t>
            </w:r>
          </w:p>
        </w:tc>
        <w:tc>
          <w:tcPr>
            <w:tcW w:w="1559" w:type="dxa"/>
            <w:tcBorders>
              <w:top w:val="nil"/>
              <w:left w:val="nil"/>
              <w:bottom w:val="single" w:sz="4" w:space="0" w:color="auto"/>
              <w:right w:val="single" w:sz="4" w:space="0" w:color="auto"/>
            </w:tcBorders>
            <w:shd w:val="clear" w:color="auto" w:fill="auto"/>
            <w:vAlign w:val="center"/>
            <w:hideMark/>
          </w:tcPr>
          <w:p w14:paraId="54B6FAB5"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3</w:t>
            </w:r>
          </w:p>
        </w:tc>
      </w:tr>
      <w:tr w:rsidR="007E46C8" w:rsidRPr="006A373B" w14:paraId="0DA13C77" w14:textId="77777777" w:rsidTr="008065C5">
        <w:trPr>
          <w:trHeight w:val="236"/>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7D5982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283ACB70"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RAND RDMLab</w:t>
            </w:r>
          </w:p>
        </w:tc>
        <w:tc>
          <w:tcPr>
            <w:tcW w:w="6072" w:type="dxa"/>
            <w:tcBorders>
              <w:top w:val="nil"/>
              <w:left w:val="nil"/>
              <w:bottom w:val="single" w:sz="4" w:space="0" w:color="auto"/>
              <w:right w:val="single" w:sz="4" w:space="0" w:color="auto"/>
            </w:tcBorders>
            <w:shd w:val="clear" w:color="auto" w:fill="auto"/>
            <w:vAlign w:val="center"/>
            <w:hideMark/>
          </w:tcPr>
          <w:p w14:paraId="729B552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Todo o Conteúdo</w:t>
            </w:r>
          </w:p>
        </w:tc>
        <w:tc>
          <w:tcPr>
            <w:tcW w:w="1276" w:type="dxa"/>
            <w:tcBorders>
              <w:top w:val="nil"/>
              <w:left w:val="nil"/>
              <w:bottom w:val="single" w:sz="4" w:space="0" w:color="auto"/>
              <w:right w:val="single" w:sz="4" w:space="0" w:color="auto"/>
            </w:tcBorders>
            <w:shd w:val="clear" w:color="auto" w:fill="auto"/>
            <w:vAlign w:val="center"/>
            <w:hideMark/>
          </w:tcPr>
          <w:p w14:paraId="4C1EFF0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8</w:t>
            </w:r>
          </w:p>
        </w:tc>
        <w:tc>
          <w:tcPr>
            <w:tcW w:w="1418" w:type="dxa"/>
            <w:tcBorders>
              <w:top w:val="nil"/>
              <w:left w:val="nil"/>
              <w:bottom w:val="single" w:sz="4" w:space="0" w:color="auto"/>
              <w:right w:val="single" w:sz="4" w:space="0" w:color="auto"/>
            </w:tcBorders>
            <w:shd w:val="clear" w:color="auto" w:fill="auto"/>
            <w:vAlign w:val="center"/>
            <w:hideMark/>
          </w:tcPr>
          <w:p w14:paraId="5C2B8AFC"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8</w:t>
            </w:r>
          </w:p>
        </w:tc>
        <w:tc>
          <w:tcPr>
            <w:tcW w:w="1134" w:type="dxa"/>
            <w:tcBorders>
              <w:top w:val="nil"/>
              <w:left w:val="nil"/>
              <w:bottom w:val="single" w:sz="4" w:space="0" w:color="auto"/>
              <w:right w:val="single" w:sz="4" w:space="0" w:color="auto"/>
            </w:tcBorders>
            <w:shd w:val="clear" w:color="auto" w:fill="auto"/>
            <w:vAlign w:val="center"/>
            <w:hideMark/>
          </w:tcPr>
          <w:p w14:paraId="0D7FC9A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0</w:t>
            </w:r>
          </w:p>
        </w:tc>
        <w:tc>
          <w:tcPr>
            <w:tcW w:w="1134" w:type="dxa"/>
            <w:tcBorders>
              <w:top w:val="nil"/>
              <w:left w:val="nil"/>
              <w:bottom w:val="single" w:sz="4" w:space="0" w:color="auto"/>
              <w:right w:val="single" w:sz="4" w:space="0" w:color="auto"/>
            </w:tcBorders>
            <w:shd w:val="clear" w:color="auto" w:fill="auto"/>
            <w:vAlign w:val="center"/>
            <w:hideMark/>
          </w:tcPr>
          <w:p w14:paraId="7A67D8E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5</w:t>
            </w:r>
          </w:p>
        </w:tc>
        <w:tc>
          <w:tcPr>
            <w:tcW w:w="1559" w:type="dxa"/>
            <w:tcBorders>
              <w:top w:val="nil"/>
              <w:left w:val="nil"/>
              <w:bottom w:val="single" w:sz="4" w:space="0" w:color="auto"/>
              <w:right w:val="single" w:sz="4" w:space="0" w:color="auto"/>
            </w:tcBorders>
            <w:shd w:val="clear" w:color="auto" w:fill="auto"/>
            <w:vAlign w:val="center"/>
            <w:hideMark/>
          </w:tcPr>
          <w:p w14:paraId="7CF9939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7</w:t>
            </w:r>
          </w:p>
        </w:tc>
      </w:tr>
      <w:tr w:rsidR="007E46C8" w:rsidRPr="006A373B" w14:paraId="2A2BB5B9" w14:textId="77777777" w:rsidTr="00EA08C2">
        <w:trPr>
          <w:trHeight w:val="30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D9964E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00C0597F" w14:textId="77777777" w:rsidR="007E46C8" w:rsidRPr="00CA4EE2" w:rsidRDefault="007E46C8" w:rsidP="00540652">
            <w:pPr>
              <w:autoSpaceDE/>
              <w:autoSpaceDN/>
              <w:adjustRightInd/>
              <w:spacing w:line="240" w:lineRule="auto"/>
              <w:ind w:firstLine="0"/>
              <w:rPr>
                <w:rFonts w:cs="Arial"/>
                <w:color w:val="000000"/>
                <w:sz w:val="20"/>
                <w:szCs w:val="22"/>
              </w:rPr>
            </w:pPr>
            <w:r w:rsidRPr="00CA4EE2">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6E36088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 xml:space="preserve">TITLE ( "strategy under uncertainty" ) </w:t>
            </w:r>
          </w:p>
        </w:tc>
        <w:tc>
          <w:tcPr>
            <w:tcW w:w="1276" w:type="dxa"/>
            <w:tcBorders>
              <w:top w:val="nil"/>
              <w:left w:val="nil"/>
              <w:bottom w:val="single" w:sz="4" w:space="0" w:color="auto"/>
              <w:right w:val="single" w:sz="4" w:space="0" w:color="auto"/>
            </w:tcBorders>
            <w:shd w:val="clear" w:color="auto" w:fill="auto"/>
            <w:vAlign w:val="center"/>
            <w:hideMark/>
          </w:tcPr>
          <w:p w14:paraId="29F1B6A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6</w:t>
            </w:r>
          </w:p>
        </w:tc>
        <w:tc>
          <w:tcPr>
            <w:tcW w:w="1418" w:type="dxa"/>
            <w:tcBorders>
              <w:top w:val="nil"/>
              <w:left w:val="nil"/>
              <w:bottom w:val="single" w:sz="4" w:space="0" w:color="auto"/>
              <w:right w:val="single" w:sz="4" w:space="0" w:color="auto"/>
            </w:tcBorders>
            <w:shd w:val="clear" w:color="auto" w:fill="auto"/>
            <w:vAlign w:val="center"/>
            <w:hideMark/>
          </w:tcPr>
          <w:p w14:paraId="38F9E07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5260CD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5</w:t>
            </w:r>
          </w:p>
        </w:tc>
        <w:tc>
          <w:tcPr>
            <w:tcW w:w="1134" w:type="dxa"/>
            <w:tcBorders>
              <w:top w:val="nil"/>
              <w:left w:val="nil"/>
              <w:bottom w:val="single" w:sz="4" w:space="0" w:color="auto"/>
              <w:right w:val="single" w:sz="4" w:space="0" w:color="auto"/>
            </w:tcBorders>
            <w:shd w:val="clear" w:color="auto" w:fill="auto"/>
            <w:vAlign w:val="center"/>
            <w:hideMark/>
          </w:tcPr>
          <w:p w14:paraId="7FC7E1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3</w:t>
            </w:r>
          </w:p>
        </w:tc>
        <w:tc>
          <w:tcPr>
            <w:tcW w:w="1559" w:type="dxa"/>
            <w:tcBorders>
              <w:top w:val="nil"/>
              <w:left w:val="nil"/>
              <w:bottom w:val="single" w:sz="4" w:space="0" w:color="auto"/>
              <w:right w:val="single" w:sz="4" w:space="0" w:color="auto"/>
            </w:tcBorders>
            <w:shd w:val="clear" w:color="auto" w:fill="auto"/>
            <w:vAlign w:val="center"/>
            <w:hideMark/>
          </w:tcPr>
          <w:p w14:paraId="3216A7A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2</w:t>
            </w:r>
          </w:p>
        </w:tc>
      </w:tr>
      <w:tr w:rsidR="007E46C8" w:rsidRPr="006A373B" w14:paraId="16FE975D" w14:textId="77777777" w:rsidTr="00EA08C2">
        <w:trPr>
          <w:trHeight w:val="1423"/>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69E749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68EF54C8"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40946C26" w14:textId="4112A018"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 ( "strategic development"  OR  "strategy process"  OR  "strategic planning"  OR  "strategic decision"  OR  "strategic options evaluation" )  AND  TITLE-ABS-KEY ( "tools"  OR  "method*"  OR  "approach"  OR  "</w:t>
            </w:r>
            <w:r w:rsidR="008065C5" w:rsidRPr="00CA4EE2">
              <w:rPr>
                <w:rFonts w:cs="Arial"/>
                <w:color w:val="000000"/>
                <w:sz w:val="20"/>
                <w:szCs w:val="20"/>
                <w:lang w:val="en-US"/>
              </w:rPr>
              <w:t>methodology"  OR  "technique" ) AND</w:t>
            </w:r>
            <w:r w:rsidRPr="00CA4EE2">
              <w:rPr>
                <w:rFonts w:cs="Arial"/>
                <w:color w:val="000000"/>
                <w:sz w:val="20"/>
                <w:szCs w:val="20"/>
                <w:lang w:val="en-US"/>
              </w:rPr>
              <w:t>( LIM</w:t>
            </w:r>
            <w:r w:rsidR="008065C5" w:rsidRPr="00CA4EE2">
              <w:rPr>
                <w:rFonts w:cs="Arial"/>
                <w:color w:val="000000"/>
                <w:sz w:val="20"/>
                <w:szCs w:val="20"/>
                <w:lang w:val="en-US"/>
              </w:rPr>
              <w:t>IT-TO ( DOCTYPE ,</w:t>
            </w:r>
            <w:r w:rsidRPr="00CA4EE2">
              <w:rPr>
                <w:rFonts w:cs="Arial"/>
                <w:color w:val="000000"/>
                <w:sz w:val="20"/>
                <w:szCs w:val="20"/>
                <w:lang w:val="en-US"/>
              </w:rPr>
              <w:t xml:space="preserve"> "re " ) ) </w:t>
            </w:r>
          </w:p>
        </w:tc>
        <w:tc>
          <w:tcPr>
            <w:tcW w:w="1276" w:type="dxa"/>
            <w:tcBorders>
              <w:top w:val="nil"/>
              <w:left w:val="nil"/>
              <w:bottom w:val="single" w:sz="4" w:space="0" w:color="auto"/>
              <w:right w:val="single" w:sz="4" w:space="0" w:color="auto"/>
            </w:tcBorders>
            <w:shd w:val="clear" w:color="auto" w:fill="auto"/>
            <w:vAlign w:val="center"/>
            <w:hideMark/>
          </w:tcPr>
          <w:p w14:paraId="1905D270"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8</w:t>
            </w:r>
          </w:p>
        </w:tc>
        <w:tc>
          <w:tcPr>
            <w:tcW w:w="1418" w:type="dxa"/>
            <w:tcBorders>
              <w:top w:val="nil"/>
              <w:left w:val="nil"/>
              <w:bottom w:val="single" w:sz="4" w:space="0" w:color="auto"/>
              <w:right w:val="single" w:sz="4" w:space="0" w:color="auto"/>
            </w:tcBorders>
            <w:shd w:val="clear" w:color="auto" w:fill="auto"/>
            <w:vAlign w:val="center"/>
            <w:hideMark/>
          </w:tcPr>
          <w:p w14:paraId="0F66C3FE"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vAlign w:val="center"/>
            <w:hideMark/>
          </w:tcPr>
          <w:p w14:paraId="7479AEAD"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7</w:t>
            </w:r>
          </w:p>
        </w:tc>
        <w:tc>
          <w:tcPr>
            <w:tcW w:w="1134" w:type="dxa"/>
            <w:tcBorders>
              <w:top w:val="nil"/>
              <w:left w:val="nil"/>
              <w:bottom w:val="single" w:sz="4" w:space="0" w:color="auto"/>
              <w:right w:val="single" w:sz="4" w:space="0" w:color="auto"/>
            </w:tcBorders>
            <w:shd w:val="clear" w:color="auto" w:fill="auto"/>
            <w:vAlign w:val="center"/>
            <w:hideMark/>
          </w:tcPr>
          <w:p w14:paraId="7B2F2705"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7</w:t>
            </w:r>
          </w:p>
        </w:tc>
        <w:tc>
          <w:tcPr>
            <w:tcW w:w="1559" w:type="dxa"/>
            <w:tcBorders>
              <w:top w:val="nil"/>
              <w:left w:val="nil"/>
              <w:bottom w:val="single" w:sz="4" w:space="0" w:color="auto"/>
              <w:right w:val="single" w:sz="4" w:space="0" w:color="auto"/>
            </w:tcBorders>
            <w:shd w:val="clear" w:color="auto" w:fill="auto"/>
            <w:vAlign w:val="center"/>
            <w:hideMark/>
          </w:tcPr>
          <w:p w14:paraId="5AF8D48A" w14:textId="25B5AFA5" w:rsidR="007E46C8" w:rsidRPr="00CA4EE2" w:rsidRDefault="008065C5"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r>
      <w:tr w:rsidR="007E46C8" w:rsidRPr="006A373B" w14:paraId="33C23748" w14:textId="77777777" w:rsidTr="003C0300">
        <w:trPr>
          <w:trHeight w:val="502"/>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40018D79"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169D27C3"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260B1E4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ABS-KEY("strategic decision evaluation") AND TITLE-ABS-KEY ( "tools" OR "method*" OR "approach" OR "methodology" OR "technique")</w:t>
            </w:r>
          </w:p>
        </w:tc>
        <w:tc>
          <w:tcPr>
            <w:tcW w:w="1276" w:type="dxa"/>
            <w:tcBorders>
              <w:top w:val="nil"/>
              <w:left w:val="nil"/>
              <w:bottom w:val="single" w:sz="4" w:space="0" w:color="auto"/>
              <w:right w:val="single" w:sz="4" w:space="0" w:color="auto"/>
            </w:tcBorders>
            <w:shd w:val="clear" w:color="auto" w:fill="auto"/>
            <w:noWrap/>
            <w:vAlign w:val="center"/>
            <w:hideMark/>
          </w:tcPr>
          <w:p w14:paraId="1395A41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418" w:type="dxa"/>
            <w:tcBorders>
              <w:top w:val="nil"/>
              <w:left w:val="nil"/>
              <w:bottom w:val="single" w:sz="4" w:space="0" w:color="auto"/>
              <w:right w:val="single" w:sz="4" w:space="0" w:color="auto"/>
            </w:tcBorders>
            <w:shd w:val="clear" w:color="auto" w:fill="auto"/>
            <w:noWrap/>
            <w:vAlign w:val="center"/>
            <w:hideMark/>
          </w:tcPr>
          <w:p w14:paraId="6EC4204D" w14:textId="407B70A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5181B09"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134" w:type="dxa"/>
            <w:tcBorders>
              <w:top w:val="nil"/>
              <w:left w:val="nil"/>
              <w:bottom w:val="single" w:sz="4" w:space="0" w:color="auto"/>
              <w:right w:val="single" w:sz="4" w:space="0" w:color="auto"/>
            </w:tcBorders>
            <w:shd w:val="clear" w:color="auto" w:fill="auto"/>
            <w:noWrap/>
            <w:vAlign w:val="center"/>
            <w:hideMark/>
          </w:tcPr>
          <w:p w14:paraId="38D22C3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1F7353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0EFD2B5" w14:textId="77777777" w:rsidTr="003C0300">
        <w:trPr>
          <w:trHeight w:val="35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3CCFA1FE"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0486692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337C31B7"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que Citam o artigo "Strategy Under Uncertainty".</w:t>
            </w:r>
          </w:p>
        </w:tc>
        <w:tc>
          <w:tcPr>
            <w:tcW w:w="1276" w:type="dxa"/>
            <w:tcBorders>
              <w:top w:val="nil"/>
              <w:left w:val="nil"/>
              <w:bottom w:val="single" w:sz="4" w:space="0" w:color="auto"/>
              <w:right w:val="single" w:sz="4" w:space="0" w:color="auto"/>
            </w:tcBorders>
            <w:shd w:val="clear" w:color="auto" w:fill="auto"/>
            <w:noWrap/>
            <w:vAlign w:val="center"/>
            <w:hideMark/>
          </w:tcPr>
          <w:p w14:paraId="3E8C16B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418" w:type="dxa"/>
            <w:tcBorders>
              <w:top w:val="nil"/>
              <w:left w:val="nil"/>
              <w:bottom w:val="single" w:sz="4" w:space="0" w:color="auto"/>
              <w:right w:val="single" w:sz="4" w:space="0" w:color="auto"/>
            </w:tcBorders>
            <w:shd w:val="clear" w:color="auto" w:fill="auto"/>
            <w:noWrap/>
            <w:vAlign w:val="center"/>
            <w:hideMark/>
          </w:tcPr>
          <w:p w14:paraId="1F4F5CA5" w14:textId="333E4DF3"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42A1DF56"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134" w:type="dxa"/>
            <w:tcBorders>
              <w:top w:val="nil"/>
              <w:left w:val="nil"/>
              <w:bottom w:val="single" w:sz="4" w:space="0" w:color="auto"/>
              <w:right w:val="single" w:sz="4" w:space="0" w:color="auto"/>
            </w:tcBorders>
            <w:shd w:val="clear" w:color="auto" w:fill="auto"/>
            <w:noWrap/>
            <w:vAlign w:val="center"/>
            <w:hideMark/>
          </w:tcPr>
          <w:p w14:paraId="5701C55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9FBEE3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E154B52" w14:textId="77777777" w:rsidTr="003C0300">
        <w:trPr>
          <w:trHeight w:val="398"/>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1B73524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228568B"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508CE9C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rPr>
              <w:t xml:space="preserve">Trabalhos que citam o "What to do next? </w:t>
            </w:r>
            <w:r w:rsidRPr="00CA4EE2">
              <w:rPr>
                <w:rFonts w:cs="Arial"/>
                <w:color w:val="000000"/>
                <w:sz w:val="20"/>
                <w:szCs w:val="20"/>
                <w:lang w:val="en-US"/>
              </w:rPr>
              <w:t>The case for non-predictive strategy"</w:t>
            </w:r>
          </w:p>
        </w:tc>
        <w:tc>
          <w:tcPr>
            <w:tcW w:w="1276" w:type="dxa"/>
            <w:tcBorders>
              <w:top w:val="nil"/>
              <w:left w:val="nil"/>
              <w:bottom w:val="single" w:sz="4" w:space="0" w:color="auto"/>
              <w:right w:val="single" w:sz="4" w:space="0" w:color="auto"/>
            </w:tcBorders>
            <w:shd w:val="clear" w:color="auto" w:fill="auto"/>
            <w:noWrap/>
            <w:vAlign w:val="center"/>
            <w:hideMark/>
          </w:tcPr>
          <w:p w14:paraId="48F1B55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418" w:type="dxa"/>
            <w:tcBorders>
              <w:top w:val="nil"/>
              <w:left w:val="nil"/>
              <w:bottom w:val="single" w:sz="4" w:space="0" w:color="auto"/>
              <w:right w:val="single" w:sz="4" w:space="0" w:color="auto"/>
            </w:tcBorders>
            <w:shd w:val="clear" w:color="auto" w:fill="auto"/>
            <w:noWrap/>
            <w:vAlign w:val="center"/>
            <w:hideMark/>
          </w:tcPr>
          <w:p w14:paraId="7BC58A1D" w14:textId="662EE4B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6450626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134" w:type="dxa"/>
            <w:tcBorders>
              <w:top w:val="nil"/>
              <w:left w:val="nil"/>
              <w:bottom w:val="single" w:sz="4" w:space="0" w:color="auto"/>
              <w:right w:val="single" w:sz="4" w:space="0" w:color="auto"/>
            </w:tcBorders>
            <w:shd w:val="clear" w:color="auto" w:fill="auto"/>
            <w:noWrap/>
            <w:vAlign w:val="center"/>
            <w:hideMark/>
          </w:tcPr>
          <w:p w14:paraId="7ADB408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c>
          <w:tcPr>
            <w:tcW w:w="1559" w:type="dxa"/>
            <w:tcBorders>
              <w:top w:val="nil"/>
              <w:left w:val="nil"/>
              <w:bottom w:val="single" w:sz="4" w:space="0" w:color="auto"/>
              <w:right w:val="single" w:sz="4" w:space="0" w:color="auto"/>
            </w:tcBorders>
            <w:shd w:val="clear" w:color="auto" w:fill="auto"/>
            <w:noWrap/>
            <w:vAlign w:val="center"/>
            <w:hideMark/>
          </w:tcPr>
          <w:p w14:paraId="4846C5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r>
      <w:tr w:rsidR="007E46C8" w:rsidRPr="006A373B" w14:paraId="7FC2BDC2" w14:textId="77777777" w:rsidTr="003C0300">
        <w:trPr>
          <w:trHeight w:val="279"/>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71F7833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F71F3E7"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11A6C8CD"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O'Brien, Frances A.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467218D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418" w:type="dxa"/>
            <w:tcBorders>
              <w:top w:val="nil"/>
              <w:left w:val="nil"/>
              <w:bottom w:val="single" w:sz="4" w:space="0" w:color="auto"/>
              <w:right w:val="single" w:sz="4" w:space="0" w:color="auto"/>
            </w:tcBorders>
            <w:shd w:val="clear" w:color="auto" w:fill="auto"/>
            <w:noWrap/>
            <w:vAlign w:val="center"/>
            <w:hideMark/>
          </w:tcPr>
          <w:p w14:paraId="222EFA8C" w14:textId="084E1314"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F4E808E"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134" w:type="dxa"/>
            <w:tcBorders>
              <w:top w:val="nil"/>
              <w:left w:val="nil"/>
              <w:bottom w:val="single" w:sz="4" w:space="0" w:color="auto"/>
              <w:right w:val="single" w:sz="4" w:space="0" w:color="auto"/>
            </w:tcBorders>
            <w:shd w:val="clear" w:color="auto" w:fill="auto"/>
            <w:noWrap/>
            <w:vAlign w:val="center"/>
            <w:hideMark/>
          </w:tcPr>
          <w:p w14:paraId="01A6D48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559" w:type="dxa"/>
            <w:tcBorders>
              <w:top w:val="nil"/>
              <w:left w:val="nil"/>
              <w:bottom w:val="single" w:sz="4" w:space="0" w:color="auto"/>
              <w:right w:val="single" w:sz="4" w:space="0" w:color="auto"/>
            </w:tcBorders>
            <w:shd w:val="clear" w:color="auto" w:fill="auto"/>
            <w:noWrap/>
            <w:vAlign w:val="center"/>
            <w:hideMark/>
          </w:tcPr>
          <w:p w14:paraId="78340C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r>
      <w:tr w:rsidR="007E46C8" w:rsidRPr="006A373B" w14:paraId="344A6837" w14:textId="77777777" w:rsidTr="003C0300">
        <w:trPr>
          <w:trHeight w:val="85"/>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6CF6AA71"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4DF5B1B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65AF1B9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Courtney, Hugh G.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09C2112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418" w:type="dxa"/>
            <w:tcBorders>
              <w:top w:val="nil"/>
              <w:left w:val="nil"/>
              <w:bottom w:val="single" w:sz="4" w:space="0" w:color="auto"/>
              <w:right w:val="single" w:sz="4" w:space="0" w:color="auto"/>
            </w:tcBorders>
            <w:shd w:val="clear" w:color="auto" w:fill="auto"/>
            <w:noWrap/>
            <w:vAlign w:val="center"/>
            <w:hideMark/>
          </w:tcPr>
          <w:p w14:paraId="7517C4F9" w14:textId="050790C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2BEC882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134" w:type="dxa"/>
            <w:tcBorders>
              <w:top w:val="nil"/>
              <w:left w:val="nil"/>
              <w:bottom w:val="single" w:sz="4" w:space="0" w:color="auto"/>
              <w:right w:val="single" w:sz="4" w:space="0" w:color="auto"/>
            </w:tcBorders>
            <w:shd w:val="clear" w:color="auto" w:fill="auto"/>
            <w:noWrap/>
            <w:vAlign w:val="center"/>
            <w:hideMark/>
          </w:tcPr>
          <w:p w14:paraId="2C3133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c>
          <w:tcPr>
            <w:tcW w:w="1559" w:type="dxa"/>
            <w:tcBorders>
              <w:top w:val="nil"/>
              <w:left w:val="nil"/>
              <w:bottom w:val="single" w:sz="4" w:space="0" w:color="auto"/>
              <w:right w:val="single" w:sz="4" w:space="0" w:color="auto"/>
            </w:tcBorders>
            <w:shd w:val="clear" w:color="auto" w:fill="auto"/>
            <w:noWrap/>
            <w:vAlign w:val="center"/>
            <w:hideMark/>
          </w:tcPr>
          <w:p w14:paraId="7683AB2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3</w:t>
            </w:r>
          </w:p>
        </w:tc>
      </w:tr>
      <w:tr w:rsidR="007E46C8" w:rsidRPr="006A373B" w14:paraId="7BDA2FC5" w14:textId="77777777" w:rsidTr="003C0300">
        <w:trPr>
          <w:trHeight w:val="30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258CC67F"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i-v</w:t>
            </w:r>
          </w:p>
        </w:tc>
        <w:tc>
          <w:tcPr>
            <w:tcW w:w="1412" w:type="dxa"/>
            <w:tcBorders>
              <w:top w:val="nil"/>
              <w:left w:val="nil"/>
              <w:bottom w:val="single" w:sz="4" w:space="0" w:color="auto"/>
              <w:right w:val="single" w:sz="4" w:space="0" w:color="auto"/>
            </w:tcBorders>
            <w:shd w:val="clear" w:color="auto" w:fill="auto"/>
            <w:vAlign w:val="bottom"/>
            <w:hideMark/>
          </w:tcPr>
          <w:p w14:paraId="24A7B8AD" w14:textId="77777777" w:rsidR="007E46C8" w:rsidRPr="00CA4EE2" w:rsidRDefault="007E46C8" w:rsidP="00EA08C2">
            <w:pPr>
              <w:autoSpaceDE/>
              <w:autoSpaceDN/>
              <w:adjustRightInd/>
              <w:spacing w:line="240" w:lineRule="auto"/>
              <w:ind w:firstLine="0"/>
              <w:jc w:val="left"/>
              <w:rPr>
                <w:rFonts w:cs="Arial"/>
                <w:color w:val="000000"/>
                <w:sz w:val="20"/>
                <w:szCs w:val="22"/>
              </w:rPr>
            </w:pPr>
            <w:r w:rsidRPr="00CA4EE2">
              <w:rPr>
                <w:rFonts w:cs="Arial"/>
                <w:color w:val="000000"/>
                <w:sz w:val="20"/>
                <w:szCs w:val="22"/>
              </w:rPr>
              <w:t>Bola de Neve</w:t>
            </w:r>
          </w:p>
        </w:tc>
        <w:tc>
          <w:tcPr>
            <w:tcW w:w="6072" w:type="dxa"/>
            <w:tcBorders>
              <w:top w:val="nil"/>
              <w:left w:val="nil"/>
              <w:bottom w:val="single" w:sz="4" w:space="0" w:color="auto"/>
              <w:right w:val="single" w:sz="4" w:space="0" w:color="auto"/>
            </w:tcBorders>
            <w:shd w:val="clear" w:color="auto" w:fill="auto"/>
            <w:vAlign w:val="bottom"/>
            <w:hideMark/>
          </w:tcPr>
          <w:p w14:paraId="516483B6"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Artigos citados pelos demais artigos.</w:t>
            </w:r>
          </w:p>
        </w:tc>
        <w:tc>
          <w:tcPr>
            <w:tcW w:w="1276" w:type="dxa"/>
            <w:tcBorders>
              <w:top w:val="nil"/>
              <w:left w:val="nil"/>
              <w:bottom w:val="single" w:sz="4" w:space="0" w:color="auto"/>
              <w:right w:val="single" w:sz="4" w:space="0" w:color="auto"/>
            </w:tcBorders>
            <w:shd w:val="clear" w:color="auto" w:fill="auto"/>
            <w:noWrap/>
            <w:vAlign w:val="center"/>
            <w:hideMark/>
          </w:tcPr>
          <w:p w14:paraId="181DC62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0</w:t>
            </w:r>
          </w:p>
        </w:tc>
        <w:tc>
          <w:tcPr>
            <w:tcW w:w="1418" w:type="dxa"/>
            <w:tcBorders>
              <w:top w:val="nil"/>
              <w:left w:val="nil"/>
              <w:bottom w:val="single" w:sz="4" w:space="0" w:color="auto"/>
              <w:right w:val="single" w:sz="4" w:space="0" w:color="auto"/>
            </w:tcBorders>
            <w:shd w:val="clear" w:color="auto" w:fill="auto"/>
            <w:noWrap/>
            <w:vAlign w:val="center"/>
            <w:hideMark/>
          </w:tcPr>
          <w:p w14:paraId="49482C6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noWrap/>
            <w:vAlign w:val="center"/>
            <w:hideMark/>
          </w:tcPr>
          <w:p w14:paraId="70DD0C0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9</w:t>
            </w:r>
          </w:p>
        </w:tc>
        <w:tc>
          <w:tcPr>
            <w:tcW w:w="1134" w:type="dxa"/>
            <w:tcBorders>
              <w:top w:val="nil"/>
              <w:left w:val="nil"/>
              <w:bottom w:val="single" w:sz="4" w:space="0" w:color="auto"/>
              <w:right w:val="single" w:sz="4" w:space="0" w:color="auto"/>
            </w:tcBorders>
            <w:shd w:val="clear" w:color="auto" w:fill="auto"/>
            <w:noWrap/>
            <w:vAlign w:val="center"/>
            <w:hideMark/>
          </w:tcPr>
          <w:p w14:paraId="6B23CF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c>
          <w:tcPr>
            <w:tcW w:w="1559" w:type="dxa"/>
            <w:tcBorders>
              <w:top w:val="nil"/>
              <w:left w:val="nil"/>
              <w:bottom w:val="single" w:sz="4" w:space="0" w:color="auto"/>
              <w:right w:val="single" w:sz="4" w:space="0" w:color="auto"/>
            </w:tcBorders>
            <w:shd w:val="clear" w:color="auto" w:fill="auto"/>
            <w:noWrap/>
            <w:vAlign w:val="center"/>
            <w:hideMark/>
          </w:tcPr>
          <w:p w14:paraId="57DE07B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r>
      <w:tr w:rsidR="007E46C8" w:rsidRPr="006A373B" w14:paraId="43E4AE1B" w14:textId="77777777" w:rsidTr="003C0300">
        <w:trPr>
          <w:trHeight w:val="300"/>
        </w:trPr>
        <w:tc>
          <w:tcPr>
            <w:tcW w:w="8505" w:type="dxa"/>
            <w:gridSpan w:val="3"/>
            <w:tcBorders>
              <w:top w:val="single" w:sz="4" w:space="0" w:color="auto"/>
              <w:right w:val="single" w:sz="4" w:space="0" w:color="auto"/>
            </w:tcBorders>
            <w:shd w:val="clear" w:color="auto" w:fill="auto"/>
            <w:noWrap/>
            <w:vAlign w:val="center"/>
            <w:hideMark/>
          </w:tcPr>
          <w:p w14:paraId="7C679F49" w14:textId="77777777" w:rsidR="007E46C8" w:rsidRPr="003C0300" w:rsidRDefault="007E46C8" w:rsidP="003C0300">
            <w:pPr>
              <w:autoSpaceDE/>
              <w:autoSpaceDN/>
              <w:adjustRightInd/>
              <w:spacing w:line="240" w:lineRule="auto"/>
              <w:ind w:firstLine="0"/>
              <w:jc w:val="right"/>
              <w:rPr>
                <w:rFonts w:cs="Arial"/>
                <w:b/>
                <w:color w:val="000000"/>
                <w:sz w:val="20"/>
                <w:szCs w:val="22"/>
              </w:rPr>
            </w:pPr>
            <w:r w:rsidRPr="003C0300">
              <w:rPr>
                <w:rFonts w:cs="Arial"/>
                <w:b/>
                <w:color w:val="000000"/>
                <w:sz w:val="20"/>
                <w:szCs w:val="22"/>
              </w:rPr>
              <w:t>Total</w:t>
            </w:r>
          </w:p>
        </w:tc>
        <w:tc>
          <w:tcPr>
            <w:tcW w:w="1276" w:type="dxa"/>
            <w:tcBorders>
              <w:top w:val="nil"/>
              <w:left w:val="nil"/>
              <w:bottom w:val="single" w:sz="4" w:space="0" w:color="auto"/>
              <w:right w:val="single" w:sz="4" w:space="0" w:color="auto"/>
            </w:tcBorders>
            <w:shd w:val="clear" w:color="auto" w:fill="auto"/>
            <w:noWrap/>
            <w:vAlign w:val="center"/>
            <w:hideMark/>
          </w:tcPr>
          <w:p w14:paraId="2E56A423" w14:textId="75437B96"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213</w:t>
            </w:r>
          </w:p>
        </w:tc>
        <w:tc>
          <w:tcPr>
            <w:tcW w:w="1418" w:type="dxa"/>
            <w:tcBorders>
              <w:top w:val="nil"/>
              <w:left w:val="nil"/>
              <w:bottom w:val="single" w:sz="4" w:space="0" w:color="auto"/>
              <w:right w:val="single" w:sz="4" w:space="0" w:color="auto"/>
            </w:tcBorders>
            <w:shd w:val="clear" w:color="auto" w:fill="auto"/>
            <w:noWrap/>
            <w:vAlign w:val="center"/>
            <w:hideMark/>
          </w:tcPr>
          <w:p w14:paraId="4CE3ACD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8</w:t>
            </w:r>
          </w:p>
        </w:tc>
        <w:tc>
          <w:tcPr>
            <w:tcW w:w="1134" w:type="dxa"/>
            <w:tcBorders>
              <w:top w:val="nil"/>
              <w:left w:val="nil"/>
              <w:bottom w:val="single" w:sz="4" w:space="0" w:color="auto"/>
              <w:right w:val="single" w:sz="4" w:space="0" w:color="auto"/>
            </w:tcBorders>
            <w:shd w:val="clear" w:color="auto" w:fill="auto"/>
            <w:noWrap/>
            <w:vAlign w:val="center"/>
            <w:hideMark/>
          </w:tcPr>
          <w:p w14:paraId="556B14BD" w14:textId="68847889"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185</w:t>
            </w:r>
          </w:p>
        </w:tc>
        <w:tc>
          <w:tcPr>
            <w:tcW w:w="1134" w:type="dxa"/>
            <w:tcBorders>
              <w:top w:val="nil"/>
              <w:left w:val="nil"/>
              <w:bottom w:val="single" w:sz="4" w:space="0" w:color="auto"/>
              <w:right w:val="single" w:sz="4" w:space="0" w:color="auto"/>
            </w:tcBorders>
            <w:shd w:val="clear" w:color="auto" w:fill="auto"/>
            <w:noWrap/>
            <w:vAlign w:val="center"/>
            <w:hideMark/>
          </w:tcPr>
          <w:p w14:paraId="080785E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4</w:t>
            </w:r>
          </w:p>
        </w:tc>
        <w:tc>
          <w:tcPr>
            <w:tcW w:w="1559" w:type="dxa"/>
            <w:tcBorders>
              <w:top w:val="nil"/>
              <w:left w:val="nil"/>
              <w:bottom w:val="single" w:sz="4" w:space="0" w:color="auto"/>
              <w:right w:val="single" w:sz="4" w:space="0" w:color="auto"/>
            </w:tcBorders>
            <w:shd w:val="clear" w:color="auto" w:fill="auto"/>
            <w:noWrap/>
            <w:vAlign w:val="center"/>
            <w:hideMark/>
          </w:tcPr>
          <w:p w14:paraId="23A9CB3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0</w:t>
            </w:r>
          </w:p>
        </w:tc>
      </w:tr>
    </w:tbl>
    <w:p w14:paraId="62651AF7" w14:textId="77777777" w:rsidR="004C633F" w:rsidRPr="003227AE" w:rsidRDefault="004C633F" w:rsidP="004C633F">
      <w:pPr>
        <w:jc w:val="center"/>
        <w:rPr>
          <w:rFonts w:cs="Arial"/>
        </w:rPr>
        <w:sectPr w:rsidR="004C633F" w:rsidRPr="003227AE" w:rsidSect="0084524B">
          <w:footnotePr>
            <w:numRestart w:val="eachSect"/>
          </w:footnotePr>
          <w:pgSz w:w="16838" w:h="11906" w:orient="landscape" w:code="9"/>
          <w:pgMar w:top="1701" w:right="1701" w:bottom="1134" w:left="1134" w:header="1134" w:footer="709" w:gutter="0"/>
          <w:cols w:space="708"/>
          <w:docGrid w:linePitch="360"/>
        </w:sectPr>
      </w:pPr>
      <w:r w:rsidRPr="003227AE">
        <w:rPr>
          <w:rFonts w:cs="Arial"/>
        </w:rPr>
        <w:t>Fonte: Elaborado pelo autor.</w:t>
      </w:r>
    </w:p>
    <w:p w14:paraId="732861DD" w14:textId="68000644" w:rsidR="00876498" w:rsidRDefault="001C16F2" w:rsidP="00747173">
      <w:pPr>
        <w:rPr>
          <w:rFonts w:cs="Arial"/>
        </w:rPr>
      </w:pPr>
      <w:r>
        <w:rPr>
          <w:rFonts w:cs="Arial"/>
        </w:rPr>
        <w:lastRenderedPageBreak/>
        <w:t>A Simulação Computacional pode contribuir para a avaliação das decisões estratégicas</w:t>
      </w:r>
      <w:r w:rsidR="00EA08C2">
        <w:rPr>
          <w:rFonts w:cs="Arial"/>
        </w:rPr>
        <w:t xml:space="preserve"> </w:t>
      </w:r>
      <w:r w:rsidR="00EA08C2">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A08C2">
        <w:rPr>
          <w:rFonts w:cs="Arial"/>
        </w:rPr>
        <w:fldChar w:fldCharType="separate"/>
      </w:r>
      <w:r w:rsidR="00EA08C2" w:rsidRPr="00EA08C2">
        <w:rPr>
          <w:rFonts w:cs="Arial"/>
          <w:noProof/>
        </w:rPr>
        <w:t>(COURTNEY; LOVALLO; CLARKE, 2013)</w:t>
      </w:r>
      <w:r w:rsidR="00EA08C2">
        <w:rPr>
          <w:rFonts w:cs="Arial"/>
        </w:rPr>
        <w:fldChar w:fldCharType="end"/>
      </w:r>
      <w:r w:rsidR="00EA08C2">
        <w:rPr>
          <w:rFonts w:cs="Arial"/>
        </w:rPr>
        <w:t xml:space="preserve"> </w:t>
      </w:r>
      <w:r w:rsidR="00CD2540" w:rsidRPr="00CD2540">
        <w:rPr>
          <w:rFonts w:cs="Arial"/>
        </w:rPr>
        <w:t>fornece</w:t>
      </w:r>
      <w:r>
        <w:rPr>
          <w:rFonts w:cs="Arial"/>
        </w:rPr>
        <w:t>ndo</w:t>
      </w:r>
      <w:r w:rsidR="00CD2540" w:rsidRPr="00CD2540">
        <w:rPr>
          <w:rFonts w:cs="Arial"/>
        </w:rPr>
        <w:t xml:space="preserve"> um meio </w:t>
      </w:r>
      <w:r w:rsidR="00B17ABE">
        <w:rPr>
          <w:rFonts w:cs="Arial"/>
        </w:rPr>
        <w:t>de deduzir as consequências</w:t>
      </w:r>
      <w:r w:rsidR="007755DA">
        <w:rPr>
          <w:rFonts w:cs="Arial"/>
        </w:rPr>
        <w:t xml:space="preserve"> de decisões estratégicas, a partir de um conjunto de pressupostos.</w:t>
      </w:r>
      <w:r w:rsidR="00747173">
        <w:rPr>
          <w:rFonts w:cs="Arial"/>
        </w:rPr>
        <w:t xml:space="preserve"> Modelos podem ser especialmente úteis quando deduzem comportamentos </w:t>
      </w:r>
      <w:r w:rsidR="00DC6A26">
        <w:rPr>
          <w:rFonts w:cs="Arial"/>
        </w:rPr>
        <w:t>contra intuitivos</w:t>
      </w:r>
      <w:r w:rsidR="00747173">
        <w:rPr>
          <w:rFonts w:cs="Arial"/>
        </w:rPr>
        <w:t xml:space="preserve"> presentes nos sistemas </w:t>
      </w:r>
      <w:r w:rsidR="00DC6A26">
        <w:rPr>
          <w:rFonts w:cs="Arial"/>
        </w:rPr>
        <w:t>com os quais interagim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747173">
        <w:rPr>
          <w:rFonts w:cs="Arial"/>
        </w:rPr>
        <w:fldChar w:fldCharType="separate"/>
      </w:r>
      <w:r w:rsidR="00747173" w:rsidRPr="00747173">
        <w:rPr>
          <w:rFonts w:cs="Arial"/>
          <w:noProof/>
        </w:rPr>
        <w:t>(STERMAN, 2002)</w:t>
      </w:r>
      <w:r w:rsidR="00747173">
        <w:rPr>
          <w:rFonts w:cs="Arial"/>
        </w:rPr>
        <w:fldChar w:fldCharType="end"/>
      </w:r>
      <w:r w:rsidR="00747173">
        <w:rPr>
          <w:rFonts w:cs="Arial"/>
        </w:rPr>
        <w:t>.</w:t>
      </w:r>
      <w:r w:rsidR="007755DA">
        <w:rPr>
          <w:rFonts w:cs="Arial"/>
        </w:rPr>
        <w:t xml:space="preserve"> No entanto, um modelo deve ser visto como um gerador de opiniões, e não respostas. </w:t>
      </w:r>
      <w:r w:rsidR="007755DA">
        <w:rPr>
          <w:rFonts w:cs="Arial"/>
        </w:rPr>
        <w:fldChar w:fldCharType="begin" w:fldLock="1"/>
      </w:r>
      <w:r w:rsidR="00810566">
        <w:rPr>
          <w:rFonts w:cs="Arial"/>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7755DA">
        <w:rPr>
          <w:rFonts w:cs="Arial"/>
        </w:rPr>
        <w:fldChar w:fldCharType="separate"/>
      </w:r>
      <w:r w:rsidR="007755DA" w:rsidRPr="00B17ABE">
        <w:rPr>
          <w:rFonts w:cs="Arial"/>
          <w:noProof/>
        </w:rPr>
        <w:t>(MORECROFT, 1984)</w:t>
      </w:r>
      <w:r w:rsidR="007755DA">
        <w:rPr>
          <w:rFonts w:cs="Arial"/>
        </w:rPr>
        <w:fldChar w:fldCharType="end"/>
      </w:r>
      <w:r w:rsidR="007755DA">
        <w:rPr>
          <w:rFonts w:cs="Arial"/>
        </w:rPr>
        <w:t>. Apesar de suas limitações serem reconhecidas, os resultados dos modelos, mesmo em condições de incerteza são frequentemen</w:t>
      </w:r>
      <w:r w:rsidR="00747173">
        <w:rPr>
          <w:rFonts w:cs="Arial"/>
        </w:rPr>
        <w:t>te interpretados como predições</w:t>
      </w:r>
      <w:r w:rsidR="007755DA">
        <w:rPr>
          <w:rFonts w:cs="Arial"/>
        </w:rPr>
        <w:t>.</w:t>
      </w:r>
      <w:r w:rsidR="00DC6A26">
        <w:rPr>
          <w:rFonts w:cs="Arial"/>
        </w:rPr>
        <w:t xml:space="preserve"> </w:t>
      </w:r>
      <w:r w:rsidR="00DC6A26">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sidR="00DC6A26">
        <w:rPr>
          <w:rFonts w:cs="Arial"/>
        </w:rPr>
        <w:fldChar w:fldCharType="separate"/>
      </w:r>
      <w:r w:rsidR="00DC6A26" w:rsidRPr="00DC6A26">
        <w:rPr>
          <w:rFonts w:cs="Arial"/>
          <w:noProof/>
        </w:rPr>
        <w:t>(BANKES, 1993)</w:t>
      </w:r>
      <w:r w:rsidR="00DC6A26">
        <w:rPr>
          <w:rFonts w:cs="Arial"/>
        </w:rPr>
        <w:fldChar w:fldCharType="end"/>
      </w:r>
      <w:r w:rsidR="00DC6A26">
        <w:rPr>
          <w:rFonts w:cs="Arial"/>
        </w:rPr>
        <w:t>.</w:t>
      </w:r>
      <w:r w:rsidR="007755DA">
        <w:rPr>
          <w:rFonts w:cs="Arial"/>
        </w:rPr>
        <w:t xml:space="preserve"> Este fator </w:t>
      </w:r>
      <w:r w:rsidR="00500DD6">
        <w:rPr>
          <w:rFonts w:cs="Arial"/>
        </w:rPr>
        <w:t>implica em</w:t>
      </w:r>
      <w:r w:rsidR="007755DA">
        <w:rPr>
          <w:rFonts w:cs="Arial"/>
        </w:rPr>
        <w:t xml:space="preserve"> sérias consequências para a ava</w:t>
      </w:r>
      <w:r w:rsidR="00747173">
        <w:rPr>
          <w:rFonts w:cs="Arial"/>
        </w:rPr>
        <w:t>liação de decisões estratégicas sob incerteza, visto que qualquer modelo único com um conjunto de parâmetros apenas representa uma teoria sobre como o sistema funcionaria dado um conjunto de pressupostos.</w:t>
      </w:r>
      <w:r w:rsidR="00747173" w:rsidRPr="00747173">
        <w:t xml:space="preserve"> </w:t>
      </w:r>
      <w:r w:rsidR="00747173" w:rsidRPr="00747173">
        <w:rPr>
          <w:rFonts w:cs="Arial"/>
        </w:rPr>
        <w:t>Como resultado, modelos podem não absorver a multiplicidade de futuros plausíveis pelo modo como são usad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747173">
        <w:rPr>
          <w:rFonts w:cs="Arial"/>
        </w:rPr>
        <w:fldChar w:fldCharType="separate"/>
      </w:r>
      <w:r w:rsidR="00747173" w:rsidRPr="00747173">
        <w:rPr>
          <w:rFonts w:cs="Arial"/>
          <w:noProof/>
        </w:rPr>
        <w:t>(LEMPERT; POPPER; BANKES, 2003)</w:t>
      </w:r>
      <w:r w:rsidR="00747173">
        <w:rPr>
          <w:rFonts w:cs="Arial"/>
        </w:rPr>
        <w:fldChar w:fldCharType="end"/>
      </w:r>
      <w:r w:rsidR="00747173">
        <w:rPr>
          <w:rFonts w:cs="Arial"/>
        </w:rPr>
        <w:t>. Como consequência, o</w:t>
      </w:r>
      <w:r w:rsidR="00876498" w:rsidRPr="00876498">
        <w:rPr>
          <w:rFonts w:cs="Arial"/>
        </w:rPr>
        <w:t xml:space="preserve"> resultado de apenas uma simulação tem pouco valor. A</w:t>
      </w:r>
      <w:r w:rsidR="00747173">
        <w:rPr>
          <w:rFonts w:cs="Arial"/>
        </w:rPr>
        <w:t xml:space="preserve"> alternativa empregada por este trabalho é a </w:t>
      </w:r>
      <w:r w:rsidR="00DC6A26">
        <w:rPr>
          <w:rFonts w:cs="Arial"/>
        </w:rPr>
        <w:t xml:space="preserve">modelagem e </w:t>
      </w:r>
      <w:r w:rsidR="00747173">
        <w:rPr>
          <w:rFonts w:cs="Arial"/>
        </w:rPr>
        <w:t>análise exploratória</w:t>
      </w:r>
      <w:r w:rsidR="000D0D49">
        <w:rPr>
          <w:rFonts w:cs="Arial"/>
        </w:rPr>
        <w:t xml:space="preserve"> </w:t>
      </w:r>
      <w:r w:rsidR="000D0D49">
        <w:rPr>
          <w:rFonts w:cs="Arial"/>
        </w:rPr>
        <w:fldChar w:fldCharType="begin" w:fldLock="1"/>
      </w:r>
      <w:r w:rsidR="00810566">
        <w:rPr>
          <w:rFonts w:cs="Arial"/>
        </w:rPr>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rsidR="000D0D49">
        <w:rPr>
          <w:rFonts w:cs="Arial"/>
        </w:rPr>
        <w:fldChar w:fldCharType="separate"/>
      </w:r>
      <w:r w:rsidR="000D0D49" w:rsidRPr="000D0D49">
        <w:rPr>
          <w:rFonts w:cs="Arial"/>
          <w:noProof/>
        </w:rPr>
        <w:t>(BANKES; WALKER; KWAKKEL, 2016)</w:t>
      </w:r>
      <w:r w:rsidR="000D0D49">
        <w:rPr>
          <w:rFonts w:cs="Arial"/>
        </w:rPr>
        <w:fldChar w:fldCharType="end"/>
      </w:r>
      <w:r w:rsidR="00747173">
        <w:rPr>
          <w:rFonts w:cs="Arial"/>
        </w:rPr>
        <w:t>,</w:t>
      </w:r>
      <w:r w:rsidR="00876498" w:rsidRPr="00876498">
        <w:rPr>
          <w:rFonts w:cs="Arial"/>
        </w:rPr>
        <w:t xml:space="preserve"> </w:t>
      </w:r>
      <w:r w:rsidR="000D0D49">
        <w:rPr>
          <w:rFonts w:cs="Arial"/>
        </w:rPr>
        <w:t>a qual busca considerar a incerteza como aspecto central em sua análise utilizando um “conjunto de modelos” ao invés de apenas um modelo.</w:t>
      </w:r>
    </w:p>
    <w:p w14:paraId="7F4BB2C4" w14:textId="3851FD85" w:rsidR="002E5D4F" w:rsidRDefault="001C4DA1" w:rsidP="002E5D4F">
      <w:pPr>
        <w:rPr>
          <w:rFonts w:cs="Arial"/>
        </w:rPr>
      </w:pPr>
      <w:r>
        <w:rPr>
          <w:rFonts w:cs="Arial"/>
        </w:rPr>
        <w:t xml:space="preserve">Considerando a incerteza como um aspecto importante, outro grupo de abordagens suporta frequentemente decisões estratégicas. </w:t>
      </w:r>
      <w:r w:rsidR="006D4859">
        <w:t>Abordagens quantitativas formais, como a Análise de Decisão Bayesiana (</w:t>
      </w:r>
      <w:r w:rsidR="006D4859" w:rsidRPr="003C0300">
        <w:rPr>
          <w:i/>
        </w:rPr>
        <w:t>Bayesian Decision Analysis</w:t>
      </w:r>
      <w:r w:rsidR="006D4859">
        <w:t xml:space="preserve">)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 xml:space="preserve"> e Opções Reais </w:t>
      </w:r>
      <w:r w:rsidR="006D4859">
        <w:fldChar w:fldCharType="begin" w:fldLock="1"/>
      </w:r>
      <w:r w:rsidR="00810566">
        <w:instrText>ADDIN CSL_CITATION { "citationItems" : [ { "id" : "ITEM-1", "itemData" : { "author" : [ { "dropping-particle" : "", "family" : "Luehrman", "given" : "Timothy a", "non-dropping-particle" : "", "parse-names" : false, "suffix" : "" } ], "id" : "ITEM-1", "issue" : "June 1997", "issued" : { "date-parts" : [ [ "1998" ] ] }, "page" : "89-99", "title" : "Strategy as a Portfolio of Real Options", "type" : "article-journal" }, "uris" : [ "http://www.mendeley.com/documents/?uuid=9d04fc6c-dcf0-459f-a79b-e0b147a2bede" ] }, { "id" : "ITEM-2", "itemData" : { "DOI" : "10.1002/smj.25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Trigeorgis", "given" : "Lenos", "non-dropping-particle" : "", "parse-names" : false, "suffix" : "" }, { "dropping-particle" : "", "family" : "Reuer", "given" : "Jeffrey J.", "non-dropping-particle" : "", "parse-names" : false, "suffix" : "" } ], "container-title" : "Strategic Management Journal", "id" : "ITEM-2", "issue" : "1", "issued" : { "date-parts" : [ [ "2017", "1" ] ] }, "page" : "42-63", "title" : "Real options theory in strategic management", "type" : "article-journal", "volume" : "38" }, "uris" : [ "http://www.mendeley.com/documents/?uuid=ea23d494-30f2-4617-9bed-746e78b4b463" ] } ], "mendeley" : { "formattedCitation" : "(LUEHRMAN, 1998; TRIGEORGIS; REUER, 2017)", "plainTextFormattedCitation" : "(LUEHRMAN, 1998; TRIGEORGIS; REUER, 2017)", "previouslyFormattedCitation" : "(LUEHRMAN, 1998; TRIGEORGIS; REUER, 2017)" }, "properties" : {  }, "schema" : "https://github.com/citation-style-language/schema/raw/master/csl-citation.json" }</w:instrText>
      </w:r>
      <w:r w:rsidR="006D4859">
        <w:fldChar w:fldCharType="separate"/>
      </w:r>
      <w:r w:rsidR="006D4859">
        <w:rPr>
          <w:noProof/>
        </w:rPr>
        <w:t>(LUEHRMAN, 1998; TRIGEORGIS; REUER, 2017)</w:t>
      </w:r>
      <w:r w:rsidR="006D4859">
        <w:fldChar w:fldCharType="end"/>
      </w:r>
      <w:r w:rsidR="006D4859">
        <w:t xml:space="preserve"> procuram endereçar a por meio do framework da máxima utilidade esperada. </w:t>
      </w:r>
      <w:r w:rsidR="006D4859">
        <w:rPr>
          <w:spacing w:val="-4"/>
        </w:rPr>
        <w:t xml:space="preserve">Tais abordagens começam com a formulação de um modelo que representa o sistema em análise, calculando variáveis de interesse dada uma estratégia e um conjunto de distribuições de probabilidades relacionadas aos parâmetros de input do modelo. Quando existe incerteza sobre o modelo ou sobre os inputs do modelo, frequentemente são realizadas análises de sensibilidade para testar a dependência da estratégia escolhida em relação ao modelo e aos seus inputs.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w:t>
      </w:r>
      <w:r w:rsidR="006D4859">
        <w:rPr>
          <w:spacing w:val="-4"/>
        </w:rPr>
        <w:t xml:space="preserve"> A contribuição destas abordagens para a avaliação de decisões estratég</w:t>
      </w:r>
      <w:r w:rsidR="00955BAD">
        <w:rPr>
          <w:spacing w:val="-4"/>
        </w:rPr>
        <w:t>ica é significativa, pois leva a</w:t>
      </w:r>
      <w:r w:rsidR="006D4859">
        <w:rPr>
          <w:spacing w:val="-4"/>
        </w:rPr>
        <w:t xml:space="preserve"> </w:t>
      </w:r>
      <w:r w:rsidR="002E5D4F" w:rsidRPr="002E5D4F">
        <w:rPr>
          <w:rFonts w:cs="Arial"/>
        </w:rPr>
        <w:t xml:space="preserve">decisões </w:t>
      </w:r>
      <w:r w:rsidR="00955BAD" w:rsidRPr="002E5D4F">
        <w:rPr>
          <w:rFonts w:cs="Arial"/>
        </w:rPr>
        <w:t>logicamente</w:t>
      </w:r>
      <w:r w:rsidR="002E5D4F" w:rsidRPr="002E5D4F">
        <w:rPr>
          <w:rFonts w:cs="Arial"/>
        </w:rPr>
        <w:t xml:space="preserve"> consistentes</w:t>
      </w:r>
      <w:r w:rsidR="006D4859">
        <w:rPr>
          <w:rFonts w:cs="Arial"/>
        </w:rPr>
        <w:t xml:space="preserve"> com as evidências coletadas</w:t>
      </w:r>
      <w:r w:rsidR="002E5D4F" w:rsidRPr="002E5D4F">
        <w:rPr>
          <w:rFonts w:cs="Arial"/>
        </w:rPr>
        <w:t>.</w:t>
      </w:r>
      <w:r w:rsidR="004846FC">
        <w:rPr>
          <w:rFonts w:cs="Arial"/>
        </w:rPr>
        <w:t xml:space="preserve"> De fato, a racionalidade do processo de decisão estratégica foi </w:t>
      </w:r>
      <w:r w:rsidR="004846FC">
        <w:rPr>
          <w:rFonts w:cs="Arial"/>
        </w:rPr>
        <w:lastRenderedPageBreak/>
        <w:t xml:space="preserve">exaustivamente relacionada positivamente à performance das empresas, especialmente em situações de dinamismo e incerteza. </w:t>
      </w:r>
      <w:r w:rsidR="004846FC">
        <w:rPr>
          <w:rFonts w:cs="Arial"/>
        </w:rPr>
        <w:fldChar w:fldCharType="begin" w:fldLock="1"/>
      </w:r>
      <w:r w:rsidR="00810566">
        <w:rPr>
          <w:rFonts w:cs="Arial"/>
        </w:rPr>
        <w:instrText>ADDIN CSL_CITATION { "citationItems" : [ { "id" : "ITEM-1", "itemData" : { "DOI" : "10.1177/014920639502100506", "ISBN" : "01492063", "ISSN" : "0149-2063", "abstract" : "Abstract This study tests competing theories of how the relationship between rationality in strategic decision processes and firm performance may be moderated by environmental dynamism . Results, based on a survey of 101 manufacturing firms , indicate a positive ... \\n", "author" : [ { "dropping-particle" : "", "family" : "Priem", "given" : "R L", "non-dropping-particle" : "", "parse-names" : false, "suffix" : "" } ], "container-title" : "Journal of Management", "id" : "ITEM-1", "issue" : "5", "issued" : { "date-parts" : [ [ "1995" ] ] }, "page" : "913-929", "title" : "Rationality in Strategic Decision Processes, Environmental Dynamism and Firm Performance", "type" : "article-journal", "volume" : "21" }, "uris" : [ "http://www.mendeley.com/documents/?uuid=b43e67bf-f91a-4094-ad62-856886b2e972" ] } ], "mendeley" : { "formattedCitation" : "(PRIEM, 1995)", "plainTextFormattedCitation" : "(PRIEM, 1995)", "previouslyFormattedCitation" : "(PRIEM, 1995)" }, "properties" : {  }, "schema" : "https://github.com/citation-style-language/schema/raw/master/csl-citation.json" }</w:instrText>
      </w:r>
      <w:r w:rsidR="004846FC">
        <w:rPr>
          <w:rFonts w:cs="Arial"/>
        </w:rPr>
        <w:fldChar w:fldCharType="separate"/>
      </w:r>
      <w:r w:rsidR="004846FC" w:rsidRPr="004846FC">
        <w:rPr>
          <w:rFonts w:cs="Arial"/>
          <w:noProof/>
        </w:rPr>
        <w:t>(PRIEM, 1995)</w:t>
      </w:r>
      <w:r w:rsidR="004846FC">
        <w:rPr>
          <w:rFonts w:cs="Arial"/>
        </w:rPr>
        <w:fldChar w:fldCharType="end"/>
      </w:r>
      <w:r w:rsidR="004846FC">
        <w:rPr>
          <w:rFonts w:cs="Arial"/>
        </w:rPr>
        <w:t>.</w:t>
      </w:r>
    </w:p>
    <w:p w14:paraId="16160164" w14:textId="63C58A6A" w:rsidR="002E5D4F" w:rsidRPr="002E5D4F" w:rsidRDefault="002E5D4F" w:rsidP="002E5D4F">
      <w:pPr>
        <w:rPr>
          <w:rFonts w:cs="Arial"/>
        </w:rPr>
      </w:pPr>
      <w:r w:rsidRPr="002E5D4F">
        <w:rPr>
          <w:rFonts w:cs="Arial"/>
        </w:rPr>
        <w:t>No entanto,</w:t>
      </w:r>
      <w:r w:rsidR="006D4859">
        <w:rPr>
          <w:rFonts w:cs="Arial"/>
        </w:rPr>
        <w:t xml:space="preserve"> quando as conclusões da avaliação são sensíveis às incertezas, estas abordagens podem levar os</w:t>
      </w:r>
      <w:r w:rsidR="004846FC">
        <w:rPr>
          <w:rFonts w:cs="Arial"/>
        </w:rPr>
        <w:t xml:space="preserve"> decisores</w:t>
      </w:r>
      <w:r w:rsidR="006D4859">
        <w:rPr>
          <w:rFonts w:cs="Arial"/>
        </w:rPr>
        <w:t xml:space="preserve"> </w:t>
      </w:r>
      <w:r w:rsidR="004846FC">
        <w:rPr>
          <w:rFonts w:cs="Arial"/>
        </w:rPr>
        <w:t>a</w:t>
      </w:r>
      <w:r w:rsidR="006D4859">
        <w:rPr>
          <w:rFonts w:cs="Arial"/>
        </w:rPr>
        <w:t xml:space="preserve"> subestimar as incertezas em favor de suas opiniões. </w:t>
      </w:r>
      <w:r w:rsidR="006D4859">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6D4859">
        <w:rPr>
          <w:rFonts w:cs="Arial"/>
        </w:rPr>
        <w:fldChar w:fldCharType="separate"/>
      </w:r>
      <w:r w:rsidR="006D4859" w:rsidRPr="006D4859">
        <w:rPr>
          <w:rFonts w:cs="Arial"/>
          <w:noProof/>
        </w:rPr>
        <w:t>(LEMPERT; POPPER; BANKES, 2003)</w:t>
      </w:r>
      <w:r w:rsidR="006D4859">
        <w:rPr>
          <w:rFonts w:cs="Arial"/>
        </w:rPr>
        <w:fldChar w:fldCharType="end"/>
      </w:r>
      <w:r w:rsidR="006D4859">
        <w:rPr>
          <w:rFonts w:cs="Arial"/>
        </w:rPr>
        <w:t>.</w:t>
      </w:r>
      <w:r w:rsidR="00566AA7">
        <w:rPr>
          <w:rFonts w:cs="Arial"/>
        </w:rPr>
        <w:t xml:space="preserve"> Estes vieses podem impactar especialmente decisões estratégicas. </w:t>
      </w:r>
      <w:r w:rsidR="00566AA7">
        <w:rPr>
          <w:rFonts w:cs="Arial"/>
        </w:rPr>
        <w:fldChar w:fldCharType="begin" w:fldLock="1"/>
      </w:r>
      <w:r w:rsidR="00810566">
        <w:rPr>
          <w:rFonts w:cs="Arial"/>
        </w:rP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rsidR="00566AA7">
        <w:rPr>
          <w:rFonts w:cs="Arial"/>
        </w:rPr>
        <w:fldChar w:fldCharType="separate"/>
      </w:r>
      <w:r w:rsidR="00566AA7" w:rsidRPr="00566AA7">
        <w:rPr>
          <w:rFonts w:cs="Arial"/>
          <w:noProof/>
        </w:rPr>
        <w:t>(BARNES, 1984)</w:t>
      </w:r>
      <w:r w:rsidR="00566AA7">
        <w:rPr>
          <w:rFonts w:cs="Arial"/>
        </w:rPr>
        <w:fldChar w:fldCharType="end"/>
      </w:r>
      <w:r w:rsidR="00566AA7">
        <w:rPr>
          <w:rFonts w:cs="Arial"/>
        </w:rPr>
        <w:t>.</w:t>
      </w:r>
      <w:r w:rsidR="0023318E">
        <w:rPr>
          <w:rFonts w:cs="Arial"/>
        </w:rPr>
        <w:t xml:space="preserve"> </w:t>
      </w:r>
      <w:r w:rsidR="00C33A01">
        <w:rPr>
          <w:rFonts w:cs="Arial"/>
        </w:rPr>
        <w:t>Este trabalho procura limitar o impacto destes vieses postergando a avaliação de probabilidades</w:t>
      </w:r>
      <w:r w:rsidR="00955BAD">
        <w:rPr>
          <w:rFonts w:cs="Arial"/>
        </w:rPr>
        <w:t xml:space="preserve"> para a última etapa da análise, porém sustenta-se sobre a estrutura desta análise quanto à consideração simultânea de diferentes futuros.</w:t>
      </w:r>
    </w:p>
    <w:p w14:paraId="41E7C36A" w14:textId="5A08E443" w:rsidR="0094491A" w:rsidRDefault="0094491A" w:rsidP="0094491A">
      <w:r>
        <w:t xml:space="preserve">Questionando a utilidade e efetividade das abordagens até então existentes em situações de incerteza, uma nova vertente emergiu: As abordagens de Planejamento por Cenários. </w:t>
      </w:r>
      <w:r>
        <w:fldChar w:fldCharType="begin" w:fldLock="1"/>
      </w:r>
      <w:r w:rsidR="00810566">
        <w:instrText>ADDIN CSL_CITATION { "citationItems" : [ { "id" : "ITEM-1", "itemData" : { "author" : [ { "dropping-particle" : "", "family" : "Schoemaker", "given" : "P J", "non-dropping-particle" : "", "parse-names" : false, "suffix" : "" } ], "container-title" : "Sloan management review", "id" : "ITEM-1", "issue" : "2", "issued" : { "date-parts" : [ [ "1995" ] ] }, "page" : "25", "title" : "Scenario planning: a tool for strategic thinking", "type" : "article-journal", "volume" : "36" }, "uris" : [ "http://www.mendeley.com/documents/?uuid=25ac4895-745e-462d-b4f3-234a77dd1e7d" ] }, { "id" : "ITEM-2", "itemData" : { "author" : [ { "dropping-particle" : "", "family" : "Wack", "given" : "Pierre", "non-dropping-particle" : "", "parse-names" : false, "suffix" : "" } ], "container-title" : "Harvard Business Review", "id" : "ITEM-2", "issue" : "85516", "issued" : { "date-parts" : [ [ "1985" ] ] }, "title" : "Scenarios: Uncharted Waters Ahead", "type" : "article-journal" }, "uris" : [ "http://www.mendeley.com/documents/?uuid=ce00b288-8dc3-4ab0-9326-7364fef01252" ] } ], "mendeley" : { "formattedCitation" : "(SCHOEMAKER, 1995; WACK, 1985)", "plainTextFormattedCitation" : "(SCHOEMAKER, 1995; WACK, 1985)", "previouslyFormattedCitation" : "(SCHOEMAKER, 1995; WACK, 1985)" }, "properties" : {  }, "schema" : "https://github.com/citation-style-language/schema/raw/master/csl-citation.json" }</w:instrText>
      </w:r>
      <w:r>
        <w:fldChar w:fldCharType="separate"/>
      </w:r>
      <w:r>
        <w:rPr>
          <w:noProof/>
        </w:rPr>
        <w:t>(SCHOEMAKER, 1995; WACK, 1985)</w:t>
      </w:r>
      <w:r>
        <w:fldChar w:fldCharType="end"/>
      </w:r>
      <w:r>
        <w:t xml:space="preserve">. Tal abordagem propôs uma maneira </w:t>
      </w:r>
      <w:r w:rsidR="000D5D72">
        <w:t xml:space="preserve">distinta </w:t>
      </w:r>
      <w:r>
        <w:t xml:space="preserve">de conduzir a avaliação de inciativas estratégicas. Ao invés de prever o futuro, tal abordagem propõe a avaliação de diferentes futuros plausíveis, e suas implicações para as estratégias atu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Pr>
          <w:noProof/>
        </w:rPr>
        <w:t>(WACK, 1985)</w:t>
      </w:r>
      <w:r>
        <w:fldChar w:fldCharType="end"/>
      </w:r>
      <w:r>
        <w:t xml:space="preserve">. Tal abordagem rapidamente tornou-se popular no âmbito do planejamento estratégico, desenvolvendo diferentes vertentes de aplicação. </w:t>
      </w:r>
      <w:r>
        <w:fldChar w:fldCharType="begin" w:fldLock="1"/>
      </w:r>
      <w:r w:rsidR="00810566">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Pr>
          <w:noProof/>
        </w:rPr>
        <w:t>(BRADFIELD et al., 2005)</w:t>
      </w:r>
      <w:r>
        <w:fldChar w:fldCharType="end"/>
      </w:r>
      <w:r>
        <w:t xml:space="preserve">. De fato, tal capilaridade é nítida ao notar-se que existem ao menos 23 diferentes variações de abordagens orientadas a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w:t>
      </w:r>
    </w:p>
    <w:p w14:paraId="1263855D" w14:textId="59580D05" w:rsidR="00DB3F45" w:rsidRDefault="0094491A" w:rsidP="0094491A">
      <w:pPr>
        <w:rPr>
          <w:spacing w:val="-4"/>
        </w:rPr>
      </w:pPr>
      <w:r>
        <w:rPr>
          <w:spacing w:val="-4"/>
        </w:rPr>
        <w:t xml:space="preserve">Ainda que contribua abrindo o leque de futuros considerados em um planejamento, a metodologia de cenários apresenta fraquezas importantes para as decisões estratégicas. Em primeiro lugar a escolha de qualquer pequeno número de cenários para representar um futuro complexo será inevitavelmente arbitrária. Em segundo lugar, a abordagem de cenários não fornece uma maneira sistemática de comparar estratégias alternativas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POPPER; BANKES, 2003)", "plainTextFormattedCitation" : "(GROVES; LEMPERT, 2007; LEMPERT; POPPER; BANKES, 2003)", "previouslyFormattedCitation" : "(GROVES; LEMPERT, 2007; LEMPERT; POPPER; BANKES, 2003)" }, "properties" : {  }, "schema" : "https://github.com/citation-style-language/schema/raw/master/csl-citation.json" }</w:instrText>
      </w:r>
      <w:r>
        <w:rPr>
          <w:spacing w:val="-4"/>
        </w:rPr>
        <w:fldChar w:fldCharType="separate"/>
      </w:r>
      <w:r>
        <w:rPr>
          <w:noProof/>
          <w:spacing w:val="-4"/>
        </w:rPr>
        <w:t>(GROVES; LEMPERT, 2007; LEMPERT; POPPER; BANKES, 2003)</w:t>
      </w:r>
      <w:r>
        <w:rPr>
          <w:spacing w:val="-4"/>
        </w:rPr>
        <w:fldChar w:fldCharType="end"/>
      </w:r>
      <w:r>
        <w:rPr>
          <w:spacing w:val="-4"/>
        </w:rPr>
        <w:t xml:space="preserve">. Este trabalho procura superar estas limitações empregando algoritmos para a descoberta de cenários </w:t>
      </w:r>
      <w:r>
        <w:rPr>
          <w:spacing w:val="-4"/>
        </w:rPr>
        <w:fldChar w:fldCharType="begin" w:fldLock="1"/>
      </w:r>
      <w:r w:rsidR="00810566">
        <w:rPr>
          <w:spacing w:val="-4"/>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spacing w:val="-4"/>
        </w:rPr>
        <w:fldChar w:fldCharType="separate"/>
      </w:r>
      <w:r w:rsidRPr="0094491A">
        <w:rPr>
          <w:noProof/>
          <w:spacing w:val="-4"/>
        </w:rPr>
        <w:t>(BRYANT; LEMPERT, 2010)</w:t>
      </w:r>
      <w:r>
        <w:rPr>
          <w:spacing w:val="-4"/>
        </w:rPr>
        <w:fldChar w:fldCharType="end"/>
      </w:r>
      <w:r w:rsidR="00DB3F45">
        <w:rPr>
          <w:spacing w:val="-4"/>
        </w:rPr>
        <w:t xml:space="preserve">. </w:t>
      </w:r>
    </w:p>
    <w:p w14:paraId="1E6D5C67" w14:textId="4CEFE3D1" w:rsidR="00DB3F45" w:rsidRPr="00DB3F45" w:rsidRDefault="00DB3F45" w:rsidP="00DB3F45">
      <w:pPr>
        <w:rPr>
          <w:spacing w:val="-4"/>
        </w:rPr>
      </w:pPr>
      <w:r>
        <w:rPr>
          <w:spacing w:val="-4"/>
        </w:rPr>
        <w:t xml:space="preserve">O </w:t>
      </w:r>
      <w:r>
        <w:rPr>
          <w:spacing w:val="-4"/>
        </w:rPr>
        <w:fldChar w:fldCharType="begin"/>
      </w:r>
      <w:r>
        <w:rPr>
          <w:spacing w:val="-4"/>
        </w:rPr>
        <w:instrText xml:space="preserve"> REF _Ref481572021 \h </w:instrText>
      </w:r>
      <w:r>
        <w:rPr>
          <w:spacing w:val="-4"/>
        </w:rPr>
      </w:r>
      <w:r>
        <w:rPr>
          <w:spacing w:val="-4"/>
        </w:rPr>
        <w:fldChar w:fldCharType="separate"/>
      </w:r>
      <w:r w:rsidR="00743F02">
        <w:t xml:space="preserve">Quadro </w:t>
      </w:r>
      <w:r w:rsidR="00743F02">
        <w:rPr>
          <w:noProof/>
        </w:rPr>
        <w:t>2</w:t>
      </w:r>
      <w:r>
        <w:rPr>
          <w:spacing w:val="-4"/>
        </w:rPr>
        <w:fldChar w:fldCharType="end"/>
      </w:r>
      <w:r>
        <w:rPr>
          <w:spacing w:val="-4"/>
        </w:rPr>
        <w:t xml:space="preserve"> sintetiza os argumentos apresentados por este trabalho, os quais justificam a necessidade melhorar a avaliação de decisões estratégicas sob incerteza. </w:t>
      </w:r>
    </w:p>
    <w:p w14:paraId="647EACA3" w14:textId="77777777" w:rsidR="00DB3F45" w:rsidRDefault="00DB3F45" w:rsidP="00DB3F45">
      <w:pPr>
        <w:rPr>
          <w:rFonts w:cs="Arial"/>
        </w:rPr>
      </w:pPr>
    </w:p>
    <w:p w14:paraId="6AB1E585" w14:textId="77777777" w:rsidR="00DB3F45" w:rsidRDefault="00DB3F45" w:rsidP="00DB3F45">
      <w:pPr>
        <w:rPr>
          <w:rFonts w:cs="Arial"/>
        </w:rPr>
        <w:sectPr w:rsidR="00DB3F45" w:rsidSect="001F56FA">
          <w:footnotePr>
            <w:numRestart w:val="eachSect"/>
          </w:footnotePr>
          <w:pgSz w:w="11906" w:h="16838" w:code="9"/>
          <w:pgMar w:top="1701" w:right="1134" w:bottom="1134" w:left="1701" w:header="1134" w:footer="709" w:gutter="0"/>
          <w:cols w:space="708"/>
          <w:docGrid w:linePitch="360"/>
        </w:sectPr>
      </w:pPr>
    </w:p>
    <w:p w14:paraId="45BF0645" w14:textId="5453885C" w:rsidR="00DB3F45" w:rsidRDefault="00DB3F45" w:rsidP="00DB3F45">
      <w:pPr>
        <w:pStyle w:val="Legenda"/>
      </w:pPr>
      <w:bookmarkStart w:id="22" w:name="_Ref481572021"/>
      <w:bookmarkStart w:id="23" w:name="_Toc482263852"/>
      <w:r>
        <w:lastRenderedPageBreak/>
        <w:t xml:space="preserve">Quadro </w:t>
      </w:r>
      <w:r w:rsidR="000A47A3">
        <w:fldChar w:fldCharType="begin"/>
      </w:r>
      <w:r w:rsidR="000A47A3">
        <w:instrText xml:space="preserve"> SEQ Quadro \* ARABIC </w:instrText>
      </w:r>
      <w:r w:rsidR="000A47A3">
        <w:fldChar w:fldCharType="separate"/>
      </w:r>
      <w:r w:rsidR="00743F02">
        <w:rPr>
          <w:noProof/>
        </w:rPr>
        <w:t>2</w:t>
      </w:r>
      <w:r w:rsidR="000A47A3">
        <w:rPr>
          <w:noProof/>
        </w:rPr>
        <w:fldChar w:fldCharType="end"/>
      </w:r>
      <w:bookmarkEnd w:id="22"/>
      <w:r>
        <w:t xml:space="preserve"> – Abordagens para Avaliação de Decisões Estratégicas e suas Fragilidades</w:t>
      </w:r>
      <w:bookmarkEnd w:id="23"/>
    </w:p>
    <w:tbl>
      <w:tblPr>
        <w:tblW w:w="136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60"/>
        <w:gridCol w:w="2546"/>
        <w:gridCol w:w="1701"/>
        <w:gridCol w:w="2268"/>
        <w:gridCol w:w="2552"/>
        <w:gridCol w:w="2976"/>
      </w:tblGrid>
      <w:tr w:rsidR="00DB3F45" w:rsidRPr="005269F5" w14:paraId="4D352B3B" w14:textId="77777777" w:rsidTr="00EA08C2">
        <w:trPr>
          <w:trHeight w:val="900"/>
        </w:trPr>
        <w:tc>
          <w:tcPr>
            <w:tcW w:w="1560" w:type="dxa"/>
            <w:shd w:val="clear" w:color="auto" w:fill="auto"/>
            <w:vAlign w:val="center"/>
            <w:hideMark/>
          </w:tcPr>
          <w:p w14:paraId="4C604E92"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Abordage</w:t>
            </w:r>
            <w:r>
              <w:rPr>
                <w:rFonts w:cs="Arial"/>
                <w:b/>
                <w:bCs/>
                <w:color w:val="000000"/>
                <w:sz w:val="20"/>
                <w:szCs w:val="22"/>
              </w:rPr>
              <w:t>ns</w:t>
            </w:r>
          </w:p>
        </w:tc>
        <w:tc>
          <w:tcPr>
            <w:tcW w:w="2546" w:type="dxa"/>
            <w:shd w:val="clear" w:color="auto" w:fill="auto"/>
            <w:vAlign w:val="center"/>
            <w:hideMark/>
          </w:tcPr>
          <w:p w14:paraId="25B31826"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Contribuições para a Avaliação de Decisões Estratégicas</w:t>
            </w:r>
          </w:p>
        </w:tc>
        <w:tc>
          <w:tcPr>
            <w:tcW w:w="1701" w:type="dxa"/>
            <w:shd w:val="clear" w:color="auto" w:fill="auto"/>
            <w:vAlign w:val="center"/>
            <w:hideMark/>
          </w:tcPr>
          <w:p w14:paraId="62B22CD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ragilidades sob Incerteza Profunda</w:t>
            </w:r>
          </w:p>
        </w:tc>
        <w:tc>
          <w:tcPr>
            <w:tcW w:w="2268" w:type="dxa"/>
            <w:shd w:val="clear" w:color="auto" w:fill="auto"/>
            <w:vAlign w:val="center"/>
            <w:hideMark/>
          </w:tcPr>
          <w:p w14:paraId="687009E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atores Agravantes</w:t>
            </w:r>
          </w:p>
        </w:tc>
        <w:tc>
          <w:tcPr>
            <w:tcW w:w="2552" w:type="dxa"/>
            <w:shd w:val="clear" w:color="auto" w:fill="auto"/>
            <w:vAlign w:val="center"/>
            <w:hideMark/>
          </w:tcPr>
          <w:p w14:paraId="2D39BBAA"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Implicações para a Avaliação de Decisões Estratégicas</w:t>
            </w:r>
          </w:p>
        </w:tc>
        <w:tc>
          <w:tcPr>
            <w:tcW w:w="2976" w:type="dxa"/>
            <w:shd w:val="clear" w:color="auto" w:fill="auto"/>
            <w:vAlign w:val="center"/>
            <w:hideMark/>
          </w:tcPr>
          <w:p w14:paraId="1AE1382F"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 xml:space="preserve">Como </w:t>
            </w:r>
            <w:r>
              <w:rPr>
                <w:rFonts w:cs="Arial"/>
                <w:b/>
                <w:bCs/>
                <w:color w:val="000000"/>
                <w:sz w:val="20"/>
                <w:szCs w:val="22"/>
              </w:rPr>
              <w:t xml:space="preserve">as </w:t>
            </w:r>
            <w:r w:rsidRPr="005269F5">
              <w:rPr>
                <w:rFonts w:cs="Arial"/>
                <w:b/>
                <w:bCs/>
                <w:color w:val="000000"/>
                <w:sz w:val="20"/>
                <w:szCs w:val="22"/>
              </w:rPr>
              <w:t xml:space="preserve">Fragilidades </w:t>
            </w:r>
            <w:r>
              <w:rPr>
                <w:rFonts w:cs="Arial"/>
                <w:b/>
                <w:bCs/>
                <w:color w:val="000000"/>
                <w:sz w:val="20"/>
                <w:szCs w:val="22"/>
              </w:rPr>
              <w:t>serão endereçadas neste trabalho</w:t>
            </w:r>
          </w:p>
        </w:tc>
      </w:tr>
      <w:tr w:rsidR="00DB3F45" w:rsidRPr="005269F5" w14:paraId="59ACB87E" w14:textId="77777777" w:rsidTr="00EA08C2">
        <w:trPr>
          <w:trHeight w:val="1502"/>
        </w:trPr>
        <w:tc>
          <w:tcPr>
            <w:tcW w:w="1560" w:type="dxa"/>
            <w:shd w:val="clear" w:color="auto" w:fill="auto"/>
            <w:vAlign w:val="center"/>
            <w:hideMark/>
          </w:tcPr>
          <w:p w14:paraId="0BC84D3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Simulação Computacional</w:t>
            </w:r>
          </w:p>
        </w:tc>
        <w:tc>
          <w:tcPr>
            <w:tcW w:w="2546" w:type="dxa"/>
            <w:shd w:val="clear" w:color="auto" w:fill="auto"/>
            <w:vAlign w:val="center"/>
            <w:hideMark/>
          </w:tcPr>
          <w:p w14:paraId="1E468468"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computacionais fornecem um meio metódico para indicar como mudanças em um ponto do sistema podem impactar mudanças em outras partes, desviando-se do passado.</w:t>
            </w:r>
          </w:p>
        </w:tc>
        <w:tc>
          <w:tcPr>
            <w:tcW w:w="1701" w:type="dxa"/>
            <w:shd w:val="clear" w:color="auto" w:fill="auto"/>
            <w:vAlign w:val="center"/>
            <w:hideMark/>
          </w:tcPr>
          <w:p w14:paraId="12524C52"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são formados a partir de dados sobre o passado e pressupostos, que podem ser falhos.</w:t>
            </w:r>
          </w:p>
        </w:tc>
        <w:tc>
          <w:tcPr>
            <w:tcW w:w="2268" w:type="dxa"/>
            <w:shd w:val="clear" w:color="auto" w:fill="auto"/>
            <w:vAlign w:val="center"/>
            <w:hideMark/>
          </w:tcPr>
          <w:p w14:paraId="7A46A4A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de Simulação podem ser confundidos com artefatos de predição, levando a decisões equivocadas.</w:t>
            </w:r>
          </w:p>
        </w:tc>
        <w:tc>
          <w:tcPr>
            <w:tcW w:w="2552" w:type="dxa"/>
            <w:shd w:val="clear" w:color="auto" w:fill="auto"/>
            <w:vAlign w:val="center"/>
            <w:hideMark/>
          </w:tcPr>
          <w:p w14:paraId="032783B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avaliação das decisões pode ser influenciada pelo viés embutido nos parâmetros do modelo e na estrutura do modelo.</w:t>
            </w:r>
          </w:p>
        </w:tc>
        <w:tc>
          <w:tcPr>
            <w:tcW w:w="2976" w:type="dxa"/>
            <w:shd w:val="clear" w:color="auto" w:fill="auto"/>
            <w:vAlign w:val="center"/>
            <w:hideMark/>
          </w:tcPr>
          <w:p w14:paraId="1DF4F6C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O resultado de apenas uma simulação tem pouco valor. A alternativa é rodar o modelo diversas vezes considerando a incerteza paramétrica e estrutural.</w:t>
            </w:r>
          </w:p>
        </w:tc>
      </w:tr>
      <w:tr w:rsidR="00DB3F45" w:rsidRPr="005269F5" w14:paraId="348CC7AD" w14:textId="77777777" w:rsidTr="00EA08C2">
        <w:trPr>
          <w:trHeight w:val="1821"/>
        </w:trPr>
        <w:tc>
          <w:tcPr>
            <w:tcW w:w="1560" w:type="dxa"/>
            <w:shd w:val="clear" w:color="auto" w:fill="auto"/>
            <w:vAlign w:val="center"/>
            <w:hideMark/>
          </w:tcPr>
          <w:p w14:paraId="522E9616"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ion Analysis e Métodos Baseados na Máxima Utilidade Esperada</w:t>
            </w:r>
          </w:p>
        </w:tc>
        <w:tc>
          <w:tcPr>
            <w:tcW w:w="2546" w:type="dxa"/>
            <w:shd w:val="clear" w:color="auto" w:fill="auto"/>
            <w:vAlign w:val="center"/>
            <w:hideMark/>
          </w:tcPr>
          <w:p w14:paraId="60409B70" w14:textId="685784A8"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Permitem a consolidação de uma vasta quantidade de informações, levando à decisões </w:t>
            </w:r>
            <w:r w:rsidR="000D5D72" w:rsidRPr="00DB3F45">
              <w:rPr>
                <w:rFonts w:cs="Arial"/>
                <w:color w:val="000000"/>
                <w:sz w:val="20"/>
                <w:szCs w:val="20"/>
              </w:rPr>
              <w:t>logicamente</w:t>
            </w:r>
            <w:r w:rsidRPr="00DB3F45">
              <w:rPr>
                <w:rFonts w:cs="Arial"/>
                <w:color w:val="000000"/>
                <w:sz w:val="20"/>
                <w:szCs w:val="20"/>
              </w:rPr>
              <w:t xml:space="preserve"> consistentes.</w:t>
            </w:r>
          </w:p>
        </w:tc>
        <w:tc>
          <w:tcPr>
            <w:tcW w:w="1701" w:type="dxa"/>
            <w:shd w:val="clear" w:color="auto" w:fill="auto"/>
            <w:vAlign w:val="center"/>
            <w:hideMark/>
          </w:tcPr>
          <w:p w14:paraId="2998028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Depende de Pressupostos sobre o futuro. Utilizam "probabilidades subjetivas" primárias como input. </w:t>
            </w:r>
          </w:p>
        </w:tc>
        <w:tc>
          <w:tcPr>
            <w:tcW w:w="2268" w:type="dxa"/>
            <w:shd w:val="clear" w:color="auto" w:fill="auto"/>
            <w:vAlign w:val="center"/>
            <w:hideMark/>
          </w:tcPr>
          <w:p w14:paraId="47A61C5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Gerentes são sujeitos a vieses cognitivos e </w:t>
            </w:r>
            <w:r w:rsidRPr="00DB3F45">
              <w:rPr>
                <w:rFonts w:cs="Arial"/>
                <w:i/>
                <w:iCs/>
                <w:color w:val="000000"/>
                <w:sz w:val="20"/>
                <w:szCs w:val="20"/>
              </w:rPr>
              <w:t xml:space="preserve">overconfidence. </w:t>
            </w:r>
            <w:r w:rsidRPr="00DB3F45">
              <w:rPr>
                <w:rFonts w:cs="Arial"/>
                <w:color w:val="000000"/>
                <w:sz w:val="20"/>
                <w:szCs w:val="20"/>
              </w:rPr>
              <w:t>Tais vieses podem ser incorporados à decisão em forma de probabilidades.</w:t>
            </w:r>
          </w:p>
        </w:tc>
        <w:tc>
          <w:tcPr>
            <w:tcW w:w="2552" w:type="dxa"/>
            <w:shd w:val="clear" w:color="auto" w:fill="auto"/>
            <w:vAlign w:val="center"/>
            <w:hideMark/>
          </w:tcPr>
          <w:p w14:paraId="4A9AC00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ões baseadas na máxima utilidade esperada das opções podem ser altamente sensíveis aos pressupostos da análise. Rompidos os pressupostos, a decisão pode falhar.</w:t>
            </w:r>
          </w:p>
        </w:tc>
        <w:tc>
          <w:tcPr>
            <w:tcW w:w="2976" w:type="dxa"/>
            <w:shd w:val="clear" w:color="auto" w:fill="auto"/>
            <w:vAlign w:val="center"/>
            <w:hideMark/>
          </w:tcPr>
          <w:p w14:paraId="2DC6894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o invés de favorecer a decisão com a máxima utilidade esperada dada um conjunto de pressupostos, o processo de decisão pode buscar a estratégia que satisfaça um critério de aceitação no maior número de futuros, postergando a avaliação de probabilidades.</w:t>
            </w:r>
          </w:p>
        </w:tc>
      </w:tr>
      <w:tr w:rsidR="00DB3F45" w:rsidRPr="005269F5" w14:paraId="5C9B2BE2" w14:textId="77777777" w:rsidTr="00EA08C2">
        <w:trPr>
          <w:trHeight w:val="2040"/>
        </w:trPr>
        <w:tc>
          <w:tcPr>
            <w:tcW w:w="1560" w:type="dxa"/>
            <w:shd w:val="clear" w:color="auto" w:fill="auto"/>
            <w:vAlign w:val="center"/>
            <w:hideMark/>
          </w:tcPr>
          <w:p w14:paraId="17D506C0"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Planejamento por Cenários</w:t>
            </w:r>
          </w:p>
        </w:tc>
        <w:tc>
          <w:tcPr>
            <w:tcW w:w="2546" w:type="dxa"/>
            <w:shd w:val="clear" w:color="auto" w:fill="auto"/>
            <w:vAlign w:val="center"/>
            <w:hideMark/>
          </w:tcPr>
          <w:p w14:paraId="6270B17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Cenários oferecem uma estrutura para a consideração da incerteza, favorecendo a exploração de futuros plausíveis, e incentivam a busca por estratégias robustas.</w:t>
            </w:r>
          </w:p>
        </w:tc>
        <w:tc>
          <w:tcPr>
            <w:tcW w:w="1701" w:type="dxa"/>
            <w:shd w:val="clear" w:color="auto" w:fill="auto"/>
            <w:vAlign w:val="center"/>
            <w:hideMark/>
          </w:tcPr>
          <w:p w14:paraId="1855FC0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escolha de qualquer pequeno número de cenários para representar um futuro altamente complexo pode ser arbitrária.</w:t>
            </w:r>
          </w:p>
        </w:tc>
        <w:tc>
          <w:tcPr>
            <w:tcW w:w="2268" w:type="dxa"/>
            <w:shd w:val="clear" w:color="auto" w:fill="auto"/>
            <w:vAlign w:val="center"/>
            <w:hideMark/>
          </w:tcPr>
          <w:p w14:paraId="35B2566F"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Vieses podem influenciar a escolha dos cenários para análise, influenciando as decisões que serão robustas.</w:t>
            </w:r>
          </w:p>
        </w:tc>
        <w:tc>
          <w:tcPr>
            <w:tcW w:w="2552" w:type="dxa"/>
            <w:shd w:val="clear" w:color="auto" w:fill="auto"/>
            <w:vAlign w:val="center"/>
            <w:hideMark/>
          </w:tcPr>
          <w:p w14:paraId="15AABB8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decisão pode ser influenciada pelos vieses embutidos na seleção dos cenários mais importantes.</w:t>
            </w:r>
          </w:p>
        </w:tc>
        <w:tc>
          <w:tcPr>
            <w:tcW w:w="2976" w:type="dxa"/>
            <w:shd w:val="clear" w:color="auto" w:fill="auto"/>
            <w:vAlign w:val="center"/>
            <w:hideMark/>
          </w:tcPr>
          <w:p w14:paraId="51E86C9A"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ideia da procura pela robustez das estratégias pode ser mantida, e os cenários importantes para a decisão podem ser extraídos a partir de dados simulados.</w:t>
            </w:r>
          </w:p>
        </w:tc>
      </w:tr>
    </w:tbl>
    <w:p w14:paraId="47EF5212" w14:textId="154BDB71" w:rsidR="00DB3F45" w:rsidRDefault="00DB3F45" w:rsidP="00DB3F45">
      <w:pPr>
        <w:ind w:firstLine="0"/>
        <w:jc w:val="center"/>
        <w:rPr>
          <w:rFonts w:cs="Arial"/>
        </w:rPr>
        <w:sectPr w:rsidR="00DB3F45" w:rsidSect="005269F5">
          <w:footnotePr>
            <w:numRestart w:val="eachSect"/>
          </w:footnotePr>
          <w:pgSz w:w="16838" w:h="11906" w:orient="landscape" w:code="9"/>
          <w:pgMar w:top="1701" w:right="1701" w:bottom="1134" w:left="1134" w:header="1134" w:footer="709" w:gutter="0"/>
          <w:cols w:space="708"/>
          <w:docGrid w:linePitch="360"/>
        </w:sectPr>
      </w:pPr>
      <w:r>
        <w:rPr>
          <w:rFonts w:cs="Arial"/>
        </w:rPr>
        <w:t xml:space="preserve">Fonte: Elaborado pelo Autor com base em Lempert </w:t>
      </w:r>
      <w:r>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suppress-author" : 1, "uris" : [ "http://www.mendeley.com/documents/?uuid=fc7eef92-8664-499e-ab2a-e8053d5b7ae4" ] } ], "mendeley" : { "formattedCitation" : "(2003)", "plainTextFormattedCitation" : "(2003)", "previouslyFormattedCitation" : "(2003)" }, "properties" : {  }, "schema" : "https://github.com/citation-style-language/schema/raw/master/csl-citation.json" }</w:instrText>
      </w:r>
      <w:r>
        <w:rPr>
          <w:rFonts w:cs="Arial"/>
        </w:rPr>
        <w:fldChar w:fldCharType="separate"/>
      </w:r>
      <w:r w:rsidRPr="005269F5">
        <w:rPr>
          <w:rFonts w:cs="Arial"/>
          <w:noProof/>
        </w:rPr>
        <w:t>(2003)</w:t>
      </w:r>
      <w:r>
        <w:rPr>
          <w:rFonts w:cs="Arial"/>
        </w:rPr>
        <w:fldChar w:fldCharType="end"/>
      </w:r>
      <w:r>
        <w:rPr>
          <w:rFonts w:cs="Arial"/>
        </w:rPr>
        <w:t xml:space="preserve">.  </w:t>
      </w:r>
    </w:p>
    <w:p w14:paraId="635C389D" w14:textId="6F95312E" w:rsidR="0094491A" w:rsidRPr="007B2692" w:rsidRDefault="0094491A" w:rsidP="007B2692">
      <w:pPr>
        <w:rPr>
          <w:spacing w:val="-4"/>
        </w:rPr>
      </w:pPr>
      <w:r>
        <w:lastRenderedPageBreak/>
        <w:t xml:space="preserve">Diante das implicações da incerteza para a avaliação de decisões estratégicas, diversos acadêmicos procuraram argumentar pela adoção do critério de robustez para a tomada de decisões estratégicas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Pr="00E33A0F">
        <w:rPr>
          <w:noProof/>
        </w:rPr>
        <w:t>(ROSENHEAD; ELTON; GUPTA, 1973)</w:t>
      </w:r>
      <w:r>
        <w:fldChar w:fldCharType="end"/>
      </w:r>
      <w:r w:rsidR="008930BF">
        <w:t>,</w:t>
      </w:r>
      <w:r>
        <w:t xml:space="preserve"> pela flexibilidade das decisões estratégicas </w:t>
      </w:r>
      <w:r>
        <w:fldChar w:fldCharType="begin" w:fldLock="1"/>
      </w:r>
      <w:r w:rsidR="00810566">
        <w:instrText>ADDIN CSL_CITATION { "citationItems" : [ { "id" : "ITEM-1", "itemData" : { "DOI" : "Article", "ISBN" : "10795545", "ISSN" : "10795545", "abstract" : "In a highly uncertain and changing environment, managers need to have the strategic flexibility to respond to problems speedily. Strategic flexibility is the organization's capability to identify major changes in the external environment, quickly commit resources to new courses of action in response to those changes, and recognize and act promptly when it is time to halt or reverse existing resource commitments. This strategic flexibility requires managers to find the right balance between committing the resources necessary to carry out a decision and avoiding investment of good money in bad projects. This article seeks to help managers understand the importance of and difficulties in developing strategic flexibility. The challenge in doing this results from the substantial uncertainties inherent in making these strategic decisions as well as from psychological and organizational biases that affect the attention, assessments, and actions of decision-makers in ways that prevent them from recognizing problems and acting in a timely fashion. Being careful and rational is important but not sufficient if managers are to recognize when resource commitments should be halted or reversed and act quickly. We show that managers may become unconsciously trapped in a vicious cycle of insensitivity, self-serving interpretation, and inaction. We recommend six practical steps for avoiding such problems. We stress that managers and organizations should be prepared and proactive to overcome the biases, to avoid becoming trapped in the vicious cycle of rigidity, and to cope effectively with the uncertainties of a dynamic environment. [ABSTRACT FROM AUTHOR]", "author" : [ { "dropping-particle" : "", "family" : "Shimizu", "given" : "Katsuhiko", "non-dropping-particle" : "", "parse-names" : false, "suffix" : "" }, { "dropping-particle" : "", "family" : "Hitt", "given" : "Michael A.", "non-dropping-particle" : "", "parse-names" : false, "suffix" : "" } ], "container-title" : "Academy of Management Executive", "id" : "ITEM-1", "issue" : "4", "issued" : { "date-parts" : [ [ "2004" ] ] }, "page" : "44-59", "title" : "Strategic flexibility: Organizational preparedness to reverse ineffective strategic decisions.", "type" : "article-journal", "volume" : "18" }, "uris" : [ "http://www.mendeley.com/documents/?uuid=29ae4fb2-7f37-40ba-9378-124311f10838" ] } ], "mendeley" : { "formattedCitation" : "(SHIMIZU; HITT, 2004)", "plainTextFormattedCitation" : "(SHIMIZU; HITT, 2004)", "previouslyFormattedCitation" : "(SHIMIZU; HITT, 2004)" }, "properties" : {  }, "schema" : "https://github.com/citation-style-language/schema/raw/master/csl-citation.json" }</w:instrText>
      </w:r>
      <w:r>
        <w:fldChar w:fldCharType="separate"/>
      </w:r>
      <w:r w:rsidRPr="00E33A0F">
        <w:rPr>
          <w:noProof/>
        </w:rPr>
        <w:t>(SHIMIZU; HITT, 2004)</w:t>
      </w:r>
      <w:r>
        <w:fldChar w:fldCharType="end"/>
      </w:r>
      <w:r w:rsidR="008930BF">
        <w:t>, ou por</w:t>
      </w:r>
      <w:r>
        <w:t xml:space="preserve"> “estratégias não-preditivas” </w:t>
      </w:r>
      <w:r>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Pr="0094491A">
        <w:rPr>
          <w:noProof/>
        </w:rPr>
        <w:t>(WILTBANK et al., 2006)</w:t>
      </w:r>
      <w:r>
        <w:fldChar w:fldCharType="end"/>
      </w:r>
      <w:r w:rsidR="008930BF">
        <w:t>.</w:t>
      </w:r>
      <w:r>
        <w:t xml:space="preserve"> </w:t>
      </w:r>
      <w:r w:rsidR="007B2692">
        <w:t>No entanto, “como” desenvolver e avaliar estratégias adaptativas continua uma questão em aberto.</w:t>
      </w:r>
      <w:r w:rsidR="007B2692">
        <w:rPr>
          <w:spacing w:val="-4"/>
        </w:rPr>
        <w:t xml:space="preserve"> Este fato é visível </w:t>
      </w:r>
      <w:r w:rsidR="008201A6">
        <w:t xml:space="preserve">Phadnis et. al </w:t>
      </w:r>
      <w:r w:rsidR="008201A6">
        <w:fldChar w:fldCharType="begin" w:fldLock="1"/>
      </w:r>
      <w:r w:rsidR="00810566">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suppress-author" : 1, "uris" : [ "http://www.mendeley.com/documents/?uuid=ea59bae7-fc9e-4692-b329-8b9fbee3b82a" ] } ], "mendeley" : { "formattedCitation" : "(2015)", "plainTextFormattedCitation" : "(2015)", "previouslyFormattedCitation" : "(2015)" }, "properties" : {  }, "schema" : "https://github.com/citation-style-language/schema/raw/master/csl-citation.json" }</w:instrText>
      </w:r>
      <w:r w:rsidR="008201A6">
        <w:fldChar w:fldCharType="separate"/>
      </w:r>
      <w:r w:rsidR="008201A6" w:rsidRPr="008201A6">
        <w:rPr>
          <w:noProof/>
        </w:rPr>
        <w:t>(2015)</w:t>
      </w:r>
      <w:r w:rsidR="008201A6">
        <w:fldChar w:fldCharType="end"/>
      </w:r>
      <w:r w:rsidR="008201A6">
        <w:t xml:space="preserve"> </w:t>
      </w:r>
      <w:r w:rsidR="00DC31BD">
        <w:t>ressaltam</w:t>
      </w:r>
      <w:r w:rsidR="008201A6">
        <w:t xml:space="preserve"> </w:t>
      </w:r>
      <w:r w:rsidR="00BC5831">
        <w:t>a necessidade de sintetizar as contribuições das abordagens discutidas anteriormente em diretrizes normativas</w:t>
      </w:r>
      <w:r w:rsidR="008201A6">
        <w:t>:</w:t>
      </w:r>
    </w:p>
    <w:p w14:paraId="7D06F3E7" w14:textId="3C9CC735" w:rsidR="00BC5831" w:rsidRPr="00BC5831" w:rsidRDefault="008201A6" w:rsidP="00BC5831">
      <w:pPr>
        <w:ind w:left="708"/>
      </w:pPr>
      <w:r w:rsidRPr="00BC5831">
        <w:rPr>
          <w:sz w:val="20"/>
        </w:rPr>
        <w:t xml:space="preserve">“Finalmente, a interseção entre o planejamento por cenários e a Decision Analysis é uma área fértil para a exploração acadêmica. Cenários são dispositivos de raciocínio úteis para estruturar problemas confusos do planejamento de longo prazo (van der Heidjen, 2000), enquanto a </w:t>
      </w:r>
      <w:r w:rsidR="00F137E3">
        <w:rPr>
          <w:sz w:val="20"/>
        </w:rPr>
        <w:t>D</w:t>
      </w:r>
      <w:r w:rsidRPr="00BC5831">
        <w:rPr>
          <w:sz w:val="20"/>
        </w:rPr>
        <w:t>ecision Analysis fornece um processo racional para tomar a decisão “certa” para um dado problema. Diretrizes normativas para combinar a capacidade de cenários de desfazer vieses com a abordagem estruturada da decisão analítica poderiam aumentar a qualidade de decisões de longo prazo.”</w:t>
      </w:r>
      <w:r w:rsidR="00BC5831" w:rsidRPr="00BC5831">
        <w:rPr>
          <w:sz w:val="20"/>
        </w:rPr>
        <w:t xml:space="preserve"> </w:t>
      </w:r>
      <w:r w:rsidR="00BC5831" w:rsidRPr="00BC5831">
        <w:rPr>
          <w:sz w:val="20"/>
        </w:rPr>
        <w:fldChar w:fldCharType="begin" w:fldLock="1"/>
      </w:r>
      <w:r w:rsidR="00810566">
        <w:rPr>
          <w:sz w:val="20"/>
        </w:rPr>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locator" : "1410", "uris" : [ "http://www.mendeley.com/documents/?uuid=ea59bae7-fc9e-4692-b329-8b9fbee3b82a" ] } ], "mendeley" : { "formattedCitation" : "(PHADNIS et al., 2015, p. 1410)", "plainTextFormattedCitation" : "(PHADNIS et al., 2015, p. 1410)", "previouslyFormattedCitation" : "(PHADNIS et al., 2015, p. 1410)" }, "properties" : {  }, "schema" : "https://github.com/citation-style-language/schema/raw/master/csl-citation.json" }</w:instrText>
      </w:r>
      <w:r w:rsidR="00BC5831" w:rsidRPr="00BC5831">
        <w:rPr>
          <w:sz w:val="20"/>
        </w:rPr>
        <w:fldChar w:fldCharType="separate"/>
      </w:r>
      <w:r w:rsidR="00BC5831" w:rsidRPr="00BC5831">
        <w:rPr>
          <w:noProof/>
          <w:sz w:val="20"/>
        </w:rPr>
        <w:t>(PHADNIS et al., 2015, p. 1410)</w:t>
      </w:r>
      <w:r w:rsidR="00BC5831" w:rsidRPr="00BC5831">
        <w:rPr>
          <w:sz w:val="20"/>
        </w:rPr>
        <w:fldChar w:fldCharType="end"/>
      </w:r>
      <w:r w:rsidR="00BC5831" w:rsidRPr="00BC5831">
        <w:rPr>
          <w:sz w:val="20"/>
        </w:rPr>
        <w:t>.</w:t>
      </w:r>
    </w:p>
    <w:p w14:paraId="20AF868C" w14:textId="615A9F51" w:rsidR="005269F5" w:rsidRDefault="008201A6" w:rsidP="006D52F5">
      <w:pPr>
        <w:rPr>
          <w:rFonts w:cs="Arial"/>
        </w:rPr>
      </w:pPr>
      <w:r>
        <w:rPr>
          <w:rFonts w:cs="Arial"/>
        </w:rPr>
        <w:t>O RDM foi concebido exatamente com este prop</w:t>
      </w:r>
      <w:r w:rsidR="00BC5831">
        <w:rPr>
          <w:rFonts w:cs="Arial"/>
        </w:rPr>
        <w:t>ósito</w:t>
      </w:r>
      <w:r w:rsidR="00B07594">
        <w:rPr>
          <w:rFonts w:cs="Arial"/>
        </w:rPr>
        <w:t>:</w:t>
      </w:r>
      <w:r w:rsidR="00BC5831">
        <w:rPr>
          <w:rFonts w:cs="Arial"/>
        </w:rPr>
        <w:t xml:space="preserve"> “O RDM pode oferecer uma síntese entre o poder comunicativo de cenários narrativos e o rigor da </w:t>
      </w:r>
      <w:r w:rsidR="00F137E3">
        <w:rPr>
          <w:rFonts w:cs="Arial"/>
        </w:rPr>
        <w:t xml:space="preserve">análise de decisão quantitativa”. </w:t>
      </w:r>
      <w:r w:rsidR="00F137E3">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rsidR="00F137E3">
        <w:rPr>
          <w:rFonts w:cs="Arial"/>
        </w:rPr>
        <w:fldChar w:fldCharType="separate"/>
      </w:r>
      <w:r w:rsidR="00F137E3" w:rsidRPr="00F137E3">
        <w:rPr>
          <w:rFonts w:cs="Arial"/>
          <w:noProof/>
        </w:rPr>
        <w:t>(LEMPERT et al., 2006, p. 527)</w:t>
      </w:r>
      <w:r w:rsidR="00F137E3">
        <w:rPr>
          <w:rFonts w:cs="Arial"/>
        </w:rPr>
        <w:fldChar w:fldCharType="end"/>
      </w:r>
      <w:r w:rsidR="00F137E3">
        <w:rPr>
          <w:rFonts w:cs="Arial"/>
        </w:rPr>
        <w:t>.</w:t>
      </w:r>
      <w:r w:rsidR="006D52F5">
        <w:rPr>
          <w:rFonts w:cs="Arial"/>
        </w:rPr>
        <w:t xml:space="preserve"> </w:t>
      </w:r>
      <w:r w:rsidR="00D27551">
        <w:rPr>
          <w:rFonts w:cs="Arial"/>
        </w:rPr>
        <w:t xml:space="preserve">No entanto, não se encontra na literatura relativa à avaliação de decisões estratégicas organizacionais menção ao RDM. </w:t>
      </w:r>
      <w:r w:rsidR="00DB3F45">
        <w:rPr>
          <w:rFonts w:cs="Arial"/>
        </w:rPr>
        <w:t>Neste sentido, este trabalho contribui por explorar esta abordagem visando a superação das limitações das abordagens mencionadas</w:t>
      </w:r>
      <w:r w:rsidR="00D27551">
        <w:rPr>
          <w:rFonts w:cs="Arial"/>
        </w:rPr>
        <w:t xml:space="preserve"> anteriormente</w:t>
      </w:r>
      <w:r w:rsidR="00DB3F45">
        <w:rPr>
          <w:rFonts w:cs="Arial"/>
        </w:rPr>
        <w:t>.</w:t>
      </w:r>
    </w:p>
    <w:p w14:paraId="3A4A47FC" w14:textId="33A3DA26" w:rsidR="00FD7C78" w:rsidRDefault="00FD7C78" w:rsidP="00FD7C78">
      <w:pPr>
        <w:rPr>
          <w:rFonts w:cs="Arial"/>
        </w:rPr>
      </w:pPr>
      <w:r>
        <w:rPr>
          <w:rFonts w:cs="Arial"/>
        </w:rPr>
        <w:t xml:space="preserve">A contribuição deste trabalho para o corpo de conhecimento pode ser compreendida por meio do framework de contribuição para o conhecimento em Design Science proposto por Gregor e Hevner </w:t>
      </w:r>
      <w:r>
        <w:rPr>
          <w:rFonts w:cs="Arial"/>
        </w:rPr>
        <w:fldChar w:fldCharType="begin" w:fldLock="1"/>
      </w:r>
      <w:r w:rsidR="00810566">
        <w:rPr>
          <w:rFonts w:cs="Arial"/>
        </w:rPr>
        <w:instrText>ADDIN CSL_CITATION { "citationItems" : [ { "id" : "ITEM-1", "itemData" : { "DOI" : "10.2753/MIS0742-1222240302", "ISBN" : "02767783", "ISSN" : "02767783", "PMID" : "28843849", "abstract" : "Design science research (DSR) has staked its rightful ground as an important and legitimate Information Systems (IS) research paradigm. We contend that DSR has yet to attain its full potential impact on the devel- opment and use of information systems due to gaps in the understanding and application of DSR concepts and methods. This essay aims to help researchers (1) appreciate the levels of artifact abstractions that may be DSR contributions, (2) identify appropriate ways of consuming and producing knowledge when they are preparing journal articles or other scholarly works, (3) understand and position the knowledge contributions of their research projects, and (4) structure a DSR article so that it emphasizes significant contributions to the knowl- edge base. Our focal contribution is the DSR knowledge contribution framework with two dimensions based on the existing state of knowledge in both the problem and solution domains for the research opportunity under study. In addition, we propose a DSR communication schema with similarities to more conventional publica- tion patterns, but which substitutes the description of the DSR artifact in place of a traditional results section. We evaluate the DSR contribution framework and the DSR communication schema via examinations of DSR exemplar publications", "author" : [ { "dropping-particle" : "", "family" : "Gregor", "given" : "Shirley", "non-dropping-particle" : "", "parse-names" : false, "suffix" : "" }, { "dropping-particle" : "", "family" : "Hevner", "given" : "Alan R", "non-dropping-particle" : "", "parse-names" : false, "suffix" : "" } ], "container-title" : "MIS Quarterly", "id" : "ITEM-1", "issue" : "2", "issued" : { "date-parts" : [ [ "2013" ] ] }, "page" : "337-355", "title" : "Positioning and Presenting Design Science Research for Maximum Impact", "type" : "article-journal", "volume" : "37" }, "suppress-author" : 1, "uris" : [ "http://www.mendeley.com/documents/?uuid=3868df27-80f1-4656-ac27-1156fb05613b"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3311AE">
        <w:rPr>
          <w:rFonts w:cs="Arial"/>
          <w:noProof/>
        </w:rPr>
        <w:t>(2013)</w:t>
      </w:r>
      <w:r>
        <w:rPr>
          <w:rFonts w:cs="Arial"/>
        </w:rPr>
        <w:fldChar w:fldCharType="end"/>
      </w:r>
      <w:r>
        <w:rPr>
          <w:rFonts w:cs="Arial"/>
        </w:rPr>
        <w:t>. Segundo este framework há três maneiras possíveis de contribuição ao conhecimento, considerando a maturidade do campo de aplicação e a maturidade da solução: Invenção (Novas Soluções para Novos Problemas), Melhoria (Novas Soluções para Problemas Conhecidos) e Exaptação (Soluções conhecidas estendidas a novos problemas)</w:t>
      </w:r>
      <w:r w:rsidR="00CA4EE2">
        <w:rPr>
          <w:rFonts w:cs="Arial"/>
        </w:rPr>
        <w:t>, posicionando-se este trabalho como a terceira contribuição.</w:t>
      </w:r>
    </w:p>
    <w:p w14:paraId="2B532170" w14:textId="77777777" w:rsidR="00FD7C78" w:rsidRDefault="00FD7C78" w:rsidP="006D52F5">
      <w:pPr>
        <w:rPr>
          <w:rFonts w:cs="Arial"/>
        </w:rPr>
      </w:pPr>
    </w:p>
    <w:p w14:paraId="14565398" w14:textId="77777777" w:rsidR="00DB3F45" w:rsidRDefault="00DB3F45" w:rsidP="006D52F5">
      <w:pPr>
        <w:rPr>
          <w:rFonts w:cs="Arial"/>
        </w:rPr>
      </w:pPr>
    </w:p>
    <w:p w14:paraId="16ECCC44" w14:textId="77777777" w:rsidR="000E3CBF" w:rsidRDefault="000E3CBF" w:rsidP="001F063E">
      <w:pPr>
        <w:rPr>
          <w:rFonts w:cs="Arial"/>
        </w:rPr>
      </w:pPr>
    </w:p>
    <w:p w14:paraId="38349EF5" w14:textId="77777777" w:rsidR="00952FB9" w:rsidRDefault="00952FB9" w:rsidP="001215A3">
      <w:pPr>
        <w:rPr>
          <w:spacing w:val="-4"/>
        </w:rPr>
      </w:pPr>
    </w:p>
    <w:p w14:paraId="656AB62F" w14:textId="77777777" w:rsidR="00952FB9" w:rsidRDefault="00952FB9" w:rsidP="001215A3">
      <w:pPr>
        <w:rPr>
          <w:spacing w:val="-4"/>
        </w:rPr>
      </w:pPr>
    </w:p>
    <w:p w14:paraId="5CB7AE80" w14:textId="77777777" w:rsidR="00952FB9" w:rsidRDefault="00952FB9" w:rsidP="001215A3">
      <w:pPr>
        <w:rPr>
          <w:spacing w:val="-4"/>
        </w:rPr>
      </w:pPr>
    </w:p>
    <w:p w14:paraId="2F37FF3B" w14:textId="0B6AFCED" w:rsidR="0023791E" w:rsidRDefault="001215A3" w:rsidP="0023791E">
      <w:r>
        <w:lastRenderedPageBreak/>
        <w:t xml:space="preserve">Em termos práticos, a superação </w:t>
      </w:r>
      <w:r w:rsidR="00D27551">
        <w:t xml:space="preserve">das limitações das abordagens mencionadas no </w:t>
      </w:r>
      <w:r w:rsidR="00D27551">
        <w:fldChar w:fldCharType="begin"/>
      </w:r>
      <w:r w:rsidR="00D27551">
        <w:instrText xml:space="preserve"> REF _Ref481572021 \h </w:instrText>
      </w:r>
      <w:r w:rsidR="00D27551">
        <w:fldChar w:fldCharType="separate"/>
      </w:r>
      <w:r w:rsidR="00743F02">
        <w:t xml:space="preserve">Quadro </w:t>
      </w:r>
      <w:r w:rsidR="00743F02">
        <w:rPr>
          <w:noProof/>
        </w:rPr>
        <w:t>2</w:t>
      </w:r>
      <w:r w:rsidR="00D27551">
        <w:fldChar w:fldCharType="end"/>
      </w:r>
      <w:r>
        <w:t xml:space="preserve"> tem o potencial de </w:t>
      </w:r>
      <w:r w:rsidR="0023791E">
        <w:t>contribuir para</w:t>
      </w:r>
      <w:r>
        <w:t xml:space="preserve"> a qualidade das decisões</w:t>
      </w:r>
      <w:r w:rsidR="0023791E">
        <w:t xml:space="preserve"> estratégicas das empresas que a usarem. Em primeiro lugar</w:t>
      </w:r>
      <w:r w:rsidR="00E16EA9">
        <w:t xml:space="preserve">, a abordagem exigirá </w:t>
      </w:r>
      <w:r w:rsidR="0023791E">
        <w:t>explicitação d</w:t>
      </w:r>
      <w:r w:rsidR="0023791E" w:rsidRPr="009A2A28">
        <w:t xml:space="preserve">as Incertezas, Objetivos e Opções relacionadas às </w:t>
      </w:r>
      <w:r w:rsidR="0023791E">
        <w:t xml:space="preserve">suas </w:t>
      </w:r>
      <w:r w:rsidR="0023791E" w:rsidRPr="009A2A28">
        <w:t>decisões estrat</w:t>
      </w:r>
      <w:r w:rsidR="0023791E">
        <w:t>égicas</w:t>
      </w:r>
      <w:r w:rsidR="00E16EA9">
        <w:t xml:space="preserve"> em seu primeiro passo</w:t>
      </w:r>
      <w:r w:rsidR="0023791E">
        <w:t xml:space="preserve">. Tais elementos serão relacionados por meio de um modelo computacional de modo a </w:t>
      </w:r>
      <w:r w:rsidR="00E16EA9">
        <w:t>relacionar</w:t>
      </w:r>
      <w:r w:rsidR="0023791E">
        <w:t xml:space="preserve"> possíveis decisões às suas consequências. </w:t>
      </w:r>
      <w:r w:rsidR="00E16EA9">
        <w:t>Por utilizar a modelagem, a abordagem tende a incentivar</w:t>
      </w:r>
      <w:r w:rsidR="00C66E6C">
        <w:t xml:space="preserve"> o reconhecimento dos fatores importantes para a decisão, contribuindo para a aprendizagem a respeito do sistema. </w:t>
      </w:r>
      <w:r w:rsidR="00C66E6C">
        <w:fldChar w:fldCharType="begin" w:fldLock="1"/>
      </w:r>
      <w:r w:rsidR="00810566">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C66E6C">
        <w:fldChar w:fldCharType="separate"/>
      </w:r>
      <w:r w:rsidR="00C66E6C" w:rsidRPr="00C66E6C">
        <w:rPr>
          <w:noProof/>
        </w:rPr>
        <w:t>(STERMAN, 2002)</w:t>
      </w:r>
      <w:r w:rsidR="00C66E6C">
        <w:fldChar w:fldCharType="end"/>
      </w:r>
      <w:r w:rsidR="00C66E6C">
        <w:t>.</w:t>
      </w:r>
    </w:p>
    <w:p w14:paraId="5AF3D768" w14:textId="5F672C4E" w:rsidR="00C66E6C" w:rsidRDefault="0023791E" w:rsidP="0023791E">
      <w:r>
        <w:t>E</w:t>
      </w:r>
      <w:r w:rsidR="00C66E6C">
        <w:t>m segundo lugar, a abordagem demanda a exploração</w:t>
      </w:r>
      <w:r>
        <w:t xml:space="preserve"> os impactos de incertezas críticas em relação às decisões estratégicas</w:t>
      </w:r>
      <w:r w:rsidR="00C66E6C">
        <w:t xml:space="preserve"> sob consideração</w:t>
      </w:r>
      <w:r w:rsidR="00473A71">
        <w:t xml:space="preserve">, identificando </w:t>
      </w:r>
      <w:r w:rsidR="003D3DD7">
        <w:t xml:space="preserve">suas </w:t>
      </w:r>
      <w:r w:rsidR="00473A71">
        <w:t xml:space="preserve">vulnerabilidades. Um aspecto importante é que </w:t>
      </w:r>
      <w:r w:rsidR="00473A71">
        <w:rPr>
          <w:i/>
        </w:rPr>
        <w:t xml:space="preserve">qualquer </w:t>
      </w:r>
      <w:r w:rsidR="00473A71">
        <w:t xml:space="preserve">decisão estratégia terá vulnerabilidades. Ao final da análise RDM espera-se que a </w:t>
      </w:r>
      <w:r w:rsidR="002200F3">
        <w:t>decisão</w:t>
      </w:r>
      <w:r w:rsidR="00473A71">
        <w:t xml:space="preserve"> </w:t>
      </w:r>
      <w:r w:rsidR="002200F3">
        <w:t>escolhida</w:t>
      </w:r>
      <w:r w:rsidR="00473A71">
        <w:t xml:space="preserve"> seja mais robusta do que a original, e além disso, a empresa tenha um conhecimento mais profundo sobre como a sua estratégia pode falhar,</w:t>
      </w:r>
      <w:r w:rsidR="002200F3">
        <w:t xml:space="preserve"> mantendo atenção focalizada sobre os fatores relevantes para o seu sucesso.</w:t>
      </w:r>
    </w:p>
    <w:p w14:paraId="3EB29635" w14:textId="27450F1D" w:rsidR="00687B09" w:rsidRDefault="00687B09" w:rsidP="00687B09">
      <w:r>
        <w:rPr>
          <w:spacing w:val="-4"/>
        </w:rPr>
        <w:t>Um aspecto específico deve ser me</w:t>
      </w:r>
      <w:r w:rsidR="003D3DD7">
        <w:rPr>
          <w:spacing w:val="-4"/>
        </w:rPr>
        <w:t>ncionado</w:t>
      </w:r>
      <w:r>
        <w:rPr>
          <w:spacing w:val="-4"/>
        </w:rPr>
        <w:t xml:space="preserve"> ao observar as ferramentas comumente empregadas para o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Diversas ferramentas quantitativas são frequentemente utilizadas pelas empresas, incluindo: Modelagem Financeira, Previsão e Análise de Risco.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Estas abordagens são derivadas do framework da Máxima Utilidade Esperada </w:t>
      </w:r>
      <w:r>
        <w:rPr>
          <w:spacing w:val="-4"/>
        </w:rPr>
        <w:fldChar w:fldCharType="begin" w:fldLock="1"/>
      </w:r>
      <w:r w:rsidR="00810566">
        <w:rPr>
          <w:spacing w:val="-4"/>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spacing w:val="-4"/>
        </w:rPr>
        <w:fldChar w:fldCharType="separate"/>
      </w:r>
      <w:r w:rsidRPr="00687B09">
        <w:rPr>
          <w:noProof/>
          <w:spacing w:val="-4"/>
        </w:rPr>
        <w:t>(LEMPERT; COLLINS, 2007)</w:t>
      </w:r>
      <w:r>
        <w:rPr>
          <w:spacing w:val="-4"/>
        </w:rPr>
        <w:fldChar w:fldCharType="end"/>
      </w:r>
      <w:r>
        <w:rPr>
          <w:spacing w:val="-4"/>
        </w:rPr>
        <w:t xml:space="preserve">, logo possuem as fragilidades indicadas no </w:t>
      </w:r>
      <w:r>
        <w:fldChar w:fldCharType="begin"/>
      </w:r>
      <w:r>
        <w:instrText xml:space="preserve"> REF _Ref481572021 \h </w:instrText>
      </w:r>
      <w:r>
        <w:fldChar w:fldCharType="separate"/>
      </w:r>
      <w:r w:rsidR="00743F02">
        <w:t xml:space="preserve">Quadro </w:t>
      </w:r>
      <w:r w:rsidR="00743F02">
        <w:rPr>
          <w:noProof/>
        </w:rPr>
        <w:t>2</w:t>
      </w:r>
      <w:r>
        <w:fldChar w:fldCharType="end"/>
      </w:r>
      <w:r>
        <w:t xml:space="preserve">. Por este motivo, este trabalho tem o potencial de contribuir para as empresas que usam estas abordagens, oferecendo uma alternativa quantitativa menos sensível aos pressupostos </w:t>
      </w:r>
      <w:r w:rsidR="003D3DD7">
        <w:t>d</w:t>
      </w:r>
      <w:r>
        <w:t xml:space="preserve">estas análises. </w:t>
      </w:r>
    </w:p>
    <w:p w14:paraId="6E0AED3C" w14:textId="32EABE6B" w:rsidR="0023791E" w:rsidRDefault="00C7067F" w:rsidP="00687B09">
      <w:r>
        <w:t>Como benefícios colaterais da aplicação do RDM, espera-se que as decisões estratégicas</w:t>
      </w:r>
      <w:r w:rsidR="00DB3B07">
        <w:t xml:space="preserve"> superem a interferência </w:t>
      </w:r>
      <w:r w:rsidR="00687B09">
        <w:t xml:space="preserve">prejudicial da </w:t>
      </w:r>
      <w:r>
        <w:t>confiança em excesso</w:t>
      </w:r>
      <w:r w:rsidR="00687B09">
        <w:t xml:space="preserve"> </w:t>
      </w:r>
      <w:r w:rsidR="00687B09">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rsidR="00687B09">
        <w:fldChar w:fldCharType="separate"/>
      </w:r>
      <w:r w:rsidR="00687B09" w:rsidRPr="00687B09">
        <w:rPr>
          <w:noProof/>
        </w:rPr>
        <w:t>(GUDMUNDSSON; LECHNER, 2013)</w:t>
      </w:r>
      <w:r w:rsidR="00687B09">
        <w:fldChar w:fldCharType="end"/>
      </w:r>
      <w:r>
        <w:t xml:space="preserve">, </w:t>
      </w:r>
      <w:r w:rsidR="00687B09">
        <w:t xml:space="preserve">e que favoreça a incentive a formulação de </w:t>
      </w:r>
      <w:r w:rsidR="00E75B77">
        <w:t>estratégias adaptativas</w:t>
      </w:r>
      <w:r w:rsidR="00687B09">
        <w:t xml:space="preserve"> </w:t>
      </w:r>
      <w:r w:rsidR="00687B09">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687B09">
        <w:fldChar w:fldCharType="separate"/>
      </w:r>
      <w:r w:rsidR="00687B09" w:rsidRPr="00687B09">
        <w:rPr>
          <w:noProof/>
        </w:rPr>
        <w:t>(WILTBANK et al., 2006)</w:t>
      </w:r>
      <w:r w:rsidR="00687B09">
        <w:fldChar w:fldCharType="end"/>
      </w:r>
      <w:r w:rsidR="00E75B77">
        <w:t>.</w:t>
      </w:r>
      <w:r w:rsidR="00687B09">
        <w:t xml:space="preserve"> Dadas estas proposições, considera-se este trabalho relevante para o contexto acadêmico e para o contexto prático.</w:t>
      </w:r>
    </w:p>
    <w:p w14:paraId="3DB9537D" w14:textId="335511BA" w:rsidR="003D3DD7" w:rsidRDefault="003D3DD7">
      <w:pPr>
        <w:autoSpaceDE/>
        <w:autoSpaceDN/>
        <w:adjustRightInd/>
        <w:spacing w:after="160" w:line="259" w:lineRule="auto"/>
        <w:ind w:firstLine="0"/>
        <w:jc w:val="left"/>
      </w:pPr>
      <w:r>
        <w:br w:type="page"/>
      </w:r>
    </w:p>
    <w:p w14:paraId="09C4BB34" w14:textId="77777777" w:rsidR="001215A3" w:rsidRDefault="001215A3" w:rsidP="001215A3">
      <w:pPr>
        <w:pStyle w:val="Ttulo2"/>
      </w:pPr>
      <w:bookmarkStart w:id="24" w:name="_Toc502855251"/>
      <w:r>
        <w:lastRenderedPageBreak/>
        <w:t>Estrutura do Trabalho</w:t>
      </w:r>
      <w:bookmarkEnd w:id="24"/>
    </w:p>
    <w:p w14:paraId="5B4E76BB" w14:textId="3A871D54" w:rsidR="001215A3" w:rsidRDefault="001215A3" w:rsidP="001215A3">
      <w:r>
        <w:t xml:space="preserve">A </w:t>
      </w:r>
      <w:r>
        <w:fldChar w:fldCharType="begin"/>
      </w:r>
      <w:r>
        <w:instrText xml:space="preserve"> REF _Ref471840441 \h </w:instrText>
      </w:r>
      <w:r>
        <w:fldChar w:fldCharType="separate"/>
      </w:r>
      <w:r w:rsidR="00743F02">
        <w:t xml:space="preserve">Figura </w:t>
      </w:r>
      <w:r w:rsidR="00743F02">
        <w:rPr>
          <w:noProof/>
        </w:rPr>
        <w:t>4</w:t>
      </w:r>
      <w:r>
        <w:fldChar w:fldCharType="end"/>
      </w:r>
      <w:r>
        <w:t xml:space="preserve"> ilustra a Estrutura proposta para este trabalho. No capítulo 2, serão expostos os principais conceitos pertinentes para a execução deste trabalho, incluindo a Avaliação de Decisões Estratégicas, Incerteza Profunda, e o RDM.</w:t>
      </w:r>
    </w:p>
    <w:p w14:paraId="6C2DD0A7" w14:textId="3B634505" w:rsidR="001215A3" w:rsidRDefault="001215A3" w:rsidP="001215A3">
      <w:r>
        <w:t xml:space="preserve">Em seguida, serão detalhados no capítulo 3 o delineamento da pesquisa bem como o método de trabalho. Esta pesquisa utilizará como abordagem a </w:t>
      </w:r>
      <w:r w:rsidRPr="00BC5B27">
        <w:t>Design Science Research</w:t>
      </w:r>
      <w:r>
        <w:t xml:space="preserv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9A2021">
        <w:rPr>
          <w:noProof/>
        </w:rPr>
        <w:t>(DRESCH et al., 2015)</w:t>
      </w:r>
      <w:r>
        <w:fldChar w:fldCharType="end"/>
      </w:r>
      <w:r>
        <w:t>, visto que o objetivo principal do trabalho é a aplicação, avaliação e possível adaptação de um método a um contexto novo.</w:t>
      </w:r>
    </w:p>
    <w:p w14:paraId="0CE3F7EF" w14:textId="30BBC92B" w:rsidR="001215A3" w:rsidRDefault="001215A3" w:rsidP="001215A3">
      <w:pPr>
        <w:pStyle w:val="Legenda"/>
      </w:pPr>
      <w:bookmarkStart w:id="25" w:name="_Ref471840441"/>
      <w:bookmarkStart w:id="26" w:name="_Toc479347022"/>
      <w:bookmarkStart w:id="27" w:name="_Toc482263873"/>
      <w:r>
        <w:t xml:space="preserve">Figura </w:t>
      </w:r>
      <w:r w:rsidR="000A47A3">
        <w:fldChar w:fldCharType="begin"/>
      </w:r>
      <w:r w:rsidR="000A47A3">
        <w:instrText xml:space="preserve"> SEQ Figura \* ARABIC </w:instrText>
      </w:r>
      <w:r w:rsidR="000A47A3">
        <w:fldChar w:fldCharType="separate"/>
      </w:r>
      <w:r w:rsidR="00743F02">
        <w:rPr>
          <w:noProof/>
        </w:rPr>
        <w:t>4</w:t>
      </w:r>
      <w:r w:rsidR="000A47A3">
        <w:rPr>
          <w:noProof/>
        </w:rPr>
        <w:fldChar w:fldCharType="end"/>
      </w:r>
      <w:bookmarkEnd w:id="25"/>
      <w:r>
        <w:t xml:space="preserve"> – Estrutura do Trabalho.</w:t>
      </w:r>
      <w:bookmarkEnd w:id="26"/>
      <w:bookmarkEnd w:id="27"/>
    </w:p>
    <w:p w14:paraId="20AB534F" w14:textId="77777777" w:rsidR="001215A3" w:rsidRDefault="001215A3" w:rsidP="001215A3">
      <w:pPr>
        <w:ind w:firstLine="0"/>
      </w:pPr>
      <w:r>
        <w:rPr>
          <w:noProof/>
        </w:rPr>
        <w:drawing>
          <wp:inline distT="0" distB="0" distL="0" distR="0" wp14:anchorId="2CB5E669" wp14:editId="1C1740A3">
            <wp:extent cx="5686425" cy="5410200"/>
            <wp:effectExtent l="0" t="0" r="9525" b="0"/>
            <wp:docPr id="2"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67A7BC1D" w14:textId="77777777" w:rsidR="001215A3" w:rsidRDefault="001215A3" w:rsidP="001215A3">
      <w:pPr>
        <w:ind w:firstLine="0"/>
        <w:jc w:val="center"/>
      </w:pPr>
      <w:r>
        <w:t>Fonte: Elaborado pelo autor.</w:t>
      </w:r>
    </w:p>
    <w:p w14:paraId="49348818" w14:textId="77777777" w:rsidR="00922C1E" w:rsidRDefault="00922C1E">
      <w:pPr>
        <w:autoSpaceDE/>
        <w:autoSpaceDN/>
        <w:adjustRightInd/>
        <w:spacing w:after="160" w:line="259" w:lineRule="auto"/>
        <w:ind w:firstLine="0"/>
        <w:jc w:val="left"/>
        <w:rPr>
          <w:b/>
        </w:rPr>
      </w:pPr>
      <w:r>
        <w:br w:type="page"/>
      </w:r>
    </w:p>
    <w:p w14:paraId="7F55E6B1" w14:textId="77777777" w:rsidR="00F023BF" w:rsidRDefault="003A5BCD" w:rsidP="003A5BCD">
      <w:pPr>
        <w:pStyle w:val="Ttulo1"/>
      </w:pPr>
      <w:bookmarkStart w:id="28" w:name="_Toc502855252"/>
      <w:r>
        <w:lastRenderedPageBreak/>
        <w:t>FUNDAMENTAÇÃO TÉORICA</w:t>
      </w:r>
      <w:bookmarkEnd w:id="28"/>
    </w:p>
    <w:p w14:paraId="1D801CAC" w14:textId="77777777" w:rsidR="00922C1E" w:rsidRDefault="00922C1E" w:rsidP="00922C1E">
      <w:commentRangeStart w:id="29"/>
      <w:r w:rsidRPr="006C2CEC">
        <w:t xml:space="preserve">Esta seção introduz </w:t>
      </w:r>
      <w:r w:rsidR="00D313C0">
        <w:t xml:space="preserve">o objeto de estudo desta dissertação, bem como </w:t>
      </w:r>
      <w:r w:rsidRPr="006C2CEC">
        <w:t xml:space="preserve">os conceitos necessários para a aplicação do RDM. </w:t>
      </w:r>
      <w:r>
        <w:t xml:space="preserve">Incialmente, o conceito de “incerteza profunda” (deep uncertainty) é analisado, visto que esta é a característica das situações para as quais o método é direcionado. </w:t>
      </w:r>
      <w:r w:rsidR="00D313C0">
        <w:t>Em seguida</w:t>
      </w:r>
      <w:r>
        <w:t xml:space="preserve">, o método RDM </w:t>
      </w:r>
      <w:r w:rsidR="008C7322">
        <w:t>é abordado</w:t>
      </w:r>
      <w:r w:rsidR="00D313C0">
        <w:t>.</w:t>
      </w:r>
      <w:commentRangeEnd w:id="29"/>
      <w:r w:rsidR="00843C7A">
        <w:rPr>
          <w:rStyle w:val="Refdecomentrio"/>
        </w:rPr>
        <w:commentReference w:id="29"/>
      </w:r>
    </w:p>
    <w:p w14:paraId="56D8BC70" w14:textId="3CF18AED" w:rsidR="00C861A3" w:rsidRDefault="00C861A3" w:rsidP="00C861A3">
      <w:pPr>
        <w:pStyle w:val="Ttulo2"/>
      </w:pPr>
      <w:bookmarkStart w:id="30" w:name="_Toc502855253"/>
      <w:r>
        <w:t xml:space="preserve">Avaliação de Decisões Estratégicas </w:t>
      </w:r>
      <w:r w:rsidR="00576605">
        <w:t>e</w:t>
      </w:r>
      <w:r>
        <w:t xml:space="preserve"> Incerteza</w:t>
      </w:r>
      <w:r w:rsidR="00573AAD">
        <w:t xml:space="preserve"> Profunda</w:t>
      </w:r>
      <w:bookmarkEnd w:id="30"/>
    </w:p>
    <w:p w14:paraId="53C1F93E" w14:textId="77777777" w:rsidR="00573AAD" w:rsidRDefault="00573AAD" w:rsidP="00573AAD">
      <w:commentRangeStart w:id="31"/>
      <w:r>
        <w:t xml:space="preserve">A Avaliação de Decisões Estratégicas em organizações é o objeto de estudo deste trabalho, servindo o termo “sob incerteza profunda” (traduzido de </w:t>
      </w:r>
      <w:r w:rsidRPr="00FC4AE0">
        <w:rPr>
          <w:i/>
        </w:rPr>
        <w:t>deep uncertainty</w:t>
      </w:r>
      <w:r>
        <w:t>) como uma condição de delimitação. A seguinte subseção indica o que este trabalho considera como uma “decisão estratégica” e introduz um framework normativo que contextualiza este tipo de decisão dentro do “processo de desenvolvimento da estratégia”. Neste sentido, espera-se definir o contexto ao qual propõe-se que a ferramenta apresentada sirva. Em seguida, apresenta-se o conceito de “incerteza profunda” e suas origens. Tal conceito é valioso no sentido de indicar por</w:t>
      </w:r>
      <w:r w:rsidR="00270212">
        <w:t>que um novo tipo de ferramenta é necessário.</w:t>
      </w:r>
      <w:commentRangeEnd w:id="31"/>
      <w:r w:rsidR="00843C7A">
        <w:rPr>
          <w:rStyle w:val="Refdecomentrio"/>
        </w:rPr>
        <w:commentReference w:id="31"/>
      </w:r>
    </w:p>
    <w:p w14:paraId="53839038" w14:textId="77777777" w:rsidR="00A02539" w:rsidRDefault="00A02539" w:rsidP="00C861A3">
      <w:pPr>
        <w:pStyle w:val="Ttulo3"/>
      </w:pPr>
      <w:bookmarkStart w:id="32" w:name="_Toc502855254"/>
      <w:r>
        <w:t xml:space="preserve">Avaliação de </w:t>
      </w:r>
      <w:r w:rsidR="00EF7350">
        <w:t>Decisões</w:t>
      </w:r>
      <w:r>
        <w:t xml:space="preserve"> Estratégias</w:t>
      </w:r>
      <w:bookmarkEnd w:id="32"/>
    </w:p>
    <w:p w14:paraId="78D8A9C0" w14:textId="19231855" w:rsidR="007D2350" w:rsidRDefault="007D2350" w:rsidP="00AC6286">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ram decisões estratégicas como importantes em termos das ações realizadas, recursos comprometidos ou de seus precedentes.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decisões infrequentes, tomadas pelos líderes de uma organização, que  afetam criticamente a saúde da o</w:t>
      </w:r>
      <w:r w:rsidR="00AC6286">
        <w:t>rganização e sua sobrevivência.</w:t>
      </w:r>
    </w:p>
    <w:p w14:paraId="2AF52B7A" w14:textId="3BCBB4B2" w:rsidR="00203F10" w:rsidRDefault="00A02539" w:rsidP="00203F10">
      <w:commentRangeStart w:id="33"/>
      <w:r>
        <w:t xml:space="preserve">A Avaliação de </w:t>
      </w:r>
      <w:r w:rsidR="00EF7350">
        <w:t>decisões</w:t>
      </w:r>
      <w:r>
        <w:t xml:space="preserve"> estratégicas será considerad</w:t>
      </w:r>
      <w:r w:rsidR="00EF7350">
        <w:t>a</w:t>
      </w:r>
      <w:r>
        <w:t xml:space="preserve"> neste trabalho como parte do processo de desenvolvimento da estratégia, assim como proposto por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rsidR="00EF7350">
        <w:t xml:space="preserve">, explicitado a seguir. </w:t>
      </w:r>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t xml:space="preserve"> adotam o termo “desenvolvimento da estratégia” por considerar que a formulação e implementação da estratégia como atividades indissociáveis. De fato, </w:t>
      </w:r>
      <w:r w:rsidR="00270212">
        <w:t>tal</w:t>
      </w:r>
      <w:r w:rsidR="00733A61">
        <w:t xml:space="preserve"> visão encontra respaldo na literatura crítica em relação à escola do “Design” estratégico </w:t>
      </w:r>
      <w:r w:rsidR="00733A61">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rsidR="00733A61">
        <w:fldChar w:fldCharType="separate"/>
      </w:r>
      <w:r w:rsidR="00733A61" w:rsidRPr="00733A61">
        <w:rPr>
          <w:noProof/>
        </w:rPr>
        <w:t xml:space="preserve">(MINTZBERG; </w:t>
      </w:r>
      <w:r w:rsidR="00733A61" w:rsidRPr="00733A61">
        <w:rPr>
          <w:noProof/>
        </w:rPr>
        <w:lastRenderedPageBreak/>
        <w:t>AHLSTRAND; LAMPEL, 2005)</w:t>
      </w:r>
      <w:r w:rsidR="00733A61">
        <w:fldChar w:fldCharType="end"/>
      </w:r>
      <w:r w:rsidR="00733A61">
        <w:t>, a qual critica a separação da</w:t>
      </w:r>
      <w:r w:rsidR="00285767">
        <w:t xml:space="preserve"> formulação </w:t>
      </w:r>
      <w:r w:rsidR="00733A61">
        <w:t>e implementação de iniciativas estratégicas.</w:t>
      </w:r>
      <w:r w:rsidR="00EF7350">
        <w:t xml:space="preserve"> </w:t>
      </w:r>
      <w:r w:rsidR="00733A61">
        <w:t xml:space="preserve"> </w:t>
      </w:r>
      <w:r w:rsidR="00EF7350">
        <w:t xml:space="preserve">Dyson et. al </w:t>
      </w:r>
      <w:r w:rsidR="00EF735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EF7350">
        <w:fldChar w:fldCharType="separate"/>
      </w:r>
      <w:r w:rsidR="00EF7350" w:rsidRPr="00A02539">
        <w:rPr>
          <w:noProof/>
        </w:rPr>
        <w:t>(2007)</w:t>
      </w:r>
      <w:r w:rsidR="00EF7350">
        <w:fldChar w:fldCharType="end"/>
      </w:r>
      <w:r w:rsidR="00EF7350">
        <w:t xml:space="preserve"> também evitam os termos “planejamento estratégico” pela sua associação com a criação de planos rígidos de longo prazo, e não utilizam o termo “gerenciamento estratégico” visto que o mesmo não evidencia o processo proativo e reflexivo</w:t>
      </w:r>
      <w:r w:rsidR="00203F10">
        <w:t xml:space="preserve"> prescrito por Dyson et. al </w:t>
      </w:r>
      <w:r w:rsidR="00203F1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203F10">
        <w:fldChar w:fldCharType="separate"/>
      </w:r>
      <w:r w:rsidR="00203F10" w:rsidRPr="00A02539">
        <w:rPr>
          <w:noProof/>
        </w:rPr>
        <w:t>(2007)</w:t>
      </w:r>
      <w:r w:rsidR="00203F10">
        <w:fldChar w:fldCharType="end"/>
      </w:r>
      <w:r w:rsidR="00203F10">
        <w:t>.</w:t>
      </w:r>
      <w:commentRangeEnd w:id="33"/>
      <w:r w:rsidR="00843C7A">
        <w:rPr>
          <w:rStyle w:val="Refdecomentrio"/>
        </w:rPr>
        <w:commentReference w:id="33"/>
      </w:r>
    </w:p>
    <w:p w14:paraId="1A91C38F" w14:textId="2CB12729" w:rsidR="004A75B2" w:rsidRDefault="00203F10" w:rsidP="00CD5FF0">
      <w:r>
        <w:t>Decisões estratégicas são o foco do processo de desenvolvimento de estratégia, porém não devem ser entendida</w:t>
      </w:r>
      <w:r w:rsidR="003A446F">
        <w:t>s</w:t>
      </w:r>
      <w:r>
        <w:t xml:space="preserve"> como uma categoria distinta em um extremo de um espectro de decisões operacionais, táticas e estratégicas. Ao invés disto, as decisões estratégicas pode</w:t>
      </w:r>
      <w:r w:rsidR="003A446F">
        <w:t xml:space="preserve">m ser definidas pela presença de um conjunto de características, como indica o </w:t>
      </w:r>
      <w:r w:rsidR="003A446F">
        <w:fldChar w:fldCharType="begin"/>
      </w:r>
      <w:r w:rsidR="003A446F">
        <w:instrText xml:space="preserve"> REF _Ref478472175 \h </w:instrText>
      </w:r>
      <w:r w:rsidR="003A446F">
        <w:fldChar w:fldCharType="separate"/>
      </w:r>
      <w:r w:rsidR="00743F02">
        <w:t xml:space="preserve">Quadro </w:t>
      </w:r>
      <w:r w:rsidR="00743F02">
        <w:rPr>
          <w:noProof/>
        </w:rPr>
        <w:t>3</w:t>
      </w:r>
      <w:r w:rsidR="003A446F">
        <w:fldChar w:fldCharType="end"/>
      </w:r>
      <w:r w:rsidR="003A446F">
        <w:t xml:space="preserve">. </w:t>
      </w:r>
      <w:r w:rsidR="0013681D">
        <w:t xml:space="preserve">Este conjunto inclui as seguintes características: i) Amplitude de Implicações; ii) Durabilidade e Irreversibilidade; iii) Incerteza e Delay; iv) Ausência de consenso; v) Mudança/ Ambiente Politizado </w:t>
      </w:r>
      <w:r w:rsidR="003A446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3A446F">
        <w:fldChar w:fldCharType="separate"/>
      </w:r>
      <w:r w:rsidR="003A446F" w:rsidRPr="00203F10">
        <w:rPr>
          <w:noProof/>
        </w:rPr>
        <w:t>(DYSON et al., 2007)</w:t>
      </w:r>
      <w:r w:rsidR="003A446F">
        <w:fldChar w:fldCharType="end"/>
      </w:r>
      <w:r w:rsidR="003A446F">
        <w:t>.</w:t>
      </w:r>
    </w:p>
    <w:p w14:paraId="65080F6D" w14:textId="4303AF44" w:rsidR="00F914AA" w:rsidRDefault="00F914AA" w:rsidP="00F914AA">
      <w:pPr>
        <w:pStyle w:val="Legenda"/>
      </w:pPr>
      <w:bookmarkStart w:id="34" w:name="_Ref478472175"/>
      <w:bookmarkStart w:id="35" w:name="_Toc482263853"/>
      <w:r>
        <w:t xml:space="preserve">Quadro </w:t>
      </w:r>
      <w:r w:rsidR="000A47A3">
        <w:fldChar w:fldCharType="begin"/>
      </w:r>
      <w:r w:rsidR="000A47A3">
        <w:instrText xml:space="preserve"> SEQ Quadro \* ARABIC </w:instrText>
      </w:r>
      <w:r w:rsidR="000A47A3">
        <w:fldChar w:fldCharType="separate"/>
      </w:r>
      <w:r w:rsidR="00743F02">
        <w:rPr>
          <w:noProof/>
        </w:rPr>
        <w:t>3</w:t>
      </w:r>
      <w:r w:rsidR="000A47A3">
        <w:rPr>
          <w:noProof/>
        </w:rPr>
        <w:fldChar w:fldCharType="end"/>
      </w:r>
      <w:bookmarkEnd w:id="34"/>
      <w:r>
        <w:t xml:space="preserve"> – Características de Decisões Estratégicas</w:t>
      </w:r>
      <w:bookmarkEnd w:id="35"/>
    </w:p>
    <w:tbl>
      <w:tblPr>
        <w:tblStyle w:val="Tabelacomgrade"/>
        <w:tblW w:w="9067" w:type="dxa"/>
        <w:tblLook w:val="04A0" w:firstRow="1" w:lastRow="0" w:firstColumn="1" w:lastColumn="0" w:noHBand="0" w:noVBand="1"/>
      </w:tblPr>
      <w:tblGrid>
        <w:gridCol w:w="1980"/>
        <w:gridCol w:w="7087"/>
      </w:tblGrid>
      <w:tr w:rsidR="00F914AA" w14:paraId="5BC56BFA" w14:textId="77777777" w:rsidTr="00D22FE8">
        <w:tc>
          <w:tcPr>
            <w:tcW w:w="1980" w:type="dxa"/>
            <w:vAlign w:val="center"/>
          </w:tcPr>
          <w:p w14:paraId="0144B792" w14:textId="77777777" w:rsidR="00F914AA" w:rsidRPr="00F914AA" w:rsidRDefault="00F914AA" w:rsidP="00AC6286">
            <w:pPr>
              <w:ind w:firstLine="0"/>
              <w:jc w:val="left"/>
              <w:rPr>
                <w:b/>
              </w:rPr>
            </w:pPr>
            <w:r w:rsidRPr="00F914AA">
              <w:rPr>
                <w:b/>
              </w:rPr>
              <w:t>Característica</w:t>
            </w:r>
          </w:p>
        </w:tc>
        <w:tc>
          <w:tcPr>
            <w:tcW w:w="7087" w:type="dxa"/>
            <w:vAlign w:val="center"/>
          </w:tcPr>
          <w:p w14:paraId="44430FE4" w14:textId="77777777" w:rsidR="00F914AA" w:rsidRPr="00F914AA" w:rsidRDefault="00F914AA" w:rsidP="00AC6286">
            <w:pPr>
              <w:ind w:firstLine="0"/>
              <w:jc w:val="left"/>
              <w:rPr>
                <w:b/>
              </w:rPr>
            </w:pPr>
            <w:r w:rsidRPr="00F914AA">
              <w:rPr>
                <w:b/>
              </w:rPr>
              <w:t>Definiç</w:t>
            </w:r>
            <w:r>
              <w:rPr>
                <w:b/>
              </w:rPr>
              <w:t>ão</w:t>
            </w:r>
          </w:p>
        </w:tc>
      </w:tr>
      <w:tr w:rsidR="00F914AA" w14:paraId="720B9394" w14:textId="77777777" w:rsidTr="00D22FE8">
        <w:tc>
          <w:tcPr>
            <w:tcW w:w="1980" w:type="dxa"/>
            <w:vAlign w:val="center"/>
          </w:tcPr>
          <w:p w14:paraId="3FCC4C6F" w14:textId="77777777" w:rsidR="00F914AA" w:rsidRDefault="00F914AA" w:rsidP="003C0300">
            <w:pPr>
              <w:spacing w:line="240" w:lineRule="auto"/>
              <w:ind w:firstLine="0"/>
              <w:jc w:val="left"/>
            </w:pPr>
            <w:r>
              <w:t>Amplitude das Implicações</w:t>
            </w:r>
          </w:p>
        </w:tc>
        <w:tc>
          <w:tcPr>
            <w:tcW w:w="7087" w:type="dxa"/>
            <w:vAlign w:val="center"/>
          </w:tcPr>
          <w:p w14:paraId="1B9D0668" w14:textId="77777777" w:rsidR="00F914AA" w:rsidRDefault="00F914AA" w:rsidP="003C0300">
            <w:pPr>
              <w:spacing w:line="240" w:lineRule="auto"/>
              <w:ind w:firstLine="0"/>
              <w:jc w:val="left"/>
            </w:pPr>
            <w:r>
              <w:t>A decisão em questão possui implicações de larga amplitude e escopo.</w:t>
            </w:r>
          </w:p>
        </w:tc>
      </w:tr>
      <w:tr w:rsidR="00F914AA" w14:paraId="47A68C89" w14:textId="77777777" w:rsidTr="00D22FE8">
        <w:tc>
          <w:tcPr>
            <w:tcW w:w="1980" w:type="dxa"/>
            <w:vAlign w:val="center"/>
          </w:tcPr>
          <w:p w14:paraId="41297FC3" w14:textId="77777777" w:rsidR="00F914AA" w:rsidRDefault="00F914AA" w:rsidP="003C0300">
            <w:pPr>
              <w:spacing w:line="240" w:lineRule="auto"/>
              <w:ind w:firstLine="0"/>
              <w:jc w:val="left"/>
            </w:pPr>
            <w:r>
              <w:t>Complexidade</w:t>
            </w:r>
          </w:p>
        </w:tc>
        <w:tc>
          <w:tcPr>
            <w:tcW w:w="7087" w:type="dxa"/>
            <w:vAlign w:val="center"/>
          </w:tcPr>
          <w:p w14:paraId="7017445D" w14:textId="77777777" w:rsidR="00F914AA" w:rsidRDefault="00F914AA" w:rsidP="003C0300">
            <w:pPr>
              <w:spacing w:line="240" w:lineRule="auto"/>
              <w:ind w:firstLine="0"/>
              <w:jc w:val="left"/>
            </w:pPr>
            <w:r>
              <w:t xml:space="preserve">O contexto da tomada de decisão é caracterizado por complexidade e alta </w:t>
            </w:r>
            <w:r w:rsidR="00F213DD">
              <w:t>interconectividade</w:t>
            </w:r>
            <w:r>
              <w:t>, demandando um tratamento integrado.</w:t>
            </w:r>
          </w:p>
        </w:tc>
      </w:tr>
      <w:tr w:rsidR="00D22FE8" w14:paraId="6B67121B" w14:textId="77777777" w:rsidTr="00D22FE8">
        <w:tc>
          <w:tcPr>
            <w:tcW w:w="1980" w:type="dxa"/>
            <w:vAlign w:val="center"/>
          </w:tcPr>
          <w:p w14:paraId="002D8427" w14:textId="67F910B5" w:rsidR="00D22FE8" w:rsidRDefault="00D22FE8" w:rsidP="003C0300">
            <w:pPr>
              <w:spacing w:line="240" w:lineRule="auto"/>
              <w:ind w:firstLine="0"/>
              <w:jc w:val="left"/>
            </w:pPr>
            <w:r>
              <w:t>Durabilidade</w:t>
            </w:r>
          </w:p>
        </w:tc>
        <w:tc>
          <w:tcPr>
            <w:tcW w:w="7087" w:type="dxa"/>
            <w:vAlign w:val="center"/>
          </w:tcPr>
          <w:p w14:paraId="6D337D9E" w14:textId="22E5C3C2" w:rsidR="00D22FE8" w:rsidRDefault="00D22FE8" w:rsidP="003C0300">
            <w:pPr>
              <w:spacing w:line="240" w:lineRule="auto"/>
              <w:ind w:firstLine="0"/>
              <w:jc w:val="left"/>
            </w:pPr>
            <w:r>
              <w:t>Os efeitos da decisão têm impacto perene.</w:t>
            </w:r>
          </w:p>
        </w:tc>
      </w:tr>
      <w:tr w:rsidR="00F914AA" w14:paraId="4651DBDB" w14:textId="77777777" w:rsidTr="00D22FE8">
        <w:tc>
          <w:tcPr>
            <w:tcW w:w="1980" w:type="dxa"/>
            <w:vAlign w:val="center"/>
          </w:tcPr>
          <w:p w14:paraId="5B6A3B36" w14:textId="5FE5F3B3" w:rsidR="00F914AA" w:rsidRDefault="00F914AA" w:rsidP="003C0300">
            <w:pPr>
              <w:spacing w:line="240" w:lineRule="auto"/>
              <w:ind w:firstLine="0"/>
              <w:jc w:val="left"/>
            </w:pPr>
            <w:r>
              <w:t>Irreversibilidade</w:t>
            </w:r>
          </w:p>
        </w:tc>
        <w:tc>
          <w:tcPr>
            <w:tcW w:w="7087" w:type="dxa"/>
            <w:vAlign w:val="center"/>
          </w:tcPr>
          <w:p w14:paraId="156E5F7C" w14:textId="48AF194F" w:rsidR="00F914AA" w:rsidRDefault="00F914AA" w:rsidP="003C0300">
            <w:pPr>
              <w:spacing w:line="240" w:lineRule="auto"/>
              <w:ind w:firstLine="0"/>
              <w:jc w:val="left"/>
            </w:pPr>
            <w:r>
              <w:t xml:space="preserve">Os efeitos da decisão </w:t>
            </w:r>
            <w:r w:rsidR="00D22FE8">
              <w:t>são possivelmente irreversíveis</w:t>
            </w:r>
            <w:r>
              <w:t xml:space="preserve">, com baixa </w:t>
            </w:r>
            <w:r w:rsidR="00D22FE8">
              <w:t>oportunidade</w:t>
            </w:r>
            <w:r>
              <w:t xml:space="preserve"> </w:t>
            </w:r>
            <w:r w:rsidR="00D22FE8">
              <w:t xml:space="preserve">para </w:t>
            </w:r>
            <w:r>
              <w:t>aprendizagem por tentativa e erro.</w:t>
            </w:r>
          </w:p>
        </w:tc>
      </w:tr>
      <w:tr w:rsidR="00D22FE8" w14:paraId="7F995240" w14:textId="77777777" w:rsidTr="00D22FE8">
        <w:tc>
          <w:tcPr>
            <w:tcW w:w="1980" w:type="dxa"/>
            <w:vAlign w:val="center"/>
          </w:tcPr>
          <w:p w14:paraId="03512B30" w14:textId="58A288B2" w:rsidR="00D22FE8" w:rsidRDefault="00D22FE8" w:rsidP="003C0300">
            <w:pPr>
              <w:spacing w:line="240" w:lineRule="auto"/>
              <w:ind w:firstLine="0"/>
              <w:jc w:val="left"/>
            </w:pPr>
            <w:r>
              <w:t>Incerteza</w:t>
            </w:r>
          </w:p>
        </w:tc>
        <w:tc>
          <w:tcPr>
            <w:tcW w:w="7087" w:type="dxa"/>
            <w:vAlign w:val="center"/>
          </w:tcPr>
          <w:p w14:paraId="5BF275AD" w14:textId="61C247C7" w:rsidR="00D22FE8" w:rsidRDefault="00D22FE8" w:rsidP="003C0300">
            <w:pPr>
              <w:spacing w:line="240" w:lineRule="auto"/>
              <w:ind w:firstLine="0"/>
              <w:jc w:val="left"/>
            </w:pPr>
            <w:r>
              <w:t>Há incerteza relacionada à decisão, crescente com o tempo.</w:t>
            </w:r>
          </w:p>
        </w:tc>
      </w:tr>
      <w:tr w:rsidR="00F914AA" w14:paraId="7335316B" w14:textId="77777777" w:rsidTr="00D22FE8">
        <w:tc>
          <w:tcPr>
            <w:tcW w:w="1980" w:type="dxa"/>
            <w:vAlign w:val="center"/>
          </w:tcPr>
          <w:p w14:paraId="4D6C4928" w14:textId="2140E258" w:rsidR="00F914AA" w:rsidRDefault="0013681D" w:rsidP="003C0300">
            <w:pPr>
              <w:spacing w:line="240" w:lineRule="auto"/>
              <w:ind w:firstLine="0"/>
              <w:jc w:val="left"/>
            </w:pPr>
            <w:r>
              <w:t>Delay</w:t>
            </w:r>
          </w:p>
        </w:tc>
        <w:tc>
          <w:tcPr>
            <w:tcW w:w="7087" w:type="dxa"/>
            <w:vAlign w:val="center"/>
          </w:tcPr>
          <w:p w14:paraId="4E3F7340" w14:textId="52F49610" w:rsidR="00F914AA" w:rsidRDefault="00F914AA" w:rsidP="003C0300">
            <w:pPr>
              <w:spacing w:line="240" w:lineRule="auto"/>
              <w:ind w:firstLine="0"/>
              <w:jc w:val="left"/>
            </w:pPr>
            <w:r>
              <w:t>Há um delay entre a decisão e seu</w:t>
            </w:r>
            <w:r w:rsidR="00D22FE8">
              <w:t>s</w:t>
            </w:r>
            <w:r>
              <w:t xml:space="preserve"> impacto</w:t>
            </w:r>
            <w:r w:rsidR="00D22FE8">
              <w:t>s.</w:t>
            </w:r>
          </w:p>
        </w:tc>
      </w:tr>
      <w:tr w:rsidR="00F914AA" w14:paraId="537949DF" w14:textId="77777777" w:rsidTr="00D22FE8">
        <w:tc>
          <w:tcPr>
            <w:tcW w:w="1980" w:type="dxa"/>
            <w:vAlign w:val="center"/>
          </w:tcPr>
          <w:p w14:paraId="5AB5C789" w14:textId="77777777" w:rsidR="00F914AA" w:rsidRDefault="00F914AA" w:rsidP="003C0300">
            <w:pPr>
              <w:spacing w:line="240" w:lineRule="auto"/>
              <w:ind w:firstLine="0"/>
              <w:jc w:val="left"/>
            </w:pPr>
            <w:r>
              <w:t>Não-Consenso</w:t>
            </w:r>
          </w:p>
        </w:tc>
        <w:tc>
          <w:tcPr>
            <w:tcW w:w="7087" w:type="dxa"/>
            <w:vAlign w:val="center"/>
          </w:tcPr>
          <w:p w14:paraId="0AB4C1BE" w14:textId="77777777" w:rsidR="00F914AA" w:rsidRDefault="00F914AA" w:rsidP="003C0300">
            <w:pPr>
              <w:spacing w:line="240" w:lineRule="auto"/>
              <w:ind w:firstLine="0"/>
              <w:jc w:val="left"/>
            </w:pPr>
            <w:r>
              <w:t>Não há consenso sobre a motivação e a direção da decisão</w:t>
            </w:r>
          </w:p>
        </w:tc>
      </w:tr>
      <w:tr w:rsidR="00F914AA" w14:paraId="5DF53C43" w14:textId="77777777" w:rsidTr="00D22FE8">
        <w:tc>
          <w:tcPr>
            <w:tcW w:w="1980" w:type="dxa"/>
            <w:vAlign w:val="center"/>
          </w:tcPr>
          <w:p w14:paraId="6F13E486" w14:textId="77777777" w:rsidR="00F914AA" w:rsidRDefault="0013681D" w:rsidP="003C0300">
            <w:pPr>
              <w:spacing w:line="240" w:lineRule="auto"/>
              <w:ind w:firstLine="0"/>
              <w:jc w:val="left"/>
            </w:pPr>
            <w:r>
              <w:t>Ambiente de Mudança</w:t>
            </w:r>
          </w:p>
        </w:tc>
        <w:tc>
          <w:tcPr>
            <w:tcW w:w="7087" w:type="dxa"/>
            <w:vAlign w:val="center"/>
          </w:tcPr>
          <w:p w14:paraId="6932D3D3" w14:textId="77777777" w:rsidR="00F914AA" w:rsidRDefault="00F914AA" w:rsidP="003C0300">
            <w:pPr>
              <w:spacing w:line="240" w:lineRule="auto"/>
              <w:ind w:firstLine="0"/>
              <w:jc w:val="left"/>
            </w:pPr>
            <w:r>
              <w:t>Desafiam o Status Quo, e criam um ambiente politizado onde a mudança é contestada.</w:t>
            </w:r>
          </w:p>
        </w:tc>
      </w:tr>
    </w:tbl>
    <w:p w14:paraId="2415C4C9" w14:textId="04DA7B04" w:rsidR="004A75B2" w:rsidRDefault="00F914AA" w:rsidP="003A446F">
      <w:pPr>
        <w:ind w:firstLine="0"/>
        <w:jc w:val="center"/>
      </w:pPr>
      <w:r>
        <w:t xml:space="preserve">Fonte: Elaborado pelo autor </w:t>
      </w:r>
      <w:r w:rsidR="00D22FE8">
        <w:t>a partir de</w:t>
      </w:r>
      <w:r>
        <w:t xml:space="preserve">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00102893" w:rsidRPr="00102893">
        <w:rPr>
          <w:noProof/>
        </w:rPr>
        <w:t>(2007)</w:t>
      </w:r>
      <w:r>
        <w:fldChar w:fldCharType="end"/>
      </w:r>
      <w:r w:rsidR="00102893">
        <w:t>.</w:t>
      </w:r>
    </w:p>
    <w:p w14:paraId="722B22D1" w14:textId="68DA4EB9" w:rsidR="002F67F5" w:rsidRDefault="0013681D" w:rsidP="0093529F">
      <w:r>
        <w:t xml:space="preserve">Considerando estas características das decisões estratégicas,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13681D">
        <w:rPr>
          <w:noProof/>
        </w:rPr>
        <w:t>(2007)</w:t>
      </w:r>
      <w:r>
        <w:fldChar w:fldCharType="end"/>
      </w:r>
      <w:r>
        <w:t xml:space="preserve"> conc</w:t>
      </w:r>
      <w:r w:rsidR="00270212">
        <w:t>ebem</w:t>
      </w:r>
      <w:r>
        <w:t xml:space="preserve"> o processo de desenvolvimento da estratégia</w:t>
      </w:r>
      <w:r w:rsidR="00793BDB">
        <w:t xml:space="preserve"> </w:t>
      </w:r>
      <w:r>
        <w:t xml:space="preserve">como </w:t>
      </w:r>
      <w:r w:rsidR="002F67F5">
        <w:t xml:space="preserve">um conjunto de </w:t>
      </w:r>
      <w:r w:rsidR="00793BDB">
        <w:t xml:space="preserve">ciclos de </w:t>
      </w:r>
      <w:r w:rsidR="002F67F5">
        <w:t>aprendizagem. O primeiro, e mais visível, trata-se de</w:t>
      </w:r>
      <w:r>
        <w:t xml:space="preserve"> </w:t>
      </w:r>
      <w:r w:rsidR="002F67F5">
        <w:t xml:space="preserve">um loop de aprendizagem que envolve a Definição de Direção e Objetivos Estratégicos, Implementação de Mudanças Estratégicas, sujeitas aos recursos disponíveis, gestão da organização, sujeita a inputs incontroláveis, e a aprendizagem a partir da performance </w:t>
      </w:r>
      <w:r w:rsidR="002F67F5" w:rsidRPr="002F67F5">
        <w:rPr>
          <w:i/>
        </w:rPr>
        <w:t>real</w:t>
      </w:r>
      <w:r w:rsidR="002F67F5">
        <w:t xml:space="preserve"> do sistema. Neste</w:t>
      </w:r>
      <w:r w:rsidR="003C0300">
        <w:t xml:space="preserve"> ciclo</w:t>
      </w:r>
      <w:r w:rsidR="002F67F5">
        <w:t xml:space="preserve">, a empresa desenvolve sua estratégia </w:t>
      </w:r>
      <w:r w:rsidR="002F67F5">
        <w:lastRenderedPageBreak/>
        <w:t>aplicando seus planos ao mundo real e ajustando sua estratégia de</w:t>
      </w:r>
      <w:r w:rsidR="0093529F">
        <w:t xml:space="preserve"> acordo com os seus resultados. </w:t>
      </w:r>
      <w:r w:rsidR="0093529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93529F">
        <w:fldChar w:fldCharType="separate"/>
      </w:r>
      <w:r w:rsidR="0093529F" w:rsidRPr="00F914AA">
        <w:rPr>
          <w:noProof/>
        </w:rPr>
        <w:t>(DYSON et al., 2007)</w:t>
      </w:r>
      <w:r w:rsidR="0093529F">
        <w:fldChar w:fldCharType="end"/>
      </w:r>
      <w:r w:rsidR="0093529F">
        <w:t>.</w:t>
      </w:r>
    </w:p>
    <w:p w14:paraId="7BE396EC" w14:textId="15264F84" w:rsidR="00CA4F77" w:rsidRDefault="00CA4F77" w:rsidP="00CA4F77">
      <w:r>
        <w:t xml:space="preserve">Tal loop de aprendizagem é definitivamente necessário, porém igualmente insuficiente. Senge </w:t>
      </w:r>
      <w:r>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fldChar w:fldCharType="separate"/>
      </w:r>
      <w:r w:rsidRPr="00632BE6">
        <w:rPr>
          <w:noProof/>
        </w:rPr>
        <w:t>(1995)</w:t>
      </w:r>
      <w:r>
        <w:fldChar w:fldCharType="end"/>
      </w:r>
      <w:r>
        <w:t xml:space="preserve"> identifica este pro</w:t>
      </w:r>
      <w:r w:rsidR="008936CC">
        <w:t>blema como um dilema:</w:t>
      </w:r>
    </w:p>
    <w:p w14:paraId="6521C442" w14:textId="612B7D4C" w:rsidR="008936CC" w:rsidRPr="00CA4F77" w:rsidRDefault="008936CC" w:rsidP="008936CC">
      <w:pPr>
        <w:ind w:left="1416"/>
        <w:rPr>
          <w:sz w:val="22"/>
          <w:szCs w:val="22"/>
        </w:rPr>
      </w:pPr>
      <w:r w:rsidRPr="00632BE6">
        <w:rPr>
          <w:sz w:val="22"/>
        </w:rPr>
        <w:t>“Aqui está o grande dilema que confronta as organizações: nós aprendemos melhor a partir da experiência, mas nunca diretamente experimentamos as consequências de muitas das nossas mais importantes decisões. As decisões mais críticas realizadas nas organizações têm consequências amplas que se propagam por anos ou décadas”.</w:t>
      </w:r>
      <w:r>
        <w:rPr>
          <w:sz w:val="22"/>
        </w:rPr>
        <w:t xml:space="preserve"> </w:t>
      </w:r>
      <w:r w:rsidRPr="00632BE6">
        <w:rPr>
          <w:sz w:val="22"/>
          <w:szCs w:val="22"/>
        </w:rPr>
        <w:fldChar w:fldCharType="begin" w:fldLock="1"/>
      </w:r>
      <w:r w:rsidR="00810566">
        <w:rPr>
          <w:sz w:val="22"/>
          <w:szCs w:val="22"/>
        </w:rPr>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locator" : "23", "uris" : [ "http://www.mendeley.com/documents/?uuid=337fd2f0-bba4-4789-9938-d707f511b54a" ] } ], "mendeley" : { "formattedCitation" : "(SENGE et al., 1995, p. 23)", "plainTextFormattedCitation" : "(SENGE et al., 1995, p. 23)", "previouslyFormattedCitation" : "(SENGE et al., 1995, p. 23)" }, "properties" : {  }, "schema" : "https://github.com/citation-style-language/schema/raw/master/csl-citation.json" }</w:instrText>
      </w:r>
      <w:r w:rsidRPr="00632BE6">
        <w:rPr>
          <w:sz w:val="22"/>
          <w:szCs w:val="22"/>
        </w:rPr>
        <w:fldChar w:fldCharType="separate"/>
      </w:r>
      <w:r w:rsidRPr="00632BE6">
        <w:rPr>
          <w:noProof/>
          <w:sz w:val="22"/>
          <w:szCs w:val="22"/>
        </w:rPr>
        <w:t>(SENGE et al., 1995, p. 23)</w:t>
      </w:r>
      <w:r w:rsidRPr="00632BE6">
        <w:rPr>
          <w:sz w:val="22"/>
          <w:szCs w:val="22"/>
        </w:rPr>
        <w:fldChar w:fldCharType="end"/>
      </w:r>
      <w:r w:rsidRPr="00632BE6">
        <w:rPr>
          <w:sz w:val="22"/>
          <w:szCs w:val="22"/>
        </w:rPr>
        <w:t>.</w:t>
      </w:r>
    </w:p>
    <w:p w14:paraId="5B7300CD" w14:textId="3230740B" w:rsidR="002F67F5" w:rsidRDefault="006A0381" w:rsidP="002F67F5">
      <w:r>
        <w:t>O d</w:t>
      </w:r>
      <w:r w:rsidR="008936CC">
        <w:t xml:space="preserve">ilema identificado por Senge </w:t>
      </w:r>
      <w:r w:rsidR="008936CC">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rsidR="008936CC">
        <w:fldChar w:fldCharType="separate"/>
      </w:r>
      <w:r w:rsidR="008936CC" w:rsidRPr="00632BE6">
        <w:rPr>
          <w:noProof/>
        </w:rPr>
        <w:t>(1995)</w:t>
      </w:r>
      <w:r w:rsidR="008936CC">
        <w:fldChar w:fldCharType="end"/>
      </w:r>
      <w:r w:rsidR="008936CC">
        <w:t xml:space="preserve"> implica que a</w:t>
      </w:r>
      <w:r w:rsidR="0043063D">
        <w:t xml:space="preserve">lterar </w:t>
      </w:r>
      <w:r w:rsidR="008936CC">
        <w:t>uma</w:t>
      </w:r>
      <w:r w:rsidR="0043063D">
        <w:t xml:space="preserve"> estratégia apenas após a constatação de um efeito indesejável observado pode levar a organização a apenas mudar quando a mesma se encontra em um rumo irrecuperável. </w:t>
      </w:r>
      <w:r w:rsidR="00E96BB4">
        <w:t>Por este motivo,</w:t>
      </w:r>
      <w:r w:rsidR="0043063D">
        <w:t xml:space="preserve"> um processo de desenvolvimento da estratégia efetivo necessita de um mecanismo de aprendizagem proativo, o qual envolverá antecipar possíveis futuros, </w:t>
      </w:r>
      <w:r w:rsidR="00E96BB4">
        <w:t>desenvolver opções estratégicas</w:t>
      </w:r>
      <w:r w:rsidR="0043063D">
        <w:t xml:space="preserve"> e testar o seu possível impacto.</w:t>
      </w:r>
      <w:r w:rsidR="002F67F5">
        <w:t xml:space="preserve"> </w:t>
      </w:r>
      <w:r w:rsidR="00102893">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102893">
        <w:fldChar w:fldCharType="separate"/>
      </w:r>
      <w:r w:rsidR="00102893" w:rsidRPr="00F914AA">
        <w:rPr>
          <w:noProof/>
        </w:rPr>
        <w:t>(DYSON et al., 2007)</w:t>
      </w:r>
      <w:r w:rsidR="00102893">
        <w:fldChar w:fldCharType="end"/>
      </w:r>
      <w:r w:rsidR="00102893">
        <w:t>.</w:t>
      </w:r>
    </w:p>
    <w:p w14:paraId="6D4D94C7" w14:textId="033B3375" w:rsidR="00A672C9" w:rsidRDefault="00CA0619" w:rsidP="00A765BA">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suppress-author" : 1, "uris" : [ "http://www.mendeley.com/documents/?uuid=e662ee86-59b0-4974-be2e-3cd1ae4beb20" ] } ], "mendeley" : { "formattedCitation" : "(2007, p. 21)", "plainTextFormattedCitation" : "(2007, p. 21)", "previouslyFormattedCitation" : "(2007, p. 21)" }, "properties" : {  }, "schema" : "https://github.com/citation-style-language/schema/raw/master/csl-citation.json" }</w:instrText>
      </w:r>
      <w:r>
        <w:fldChar w:fldCharType="separate"/>
      </w:r>
      <w:r w:rsidR="00361103" w:rsidRPr="00361103">
        <w:rPr>
          <w:noProof/>
        </w:rPr>
        <w:t>(2007, p. 21)</w:t>
      </w:r>
      <w:r>
        <w:fldChar w:fldCharType="end"/>
      </w:r>
      <w:r>
        <w:t xml:space="preserve"> propõe atributos </w:t>
      </w:r>
      <w:r w:rsidR="00361103">
        <w:t>de efetividade de um</w:t>
      </w:r>
      <w:r>
        <w:t xml:space="preserve"> processo de desenvolvimento da estratégia</w:t>
      </w:r>
      <w:r w:rsidR="00361103">
        <w:t xml:space="preserve">. Dentre estes atributos, propõe-se que a etapa de avaliação estratégica será efetiva caso não apenas realize uma avaliação financeira, mas </w:t>
      </w:r>
      <w:r w:rsidR="005F72FE">
        <w:t xml:space="preserve">comtemple uma “avaliação multidimensional incorporando risco e incerteza”. </w:t>
      </w:r>
      <w:r w:rsidR="005F72FE">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uris" : [ "http://www.mendeley.com/documents/?uuid=e662ee86-59b0-4974-be2e-3cd1ae4beb20" ] } ], "mendeley" : { "formattedCitation" : "(DYSON et al., 2007, p. 21)", "plainTextFormattedCitation" : "(DYSON et al., 2007, p. 21)", "previouslyFormattedCitation" : "(DYSON et al., 2007, p. 21)" }, "properties" : {  }, "schema" : "https://github.com/citation-style-language/schema/raw/master/csl-citation.json" }</w:instrText>
      </w:r>
      <w:r w:rsidR="005F72FE">
        <w:fldChar w:fldCharType="separate"/>
      </w:r>
      <w:r w:rsidR="005F72FE" w:rsidRPr="005F72FE">
        <w:rPr>
          <w:noProof/>
        </w:rPr>
        <w:t>(DYSON et al., 2007, p. 21)</w:t>
      </w:r>
      <w:r w:rsidR="005F72FE">
        <w:fldChar w:fldCharType="end"/>
      </w:r>
      <w:r w:rsidR="005F72FE">
        <w:t>.</w:t>
      </w:r>
      <w:r w:rsidR="00A672C9">
        <w:t xml:space="preserve"> </w:t>
      </w:r>
    </w:p>
    <w:p w14:paraId="29062F33" w14:textId="66171A28" w:rsidR="00793BDB" w:rsidRDefault="00793BDB" w:rsidP="00793BDB">
      <w:pPr>
        <w:rPr>
          <w:spacing w:val="-4"/>
        </w:rPr>
      </w:pPr>
      <w:r>
        <w:rPr>
          <w:spacing w:val="-4"/>
        </w:rPr>
        <w:t xml:space="preserve">Considerar a incerteza de modo inapropriado na avaliação de decisões estratégicas pode ter resultados indesejáveis para as empres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id" : "ITEM-2", "itemData" : { "author" : [ { "dropping-particle" : "", "family" : "Schoemaker", "given" : "P J", "non-dropping-particle" : "", "parse-names" : false, "suffix" : "" } ], "container-title" : "Sloan management review", "id" : "ITEM-2", "issue" : "2", "issued" : { "date-parts" : [ [ "1995" ] ] }, "page" : "25", "title" : "Scenario planning: a tool for strategic thinking", "type" : "article-journal", "volume" : "36" }, "uris" : [ "http://www.mendeley.com/documents/?uuid=25ac4895-745e-462d-b4f3-234a77dd1e7d" ] } ], "mendeley" : { "formattedCitation" : "(SCHOEMAKER, 1995; WACK, 1985)", "plainTextFormattedCitation" : "(SCHOEMAKER, 1995; WACK, 1985)", "previouslyFormattedCitation" : "(SCHOEMAKER, 1995; WACK, 1985)" }, "properties" : {  }, "schema" : "https://github.com/citation-style-language/schema/raw/master/csl-citation.json" }</w:instrText>
      </w:r>
      <w:r>
        <w:rPr>
          <w:spacing w:val="-4"/>
        </w:rPr>
        <w:fldChar w:fldCharType="separate"/>
      </w:r>
      <w:r w:rsidRPr="008D0B54">
        <w:rPr>
          <w:noProof/>
          <w:spacing w:val="-4"/>
        </w:rPr>
        <w:t>(SCHOEMAKER, 1995; WACK, 1985)</w:t>
      </w:r>
      <w:r>
        <w:rPr>
          <w:spacing w:val="-4"/>
        </w:rPr>
        <w:fldChar w:fldCharType="end"/>
      </w:r>
      <w:r>
        <w:rPr>
          <w:spacing w:val="-4"/>
        </w:rPr>
        <w:t xml:space="preserve">. Ainda assim, é possível observar que empresas e governos subestimam o impacto de incertezas em momentos de crise ou transição. Um exemplo foi a crise do petróleo. Previsões realizadas em 1973 até o início de 1974 não visualizaram incialmente a agressiva queda de demanda de petróleo, e em seguida interpretaram incorretamente a severa recessão que viria após tal evento.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 xml:space="preserve">. Como mostra a </w:t>
      </w:r>
      <w:r>
        <w:rPr>
          <w:spacing w:val="-4"/>
        </w:rPr>
        <w:fldChar w:fldCharType="begin"/>
      </w:r>
      <w:r>
        <w:rPr>
          <w:spacing w:val="-4"/>
        </w:rPr>
        <w:instrText xml:space="preserve"> REF _Ref471827157 \h </w:instrText>
      </w:r>
      <w:r>
        <w:rPr>
          <w:spacing w:val="-4"/>
        </w:rPr>
      </w:r>
      <w:r>
        <w:rPr>
          <w:spacing w:val="-4"/>
        </w:rPr>
        <w:fldChar w:fldCharType="separate"/>
      </w:r>
      <w:r w:rsidR="00743F02">
        <w:t xml:space="preserve">Figura </w:t>
      </w:r>
      <w:r w:rsidR="00743F02">
        <w:rPr>
          <w:noProof/>
        </w:rPr>
        <w:t>5</w:t>
      </w:r>
      <w:r>
        <w:rPr>
          <w:spacing w:val="-4"/>
        </w:rPr>
        <w:fldChar w:fldCharType="end"/>
      </w:r>
      <w:r>
        <w:rPr>
          <w:spacing w:val="-4"/>
        </w:rPr>
        <w:t xml:space="preserve">, esta situação demonstra que a demanda real de petróleo em uma situação de crise posicionou-se fora dos limites de previsão estimados. Considerando este contexto, utilizar previsões para a tomada de decisão que afetam o longo prazo em situações de incerteza, pode levar a decisões equivocad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w:t>
      </w:r>
    </w:p>
    <w:p w14:paraId="6D4D9376" w14:textId="242F5494" w:rsidR="00793BDB" w:rsidRDefault="00793BDB" w:rsidP="00793BDB">
      <w:pPr>
        <w:pStyle w:val="Legenda"/>
      </w:pPr>
      <w:bookmarkStart w:id="36" w:name="_Ref471827157"/>
      <w:bookmarkStart w:id="37" w:name="_Toc479347014"/>
      <w:bookmarkStart w:id="38" w:name="_Toc482263874"/>
      <w:r>
        <w:lastRenderedPageBreak/>
        <w:t xml:space="preserve">Figura </w:t>
      </w:r>
      <w:r w:rsidR="000A47A3">
        <w:fldChar w:fldCharType="begin"/>
      </w:r>
      <w:r w:rsidR="000A47A3">
        <w:instrText xml:space="preserve"> SEQ Figura \* ARABIC </w:instrText>
      </w:r>
      <w:r w:rsidR="000A47A3">
        <w:fldChar w:fldCharType="separate"/>
      </w:r>
      <w:r w:rsidR="00743F02">
        <w:rPr>
          <w:noProof/>
        </w:rPr>
        <w:t>5</w:t>
      </w:r>
      <w:r w:rsidR="000A47A3">
        <w:rPr>
          <w:noProof/>
        </w:rPr>
        <w:fldChar w:fldCharType="end"/>
      </w:r>
      <w:bookmarkEnd w:id="36"/>
      <w:r>
        <w:t xml:space="preserve"> – Previsões e Comportamento real da demanda de petróleo</w:t>
      </w:r>
      <w:bookmarkEnd w:id="37"/>
      <w:bookmarkEnd w:id="38"/>
    </w:p>
    <w:p w14:paraId="541F1133" w14:textId="77777777" w:rsidR="00793BDB" w:rsidRDefault="00793BDB" w:rsidP="00793BDB">
      <w:pPr>
        <w:jc w:val="center"/>
        <w:rPr>
          <w:spacing w:val="-4"/>
        </w:rPr>
      </w:pPr>
      <w:r w:rsidRPr="00097BC2">
        <w:rPr>
          <w:noProof/>
          <w:spacing w:val="-4"/>
        </w:rPr>
        <w:drawing>
          <wp:inline distT="0" distB="0" distL="0" distR="0" wp14:anchorId="5309308D" wp14:editId="229882D1">
            <wp:extent cx="2291938" cy="2422908"/>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319572" cy="2452122"/>
                    </a:xfrm>
                    <a:prstGeom prst="rect">
                      <a:avLst/>
                    </a:prstGeom>
                  </pic:spPr>
                </pic:pic>
              </a:graphicData>
            </a:graphic>
          </wp:inline>
        </w:drawing>
      </w:r>
    </w:p>
    <w:p w14:paraId="46E3AAC4" w14:textId="035C5E9D" w:rsidR="00793BDB" w:rsidRDefault="00793BDB" w:rsidP="00793BDB">
      <w:pPr>
        <w:jc w:val="center"/>
        <w:rPr>
          <w:spacing w:val="-4"/>
        </w:rPr>
      </w:pPr>
      <w:r>
        <w:rPr>
          <w:spacing w:val="-4"/>
        </w:rPr>
        <w:t xml:space="preserve">Fonte: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5", "uris" : [ "http://www.mendeley.com/documents/?uuid=ce00b288-8dc3-4ab0-9326-7364fef01252" ] } ], "mendeley" : { "formattedCitation" : "(WACK, 1985, p. 75)", "plainTextFormattedCitation" : "(WACK, 1985, p. 75)", "previouslyFormattedCitation" : "(WACK, 1985, p. 75)" }, "properties" : {  }, "schema" : "https://github.com/citation-style-language/schema/raw/master/csl-citation.json" }</w:instrText>
      </w:r>
      <w:r>
        <w:rPr>
          <w:spacing w:val="-4"/>
        </w:rPr>
        <w:fldChar w:fldCharType="separate"/>
      </w:r>
      <w:r w:rsidRPr="00097BC2">
        <w:rPr>
          <w:noProof/>
          <w:spacing w:val="-4"/>
        </w:rPr>
        <w:t>(WACK, 1985, p. 75)</w:t>
      </w:r>
      <w:r>
        <w:rPr>
          <w:spacing w:val="-4"/>
        </w:rPr>
        <w:fldChar w:fldCharType="end"/>
      </w:r>
    </w:p>
    <w:p w14:paraId="5AD23409" w14:textId="3E044E7B" w:rsidR="00793BDB" w:rsidRDefault="00793BDB" w:rsidP="00793BDB">
      <w:r>
        <w:rPr>
          <w:spacing w:val="-4"/>
        </w:rPr>
        <w:t xml:space="preserve">Outro exemplo conhecido e paradoxal é o caso da Kodak. Este exemplo adiciona a sutileza que a incerteza, normalmente imaginada como um fator externo à empresa também está </w:t>
      </w:r>
      <w:r>
        <w:rPr>
          <w:i/>
          <w:spacing w:val="-4"/>
        </w:rPr>
        <w:t xml:space="preserve">dentro </w:t>
      </w:r>
      <w:r>
        <w:rPr>
          <w:spacing w:val="-4"/>
        </w:rPr>
        <w:t xml:space="preserve">da empresa. Em um artigo publicado na </w:t>
      </w:r>
      <w:r>
        <w:rPr>
          <w:i/>
          <w:spacing w:val="-4"/>
        </w:rPr>
        <w:t xml:space="preserve">Harvard Business Review </w:t>
      </w:r>
      <w:r>
        <w:rPr>
          <w:spacing w:val="-4"/>
        </w:rPr>
        <w:t xml:space="preserve">em 1997, o investimento anual da Kodak de 500 milhões de dólares em tecnologia foi citado como uma grande aposta com o objetivo de mudar a maneira pela qual as pessoas criam, armazenam e compartilham fot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Pr>
          <w:spacing w:val="-4"/>
        </w:rPr>
        <w:fldChar w:fldCharType="separate"/>
      </w:r>
      <w:r w:rsidRPr="00417381">
        <w:rPr>
          <w:noProof/>
          <w:spacing w:val="-4"/>
        </w:rPr>
        <w:t>(COURTNEY; KIRKLAND; VIGUERIE, 1997)</w:t>
      </w:r>
      <w:r>
        <w:rPr>
          <w:spacing w:val="-4"/>
        </w:rPr>
        <w:fldChar w:fldCharType="end"/>
      </w:r>
      <w:r>
        <w:rPr>
          <w:spacing w:val="-4"/>
        </w:rPr>
        <w:t xml:space="preserve">. Mais tarde, a falência da Kodak mostrou que uma tecnologia criada na própria empresa (a fotografia digital) foi capaz de destruir seu modelo de negócio. </w:t>
      </w:r>
      <w:r>
        <w:rPr>
          <w:spacing w:val="-4"/>
        </w:rPr>
        <w:fldChar w:fldCharType="begin" w:fldLock="1"/>
      </w:r>
      <w:r w:rsidR="00810566">
        <w:rPr>
          <w:spacing w:val="-4"/>
        </w:rPr>
        <w:instrText>ADDIN CSL_CITATION { "citationItems" : [ { "id" : "ITEM-1", "itemData" : { "URL" : "http://www.forbes.com/sites/chunkamui/2012/01/18/how-kodak-failed/", "abstract" : "A new book by Vince Barabba, a former Kodak executive, offers insight on the choices that set Kodak on the path to bankruptcy. Barabba\u2019s book, \u201cThe Decision Loom: A Design for Interactive Decision-Making in Organizations,\u201d also offers sage advice for how other organizations grappling with disruptive technologies might avoid their own Kodak moments.", "accessed" : { "date-parts" : [ [ "2017", "3", "17" ] ] }, "author" : [ { "dropping-particle" : "", "family" : "Mui", "given" : "Chunka", "non-dropping-particle" : "", "parse-names" : false, "suffix" : "" } ], "container-title" : "Forbes", "id" : "ITEM-1", "issued" : { "date-parts" : [ [ "2012" ] ] }, "page" : "3", "title" : "How Kodak Failed", "type" : "webpage" }, "uris" : [ "http://www.mendeley.com/documents/?uuid=d10cd3fd-ebdb-4184-b206-3075ea76404e" ] } ], "mendeley" : { "formattedCitation" : "(MUI, 2012)", "plainTextFormattedCitation" : "(MUI, 2012)", "previouslyFormattedCitation" : "(MUI, 2012)" }, "properties" : {  }, "schema" : "https://github.com/citation-style-language/schema/raw/master/csl-citation.json" }</w:instrText>
      </w:r>
      <w:r>
        <w:rPr>
          <w:spacing w:val="-4"/>
        </w:rPr>
        <w:fldChar w:fldCharType="separate"/>
      </w:r>
      <w:r w:rsidRPr="008B31D5">
        <w:rPr>
          <w:noProof/>
          <w:spacing w:val="-4"/>
        </w:rPr>
        <w:t>(MUI, 2012)</w:t>
      </w:r>
      <w:r>
        <w:rPr>
          <w:spacing w:val="-4"/>
        </w:rPr>
        <w:fldChar w:fldCharType="end"/>
      </w:r>
      <w:r>
        <w:rPr>
          <w:spacing w:val="-4"/>
        </w:rPr>
        <w:t xml:space="preserve">. Atualmente, a Kodak é citada como um caso de falha estratégica em reconhecer oportunidades em situações de disrupção e incerteza. Uma prova de que o desfecho trágico da Kodak poderia ter sido diferente é a trajetória da Fuji Film, a qual explorou novos negócios, levando-a a faturar mais de 20 bilhões de dólares anualmente. </w:t>
      </w:r>
      <w:r>
        <w:rPr>
          <w:spacing w:val="-4"/>
        </w:rPr>
        <w:fldChar w:fldCharType="begin" w:fldLock="1"/>
      </w:r>
      <w:r w:rsidR="00810566">
        <w:rPr>
          <w:spacing w:val="-4"/>
        </w:rPr>
        <w:instrText>ADDIN CSL_CITATION { "citationItems" : [ { "id" : "ITEM-1", "itemData" : { "URL" : "https://hbr.org/2016/07/kodaks-downfall-wasnt-about-technology", "accessed" : { "date-parts" : [ [ "2017", "3", "16" ] ] }, "author" : [ { "dropping-particle" : "", "family" : "Anthony", "given" : "Scott", "non-dropping-particle" : "", "parse-names" : false, "suffix" : "" } ], "container-title" : "Harvard Business Review", "id" : "ITEM-1", "issued" : { "date-parts" : [ [ "2016" ] ] }, "title" : "Kodak\u2019s Downfall Wasn\u2019t About Technology", "type" : "webpage" }, "uris" : [ "http://www.mendeley.com/documents/?uuid=77523475-80ba-4f03-9028-0ee23ee2f87a" ] } ], "mendeley" : { "formattedCitation" : "(ANTHONY, 2016)", "plainTextFormattedCitation" : "(ANTHONY, 2016)", "previouslyFormattedCitation" : "(ANTHONY, 2016)" }, "properties" : {  }, "schema" : "https://github.com/citation-style-language/schema/raw/master/csl-citation.json" }</w:instrText>
      </w:r>
      <w:r>
        <w:rPr>
          <w:spacing w:val="-4"/>
        </w:rPr>
        <w:fldChar w:fldCharType="separate"/>
      </w:r>
      <w:r w:rsidRPr="008B31D5">
        <w:rPr>
          <w:noProof/>
          <w:spacing w:val="-4"/>
        </w:rPr>
        <w:t>(ANTHONY, 2016)</w:t>
      </w:r>
      <w:r>
        <w:rPr>
          <w:spacing w:val="-4"/>
        </w:rPr>
        <w:fldChar w:fldCharType="end"/>
      </w:r>
      <w:r>
        <w:rPr>
          <w:spacing w:val="-4"/>
        </w:rPr>
        <w:t>.</w:t>
      </w:r>
    </w:p>
    <w:p w14:paraId="545194B2" w14:textId="749387EB" w:rsidR="0027117A" w:rsidRDefault="00A672C9" w:rsidP="00A672C9">
      <w:r>
        <w:t>Esta seção apresentou conceitos e diretrizes gerais para o desenvolvimento da estratégia, indicando que este processo deve levar em consideração a incerteza inerente às decisões estratégicas. No entanto, ainda é necessária uma definição sobre o que é “incerteza”, para então poder endereçá-la de maneira adequada. Este é o papel da seção seguinte.</w:t>
      </w:r>
    </w:p>
    <w:p w14:paraId="58C25AFC" w14:textId="77777777" w:rsidR="00B66EFC" w:rsidRDefault="00A10A24" w:rsidP="00C861A3">
      <w:pPr>
        <w:pStyle w:val="Ttulo3"/>
      </w:pPr>
      <w:bookmarkStart w:id="39" w:name="_Toc502855255"/>
      <w:r>
        <w:t>Níveis de Incerteza</w:t>
      </w:r>
      <w:r w:rsidR="00573AAD">
        <w:t xml:space="preserve"> e Incerteza Profunda</w:t>
      </w:r>
      <w:bookmarkEnd w:id="39"/>
    </w:p>
    <w:p w14:paraId="5724491B" w14:textId="2AA15521" w:rsidR="00384AF5" w:rsidRPr="00D856A1" w:rsidRDefault="004E546A" w:rsidP="00FC4AE0">
      <w:pPr>
        <w:rPr>
          <w:bCs/>
          <w:color w:val="000000"/>
          <w:szCs w:val="18"/>
        </w:rPr>
      </w:pPr>
      <w:r>
        <w:lastRenderedPageBreak/>
        <w:t>A tomada de decisão em situações de incerteza</w:t>
      </w:r>
      <w:r w:rsidR="004460C3">
        <w:t xml:space="preserve"> profunda</w:t>
      </w:r>
      <w:r>
        <w:t xml:space="preserve"> (conhecida como </w:t>
      </w:r>
      <w:r w:rsidRPr="00BC5B27">
        <w:rPr>
          <w:i/>
        </w:rPr>
        <w:t xml:space="preserve">Decision Making Under </w:t>
      </w:r>
      <w:r w:rsidR="004460C3">
        <w:rPr>
          <w:i/>
        </w:rPr>
        <w:t xml:space="preserve">Deep </w:t>
      </w:r>
      <w:r w:rsidRPr="00BC5B27">
        <w:rPr>
          <w:i/>
        </w:rPr>
        <w:t>Uncertainty</w:t>
      </w:r>
      <w:r>
        <w:t xml:space="preserve">) é um tipo particular de problemas complexos (ou, </w:t>
      </w:r>
      <w:r w:rsidRPr="00BC5B27">
        <w:rPr>
          <w:i/>
        </w:rPr>
        <w:t>wicked problems</w:t>
      </w:r>
      <w:r>
        <w:t xml:space="preserve">). </w:t>
      </w:r>
      <w:r>
        <w:fldChar w:fldCharType="begin" w:fldLock="1"/>
      </w:r>
      <w:r w:rsidR="00810566">
        <w:instrText>ADDIN CSL_CITATION { "citationItems" : [ { "id" : "ITEM-1", "itemData" : { "DOI" : "10.1061/(ASCE)WR.1943-5452.0000626", "ISBN" : "0733-9496", "ISSN" : "0733-9496", "abstract" : "In many planning problems, planners face major challenges in coping with uncertain and changing physical conditions, and rapid unpredictable socioeconomic development. How should society prepare itself for this confluence of uncertainty? Given the presence of irreducible uncertainties, there is no straightforward answer to this question. Effective decisions must be made under unavoidable uncertainty (Dessai et al. 2009; Lempert et al. 2003). In recent years, this has been labeled as decision making under deep uncertainty. Deep uncertainty means that the various parties to a decision do not know or cannot agree on the system and its boundaries; the outcomes of interest and their relative importance; the prior probability distribution for uncertain inputs to the system (Lempert et al. 2003; Walker et al. 2013); or decisions are made over time in dynamic interaction with the system and cannot be considered independently (Haasnoot et al. 2013a, b; Hallegatte et al. 2012). From a decision analytic point of view, this implies that there are a large number of plausible alternative models, alternative sets of weights to assign to the different outcomes of interest, different sets of inputs for the uncertain model parameters, and different (sequences of) candidate solutions (Kwakkel et al. 2010).", "author" : [ { "dropping-particle" : "", "family" : "Kwakkel", "given" : "J", "non-dropping-particle" : "", "parse-names" : false, "suffix" : "" }, { "dropping-particle" : "", "family" : "Walker", "given" : "W", "non-dropping-particle" : "", "parse-names" : false, "suffix" : "" }, { "dropping-particle" : "", "family" : "Haasnoot", "given" : "M", "non-dropping-particle" : "", "parse-names" : false, "suffix" : "" } ], "container-title" : "Journal of Water Resources Planning and Management", "id" : "ITEM-1", "issue" : "3", "issued" : { "date-parts" : [ [ "2016" ] ] }, "page" : "1816001", "title" : "Coping with the Wickedness of Public Policy Problems: Approaches for Decision Making under Deep Uncertainty", "type" : "article-journal", "volume" : "142" }, "uris" : [ "http://www.mendeley.com/documents/?uuid=8309efad-2edd-49f5-9383-c9f50a6bcc90" ] } ], "mendeley" : { "formattedCitation" : "(KWAKKEL; WALKER; HAASNOOT, 2016)", "plainTextFormattedCitation" : "(KWAKKEL; WALKER; HAASNOOT, 2016)", "previouslyFormattedCitation" : "(KWAKKEL; WALKER; HAASNOOT, 2016)" }, "properties" : {  }, "schema" : "https://github.com/citation-style-language/schema/raw/master/csl-citation.json" }</w:instrText>
      </w:r>
      <w:r>
        <w:fldChar w:fldCharType="separate"/>
      </w:r>
      <w:r w:rsidRPr="004E546A">
        <w:rPr>
          <w:noProof/>
        </w:rPr>
        <w:t>(KWAKKEL; WALKER; HAASNOOT, 2016)</w:t>
      </w:r>
      <w:r>
        <w:fldChar w:fldCharType="end"/>
      </w:r>
      <w:r>
        <w:t>.</w:t>
      </w:r>
      <w:r w:rsidR="00A10A24">
        <w:t xml:space="preserve"> </w:t>
      </w:r>
      <w:r w:rsidR="00295FAB" w:rsidRPr="00295FAB">
        <w:t>Con</w:t>
      </w:r>
      <w:r w:rsidR="00295FAB">
        <w:t>forme ilustrado na</w:t>
      </w:r>
      <w:r w:rsidR="00FC4AE0">
        <w:t xml:space="preserve"> </w:t>
      </w:r>
      <w:r w:rsidR="00FC4AE0">
        <w:fldChar w:fldCharType="begin"/>
      </w:r>
      <w:r w:rsidR="00FC4AE0">
        <w:instrText xml:space="preserve"> REF _Ref481593491 \h </w:instrText>
      </w:r>
      <w:r w:rsidR="00FC4AE0">
        <w:fldChar w:fldCharType="separate"/>
      </w:r>
      <w:r w:rsidR="00743F02" w:rsidRPr="00B66EFC">
        <w:t xml:space="preserve">Figura </w:t>
      </w:r>
      <w:r w:rsidR="00743F02">
        <w:rPr>
          <w:noProof/>
        </w:rPr>
        <w:t>6</w:t>
      </w:r>
      <w:r w:rsidR="00FC4AE0">
        <w:fldChar w:fldCharType="end"/>
      </w:r>
      <w:r w:rsidR="00FC4AE0">
        <w:t>,</w:t>
      </w:r>
      <w:r w:rsidR="00A12864">
        <w:t xml:space="preserve"> a incerteza pode ser caracterizada em relação ao conhecimento presumido sobre diversos aspectos de uma situação</w:t>
      </w:r>
      <w:r w:rsidR="0065212A">
        <w:t xml:space="preserve"> </w:t>
      </w:r>
      <w:r w:rsidR="0065212A">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65212A">
        <w:fldChar w:fldCharType="separate"/>
      </w:r>
      <w:r w:rsidR="0065212A" w:rsidRPr="000D14B8">
        <w:rPr>
          <w:noProof/>
        </w:rPr>
        <w:t>(WALKER; LEMPERT; KWAKKEL, 2013)</w:t>
      </w:r>
      <w:r w:rsidR="0065212A">
        <w:fldChar w:fldCharType="end"/>
      </w:r>
      <w:r w:rsidR="00A12864">
        <w:t>: i) o contexto futuro. ii) O modelo do sistema que representa este futuro, iii) os outcomes presentes neste sistema (variáveis de</w:t>
      </w:r>
      <w:r w:rsidR="006C2CEC">
        <w:t xml:space="preserve"> resposta / resultados), e iv) o</w:t>
      </w:r>
      <w:r w:rsidR="00A12864">
        <w:t xml:space="preserve">s pesos que os diversos stakeholders envolvidos na situação atribuem </w:t>
      </w:r>
      <w:r w:rsidR="006C2CEC">
        <w:t>a</w:t>
      </w:r>
      <w:r w:rsidR="00A12864">
        <w:t xml:space="preserve"> estes outcomes.</w:t>
      </w:r>
    </w:p>
    <w:p w14:paraId="261564BB" w14:textId="1BC28544" w:rsidR="009F3516" w:rsidRDefault="009F3516" w:rsidP="009F3516">
      <w:r>
        <w:t xml:space="preserve">Uma situação de certeza completa aconteceria quando todos os aspectos de uma situação são conhecidos precisamente. Tal situação não ocorre na realidade, e apenas atua como o limite do espectro de incertezas. No outro extremo, está a ignorância completa.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DC61E32" w14:textId="07E362F6" w:rsidR="009F3516" w:rsidRDefault="009F3516" w:rsidP="009F3516">
      <w:r>
        <w:t xml:space="preserve">O nível 1 de incerteza (um futuro claro), representa uma situação na qual admite-se que não há absoluta certeza, mas não se procura avaliar ou medir o grau de incerteza de maneira explícita. Neste nível, a incerteza normalmente é tratada por uma análise de sensibilidade simples dos parâmetros do modelo. No nível 2 de incerteza (futuros alternativos com probabilidades), estão as incertezas passíveis de descrever adequadamente em termos estatísticos. Nesta situação, a incerteza é usualmente capturada por meio de uma previsão com um intervalo de confiança, ou múltiplas previsões com probabilidades associadas.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No nível 3 de incerteza (futuros alternativos ranqueados) estão as situações nas quais é possível listar futuros alternativos, e é possível ordenar tais futuros em termos de probabilidade percebida.</w:t>
      </w:r>
    </w:p>
    <w:p w14:paraId="624D6227" w14:textId="77777777" w:rsidR="00997CB1" w:rsidRDefault="00997CB1">
      <w:pPr>
        <w:autoSpaceDE/>
        <w:autoSpaceDN/>
        <w:adjustRightInd/>
        <w:spacing w:after="160" w:line="259" w:lineRule="auto"/>
        <w:ind w:firstLine="0"/>
        <w:jc w:val="left"/>
        <w:rPr>
          <w:bCs/>
          <w:color w:val="000000"/>
          <w:szCs w:val="18"/>
        </w:rPr>
      </w:pPr>
      <w:bookmarkStart w:id="40" w:name="_Ref471909577"/>
      <w:bookmarkStart w:id="41" w:name="_Ref479347957"/>
      <w:r>
        <w:br w:type="page"/>
      </w:r>
    </w:p>
    <w:p w14:paraId="7A2F40D2" w14:textId="6C848D0C" w:rsidR="00B66EFC" w:rsidRDefault="00B66EFC" w:rsidP="00B66EFC">
      <w:pPr>
        <w:pStyle w:val="Legenda"/>
      </w:pPr>
      <w:bookmarkStart w:id="42" w:name="_Ref481593491"/>
      <w:bookmarkStart w:id="43" w:name="_Toc482263875"/>
      <w:r w:rsidRPr="00B66EFC">
        <w:lastRenderedPageBreak/>
        <w:t xml:space="preserve">Figura </w:t>
      </w:r>
      <w:r w:rsidR="000A47A3">
        <w:fldChar w:fldCharType="begin"/>
      </w:r>
      <w:r w:rsidR="000A47A3">
        <w:instrText xml:space="preserve"> SEQ Figura \* ARABIC </w:instrText>
      </w:r>
      <w:r w:rsidR="000A47A3">
        <w:fldChar w:fldCharType="separate"/>
      </w:r>
      <w:r w:rsidR="00743F02">
        <w:rPr>
          <w:noProof/>
        </w:rPr>
        <w:t>6</w:t>
      </w:r>
      <w:r w:rsidR="000A47A3">
        <w:rPr>
          <w:noProof/>
        </w:rPr>
        <w:fldChar w:fldCharType="end"/>
      </w:r>
      <w:bookmarkEnd w:id="40"/>
      <w:bookmarkEnd w:id="41"/>
      <w:bookmarkEnd w:id="42"/>
      <w:r w:rsidRPr="00B66EFC">
        <w:t xml:space="preserve"> – Níveis de Incerteza e Deep Uncer</w:t>
      </w:r>
      <w:r w:rsidR="00AE5FEF">
        <w:t>tain</w:t>
      </w:r>
      <w:r w:rsidRPr="00B66EFC">
        <w:t>ty</w:t>
      </w:r>
      <w:bookmarkEnd w:id="43"/>
    </w:p>
    <w:tbl>
      <w:tblPr>
        <w:tblStyle w:val="Tabelacomgrade"/>
        <w:tblW w:w="9258" w:type="dxa"/>
        <w:tblLook w:val="04A0" w:firstRow="1" w:lastRow="0" w:firstColumn="1" w:lastColumn="0" w:noHBand="0" w:noVBand="1"/>
      </w:tblPr>
      <w:tblGrid>
        <w:gridCol w:w="1273"/>
        <w:gridCol w:w="435"/>
        <w:gridCol w:w="1423"/>
        <w:gridCol w:w="1423"/>
        <w:gridCol w:w="1423"/>
        <w:gridCol w:w="1423"/>
        <w:gridCol w:w="1423"/>
        <w:gridCol w:w="435"/>
      </w:tblGrid>
      <w:tr w:rsidR="000D14B8" w:rsidRPr="000D14B8" w14:paraId="7F680641" w14:textId="77777777" w:rsidTr="000D14B8">
        <w:tc>
          <w:tcPr>
            <w:tcW w:w="1413" w:type="dxa"/>
            <w:vMerge w:val="restart"/>
            <w:vAlign w:val="center"/>
          </w:tcPr>
          <w:p w14:paraId="01D6B413" w14:textId="77777777" w:rsidR="000D14B8" w:rsidRPr="000D14B8" w:rsidRDefault="000D14B8" w:rsidP="00384AF5">
            <w:pPr>
              <w:spacing w:line="240" w:lineRule="auto"/>
              <w:ind w:firstLine="0"/>
              <w:jc w:val="center"/>
              <w:rPr>
                <w:rFonts w:cs="Arial"/>
                <w:b/>
                <w:sz w:val="18"/>
                <w:szCs w:val="20"/>
              </w:rPr>
            </w:pPr>
            <w:r>
              <w:rPr>
                <w:rFonts w:cs="Arial"/>
                <w:b/>
                <w:sz w:val="18"/>
                <w:szCs w:val="20"/>
              </w:rPr>
              <w:t>Localização</w:t>
            </w:r>
          </w:p>
        </w:tc>
        <w:tc>
          <w:tcPr>
            <w:tcW w:w="7845" w:type="dxa"/>
            <w:gridSpan w:val="7"/>
            <w:vAlign w:val="center"/>
          </w:tcPr>
          <w:p w14:paraId="24C6F314" w14:textId="77777777" w:rsidR="000D14B8" w:rsidRPr="000D14B8" w:rsidRDefault="000D14B8" w:rsidP="00384AF5">
            <w:pPr>
              <w:spacing w:line="240" w:lineRule="auto"/>
              <w:ind w:firstLine="0"/>
              <w:jc w:val="center"/>
              <w:rPr>
                <w:rFonts w:cs="Arial"/>
                <w:b/>
                <w:sz w:val="18"/>
                <w:szCs w:val="20"/>
              </w:rPr>
            </w:pPr>
            <w:r w:rsidRPr="000D14B8">
              <w:rPr>
                <w:rFonts w:cs="Arial"/>
                <w:b/>
                <w:sz w:val="18"/>
                <w:szCs w:val="20"/>
              </w:rPr>
              <w:t>Nível de Incerteza</w:t>
            </w:r>
          </w:p>
        </w:tc>
      </w:tr>
      <w:tr w:rsidR="000D14B8" w:rsidRPr="000D14B8" w14:paraId="13A00DC7" w14:textId="77777777" w:rsidTr="000D14B8">
        <w:tc>
          <w:tcPr>
            <w:tcW w:w="1413" w:type="dxa"/>
            <w:vMerge/>
          </w:tcPr>
          <w:p w14:paraId="54C4E11A" w14:textId="77777777" w:rsidR="000D14B8" w:rsidRPr="000D14B8" w:rsidRDefault="000D14B8" w:rsidP="00384AF5">
            <w:pPr>
              <w:spacing w:line="240" w:lineRule="auto"/>
              <w:ind w:firstLine="0"/>
              <w:rPr>
                <w:rFonts w:cs="Arial"/>
                <w:sz w:val="18"/>
                <w:szCs w:val="20"/>
              </w:rPr>
            </w:pPr>
          </w:p>
        </w:tc>
        <w:tc>
          <w:tcPr>
            <w:tcW w:w="425" w:type="dxa"/>
            <w:vMerge w:val="restart"/>
            <w:textDirection w:val="btLr"/>
            <w:vAlign w:val="center"/>
          </w:tcPr>
          <w:p w14:paraId="1FFC7518"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Certeza Completa</w:t>
            </w:r>
          </w:p>
        </w:tc>
        <w:tc>
          <w:tcPr>
            <w:tcW w:w="1398" w:type="dxa"/>
          </w:tcPr>
          <w:p w14:paraId="3324DA9C"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1</w:t>
            </w:r>
          </w:p>
        </w:tc>
        <w:tc>
          <w:tcPr>
            <w:tcW w:w="1398" w:type="dxa"/>
          </w:tcPr>
          <w:p w14:paraId="27E351B0"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2</w:t>
            </w:r>
          </w:p>
        </w:tc>
        <w:tc>
          <w:tcPr>
            <w:tcW w:w="1398" w:type="dxa"/>
          </w:tcPr>
          <w:p w14:paraId="56C19D8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3</w:t>
            </w:r>
          </w:p>
        </w:tc>
        <w:tc>
          <w:tcPr>
            <w:tcW w:w="1398" w:type="dxa"/>
          </w:tcPr>
          <w:p w14:paraId="5CC661D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4</w:t>
            </w:r>
          </w:p>
        </w:tc>
        <w:tc>
          <w:tcPr>
            <w:tcW w:w="1398" w:type="dxa"/>
          </w:tcPr>
          <w:p w14:paraId="41A58992"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5</w:t>
            </w:r>
          </w:p>
        </w:tc>
        <w:tc>
          <w:tcPr>
            <w:tcW w:w="430" w:type="dxa"/>
            <w:vMerge w:val="restart"/>
            <w:textDirection w:val="tbRl"/>
            <w:vAlign w:val="center"/>
          </w:tcPr>
          <w:p w14:paraId="069B6C8D"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Ignorância Completa</w:t>
            </w:r>
          </w:p>
        </w:tc>
      </w:tr>
      <w:tr w:rsidR="000D14B8" w:rsidRPr="000D14B8" w14:paraId="44BE5C9E" w14:textId="77777777" w:rsidTr="000D14B8">
        <w:tc>
          <w:tcPr>
            <w:tcW w:w="1413" w:type="dxa"/>
          </w:tcPr>
          <w:p w14:paraId="7E3D59BD" w14:textId="77777777" w:rsidR="000D14B8" w:rsidRPr="000D14B8" w:rsidRDefault="000D14B8" w:rsidP="00384AF5">
            <w:pPr>
              <w:spacing w:line="240" w:lineRule="auto"/>
              <w:ind w:firstLine="0"/>
              <w:rPr>
                <w:rFonts w:cs="Arial"/>
                <w:b/>
                <w:sz w:val="18"/>
                <w:szCs w:val="18"/>
              </w:rPr>
            </w:pPr>
            <w:r w:rsidRPr="000D14B8">
              <w:rPr>
                <w:rFonts w:cs="Arial"/>
                <w:b/>
                <w:sz w:val="18"/>
                <w:szCs w:val="18"/>
              </w:rPr>
              <w:t>Contexto</w:t>
            </w:r>
            <w:r w:rsidR="00A12864">
              <w:rPr>
                <w:rFonts w:cs="Arial"/>
                <w:b/>
                <w:sz w:val="18"/>
                <w:szCs w:val="18"/>
              </w:rPr>
              <w:t xml:space="preserve"> Futuro</w:t>
            </w:r>
          </w:p>
        </w:tc>
        <w:tc>
          <w:tcPr>
            <w:tcW w:w="425" w:type="dxa"/>
            <w:vMerge/>
          </w:tcPr>
          <w:p w14:paraId="12A8AEAF" w14:textId="77777777" w:rsidR="000D14B8" w:rsidRPr="000D14B8" w:rsidRDefault="000D14B8" w:rsidP="00384AF5">
            <w:pPr>
              <w:spacing w:line="240" w:lineRule="auto"/>
              <w:rPr>
                <w:rFonts w:cs="Arial"/>
                <w:sz w:val="18"/>
                <w:szCs w:val="20"/>
              </w:rPr>
            </w:pPr>
          </w:p>
        </w:tc>
        <w:tc>
          <w:tcPr>
            <w:tcW w:w="1398" w:type="dxa"/>
            <w:vAlign w:val="bottom"/>
          </w:tcPr>
          <w:p w14:paraId="6C422F5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claro</w:t>
            </w:r>
          </w:p>
          <w:p w14:paraId="421EE62F"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76B38D41" wp14:editId="613EDF36">
                  <wp:extent cx="766800" cy="610141"/>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766800" cy="610141"/>
                          </a:xfrm>
                          <a:prstGeom prst="rect">
                            <a:avLst/>
                          </a:prstGeom>
                        </pic:spPr>
                      </pic:pic>
                    </a:graphicData>
                  </a:graphic>
                </wp:inline>
              </w:drawing>
            </w:r>
          </w:p>
        </w:tc>
        <w:tc>
          <w:tcPr>
            <w:tcW w:w="1398" w:type="dxa"/>
          </w:tcPr>
          <w:p w14:paraId="3671814D"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com probabilidades</w:t>
            </w:r>
          </w:p>
          <w:p w14:paraId="3B7A33D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4060A56" wp14:editId="36C7586A">
                  <wp:extent cx="766742" cy="425302"/>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776149" cy="430520"/>
                          </a:xfrm>
                          <a:prstGeom prst="rect">
                            <a:avLst/>
                          </a:prstGeom>
                        </pic:spPr>
                      </pic:pic>
                    </a:graphicData>
                  </a:graphic>
                </wp:inline>
              </w:drawing>
            </w:r>
          </w:p>
        </w:tc>
        <w:tc>
          <w:tcPr>
            <w:tcW w:w="1398" w:type="dxa"/>
            <w:vAlign w:val="bottom"/>
          </w:tcPr>
          <w:p w14:paraId="5A23F3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ranqueados</w:t>
            </w:r>
          </w:p>
          <w:p w14:paraId="3045711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1897A5D0" wp14:editId="0CC0E519">
                  <wp:extent cx="766800" cy="549781"/>
                  <wp:effectExtent l="0" t="0" r="0" b="317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766800" cy="549781"/>
                          </a:xfrm>
                          <a:prstGeom prst="rect">
                            <a:avLst/>
                          </a:prstGeom>
                        </pic:spPr>
                      </pic:pic>
                    </a:graphicData>
                  </a:graphic>
                </wp:inline>
              </w:drawing>
            </w:r>
          </w:p>
        </w:tc>
        <w:tc>
          <w:tcPr>
            <w:tcW w:w="1398" w:type="dxa"/>
            <w:vAlign w:val="bottom"/>
          </w:tcPr>
          <w:p w14:paraId="7310CC95"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futuros plausíveis</w:t>
            </w:r>
          </w:p>
          <w:p w14:paraId="66855DAC"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5F219CF6" wp14:editId="278F8201">
                  <wp:extent cx="766800" cy="503213"/>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766800" cy="503213"/>
                          </a:xfrm>
                          <a:prstGeom prst="rect">
                            <a:avLst/>
                          </a:prstGeom>
                        </pic:spPr>
                      </pic:pic>
                    </a:graphicData>
                  </a:graphic>
                </wp:inline>
              </w:drawing>
            </w:r>
          </w:p>
        </w:tc>
        <w:tc>
          <w:tcPr>
            <w:tcW w:w="1398" w:type="dxa"/>
            <w:vAlign w:val="bottom"/>
          </w:tcPr>
          <w:p w14:paraId="25677E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desconhecido</w:t>
            </w:r>
          </w:p>
          <w:p w14:paraId="0E7C4195"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77B24C6" wp14:editId="5A3E938C">
                  <wp:extent cx="766800" cy="698641"/>
                  <wp:effectExtent l="0" t="0" r="0" b="635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766800" cy="698641"/>
                          </a:xfrm>
                          <a:prstGeom prst="rect">
                            <a:avLst/>
                          </a:prstGeom>
                        </pic:spPr>
                      </pic:pic>
                    </a:graphicData>
                  </a:graphic>
                </wp:inline>
              </w:drawing>
            </w:r>
          </w:p>
        </w:tc>
        <w:tc>
          <w:tcPr>
            <w:tcW w:w="430" w:type="dxa"/>
            <w:vMerge/>
          </w:tcPr>
          <w:p w14:paraId="4FECA68D" w14:textId="77777777" w:rsidR="000D14B8" w:rsidRPr="000D14B8" w:rsidRDefault="000D14B8" w:rsidP="00384AF5">
            <w:pPr>
              <w:spacing w:line="240" w:lineRule="auto"/>
              <w:ind w:firstLine="0"/>
              <w:rPr>
                <w:rFonts w:cs="Arial"/>
                <w:sz w:val="18"/>
                <w:szCs w:val="20"/>
              </w:rPr>
            </w:pPr>
          </w:p>
        </w:tc>
      </w:tr>
      <w:tr w:rsidR="000D14B8" w:rsidRPr="000D14B8" w14:paraId="4930F992" w14:textId="77777777" w:rsidTr="000D14B8">
        <w:tc>
          <w:tcPr>
            <w:tcW w:w="1413" w:type="dxa"/>
          </w:tcPr>
          <w:p w14:paraId="55F3FABB" w14:textId="77777777" w:rsidR="000D14B8" w:rsidRPr="000D14B8" w:rsidRDefault="000D14B8" w:rsidP="00384AF5">
            <w:pPr>
              <w:spacing w:line="240" w:lineRule="auto"/>
              <w:ind w:firstLine="0"/>
              <w:rPr>
                <w:rFonts w:cs="Arial"/>
                <w:b/>
                <w:sz w:val="18"/>
                <w:szCs w:val="18"/>
              </w:rPr>
            </w:pPr>
            <w:r w:rsidRPr="000D14B8">
              <w:rPr>
                <w:rFonts w:cs="Arial"/>
                <w:b/>
                <w:sz w:val="18"/>
                <w:szCs w:val="18"/>
              </w:rPr>
              <w:t>Modelo</w:t>
            </w:r>
          </w:p>
        </w:tc>
        <w:tc>
          <w:tcPr>
            <w:tcW w:w="425" w:type="dxa"/>
            <w:vMerge/>
          </w:tcPr>
          <w:p w14:paraId="0BE6AFE7" w14:textId="77777777" w:rsidR="000D14B8" w:rsidRPr="000D14B8" w:rsidRDefault="000D14B8" w:rsidP="00384AF5">
            <w:pPr>
              <w:spacing w:line="240" w:lineRule="auto"/>
              <w:rPr>
                <w:rFonts w:cs="Arial"/>
                <w:sz w:val="18"/>
                <w:szCs w:val="20"/>
              </w:rPr>
            </w:pPr>
          </w:p>
        </w:tc>
        <w:tc>
          <w:tcPr>
            <w:tcW w:w="1398" w:type="dxa"/>
          </w:tcPr>
          <w:p w14:paraId="2BF6EDD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determinístico</w:t>
            </w:r>
          </w:p>
        </w:tc>
        <w:tc>
          <w:tcPr>
            <w:tcW w:w="1398" w:type="dxa"/>
          </w:tcPr>
          <w:p w14:paraId="3B0EF81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estocástico</w:t>
            </w:r>
          </w:p>
        </w:tc>
        <w:tc>
          <w:tcPr>
            <w:tcW w:w="1398" w:type="dxa"/>
          </w:tcPr>
          <w:p w14:paraId="484F8F6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um deles é o mais provável</w:t>
            </w:r>
          </w:p>
        </w:tc>
        <w:tc>
          <w:tcPr>
            <w:tcW w:w="1398" w:type="dxa"/>
          </w:tcPr>
          <w:p w14:paraId="2F3D131F"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com diferentes estruturas</w:t>
            </w:r>
          </w:p>
        </w:tc>
        <w:tc>
          <w:tcPr>
            <w:tcW w:w="1398" w:type="dxa"/>
          </w:tcPr>
          <w:p w14:paraId="551368A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Modelo desconhecido; sabe-se que não </w:t>
            </w:r>
            <w:r w:rsidR="00313A4A" w:rsidRPr="000D14B8">
              <w:rPr>
                <w:rFonts w:cs="Arial"/>
                <w:sz w:val="18"/>
                <w:szCs w:val="20"/>
              </w:rPr>
              <w:t>se sabe</w:t>
            </w:r>
          </w:p>
        </w:tc>
        <w:tc>
          <w:tcPr>
            <w:tcW w:w="430" w:type="dxa"/>
            <w:vMerge/>
          </w:tcPr>
          <w:p w14:paraId="64A280B8" w14:textId="77777777" w:rsidR="000D14B8" w:rsidRPr="000D14B8" w:rsidRDefault="000D14B8" w:rsidP="00384AF5">
            <w:pPr>
              <w:spacing w:line="240" w:lineRule="auto"/>
              <w:ind w:firstLine="0"/>
              <w:rPr>
                <w:rFonts w:cs="Arial"/>
                <w:sz w:val="18"/>
                <w:szCs w:val="20"/>
              </w:rPr>
            </w:pPr>
          </w:p>
        </w:tc>
      </w:tr>
      <w:tr w:rsidR="000D14B8" w:rsidRPr="000D14B8" w14:paraId="0C9DC3D6" w14:textId="77777777" w:rsidTr="000D14B8">
        <w:tc>
          <w:tcPr>
            <w:tcW w:w="1413" w:type="dxa"/>
          </w:tcPr>
          <w:p w14:paraId="76E33100" w14:textId="77777777" w:rsidR="000D14B8" w:rsidRPr="000D14B8" w:rsidRDefault="000D14B8" w:rsidP="00384AF5">
            <w:pPr>
              <w:spacing w:line="240" w:lineRule="auto"/>
              <w:ind w:firstLine="0"/>
              <w:rPr>
                <w:rFonts w:cs="Arial"/>
                <w:b/>
                <w:sz w:val="18"/>
                <w:szCs w:val="18"/>
              </w:rPr>
            </w:pPr>
            <w:r w:rsidRPr="000D14B8">
              <w:rPr>
                <w:rFonts w:cs="Arial"/>
                <w:b/>
                <w:sz w:val="18"/>
                <w:szCs w:val="18"/>
              </w:rPr>
              <w:t>Outcomes do Sistema</w:t>
            </w:r>
          </w:p>
        </w:tc>
        <w:tc>
          <w:tcPr>
            <w:tcW w:w="425" w:type="dxa"/>
            <w:vMerge/>
          </w:tcPr>
          <w:p w14:paraId="04DBBA79" w14:textId="77777777" w:rsidR="000D14B8" w:rsidRPr="000D14B8" w:rsidRDefault="000D14B8" w:rsidP="00384AF5">
            <w:pPr>
              <w:spacing w:line="240" w:lineRule="auto"/>
              <w:rPr>
                <w:rFonts w:cs="Arial"/>
                <w:sz w:val="18"/>
                <w:szCs w:val="20"/>
              </w:rPr>
            </w:pPr>
          </w:p>
        </w:tc>
        <w:tc>
          <w:tcPr>
            <w:tcW w:w="1398" w:type="dxa"/>
          </w:tcPr>
          <w:p w14:paraId="7C8D75F7"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a estimativa para cada outcome</w:t>
            </w:r>
          </w:p>
        </w:tc>
        <w:tc>
          <w:tcPr>
            <w:tcW w:w="1398" w:type="dxa"/>
          </w:tcPr>
          <w:p w14:paraId="59F385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intervalo de confiança para cada outcome</w:t>
            </w:r>
          </w:p>
        </w:tc>
        <w:tc>
          <w:tcPr>
            <w:tcW w:w="1398" w:type="dxa"/>
          </w:tcPr>
          <w:p w14:paraId="6E64F4D0"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estimativas </w:t>
            </w:r>
            <w:r w:rsidR="00313A4A" w:rsidRPr="000D14B8">
              <w:rPr>
                <w:rFonts w:cs="Arial"/>
                <w:sz w:val="18"/>
                <w:szCs w:val="20"/>
              </w:rPr>
              <w:t>ranqueados</w:t>
            </w:r>
            <w:r w:rsidRPr="000D14B8">
              <w:rPr>
                <w:rFonts w:cs="Arial"/>
                <w:sz w:val="18"/>
                <w:szCs w:val="20"/>
              </w:rPr>
              <w:t xml:space="preserve"> pela sua probabilidade percebida</w:t>
            </w:r>
          </w:p>
        </w:tc>
        <w:tc>
          <w:tcPr>
            <w:tcW w:w="1398" w:type="dxa"/>
          </w:tcPr>
          <w:p w14:paraId="3210C01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outcomes</w:t>
            </w:r>
          </w:p>
        </w:tc>
        <w:tc>
          <w:tcPr>
            <w:tcW w:w="1398" w:type="dxa"/>
          </w:tcPr>
          <w:p w14:paraId="47A69F0E"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Outcomes desconhecidos</w:t>
            </w:r>
          </w:p>
        </w:tc>
        <w:tc>
          <w:tcPr>
            <w:tcW w:w="430" w:type="dxa"/>
            <w:vMerge/>
          </w:tcPr>
          <w:p w14:paraId="5E30AE5B" w14:textId="77777777" w:rsidR="000D14B8" w:rsidRPr="000D14B8" w:rsidRDefault="000D14B8" w:rsidP="00384AF5">
            <w:pPr>
              <w:spacing w:line="240" w:lineRule="auto"/>
              <w:ind w:firstLine="0"/>
              <w:rPr>
                <w:rFonts w:cs="Arial"/>
                <w:sz w:val="18"/>
                <w:szCs w:val="20"/>
              </w:rPr>
            </w:pPr>
          </w:p>
        </w:tc>
      </w:tr>
      <w:tr w:rsidR="000D14B8" w:rsidRPr="000D14B8" w14:paraId="4B311F9B" w14:textId="77777777" w:rsidTr="000D14B8">
        <w:tc>
          <w:tcPr>
            <w:tcW w:w="1413" w:type="dxa"/>
          </w:tcPr>
          <w:p w14:paraId="1B6E9600" w14:textId="77777777" w:rsidR="000D14B8" w:rsidRPr="000D14B8" w:rsidRDefault="000D14B8" w:rsidP="00384AF5">
            <w:pPr>
              <w:spacing w:line="240" w:lineRule="auto"/>
              <w:ind w:firstLine="0"/>
              <w:rPr>
                <w:rFonts w:cs="Arial"/>
                <w:b/>
                <w:sz w:val="18"/>
                <w:szCs w:val="18"/>
              </w:rPr>
            </w:pPr>
            <w:r w:rsidRPr="000D14B8">
              <w:rPr>
                <w:rFonts w:cs="Arial"/>
                <w:b/>
                <w:sz w:val="18"/>
                <w:szCs w:val="18"/>
              </w:rPr>
              <w:t>Pesos de Outcomes</w:t>
            </w:r>
          </w:p>
        </w:tc>
        <w:tc>
          <w:tcPr>
            <w:tcW w:w="425" w:type="dxa"/>
            <w:vMerge/>
          </w:tcPr>
          <w:p w14:paraId="7C7D4CBF" w14:textId="77777777" w:rsidR="000D14B8" w:rsidRPr="000D14B8" w:rsidRDefault="000D14B8" w:rsidP="00384AF5">
            <w:pPr>
              <w:spacing w:line="240" w:lineRule="auto"/>
              <w:ind w:firstLine="0"/>
              <w:rPr>
                <w:rFonts w:cs="Arial"/>
                <w:sz w:val="18"/>
                <w:szCs w:val="20"/>
              </w:rPr>
            </w:pPr>
          </w:p>
        </w:tc>
        <w:tc>
          <w:tcPr>
            <w:tcW w:w="1398" w:type="dxa"/>
          </w:tcPr>
          <w:p w14:paraId="6DF637EA"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conjunto de pesos</w:t>
            </w:r>
          </w:p>
        </w:tc>
        <w:tc>
          <w:tcPr>
            <w:tcW w:w="1398" w:type="dxa"/>
          </w:tcPr>
          <w:p w14:paraId="19CC080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conjuntos de pesos, com uma probabilidade relacionada a cada um deles</w:t>
            </w:r>
          </w:p>
        </w:tc>
        <w:tc>
          <w:tcPr>
            <w:tcW w:w="1398" w:type="dxa"/>
          </w:tcPr>
          <w:p w14:paraId="435C4C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pesos, </w:t>
            </w:r>
            <w:r w:rsidR="00313A4A" w:rsidRPr="000D14B8">
              <w:rPr>
                <w:rFonts w:cs="Arial"/>
                <w:sz w:val="18"/>
                <w:szCs w:val="20"/>
              </w:rPr>
              <w:t>ranqueados</w:t>
            </w:r>
            <w:r w:rsidRPr="000D14B8">
              <w:rPr>
                <w:rFonts w:cs="Arial"/>
                <w:sz w:val="18"/>
                <w:szCs w:val="20"/>
              </w:rPr>
              <w:t xml:space="preserve"> de acordo com a sua probabilidade percebida</w:t>
            </w:r>
          </w:p>
        </w:tc>
        <w:tc>
          <w:tcPr>
            <w:tcW w:w="1398" w:type="dxa"/>
          </w:tcPr>
          <w:p w14:paraId="46F3B74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pesos</w:t>
            </w:r>
          </w:p>
        </w:tc>
        <w:tc>
          <w:tcPr>
            <w:tcW w:w="1398" w:type="dxa"/>
          </w:tcPr>
          <w:p w14:paraId="0ECA873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Pesos desconhecidos</w:t>
            </w:r>
          </w:p>
        </w:tc>
        <w:tc>
          <w:tcPr>
            <w:tcW w:w="430" w:type="dxa"/>
            <w:vMerge/>
          </w:tcPr>
          <w:p w14:paraId="0AB13454" w14:textId="77777777" w:rsidR="000D14B8" w:rsidRPr="000D14B8" w:rsidRDefault="000D14B8" w:rsidP="00384AF5">
            <w:pPr>
              <w:spacing w:line="240" w:lineRule="auto"/>
              <w:ind w:firstLine="0"/>
              <w:rPr>
                <w:rFonts w:cs="Arial"/>
                <w:sz w:val="18"/>
                <w:szCs w:val="20"/>
              </w:rPr>
            </w:pPr>
          </w:p>
        </w:tc>
      </w:tr>
    </w:tbl>
    <w:p w14:paraId="369653C7" w14:textId="7F982C31" w:rsidR="00384AF5" w:rsidRPr="00384AF5" w:rsidRDefault="000D14B8" w:rsidP="00A12864">
      <w:pPr>
        <w:ind w:firstLine="0"/>
        <w:jc w:val="center"/>
      </w:pPr>
      <w:r>
        <w:t xml:space="preserve">Fonte: Adaptado d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12F6AA2" w14:textId="6B94A51B" w:rsidR="00732DBB" w:rsidRDefault="00732DBB" w:rsidP="000E404D">
      <w:r>
        <w:t>No nível 4 de incerteza (diversos futuros plausíveis), é possível enumerar múltiplos futuros alternativos, porém sem ordenar tais alternativas em termos de probabilidade percebida. Isto pode ocorrer devido à falta de conhecimento</w:t>
      </w:r>
      <w:r w:rsidR="00142309">
        <w:t xml:space="preserve"> e/ou concordância sobre</w:t>
      </w:r>
      <w:r>
        <w:t xml:space="preserve"> dados sobre </w:t>
      </w:r>
      <w:r w:rsidR="00142309">
        <w:t>ou</w:t>
      </w:r>
      <w:r>
        <w:t xml:space="preserve"> relações</w:t>
      </w:r>
      <w:r w:rsidR="00142309">
        <w:t xml:space="preserve"> entre as entidades do sistema. No nível 5 de incerteza (futuro desconhecido), representa o nível mais profundo de incerteza reconhecida. Apenas se sabe que nada é conhecido. </w:t>
      </w:r>
      <w:r w:rsidR="00142309">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142309">
        <w:fldChar w:fldCharType="separate"/>
      </w:r>
      <w:r w:rsidR="00142309" w:rsidRPr="000D14B8">
        <w:rPr>
          <w:noProof/>
        </w:rPr>
        <w:t>(WALKER; LEMPERT; KWAKKEL, 2013)</w:t>
      </w:r>
      <w:r w:rsidR="00142309">
        <w:fldChar w:fldCharType="end"/>
      </w:r>
      <w:r w:rsidR="00142309">
        <w:t>.</w:t>
      </w:r>
    </w:p>
    <w:p w14:paraId="631A8637" w14:textId="7B07E3BD" w:rsidR="00142309" w:rsidRDefault="00142309" w:rsidP="000E404D">
      <w:r>
        <w:t xml:space="preserve">O termo </w:t>
      </w:r>
      <w:r w:rsidRPr="00142309">
        <w:rPr>
          <w:i/>
        </w:rPr>
        <w:t xml:space="preserve">Deep Uncertainty </w:t>
      </w:r>
      <w:r>
        <w:t xml:space="preserve">refere-se aos níveis 4 e 5 destacados anteriorment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xml:space="preserve">, e é definido como uma situação na qual analistas não sabem, ou </w:t>
      </w:r>
      <w:r w:rsidRPr="00142309">
        <w:rPr>
          <w:i/>
        </w:rPr>
        <w:t>stakeholders</w:t>
      </w:r>
      <w:r>
        <w:t xml:space="preserve"> não conseguem concordar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006E1018" w:rsidRPr="006E1018">
        <w:rPr>
          <w:noProof/>
        </w:rPr>
        <w:t>(LEMPERT; POPPER; BANKES, 2003, p. xii)</w:t>
      </w:r>
      <w:r>
        <w:fldChar w:fldCharType="end"/>
      </w:r>
      <w:r>
        <w:t>.</w:t>
      </w:r>
    </w:p>
    <w:p w14:paraId="0B9BE31F" w14:textId="77777777" w:rsidR="00CA2221" w:rsidRDefault="00CA2221">
      <w:pPr>
        <w:autoSpaceDE/>
        <w:autoSpaceDN/>
        <w:adjustRightInd/>
        <w:spacing w:after="160" w:line="259" w:lineRule="auto"/>
        <w:ind w:firstLine="0"/>
        <w:jc w:val="left"/>
        <w:rPr>
          <w:b/>
          <w:lang w:val="en-US"/>
        </w:rPr>
      </w:pPr>
      <w:r>
        <w:rPr>
          <w:lang w:val="en-US"/>
        </w:rPr>
        <w:br w:type="page"/>
      </w:r>
    </w:p>
    <w:p w14:paraId="7ED7FB34" w14:textId="4E0F2B02" w:rsidR="004328DB" w:rsidRDefault="004328DB">
      <w:pPr>
        <w:pStyle w:val="Ttulo3"/>
      </w:pPr>
      <w:bookmarkStart w:id="44" w:name="_Toc502855256"/>
      <w:r>
        <w:lastRenderedPageBreak/>
        <w:t>Incerteza Profunda no Ambiente de Negócios</w:t>
      </w:r>
      <w:bookmarkEnd w:id="44"/>
    </w:p>
    <w:p w14:paraId="36F1CE7C" w14:textId="5EA9271D" w:rsidR="004328DB" w:rsidRDefault="004328DB" w:rsidP="004328DB">
      <w:r>
        <w:t>{Aqui poderia entrar a sugest</w:t>
      </w:r>
      <w:r w:rsidR="00052534">
        <w:t>ão do J</w:t>
      </w:r>
      <w:r>
        <w:t>unico de “traduzir” o conceito de incerteza profunda para o Ambiente de Negócios.</w:t>
      </w:r>
    </w:p>
    <w:p w14:paraId="1A4E6CF6" w14:textId="530DC59F" w:rsidR="00927CAD" w:rsidRDefault="00927CAD" w:rsidP="004328DB"/>
    <w:p w14:paraId="526339A8" w14:textId="39850111" w:rsidR="00927CAD" w:rsidRDefault="00927CAD" w:rsidP="004328DB"/>
    <w:p w14:paraId="3E86ACD6" w14:textId="31D52DDE" w:rsidR="00927CAD" w:rsidRDefault="00927CAD" w:rsidP="004328DB">
      <w:r>
        <w:t>“Natureza da Incerteza Profunda em Ambientes de Negócio.</w:t>
      </w:r>
    </w:p>
    <w:p w14:paraId="5A4D7397" w14:textId="5016398A" w:rsidR="00927CAD" w:rsidRDefault="00927CAD" w:rsidP="004328DB">
      <w:r>
        <w:t>Junico: Livro das Redes Organizacionais.</w:t>
      </w:r>
    </w:p>
    <w:p w14:paraId="7FAA328E" w14:textId="2E61CD52" w:rsidR="004478F6" w:rsidRDefault="004478F6" w:rsidP="004328DB"/>
    <w:p w14:paraId="790E7F7A" w14:textId="041DF3F6" w:rsidR="004478F6" w:rsidRDefault="004478F6" w:rsidP="004328DB">
      <w:r>
        <w:t>Ideia do Junico: Incerteza Profunda não parece existir “internamente” nas organizações, mas sim nas relações da empresa com o ambiente externo.</w:t>
      </w:r>
    </w:p>
    <w:p w14:paraId="0C24D526" w14:textId="6986857A" w:rsidR="004478F6" w:rsidRDefault="004478F6" w:rsidP="004328DB"/>
    <w:p w14:paraId="68BB8A16" w14:textId="1F7D2494" w:rsidR="004478F6" w:rsidRDefault="004478F6" w:rsidP="004328DB">
      <w:r>
        <w:t>Um possível objetivo específico: Definir o ambiente de incerteza profunda no ambiente de negócios.</w:t>
      </w:r>
    </w:p>
    <w:p w14:paraId="1EF0F6D1" w14:textId="78572D7B" w:rsidR="00E20C66" w:rsidRDefault="00E20C66" w:rsidP="004328DB"/>
    <w:p w14:paraId="4378AF4F" w14:textId="5D696874" w:rsidR="00E20C66" w:rsidRDefault="00E20C66" w:rsidP="004328DB">
      <w:r>
        <w:t>Possibilidade para Justificar a Incerteza Profunda:</w:t>
      </w:r>
    </w:p>
    <w:p w14:paraId="33CB1388" w14:textId="27207EE9" w:rsidR="00E20C66" w:rsidRDefault="00E20C66" w:rsidP="00E20C66">
      <w:pPr>
        <w:ind w:firstLine="0"/>
      </w:pPr>
    </w:p>
    <w:tbl>
      <w:tblPr>
        <w:tblStyle w:val="Tabelacomgrade"/>
        <w:tblW w:w="0" w:type="auto"/>
        <w:tblLook w:val="04A0" w:firstRow="1" w:lastRow="0" w:firstColumn="1" w:lastColumn="0" w:noHBand="0" w:noVBand="1"/>
      </w:tblPr>
      <w:tblGrid>
        <w:gridCol w:w="2689"/>
        <w:gridCol w:w="3118"/>
        <w:gridCol w:w="3254"/>
      </w:tblGrid>
      <w:tr w:rsidR="00E20C66" w14:paraId="1E39924A" w14:textId="77777777" w:rsidTr="00E20C66">
        <w:tc>
          <w:tcPr>
            <w:tcW w:w="2689" w:type="dxa"/>
          </w:tcPr>
          <w:p w14:paraId="305DC77E" w14:textId="3A75E418" w:rsidR="00E20C66" w:rsidRDefault="00E20C66" w:rsidP="00E20C66">
            <w:pPr>
              <w:ind w:firstLine="0"/>
            </w:pPr>
            <w:r>
              <w:t>Categoria de Decisão</w:t>
            </w:r>
          </w:p>
        </w:tc>
        <w:tc>
          <w:tcPr>
            <w:tcW w:w="3118" w:type="dxa"/>
          </w:tcPr>
          <w:p w14:paraId="18BAEBCA" w14:textId="16A7B807" w:rsidR="00E20C66" w:rsidRDefault="00E20C66" w:rsidP="00E20C66">
            <w:pPr>
              <w:ind w:firstLine="0"/>
            </w:pPr>
            <w:r>
              <w:t>Itens de Decisão</w:t>
            </w:r>
          </w:p>
        </w:tc>
        <w:tc>
          <w:tcPr>
            <w:tcW w:w="3254" w:type="dxa"/>
          </w:tcPr>
          <w:p w14:paraId="55F47501" w14:textId="6025FB4A" w:rsidR="00E20C66" w:rsidRDefault="00E20C66" w:rsidP="00E20C66">
            <w:pPr>
              <w:ind w:firstLine="0"/>
            </w:pPr>
            <w:r>
              <w:t>Variáveis Profundamente Incertas</w:t>
            </w:r>
          </w:p>
        </w:tc>
      </w:tr>
      <w:tr w:rsidR="00E20C66" w14:paraId="78028647" w14:textId="77777777" w:rsidTr="00E20C66">
        <w:tc>
          <w:tcPr>
            <w:tcW w:w="2689" w:type="dxa"/>
          </w:tcPr>
          <w:p w14:paraId="21ADDC14" w14:textId="77777777" w:rsidR="00E20C66" w:rsidRDefault="00E20C66" w:rsidP="00E20C66">
            <w:pPr>
              <w:ind w:firstLine="0"/>
            </w:pPr>
          </w:p>
        </w:tc>
        <w:tc>
          <w:tcPr>
            <w:tcW w:w="3118" w:type="dxa"/>
          </w:tcPr>
          <w:p w14:paraId="25E0B1C6" w14:textId="77777777" w:rsidR="00E20C66" w:rsidRDefault="00E20C66" w:rsidP="00E20C66">
            <w:pPr>
              <w:ind w:firstLine="0"/>
            </w:pPr>
          </w:p>
        </w:tc>
        <w:tc>
          <w:tcPr>
            <w:tcW w:w="3254" w:type="dxa"/>
          </w:tcPr>
          <w:p w14:paraId="3810CFD9" w14:textId="77777777" w:rsidR="00E20C66" w:rsidRDefault="00E20C66" w:rsidP="00E20C66">
            <w:pPr>
              <w:ind w:firstLine="0"/>
            </w:pPr>
          </w:p>
        </w:tc>
      </w:tr>
      <w:tr w:rsidR="00E20C66" w14:paraId="3B9663D0" w14:textId="77777777" w:rsidTr="00E20C66">
        <w:tc>
          <w:tcPr>
            <w:tcW w:w="2689" w:type="dxa"/>
          </w:tcPr>
          <w:p w14:paraId="13E658D1" w14:textId="77777777" w:rsidR="00E20C66" w:rsidRDefault="00E20C66" w:rsidP="00E20C66">
            <w:pPr>
              <w:ind w:firstLine="0"/>
            </w:pPr>
          </w:p>
        </w:tc>
        <w:tc>
          <w:tcPr>
            <w:tcW w:w="3118" w:type="dxa"/>
          </w:tcPr>
          <w:p w14:paraId="06EA09B2" w14:textId="77777777" w:rsidR="00E20C66" w:rsidRDefault="00E20C66" w:rsidP="00E20C66">
            <w:pPr>
              <w:ind w:firstLine="0"/>
            </w:pPr>
          </w:p>
        </w:tc>
        <w:tc>
          <w:tcPr>
            <w:tcW w:w="3254" w:type="dxa"/>
          </w:tcPr>
          <w:p w14:paraId="5B8294E1" w14:textId="77777777" w:rsidR="00E20C66" w:rsidRDefault="00E20C66" w:rsidP="00E20C66">
            <w:pPr>
              <w:ind w:firstLine="0"/>
            </w:pPr>
          </w:p>
        </w:tc>
      </w:tr>
    </w:tbl>
    <w:p w14:paraId="24B17F06" w14:textId="77777777" w:rsidR="00E20C66" w:rsidRDefault="00E20C66" w:rsidP="00E20C66">
      <w:pPr>
        <w:ind w:firstLine="0"/>
      </w:pPr>
    </w:p>
    <w:p w14:paraId="3FE50BE3" w14:textId="77777777" w:rsidR="00617EDA" w:rsidRDefault="00617EDA" w:rsidP="00617EDA">
      <w:pPr>
        <w:pStyle w:val="Ttulo2"/>
      </w:pPr>
      <w:bookmarkStart w:id="45" w:name="_Toc502855257"/>
      <w:r>
        <w:t>Abordagens para Avaliação de Decisão sob Incerteza Profunda</w:t>
      </w:r>
      <w:bookmarkEnd w:id="45"/>
    </w:p>
    <w:p w14:paraId="5105D0F1" w14:textId="1F01B82F" w:rsidR="00617EDA" w:rsidRDefault="00617EDA" w:rsidP="00617EDA">
      <w:pPr>
        <w:rPr>
          <w:rFonts w:cs="Arial"/>
        </w:rPr>
      </w:pPr>
      <w:r>
        <w:rPr>
          <w:rFonts w:cs="Arial"/>
        </w:rPr>
        <w:t xml:space="preserve">O recente interesse por abordagens de suporte à decisão sob incerteza profunda   </w:t>
      </w:r>
      <w:r>
        <w:rPr>
          <w:rFonts w:cs="Arial"/>
        </w:rPr>
        <w:fldChar w:fldCharType="begin" w:fldLock="1"/>
      </w:r>
      <w:r w:rsidR="00810566">
        <w:rPr>
          <w:rFonts w:cs="Arial"/>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rPr>
        <w:fldChar w:fldCharType="separate"/>
      </w:r>
      <w:r w:rsidRPr="00DF6545">
        <w:rPr>
          <w:rFonts w:cs="Arial"/>
          <w:noProof/>
        </w:rPr>
        <w:t>(HALL et al., 2012)</w:t>
      </w:r>
      <w:r>
        <w:rPr>
          <w:rFonts w:cs="Arial"/>
        </w:rPr>
        <w:fldChar w:fldCharType="end"/>
      </w:r>
      <w:r>
        <w:rPr>
          <w:rFonts w:cs="Arial"/>
        </w:rPr>
        <w:t xml:space="preserve"> é evidenciado na </w:t>
      </w:r>
      <w:r>
        <w:rPr>
          <w:rFonts w:cs="Arial"/>
        </w:rPr>
        <w:fldChar w:fldCharType="begin"/>
      </w:r>
      <w:r>
        <w:rPr>
          <w:rFonts w:cs="Arial"/>
        </w:rPr>
        <w:instrText xml:space="preserve"> REF _Ref471830229 \h </w:instrText>
      </w:r>
      <w:r>
        <w:rPr>
          <w:rFonts w:cs="Arial"/>
        </w:rPr>
      </w:r>
      <w:r>
        <w:rPr>
          <w:rFonts w:cs="Arial"/>
        </w:rPr>
        <w:fldChar w:fldCharType="separate"/>
      </w:r>
      <w:r w:rsidR="00743F02">
        <w:t xml:space="preserve">Figura </w:t>
      </w:r>
      <w:r w:rsidR="00743F02">
        <w:rPr>
          <w:noProof/>
        </w:rPr>
        <w:t>7</w:t>
      </w:r>
      <w:r>
        <w:rPr>
          <w:rFonts w:cs="Arial"/>
        </w:rPr>
        <w:fldChar w:fldCharType="end"/>
      </w:r>
      <w:r>
        <w:rPr>
          <w:rFonts w:cs="Arial"/>
        </w:rPr>
        <w:t xml:space="preserve">. Esta figura apresenta a evolução do número de páginas em trabalhos publicados relacionados à EMA ou ao RDM, retornados pela busca realizada na literatura. O gráfico começa em 1993 com o trabalho seminal de Bankes </w:t>
      </w:r>
      <w:r>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rPr>
          <w:rFonts w:cs="Arial"/>
        </w:rPr>
        <w:fldChar w:fldCharType="separate"/>
      </w:r>
      <w:r w:rsidRPr="00B0680D">
        <w:rPr>
          <w:rFonts w:cs="Arial"/>
          <w:noProof/>
        </w:rPr>
        <w:t>(1993)</w:t>
      </w:r>
      <w:r>
        <w:rPr>
          <w:rFonts w:cs="Arial"/>
        </w:rPr>
        <w:fldChar w:fldCharType="end"/>
      </w:r>
      <w:r>
        <w:rPr>
          <w:rFonts w:cs="Arial"/>
        </w:rPr>
        <w:t xml:space="preserve">, e até o ano 2006 cresce timidamente. A partir de 2006, o crescimento das publicações se intensifica visivelmente após as primeiras publicações que formalizaram o método RDM </w:t>
      </w:r>
      <w:r>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et al., 2006)", "plainTextFormattedCitation" : "(GROVES; LEMPERT, 2007; LEMPERT et al., 2006)", "previouslyFormattedCitation" : "(GROVES; LEMPERT, 2007; LEMPERT et al., 2006)" }, "properties" : {  }, "schema" : "https://github.com/citation-style-language/schema/raw/master/csl-citation.json" }</w:instrText>
      </w:r>
      <w:r>
        <w:rPr>
          <w:rFonts w:cs="Arial"/>
        </w:rPr>
        <w:fldChar w:fldCharType="separate"/>
      </w:r>
      <w:r w:rsidRPr="00B0680D">
        <w:rPr>
          <w:rFonts w:cs="Arial"/>
          <w:noProof/>
        </w:rPr>
        <w:t>(GROVES; LEMPERT, 2007; LEMPERT et al., 2006)</w:t>
      </w:r>
      <w:r>
        <w:rPr>
          <w:rFonts w:cs="Arial"/>
        </w:rPr>
        <w:fldChar w:fldCharType="end"/>
      </w:r>
      <w:r>
        <w:rPr>
          <w:rFonts w:cs="Arial"/>
        </w:rPr>
        <w:t xml:space="preserve">. A partir de então, outras publicações começaram a utilizar </w:t>
      </w:r>
      <w:r>
        <w:rPr>
          <w:rFonts w:cs="Arial"/>
        </w:rPr>
        <w:lastRenderedPageBreak/>
        <w:t>tais termos e a adoção de métodos relacionados à Análise Exploratória e ao RDM começou a crescer acentuadamente.</w:t>
      </w:r>
    </w:p>
    <w:p w14:paraId="672D8058" w14:textId="4D56C619" w:rsidR="00617EDA" w:rsidRDefault="00617EDA" w:rsidP="00617EDA">
      <w:pPr>
        <w:pStyle w:val="Legenda"/>
      </w:pPr>
      <w:bookmarkStart w:id="46" w:name="_Ref471830229"/>
      <w:bookmarkStart w:id="47" w:name="_Toc479347017"/>
      <w:bookmarkStart w:id="48" w:name="_Toc482263876"/>
      <w:r>
        <w:t xml:space="preserve">Figura </w:t>
      </w:r>
      <w:r w:rsidR="000A47A3">
        <w:fldChar w:fldCharType="begin"/>
      </w:r>
      <w:r w:rsidR="000A47A3">
        <w:instrText xml:space="preserve"> SEQ Figura \* ARABIC </w:instrText>
      </w:r>
      <w:r w:rsidR="000A47A3">
        <w:fldChar w:fldCharType="separate"/>
      </w:r>
      <w:r w:rsidR="00743F02">
        <w:rPr>
          <w:noProof/>
        </w:rPr>
        <w:t>7</w:t>
      </w:r>
      <w:r w:rsidR="000A47A3">
        <w:rPr>
          <w:noProof/>
        </w:rPr>
        <w:fldChar w:fldCharType="end"/>
      </w:r>
      <w:bookmarkEnd w:id="46"/>
      <w:r>
        <w:t xml:space="preserve"> – Evolução de Publicações sobre o Tema</w:t>
      </w:r>
      <w:bookmarkEnd w:id="47"/>
      <w:bookmarkEnd w:id="48"/>
    </w:p>
    <w:p w14:paraId="57A1A528" w14:textId="77777777" w:rsidR="00617EDA" w:rsidRDefault="00617EDA" w:rsidP="00617EDA">
      <w:pPr>
        <w:ind w:firstLine="0"/>
        <w:jc w:val="center"/>
        <w:rPr>
          <w:rFonts w:cs="Arial"/>
        </w:rPr>
      </w:pPr>
      <w:r>
        <w:rPr>
          <w:noProof/>
        </w:rPr>
        <w:drawing>
          <wp:inline distT="0" distB="0" distL="0" distR="0" wp14:anchorId="111B8ECD" wp14:editId="694213EE">
            <wp:extent cx="5097318" cy="3612809"/>
            <wp:effectExtent l="0" t="0" r="8255" b="6985"/>
            <wp:docPr id="4" name="Imagem 4" descr="C:\Users\Pedro\AppData\Local\Microsoft\Windows\INetCacheContent.Word\Evolução das Publicações por Fo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Publicações por Fonte.png"/>
                    <pic:cNvPicPr>
                      <a:picLocks noChangeAspect="1" noChangeArrowheads="1"/>
                    </pic:cNvPicPr>
                  </pic:nvPicPr>
                  <pic:blipFill rotWithShape="1">
                    <a:blip r:embed="rId30">
                      <a:extLst>
                        <a:ext uri="{28A0092B-C50C-407E-A947-70E740481C1C}">
                          <a14:useLocalDpi xmlns:a14="http://schemas.microsoft.com/office/drawing/2010/main" val="0"/>
                        </a:ext>
                      </a:extLst>
                    </a:blip>
                    <a:srcRect r="5733" b="11209"/>
                    <a:stretch/>
                  </pic:blipFill>
                  <pic:spPr bwMode="auto">
                    <a:xfrm>
                      <a:off x="0" y="0"/>
                      <a:ext cx="5104310" cy="3617764"/>
                    </a:xfrm>
                    <a:prstGeom prst="rect">
                      <a:avLst/>
                    </a:prstGeom>
                    <a:noFill/>
                    <a:ln>
                      <a:noFill/>
                    </a:ln>
                    <a:extLst>
                      <a:ext uri="{53640926-AAD7-44D8-BBD7-CCE9431645EC}">
                        <a14:shadowObscured xmlns:a14="http://schemas.microsoft.com/office/drawing/2010/main"/>
                      </a:ext>
                    </a:extLst>
                  </pic:spPr>
                </pic:pic>
              </a:graphicData>
            </a:graphic>
          </wp:inline>
        </w:drawing>
      </w:r>
    </w:p>
    <w:p w14:paraId="6F49CCAA" w14:textId="77777777" w:rsidR="00617EDA" w:rsidRDefault="00617EDA" w:rsidP="00617EDA">
      <w:pPr>
        <w:jc w:val="center"/>
        <w:rPr>
          <w:rFonts w:cs="Arial"/>
        </w:rPr>
      </w:pPr>
      <w:r>
        <w:rPr>
          <w:rFonts w:cs="Arial"/>
        </w:rPr>
        <w:t>Fonte: Elaborado Pelo Autor.</w:t>
      </w:r>
    </w:p>
    <w:p w14:paraId="7D3D8D7D" w14:textId="2E4E0047" w:rsidR="00617EDA" w:rsidRDefault="00617EDA" w:rsidP="00617EDA">
      <w:pPr>
        <w:rPr>
          <w:rFonts w:cs="Arial"/>
        </w:rPr>
      </w:pPr>
      <w:r>
        <w:rPr>
          <w:rFonts w:cs="Arial"/>
        </w:rPr>
        <w:t xml:space="preserve">Este crescimento no interesse pelo tema pode ser melhor compreendido ao observar a fundação de um programa do NSF (Fundação Nacional de Ciência Americana) que investiu 24 milhões de dólares em centros de pesquisa para a tomada de decisão sob incerteza. </w:t>
      </w:r>
      <w:r>
        <w:rPr>
          <w:rFonts w:cs="Arial"/>
        </w:rPr>
        <w:fldChar w:fldCharType="begin" w:fldLock="1"/>
      </w:r>
      <w:r w:rsidR="00810566">
        <w:rPr>
          <w:rFonts w:cs="Arial"/>
        </w:rPr>
        <w:instrText>ADDIN CSL_CITATION { "citationItems" : [ { "id" : "ITEM-1", "itemData" : { "URL" : "https://www.nsf.gov/news/news_summ.jsp?cntn_id=100447&amp;org=SBE", "accessed" : { "date-parts" : [ [ "2017", "2", "17" ] ] }, "author" : [ { "dropping-particle" : "", "family" : "NSF", "given" : "", "non-dropping-particle" : "", "parse-names" : false, "suffix" : "" } ], "id" : "ITEM-1", "issued" : { "date-parts" : [ [ "2004" ] ] }, "title" : "Climate Change a Focus of New NSF-Supported Research on How Decisions are Made in a World of Uncertainty", "type" : "webpage" }, "uris" : [ "http://www.mendeley.com/documents/?uuid=f17a716a-9fe6-4014-b919-27fbf3a84d1e" ] } ], "mendeley" : { "formattedCitation" : "(NSF, 2004)", "plainTextFormattedCitation" : "(NSF, 2004)", "previouslyFormattedCitation" : "(NSF, 2004)" }, "properties" : {  }, "schema" : "https://github.com/citation-style-language/schema/raw/master/csl-citation.json" }</w:instrText>
      </w:r>
      <w:r>
        <w:rPr>
          <w:rFonts w:cs="Arial"/>
        </w:rPr>
        <w:fldChar w:fldCharType="separate"/>
      </w:r>
      <w:r w:rsidRPr="0057388D">
        <w:rPr>
          <w:rFonts w:cs="Arial"/>
          <w:noProof/>
        </w:rPr>
        <w:t>(NSF, 2004)</w:t>
      </w:r>
      <w:r>
        <w:rPr>
          <w:rFonts w:cs="Arial"/>
        </w:rPr>
        <w:fldChar w:fldCharType="end"/>
      </w:r>
      <w:r>
        <w:rPr>
          <w:rFonts w:cs="Arial"/>
        </w:rPr>
        <w:t xml:space="preserve">. De fato, a produção de conhecimento relacionado ao RDM foi financiada por este programa de pesquisa. </w:t>
      </w:r>
      <w:r>
        <w:rPr>
          <w:rFonts w:cs="Arial"/>
        </w:rPr>
        <w:fldChar w:fldCharType="begin" w:fldLock="1"/>
      </w:r>
      <w:r w:rsidR="00810566">
        <w:rPr>
          <w:rFonts w:cs="Arial"/>
        </w:rPr>
        <w:instrText>ADDIN CSL_CITATION { "citationItems" : [ { "id" : "ITEM-1", "itemData" : { "URL" : "http://www.rand.org/jie/projects/improvingdecisions/about.html", "accessed" : { "date-parts" : [ [ "2017", "2", "17" ] ] }, "author" : [ { "dropping-particle" : "", "family" : "Rand", "given" : "", "non-dropping-particle" : "", "parse-names" : false, "suffix" : "" } ], "id" : "ITEM-1", "issued" : { "date-parts" : [ [ "2012" ] ] }, "title" : "About Improving Decisions in a Complex and Changing World", "type" : "webpage" }, "uris" : [ "http://www.mendeley.com/documents/?uuid=10856549-cc2a-4ffa-b9ba-9bf3788bc2e2" ] } ], "mendeley" : { "formattedCitation" : "(RAND, 2012)", "plainTextFormattedCitation" : "(RAND, 2012)", "previouslyFormattedCitation" : "(RAND, 2012)" }, "properties" : {  }, "schema" : "https://github.com/citation-style-language/schema/raw/master/csl-citation.json" }</w:instrText>
      </w:r>
      <w:r>
        <w:rPr>
          <w:rFonts w:cs="Arial"/>
        </w:rPr>
        <w:fldChar w:fldCharType="separate"/>
      </w:r>
      <w:r w:rsidRPr="0057388D">
        <w:rPr>
          <w:rFonts w:cs="Arial"/>
          <w:noProof/>
        </w:rPr>
        <w:t>(RAND, 2012)</w:t>
      </w:r>
      <w:r>
        <w:rPr>
          <w:rFonts w:cs="Arial"/>
        </w:rPr>
        <w:fldChar w:fldCharType="end"/>
      </w:r>
      <w:r>
        <w:rPr>
          <w:rFonts w:cs="Arial"/>
        </w:rPr>
        <w:t>.</w:t>
      </w:r>
    </w:p>
    <w:p w14:paraId="3D69FECE" w14:textId="17C7DF25" w:rsidR="00617EDA" w:rsidRDefault="00617EDA" w:rsidP="00617EDA">
      <w:pPr>
        <w:rPr>
          <w:rFonts w:cs="Arial"/>
        </w:rPr>
      </w:pPr>
      <w:r>
        <w:rPr>
          <w:rFonts w:cs="Arial"/>
        </w:rPr>
        <w:t xml:space="preserve">Para responder como se configura o interesse acadêmico sobre o tema e identificar as vertentes de pesquisa mais influentes, uma análise bibliométrica de Co-Citação foi realizada sobre os resultados da busca realizada na base Scopus. Tal técnica é adequada para a identificação de autores influentes em uma determinada área de pesquisa, analisando as referências contidas em cada um dos trabalhos selecionados. </w:t>
      </w:r>
      <w:r>
        <w:rPr>
          <w:rFonts w:cs="Arial"/>
        </w:rPr>
        <w:fldChar w:fldCharType="begin" w:fldLock="1"/>
      </w:r>
      <w:r w:rsidR="00810566">
        <w:rPr>
          <w:rFonts w:cs="Arial"/>
        </w:rPr>
        <w:instrText>ADDIN CSL_CITATION { "citationItems" : [ { "id" : "ITEM-1", "itemData" : { "DOI" : "10.1177/1094428114562629", "ISSN" : "1094-4281", "abstract" : "We aim to develop a meaningful single-source reference for management and organization scholars interested in using bibliometric methods for mapping research specialties. Such methods introduce a measure of objectivity into the evaluation of scientific literature and hold the potential to increase rigor and mitigate researcher bias in reviews of scientific literature by aggregating the opinions of multiple scholars working in the field. We introduce the bibliometric methods of citation analysis, co-citation analysis, bibliographical coupling, co-author analysis, and co-word analysis and present a workflow for conducting bibliometric studies with guidelines for researchers. We envision that bibliometric methods will complement meta-analysis and qualitative structured literature reviews as a method for reviewing and evaluating scientific literature. To demonstrate bibliometric methods, we performed a citation and co-citation analysis to map the intellectual structure of the Organizational Research Methods journal.", "author" : [ { "dropping-particle" : "", "family" : "Zupic", "given" : "I.", "non-dropping-particle" : "", "parse-names" : false, "suffix" : "" }, { "dropping-particle" : "", "family" : "Cater", "given" : "T.", "non-dropping-particle" : "", "parse-names" : false, "suffix" : "" } ], "container-title" : "Organizational Research Methods", "id" : "ITEM-1", "issue" : "3", "issued" : { "date-parts" : [ [ "2014" ] ] }, "page" : "429-472", "title" : "Bibliometric Methods in Management and Organization", "type" : "article-journal", "volume" : "18" }, "uris" : [ "http://www.mendeley.com/documents/?uuid=89162fcc-c5d7-44a5-88e6-12f52c6fe496" ] } ], "mendeley" : { "formattedCitation" : "(ZUPIC; CATER, 2014)", "plainTextFormattedCitation" : "(ZUPIC; CATER, 2014)", "previouslyFormattedCitation" : "(ZUPIC; CATER, 2014)" }, "properties" : {  }, "schema" : "https://github.com/citation-style-language/schema/raw/master/csl-citation.json" }</w:instrText>
      </w:r>
      <w:r>
        <w:rPr>
          <w:rFonts w:cs="Arial"/>
        </w:rPr>
        <w:fldChar w:fldCharType="separate"/>
      </w:r>
      <w:r w:rsidRPr="00FE6A1C">
        <w:rPr>
          <w:rFonts w:cs="Arial"/>
          <w:noProof/>
        </w:rPr>
        <w:t>(ZUPIC; CATER, 2014)</w:t>
      </w:r>
      <w:r>
        <w:rPr>
          <w:rFonts w:cs="Arial"/>
        </w:rPr>
        <w:fldChar w:fldCharType="end"/>
      </w:r>
      <w:r>
        <w:rPr>
          <w:rFonts w:cs="Arial"/>
        </w:rPr>
        <w:t xml:space="preserve">. Dentre os 26801 autores identificados pelo software VOSViewer </w:t>
      </w:r>
      <w:r>
        <w:rPr>
          <w:rFonts w:cs="Arial"/>
        </w:rPr>
        <w:fldChar w:fldCharType="begin" w:fldLock="1"/>
      </w:r>
      <w:r w:rsidR="00810566">
        <w:rPr>
          <w:rFonts w:cs="Arial"/>
        </w:rPr>
        <w:instrText>ADDIN CSL_CITATION { "citationItems" : [ { "id" : "ITEM-1", "itemData" : { "DOI" : "10.1007/s11192-009-0146-3", "author" : [ { "dropping-particle" : "", "family" : "Eck", "given" : "Nees Jan", "non-dropping-particle" : "Van", "parse-names" : false, "suffix" : "" }, { "dropping-particle" : "", "family" : "Waltman", "given" : "Ludo", "non-dropping-particle" : "", "parse-names" : false, "suffix" : "" } ], "container-title" : "Scientometrics", "id" : "ITEM-1", "issued" : { "date-parts" : [ [ "2010" ] ] }, "page" : "523-538", "title" : "Software survey : VOSviewer , a computer program for bibliometric mapping", "type" : "article-journal" }, "uris" : [ "http://www.mendeley.com/documents/?uuid=a6678b54-75c7-4d4f-ae04-3c28db2c7ded" ] } ], "mendeley" : { "formattedCitation" : "(VAN ECK; WALTMAN, 2010)", "plainTextFormattedCitation" : "(VAN ECK; WALTMAN, 2010)", "previouslyFormattedCitation" : "(VAN ECK; WALTMAN, 2010)" }, "properties" : {  }, "schema" : "https://github.com/citation-style-language/schema/raw/master/csl-citation.json" }</w:instrText>
      </w:r>
      <w:r>
        <w:rPr>
          <w:rFonts w:cs="Arial"/>
        </w:rPr>
        <w:fldChar w:fldCharType="separate"/>
      </w:r>
      <w:r w:rsidRPr="00D21561">
        <w:rPr>
          <w:rFonts w:cs="Arial"/>
          <w:noProof/>
        </w:rPr>
        <w:t>(VAN ECK; WALTMAN, 2010)</w:t>
      </w:r>
      <w:r>
        <w:rPr>
          <w:rFonts w:cs="Arial"/>
        </w:rPr>
        <w:fldChar w:fldCharType="end"/>
      </w:r>
      <w:r>
        <w:rPr>
          <w:rFonts w:cs="Arial"/>
        </w:rPr>
        <w:t xml:space="preserve">, foram selecionados aqueles que foram referenciados mais de 20 vezes dentre os 512 trabalhos selecionados. Com </w:t>
      </w:r>
      <w:r>
        <w:rPr>
          <w:rFonts w:cs="Arial"/>
        </w:rPr>
        <w:lastRenderedPageBreak/>
        <w:t xml:space="preserve">estes parâmetros foi produzido o mapa exibido na </w:t>
      </w:r>
      <w:r>
        <w:rPr>
          <w:rFonts w:cs="Arial"/>
        </w:rPr>
        <w:fldChar w:fldCharType="begin"/>
      </w:r>
      <w:r>
        <w:rPr>
          <w:rFonts w:cs="Arial"/>
        </w:rPr>
        <w:instrText xml:space="preserve"> REF _Ref479259439 \h </w:instrText>
      </w:r>
      <w:r>
        <w:rPr>
          <w:rFonts w:cs="Arial"/>
        </w:rPr>
      </w:r>
      <w:r>
        <w:rPr>
          <w:rFonts w:cs="Arial"/>
        </w:rPr>
        <w:fldChar w:fldCharType="separate"/>
      </w:r>
      <w:r w:rsidR="00743F02">
        <w:t xml:space="preserve">Figura </w:t>
      </w:r>
      <w:r w:rsidR="00743F02">
        <w:rPr>
          <w:noProof/>
        </w:rPr>
        <w:t>8</w:t>
      </w:r>
      <w:r>
        <w:rPr>
          <w:rFonts w:cs="Arial"/>
        </w:rPr>
        <w:fldChar w:fldCharType="end"/>
      </w:r>
      <w:r>
        <w:rPr>
          <w:rFonts w:cs="Arial"/>
        </w:rPr>
        <w:t xml:space="preserve"> e o gráfico exibido na </w:t>
      </w:r>
      <w:r>
        <w:rPr>
          <w:rFonts w:cs="Arial"/>
        </w:rPr>
        <w:fldChar w:fldCharType="begin"/>
      </w:r>
      <w:r>
        <w:rPr>
          <w:rFonts w:cs="Arial"/>
        </w:rPr>
        <w:instrText xml:space="preserve"> REF _Ref479259512 \h </w:instrText>
      </w:r>
      <w:r>
        <w:rPr>
          <w:rFonts w:cs="Arial"/>
        </w:rPr>
      </w:r>
      <w:r>
        <w:rPr>
          <w:rFonts w:cs="Arial"/>
        </w:rPr>
        <w:fldChar w:fldCharType="separate"/>
      </w:r>
      <w:r w:rsidR="00743F02">
        <w:t xml:space="preserve">Figura </w:t>
      </w:r>
      <w:r w:rsidR="00743F02">
        <w:rPr>
          <w:noProof/>
        </w:rPr>
        <w:t>9</w:t>
      </w:r>
      <w:r>
        <w:rPr>
          <w:rFonts w:cs="Arial"/>
        </w:rPr>
        <w:fldChar w:fldCharType="end"/>
      </w:r>
      <w:r>
        <w:rPr>
          <w:rFonts w:cs="Arial"/>
        </w:rPr>
        <w:t>.</w:t>
      </w:r>
    </w:p>
    <w:p w14:paraId="2660EB32" w14:textId="6030F268" w:rsidR="00617EDA" w:rsidRDefault="00617EDA" w:rsidP="00617EDA">
      <w:pPr>
        <w:pStyle w:val="Legenda"/>
      </w:pPr>
      <w:bookmarkStart w:id="49" w:name="_Ref479259439"/>
      <w:bookmarkStart w:id="50" w:name="_Toc479347018"/>
      <w:bookmarkStart w:id="51" w:name="_Toc482263877"/>
      <w:r>
        <w:t xml:space="preserve">Figura </w:t>
      </w:r>
      <w:r w:rsidR="000A47A3">
        <w:fldChar w:fldCharType="begin"/>
      </w:r>
      <w:r w:rsidR="000A47A3">
        <w:instrText xml:space="preserve"> SEQ Figura \* ARABIC </w:instrText>
      </w:r>
      <w:r w:rsidR="000A47A3">
        <w:fldChar w:fldCharType="separate"/>
      </w:r>
      <w:r w:rsidR="00743F02">
        <w:rPr>
          <w:noProof/>
        </w:rPr>
        <w:t>8</w:t>
      </w:r>
      <w:r w:rsidR="000A47A3">
        <w:rPr>
          <w:noProof/>
        </w:rPr>
        <w:fldChar w:fldCharType="end"/>
      </w:r>
      <w:bookmarkEnd w:id="49"/>
      <w:r>
        <w:t xml:space="preserve"> – Um Mapa de Co-Citação de Trabalhos relacionados ao RDM</w:t>
      </w:r>
      <w:bookmarkEnd w:id="50"/>
      <w:bookmarkEnd w:id="51"/>
    </w:p>
    <w:p w14:paraId="6F2BA624" w14:textId="77777777" w:rsidR="00617EDA" w:rsidRDefault="00617EDA" w:rsidP="00617EDA">
      <w:pPr>
        <w:ind w:firstLine="0"/>
        <w:rPr>
          <w:spacing w:val="-4"/>
        </w:rPr>
      </w:pPr>
      <w:r>
        <w:rPr>
          <w:noProof/>
          <w:spacing w:val="-4"/>
        </w:rPr>
        <w:drawing>
          <wp:inline distT="0" distB="0" distL="0" distR="0" wp14:anchorId="270379EA" wp14:editId="4B68C16D">
            <wp:extent cx="5747200" cy="3883231"/>
            <wp:effectExtent l="0" t="0" r="6350" b="3175"/>
            <wp:docPr id="1070" name="Imagem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143" cy="3891976"/>
                    </a:xfrm>
                    <a:prstGeom prst="rect">
                      <a:avLst/>
                    </a:prstGeom>
                    <a:noFill/>
                  </pic:spPr>
                </pic:pic>
              </a:graphicData>
            </a:graphic>
          </wp:inline>
        </w:drawing>
      </w:r>
    </w:p>
    <w:p w14:paraId="7891B021" w14:textId="77777777" w:rsidR="00617EDA" w:rsidRDefault="00617EDA" w:rsidP="00617EDA">
      <w:pPr>
        <w:ind w:firstLine="0"/>
        <w:jc w:val="center"/>
        <w:rPr>
          <w:spacing w:val="-4"/>
        </w:rPr>
      </w:pPr>
      <w:r>
        <w:rPr>
          <w:spacing w:val="-4"/>
        </w:rPr>
        <w:t>Fonte: Elaborado pelo Autor.</w:t>
      </w:r>
    </w:p>
    <w:p w14:paraId="081EE857" w14:textId="77777777" w:rsidR="00617EDA" w:rsidRDefault="00617EDA" w:rsidP="00617EDA">
      <w:pPr>
        <w:rPr>
          <w:rFonts w:cs="Arial"/>
        </w:rPr>
      </w:pPr>
      <w:r>
        <w:rPr>
          <w:rFonts w:cs="Arial"/>
        </w:rPr>
        <w:t>A análise do mapa de Co-Citação e a contagem de citações dos autores forneceram algumas informações importantes para esta pesquisa. Primeiramente, o mapa evidenciou que o trabalho produzido por Robert J. Lempert e outros pesquisadores associados à RAND literalmente “mediam” a pesquisa nesta área, e devem ser primariamente considerados.</w:t>
      </w:r>
    </w:p>
    <w:p w14:paraId="24C3F8F2" w14:textId="4E212D36" w:rsidR="00617EDA" w:rsidRDefault="00617EDA" w:rsidP="00617EDA">
      <w:pPr>
        <w:rPr>
          <w:rFonts w:cs="Arial"/>
        </w:rPr>
      </w:pPr>
      <w:r>
        <w:rPr>
          <w:rFonts w:cs="Arial"/>
        </w:rPr>
        <w:t xml:space="preserve">Não obstante, outros autores não notados inicialmente merecem destaque. Deve-se notar, por exemplo, o trabalho realizado por Kwakkel e Pruyt </w:t>
      </w:r>
      <w:r>
        <w:rPr>
          <w:rFonts w:cs="Arial"/>
        </w:rPr>
        <w:fldChar w:fldCharType="begin" w:fldLock="1"/>
      </w:r>
      <w:r w:rsidR="00810566">
        <w:rPr>
          <w:rFonts w:cs="Arial"/>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suppress-author" : 1, "uris" : [ "http://www.mendeley.com/documents/?uuid=8cd7ea62-47b8-4591-9472-3c13b5448bf4"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B3C07">
        <w:rPr>
          <w:rFonts w:cs="Arial"/>
          <w:noProof/>
        </w:rPr>
        <w:t>(2013)</w:t>
      </w:r>
      <w:r>
        <w:rPr>
          <w:rFonts w:cs="Arial"/>
        </w:rPr>
        <w:fldChar w:fldCharType="end"/>
      </w:r>
      <w:r>
        <w:rPr>
          <w:rFonts w:cs="Arial"/>
        </w:rPr>
        <w:t xml:space="preserve"> relacionado à integração entre a abordagem de modelagem exploratória e a dinâmica de sistemas, e a construção do EMA Workbench, uma biblioteca escrita em python que implementa algoritmos úteis para análises exploratórias </w:t>
      </w:r>
      <w:r>
        <w:rPr>
          <w:rFonts w:cs="Arial"/>
        </w:rPr>
        <w:fldChar w:fldCharType="begin" w:fldLock="1"/>
      </w:r>
      <w:r w:rsidR="00810566">
        <w:rPr>
          <w:rFonts w:cs="Arial"/>
        </w:rPr>
        <w:instrText>ADDIN CSL_CITATION { "citationItems" : [ { "id" : "ITEM-1", "itemData" : { "author" : [ { "dropping-particle" : "", "family" : "Kwakkel", "given" : "Jan", "non-dropping-particle" : "", "parse-names" : false, "suffix" : "" } ], "id" : "ITEM-1", "issued" : { "date-parts" : [ [ "2013" ] ] }, "page" : "1-4", "title" : "Exploratory Modelling and Analysis (EMA) Workbench", "type" : "article-journal" }, "uris" : [ "http://www.mendeley.com/documents/?uuid=c3fed6df-3c52-4838-a143-d2e9f003522c" ] } ], "mendeley" : { "formattedCitation" : "(KWAKKEL, 2013)", "plainTextFormattedCitation" : "(KWAKKEL, 2013)", "previouslyFormattedCitation" : "(KWAKKEL, 2013)" }, "properties" : {  }, "schema" : "https://github.com/citation-style-language/schema/raw/master/csl-citation.json" }</w:instrText>
      </w:r>
      <w:r>
        <w:rPr>
          <w:rFonts w:cs="Arial"/>
        </w:rPr>
        <w:fldChar w:fldCharType="separate"/>
      </w:r>
      <w:r w:rsidRPr="0018155D">
        <w:rPr>
          <w:rFonts w:cs="Arial"/>
          <w:noProof/>
        </w:rPr>
        <w:t>(KWAKKEL, 2013)</w:t>
      </w:r>
      <w:r>
        <w:rPr>
          <w:rFonts w:cs="Arial"/>
        </w:rPr>
        <w:fldChar w:fldCharType="end"/>
      </w:r>
      <w:r>
        <w:rPr>
          <w:rFonts w:cs="Arial"/>
        </w:rPr>
        <w:t>. Um segundo cluster identificado relaciona-se aos trabalhos de Patrick M. Reed relacionados à integração de algoritmos MOEAS (</w:t>
      </w:r>
      <w:r w:rsidRPr="00F2733E">
        <w:rPr>
          <w:rFonts w:cs="Arial"/>
          <w:i/>
        </w:rPr>
        <w:t>Many Objective Evolutionary Algorithms</w:t>
      </w:r>
      <w:r>
        <w:rPr>
          <w:rFonts w:cs="Arial"/>
        </w:rPr>
        <w:t>) à abordagem RDM, formando o MORDM (</w:t>
      </w:r>
      <w:r w:rsidRPr="00F2733E">
        <w:rPr>
          <w:rFonts w:cs="Arial"/>
          <w:i/>
        </w:rPr>
        <w:t xml:space="preserve">Many Objective Robust </w:t>
      </w:r>
      <w:r w:rsidRPr="00F2733E">
        <w:rPr>
          <w:rFonts w:cs="Arial"/>
          <w:i/>
        </w:rPr>
        <w:lastRenderedPageBreak/>
        <w:t>Decision Making</w:t>
      </w:r>
      <w:r>
        <w:rPr>
          <w:rFonts w:cs="Arial"/>
        </w:rPr>
        <w:t xml:space="preserve">) </w:t>
      </w:r>
      <w:r>
        <w:rPr>
          <w:rFonts w:cs="Arial"/>
        </w:rPr>
        <w:fldChar w:fldCharType="begin" w:fldLock="1"/>
      </w:r>
      <w:r w:rsidR="00810566">
        <w:rPr>
          <w:rFonts w:cs="Arial"/>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rPr>
        <w:fldChar w:fldCharType="separate"/>
      </w:r>
      <w:r w:rsidRPr="006B3C07">
        <w:rPr>
          <w:rFonts w:cs="Arial"/>
          <w:noProof/>
        </w:rPr>
        <w:t>(KASPRZYK et al., 2013)</w:t>
      </w:r>
      <w:r>
        <w:rPr>
          <w:rFonts w:cs="Arial"/>
        </w:rPr>
        <w:fldChar w:fldCharType="end"/>
      </w:r>
      <w:r>
        <w:rPr>
          <w:rFonts w:cs="Arial"/>
        </w:rPr>
        <w:t xml:space="preserve">, e a construção de bibliotecas para suporte à estas análises </w:t>
      </w:r>
      <w:r>
        <w:rPr>
          <w:rFonts w:cs="Arial"/>
        </w:rPr>
        <w:fldChar w:fldCharType="begin" w:fldLock="1"/>
      </w:r>
      <w:r w:rsidR="00810566">
        <w:rPr>
          <w:rFonts w:cs="Arial"/>
        </w:rPr>
        <w:instrText>ADDIN CSL_CITATION { "citationItems" : [ { "id" : "ITEM-1", "itemData" : { "DOI" : "10.1016/j.envsoft.2015.07.014", "ISSN" : "13648152", "abstract" : "This study introduces a new open source software framework to support bottom-up environmental systems planning under deep uncertainty with a focus on many-objective robust decision making (MORDM), called OpenMORDM. OpenMORDM contains two complementary components: (1) a software application programming interface (API) for connecting planning models to computational exploration tools for many-objective optimization and sensitivity-based discovery of critical deeply uncertain factors; and (2) a web-based visualization toolkit for exploring high-dimensional datasets to better understand system trade-offs, vulnerabilities, and dependencies. We demonstrate the OpenMORDM framework on a challenging environmental management test case termed the \"lake problem\". The lake problem has been used extensively in the prior environmental decision science literature and, in this study, captures the challenges posed by conflicting economic and environmental objectives, a water quality \"tipping point\" beyond which the lake may become irreversibly polluted, and multiple deeply uncertain factors that may undermine the robustness of pollution management policies. The OpenMORDM software framework enables decision makers to identify policy-relevant scenarios, quantify the trade-offs between alternative strategies in different scenarios, flexibly explore alternative definitions of robustness, and identify key system factors that should be monitored as triggers for future actions or additional planning. The web-based OpenMORDM visualization toolkit allows decision makers to easily share and visualize their datasets, with the option for analysts to extend the framework with customized scripts in the R programming language. OpenMORDM provides a platform for constructive decision support, allowing analysts and decision makers to interactively discover promising alternatives and potential vulnerabilities while balancing conflicting objectives.", "author" : [ { "dropping-particle" : "", "family" : "Hadka", "given" : "David", "non-dropping-particle" : "", "parse-names" : false, "suffix" : "" }, { "dropping-particle" : "", "family" : "Herman", "given" : "Jonathan", "non-dropping-particle" : "", "parse-names" : false, "suffix" : "" }, { "dropping-particle" : "", "family" : "Reed", "given" : "Patrick", "non-dropping-particle" : "", "parse-names" : false, "suffix" : "" }, { "dropping-particle" : "", "family" : "Keller", "given" : "Klaus", "non-dropping-particle" : "", "parse-names" : false, "suffix" : "" } ], "container-title" : "Environmental Modelling and Software", "id" : "ITEM-1", "issued" : { "date-parts" : [ [ "2015" ] ] }, "note" : "NULL", "page" : "114-129", "publisher" : "Elsevier Ltd", "title" : "An open source framework for many-objective robust decision making", "type" : "article-journal", "volume" : "74" }, "uris" : [ "http://www.mendeley.com/documents/?uuid=1e0686c7-0e58-4912-a96f-dc0cc8f6cac5" ] } ], "mendeley" : { "formattedCitation" : "(HADKA et al., 2015)", "plainTextFormattedCitation" : "(HADKA et al., 2015)", "previouslyFormattedCitation" : "(HADKA et al., 2015)" }, "properties" : {  }, "schema" : "https://github.com/citation-style-language/schema/raw/master/csl-citation.json" }</w:instrText>
      </w:r>
      <w:r>
        <w:rPr>
          <w:rFonts w:cs="Arial"/>
        </w:rPr>
        <w:fldChar w:fldCharType="separate"/>
      </w:r>
      <w:r w:rsidRPr="0018155D">
        <w:rPr>
          <w:rFonts w:cs="Arial"/>
          <w:noProof/>
        </w:rPr>
        <w:t>(HADKA et al., 2015)</w:t>
      </w:r>
      <w:r>
        <w:rPr>
          <w:rFonts w:cs="Arial"/>
        </w:rPr>
        <w:fldChar w:fldCharType="end"/>
      </w:r>
      <w:r>
        <w:rPr>
          <w:rFonts w:cs="Arial"/>
        </w:rPr>
        <w:t>.</w:t>
      </w:r>
    </w:p>
    <w:p w14:paraId="0D321D41" w14:textId="4A75AFFC" w:rsidR="00617EDA" w:rsidRDefault="00617EDA" w:rsidP="00617EDA">
      <w:pPr>
        <w:pStyle w:val="Legenda"/>
      </w:pPr>
      <w:bookmarkStart w:id="52" w:name="_Ref479259512"/>
      <w:bookmarkStart w:id="53" w:name="_Toc479347019"/>
      <w:bookmarkStart w:id="54" w:name="_Toc482263878"/>
      <w:r>
        <w:t xml:space="preserve">Figura </w:t>
      </w:r>
      <w:r w:rsidR="000A47A3">
        <w:fldChar w:fldCharType="begin"/>
      </w:r>
      <w:r w:rsidR="000A47A3">
        <w:instrText xml:space="preserve"> SEQ Figura \* ARABIC </w:instrText>
      </w:r>
      <w:r w:rsidR="000A47A3">
        <w:fldChar w:fldCharType="separate"/>
      </w:r>
      <w:r w:rsidR="00743F02">
        <w:rPr>
          <w:noProof/>
        </w:rPr>
        <w:t>9</w:t>
      </w:r>
      <w:r w:rsidR="000A47A3">
        <w:rPr>
          <w:noProof/>
        </w:rPr>
        <w:fldChar w:fldCharType="end"/>
      </w:r>
      <w:bookmarkEnd w:id="52"/>
      <w:r>
        <w:t xml:space="preserve"> – 10 Autores mais Citados em RDM e Instituições</w:t>
      </w:r>
      <w:bookmarkEnd w:id="53"/>
      <w:bookmarkEnd w:id="54"/>
    </w:p>
    <w:p w14:paraId="56990913" w14:textId="77777777" w:rsidR="00617EDA" w:rsidRDefault="00617EDA" w:rsidP="00617EDA">
      <w:pPr>
        <w:ind w:firstLine="0"/>
        <w:jc w:val="center"/>
        <w:rPr>
          <w:rFonts w:cs="Arial"/>
        </w:rPr>
      </w:pPr>
      <w:r>
        <w:rPr>
          <w:noProof/>
        </w:rPr>
        <w:drawing>
          <wp:inline distT="0" distB="0" distL="0" distR="0" wp14:anchorId="0CD14E03" wp14:editId="54AA93A4">
            <wp:extent cx="5827222" cy="2968831"/>
            <wp:effectExtent l="0" t="0" r="2540" b="3175"/>
            <wp:docPr id="26" name="Imagem 26" descr="C:\Users\Pedro\AppData\Local\Microsoft\Windows\INetCacheContent.Word\10 Autores mais Citados na literatura em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dro\AppData\Local\Microsoft\Windows\INetCacheContent.Word\10 Autores mais Citados na literatura em RDM.PNG"/>
                    <pic:cNvPicPr>
                      <a:picLocks noChangeAspect="1" noChangeArrowheads="1"/>
                    </pic:cNvPicPr>
                  </pic:nvPicPr>
                  <pic:blipFill rotWithShape="1">
                    <a:blip r:embed="rId32">
                      <a:extLst>
                        <a:ext uri="{28A0092B-C50C-407E-A947-70E740481C1C}">
                          <a14:useLocalDpi xmlns:a14="http://schemas.microsoft.com/office/drawing/2010/main" val="0"/>
                        </a:ext>
                      </a:extLst>
                    </a:blip>
                    <a:srcRect t="8530" b="8122"/>
                    <a:stretch/>
                  </pic:blipFill>
                  <pic:spPr bwMode="auto">
                    <a:xfrm>
                      <a:off x="0" y="0"/>
                      <a:ext cx="5845486" cy="2978136"/>
                    </a:xfrm>
                    <a:prstGeom prst="rect">
                      <a:avLst/>
                    </a:prstGeom>
                    <a:noFill/>
                    <a:ln>
                      <a:noFill/>
                    </a:ln>
                    <a:extLst>
                      <a:ext uri="{53640926-AAD7-44D8-BBD7-CCE9431645EC}">
                        <a14:shadowObscured xmlns:a14="http://schemas.microsoft.com/office/drawing/2010/main"/>
                      </a:ext>
                    </a:extLst>
                  </pic:spPr>
                </pic:pic>
              </a:graphicData>
            </a:graphic>
          </wp:inline>
        </w:drawing>
      </w:r>
    </w:p>
    <w:p w14:paraId="47FDFC29" w14:textId="77777777" w:rsidR="00617EDA" w:rsidRDefault="00617EDA" w:rsidP="00617EDA">
      <w:pPr>
        <w:jc w:val="center"/>
        <w:rPr>
          <w:rFonts w:cs="Arial"/>
        </w:rPr>
      </w:pPr>
      <w:r>
        <w:rPr>
          <w:rFonts w:cs="Arial"/>
        </w:rPr>
        <w:t>Fonte: Elaborado pelo Autor.</w:t>
      </w:r>
    </w:p>
    <w:p w14:paraId="75BF9E10" w14:textId="01BDA59C" w:rsidR="00617EDA" w:rsidRDefault="00617EDA" w:rsidP="00617EDA">
      <w:pPr>
        <w:rPr>
          <w:rFonts w:cs="Arial"/>
        </w:rPr>
      </w:pPr>
      <w:r>
        <w:rPr>
          <w:rFonts w:cs="Arial"/>
        </w:rPr>
        <w:t xml:space="preserve">Além desses trabalhos, emerge na literatura um cluster representado por Bem-Haim devido à abordagem </w:t>
      </w:r>
      <w:r w:rsidRPr="00F2733E">
        <w:rPr>
          <w:rFonts w:cs="Arial"/>
          <w:i/>
        </w:rPr>
        <w:t>Info-Gap</w:t>
      </w:r>
      <w:r>
        <w:rPr>
          <w:rFonts w:cs="Arial"/>
        </w:rPr>
        <w:t xml:space="preserve"> </w:t>
      </w:r>
      <w:r>
        <w:rPr>
          <w:rFonts w:cs="Arial"/>
        </w:rPr>
        <w:fldChar w:fldCharType="begin" w:fldLock="1"/>
      </w:r>
      <w:r w:rsidR="00810566">
        <w:rPr>
          <w:rFonts w:cs="Arial"/>
        </w:rPr>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rPr>
          <w:rFonts w:cs="Arial"/>
        </w:rPr>
        <w:fldChar w:fldCharType="separate"/>
      </w:r>
      <w:r w:rsidRPr="0018155D">
        <w:rPr>
          <w:rFonts w:cs="Arial"/>
          <w:noProof/>
        </w:rPr>
        <w:t>(BEN-HAIM, 2006)</w:t>
      </w:r>
      <w:r>
        <w:rPr>
          <w:rFonts w:cs="Arial"/>
        </w:rPr>
        <w:fldChar w:fldCharType="end"/>
      </w:r>
      <w:r>
        <w:rPr>
          <w:rFonts w:cs="Arial"/>
        </w:rPr>
        <w:t>, também voltado à avaliação de decisões sob incerteza. Ainda que não exaustivos, os indícios apresentados acima serviram como referência para a compreensão desta área de pesquisa, suportando a escolha do RDM como ponto de partida, bem como suportando a identificação de trabalhos que o relacionem com outras abordagens concorrentes. Tal etapa suportou a identificação dos artefatos e a posterior configuração de classes de problemas.</w:t>
      </w:r>
    </w:p>
    <w:p w14:paraId="531FBE9A" w14:textId="77777777" w:rsidR="00617EDA" w:rsidRDefault="00617EDA" w:rsidP="00617EDA">
      <w:pPr>
        <w:rPr>
          <w:rFonts w:cs="Arial"/>
        </w:rPr>
      </w:pPr>
    </w:p>
    <w:p w14:paraId="03DFFE47" w14:textId="77777777" w:rsidR="00617EDA" w:rsidRDefault="00617EDA" w:rsidP="00617EDA">
      <w:pPr>
        <w:rPr>
          <w:spacing w:val="-4"/>
        </w:rPr>
      </w:pPr>
    </w:p>
    <w:p w14:paraId="432AA596" w14:textId="77777777" w:rsidR="00617EDA" w:rsidRDefault="00617EDA" w:rsidP="00617EDA">
      <w:pPr>
        <w:pStyle w:val="Ttulo3"/>
      </w:pPr>
      <w:bookmarkStart w:id="55" w:name="_Toc502855258"/>
      <w:r>
        <w:t>Identificação de Artefatos</w:t>
      </w:r>
      <w:bookmarkEnd w:id="55"/>
    </w:p>
    <w:p w14:paraId="561F4362" w14:textId="7ADFA917" w:rsidR="00617EDA" w:rsidRDefault="00617EDA" w:rsidP="00617EDA">
      <w:pPr>
        <w:rPr>
          <w:spacing w:val="-4"/>
        </w:rPr>
      </w:pPr>
      <w:r>
        <w:rPr>
          <w:spacing w:val="-4"/>
        </w:rPr>
        <w:t>Diversos autores compararam as abordagens para decisão sob incerteza profundao H</w:t>
      </w:r>
      <w:r w:rsidRPr="001375A1">
        <w:rPr>
          <w:spacing w:val="-4"/>
        </w:rPr>
        <w:t>allegat</w:t>
      </w:r>
      <w:r w:rsidRPr="00014CEB">
        <w:rPr>
          <w:spacing w:val="-4"/>
        </w:rPr>
        <w:t xml:space="preserve">te et al. </w:t>
      </w:r>
      <w:r>
        <w:rPr>
          <w:spacing w:val="-4"/>
        </w:rPr>
        <w:fldChar w:fldCharType="begin" w:fldLock="1"/>
      </w:r>
      <w:r w:rsidR="00810566">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1375A1">
        <w:rPr>
          <w:noProof/>
          <w:spacing w:val="-4"/>
        </w:rPr>
        <w:t>(2012)</w:t>
      </w:r>
      <w:r>
        <w:rPr>
          <w:spacing w:val="-4"/>
        </w:rPr>
        <w:fldChar w:fldCharType="end"/>
      </w:r>
      <w:r w:rsidRPr="001375A1">
        <w:rPr>
          <w:spacing w:val="-4"/>
        </w:rPr>
        <w:t xml:space="preserve"> compara o RDM a outras abo</w:t>
      </w:r>
      <w:r w:rsidRPr="00014CEB">
        <w:rPr>
          <w:spacing w:val="-4"/>
        </w:rPr>
        <w:t xml:space="preserve">rdagens utilizadas para avaliar decisões investimento sob incerteza climática. </w:t>
      </w:r>
      <w:r w:rsidRPr="003227AE">
        <w:rPr>
          <w:spacing w:val="-4"/>
        </w:rPr>
        <w:t>As críticas e limitações das abordagens Cost Benefit Analysis e Opç</w:t>
      </w:r>
      <w:r>
        <w:rPr>
          <w:spacing w:val="-4"/>
        </w:rPr>
        <w:t xml:space="preserve">ões Reais de </w:t>
      </w:r>
      <w:r w:rsidRPr="003227AE">
        <w:rPr>
          <w:spacing w:val="-4"/>
        </w:rPr>
        <w:t xml:space="preserve">Hallegatte </w:t>
      </w:r>
      <w:r>
        <w:rPr>
          <w:spacing w:val="-4"/>
        </w:rPr>
        <w:fldChar w:fldCharType="begin" w:fldLock="1"/>
      </w:r>
      <w:r w:rsidR="00810566">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3227AE">
        <w:rPr>
          <w:noProof/>
          <w:spacing w:val="-4"/>
        </w:rPr>
        <w:t>(2012)</w:t>
      </w:r>
      <w:r>
        <w:rPr>
          <w:spacing w:val="-4"/>
        </w:rPr>
        <w:fldChar w:fldCharType="end"/>
      </w:r>
      <w:r>
        <w:rPr>
          <w:spacing w:val="-4"/>
        </w:rPr>
        <w:t xml:space="preserve"> são similares às críticas anteriormente discutidas relacionadas à análise formal de decisão, visto que tais </w:t>
      </w:r>
      <w:r>
        <w:rPr>
          <w:spacing w:val="-4"/>
        </w:rPr>
        <w:lastRenderedPageBreak/>
        <w:t xml:space="preserve">abordagens compartilham o pressuposto de conhecimento sobre probabilidades. Herman et al. </w:t>
      </w:r>
      <w:r>
        <w:rPr>
          <w:spacing w:val="-4"/>
        </w:rPr>
        <w:fldChar w:fldCharType="begin" w:fldLock="1"/>
      </w:r>
      <w:r w:rsidR="00810566">
        <w:rPr>
          <w:spacing w:val="-4"/>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suppress-author" : 1, "uris" : [ "http://www.mendeley.com/documents/?uuid=46bd7297-ecc2-47b4-8956-17b428deb2c2" ] } ], "mendeley" : { "formattedCitation" : "(2015)", "plainTextFormattedCitation" : "(2015)", "previouslyFormattedCitation" : "(2015)" }, "properties" : {  }, "schema" : "https://github.com/citation-style-language/schema/raw/master/csl-citation.json" }</w:instrText>
      </w:r>
      <w:r>
        <w:rPr>
          <w:spacing w:val="-4"/>
        </w:rPr>
        <w:fldChar w:fldCharType="separate"/>
      </w:r>
      <w:r w:rsidRPr="003227AE">
        <w:rPr>
          <w:noProof/>
          <w:spacing w:val="-4"/>
        </w:rPr>
        <w:t>(2015)</w:t>
      </w:r>
      <w:r>
        <w:rPr>
          <w:spacing w:val="-4"/>
        </w:rPr>
        <w:fldChar w:fldCharType="end"/>
      </w:r>
      <w:r>
        <w:rPr>
          <w:spacing w:val="-4"/>
        </w:rPr>
        <w:t>, porém, realiza uma síntese das abordagens similares ao RDM (“</w:t>
      </w:r>
      <w:r w:rsidRPr="00BC5B27">
        <w:rPr>
          <w:spacing w:val="-4"/>
        </w:rPr>
        <w:t>robustness frameworks</w:t>
      </w:r>
      <w:r>
        <w:rPr>
          <w:spacing w:val="-4"/>
        </w:rPr>
        <w:t>”) ressaltando as diferenças metodológicas entre as abordagens. Nesta comparação, visto que as abordagens são similares, o objetivo é identificar as implicações destas diferenças.</w:t>
      </w:r>
    </w:p>
    <w:p w14:paraId="0868E2EB" w14:textId="2E181ED8" w:rsidR="00617EDA" w:rsidRDefault="00617EDA" w:rsidP="00617EDA">
      <w:pPr>
        <w:rPr>
          <w:spacing w:val="-4"/>
        </w:rPr>
      </w:pPr>
      <w:r>
        <w:rPr>
          <w:spacing w:val="-4"/>
        </w:rPr>
        <w:t xml:space="preserve">Outro grupo de trabalhos procuraram recomendar abordagens para suporte à decisão estratégic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2", "issue" : "November", "issued" : { "date-parts" : [ [ "2013" ] ] }, "page" : "1-10", "title" : "Deciding How To Decide", "type" : "article-journal" }, "uris" : [ "http://www.mendeley.com/documents/?uuid=1f5de6ec-e5e0-4fa0-af78-fcd71754d5ed" ] }, { "id" : "ITEM-3",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3", "issue" : "January 2015", "issued" : { "date-parts" : [ [ "2007" ] ] }, "page" : "3\u201324", "title" : "The strategic development process", "type" : "chapter" }, "uris" : [ "http://www.mendeley.com/documents/?uuid=e662ee86-59b0-4974-be2e-3cd1ae4beb20" ] } ], "mendeley" : { "formattedCitation" : "(COURTNEY; KIRKLAND; VIGUERIE, 1997; COURTNEY; LOVALLO; CLARKE, 2013; DYSON et al., 2007)", "plainTextFormattedCitation" : "(COURTNEY; KIRKLAND; VIGUERIE, 1997; COURTNEY; LOVALLO; CLARKE, 2013; DYSON et al., 2007)", "previouslyFormattedCitation" : "(COURTNEY; KIRKLAND; VIGUERIE, 1997; COURTNEY; LOVALLO; CLARKE, 2013; DYSON et al., 2007)" }, "properties" : {  }, "schema" : "https://github.com/citation-style-language/schema/raw/master/csl-citation.json" }</w:instrText>
      </w:r>
      <w:r>
        <w:rPr>
          <w:spacing w:val="-4"/>
        </w:rPr>
        <w:fldChar w:fldCharType="separate"/>
      </w:r>
      <w:r w:rsidRPr="00651EB4">
        <w:rPr>
          <w:noProof/>
          <w:spacing w:val="-4"/>
        </w:rPr>
        <w:t>(COURTNEY; KIRKLAND; VIGUERIE, 1997; COURTNEY; LOVALLO; CLARKE, 2013; DYSON et al., 2007)</w:t>
      </w:r>
      <w:r>
        <w:rPr>
          <w:spacing w:val="-4"/>
        </w:rPr>
        <w:fldChar w:fldCharType="end"/>
      </w:r>
      <w:r>
        <w:rPr>
          <w:spacing w:val="-4"/>
        </w:rPr>
        <w:t xml:space="preserve">, ou ainda investigou a aplicação de ferramentas para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651EB4">
        <w:rPr>
          <w:noProof/>
          <w:spacing w:val="-4"/>
        </w:rPr>
        <w:t>(O’BRIEN, 2011)</w:t>
      </w:r>
      <w:r>
        <w:rPr>
          <w:spacing w:val="-4"/>
        </w:rPr>
        <w:fldChar w:fldCharType="end"/>
      </w:r>
      <w:r>
        <w:rPr>
          <w:spacing w:val="-4"/>
        </w:rPr>
        <w:t xml:space="preserve">. A </w:t>
      </w:r>
      <w:r>
        <w:rPr>
          <w:spacing w:val="-4"/>
        </w:rPr>
        <w:fldChar w:fldCharType="begin"/>
      </w:r>
      <w:r>
        <w:rPr>
          <w:spacing w:val="-4"/>
        </w:rPr>
        <w:instrText xml:space="preserve"> REF _Ref478981231 \h </w:instrText>
      </w:r>
      <w:r>
        <w:rPr>
          <w:spacing w:val="-4"/>
        </w:rPr>
      </w:r>
      <w:r>
        <w:rPr>
          <w:spacing w:val="-4"/>
        </w:rPr>
        <w:fldChar w:fldCharType="separate"/>
      </w:r>
      <w:r w:rsidR="00743F02">
        <w:t xml:space="preserve">Figura </w:t>
      </w:r>
      <w:r w:rsidR="00743F02">
        <w:rPr>
          <w:noProof/>
        </w:rPr>
        <w:t>10</w:t>
      </w:r>
      <w:r>
        <w:rPr>
          <w:spacing w:val="-4"/>
        </w:rPr>
        <w:fldChar w:fldCharType="end"/>
      </w:r>
      <w:r>
        <w:rPr>
          <w:spacing w:val="-4"/>
        </w:rPr>
        <w:t xml:space="preserve"> apresenta os resultados desta survey, fornecendo informações agregadas sobre as ferramentas de suporte à estratégia utilizadas na empresa. A lista de artefatos consolidada é apresentada no </w:t>
      </w:r>
      <w:r>
        <w:rPr>
          <w:spacing w:val="-4"/>
        </w:rPr>
        <w:fldChar w:fldCharType="begin"/>
      </w:r>
      <w:r>
        <w:rPr>
          <w:spacing w:val="-4"/>
        </w:rPr>
        <w:instrText xml:space="preserve"> REF _Ref479317898 \h </w:instrText>
      </w:r>
      <w:r>
        <w:rPr>
          <w:spacing w:val="-4"/>
        </w:rPr>
      </w:r>
      <w:r>
        <w:rPr>
          <w:spacing w:val="-4"/>
        </w:rPr>
        <w:fldChar w:fldCharType="separate"/>
      </w:r>
      <w:r w:rsidR="00743F02">
        <w:t xml:space="preserve">Quadro </w:t>
      </w:r>
      <w:r w:rsidR="00743F02">
        <w:rPr>
          <w:noProof/>
        </w:rPr>
        <w:t>4</w:t>
      </w:r>
      <w:r>
        <w:rPr>
          <w:spacing w:val="-4"/>
        </w:rPr>
        <w:fldChar w:fldCharType="end"/>
      </w:r>
      <w:r>
        <w:rPr>
          <w:spacing w:val="-4"/>
        </w:rPr>
        <w:t xml:space="preserve">. Outros trabalhos foram omitidos desta tabela </w:t>
      </w:r>
      <w:r>
        <w:rPr>
          <w:spacing w:val="-4"/>
        </w:rPr>
        <w:fldChar w:fldCharType="begin" w:fldLock="1"/>
      </w:r>
      <w:r w:rsidR="00810566">
        <w:rPr>
          <w:spacing w:val="-4"/>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id" : "ITEM-2",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2", "issue" : "10", "issued" : { "date-parts" : [ [ "2012" ] ] }, "page" : "1657-1672", "title" : "Robust Climate Policies Under Uncertainty: A Comparison of Robust Decision Making and Info-Gap Methods", "type" : "article-journal", "volume" : "32" }, "uris" : [ "http://www.mendeley.com/documents/?uuid=26d3abd2-e487-4410-ba78-e5d64543f85f" ] }, { "id" : "ITEM-3",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3", "issue" : "4", "issued" : { "date-parts" : [ [ "2013" ] ] }, "page" : "627-646", "title" : "Scenarios that illuminate vulnerabilities and robust responses", "type" : "article-journal", "volume" : "117" }, "uris" : [ "http://www.mendeley.com/documents/?uuid=d920d252-3562-4c27-a892-9a8c0f36f6ef" ] }, { "id" : "ITEM-4",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4",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HALL et al., 2012; KALRA et al., 2014; KASPRZYK et al., 2013; LEMPERT, 2013)", "plainTextFormattedCitation" : "(HALL et al., 2012; KALRA et al., 2014; KASPRZYK et al., 2013; LEMPERT, 2013)", "previouslyFormattedCitation" : "(HALL et al., 2012; KALRA et al., 2014; KASPRZYK et al., 2013; LEMPERT, 2013)" }, "properties" : {  }, "schema" : "https://github.com/citation-style-language/schema/raw/master/csl-citation.json" }</w:instrText>
      </w:r>
      <w:r>
        <w:rPr>
          <w:spacing w:val="-4"/>
        </w:rPr>
        <w:fldChar w:fldCharType="separate"/>
      </w:r>
      <w:r w:rsidRPr="0032351B">
        <w:rPr>
          <w:noProof/>
          <w:spacing w:val="-4"/>
        </w:rPr>
        <w:t>(HALL et al., 2012; KALRA et al., 2014; KASPRZYK et al., 2013; LEMPERT, 2013)</w:t>
      </w:r>
      <w:r>
        <w:rPr>
          <w:spacing w:val="-4"/>
        </w:rPr>
        <w:fldChar w:fldCharType="end"/>
      </w:r>
      <w:r>
        <w:rPr>
          <w:spacing w:val="-4"/>
        </w:rPr>
        <w:t xml:space="preserve"> por não acrescentarem novas abordagens. O Apêndice G contém o quadro completo.</w:t>
      </w:r>
    </w:p>
    <w:p w14:paraId="3AD5FC75" w14:textId="7BCD1527" w:rsidR="00617EDA" w:rsidRPr="00B7483F" w:rsidRDefault="00617EDA" w:rsidP="00617EDA">
      <w:pPr>
        <w:rPr>
          <w:spacing w:val="-4"/>
          <w:lang w:val="en-US"/>
        </w:rPr>
      </w:pPr>
      <w:r>
        <w:rPr>
          <w:spacing w:val="-4"/>
        </w:rPr>
        <w:t xml:space="preserve">Nota-se que os trabalhos seminais que propuseram o RDM o compararam às seguintes abordagens: Planejamento por Cenários, Delphi, Foresight, Decision Analysis, Simulação Computacional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w:instrText>
      </w:r>
      <w:r w:rsidR="00810566" w:rsidRPr="000A47A3">
        <w:rPr>
          <w:spacing w:val="-4"/>
          <w:lang w:val="en-US"/>
        </w:rPr>
        <w:instrText>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spacing w:val="-4"/>
        </w:rPr>
        <w:fldChar w:fldCharType="separate"/>
      </w:r>
      <w:r w:rsidRPr="000A47A3">
        <w:rPr>
          <w:noProof/>
          <w:spacing w:val="-4"/>
          <w:lang w:val="en-US"/>
        </w:rPr>
        <w:t xml:space="preserve">(LEMPERT; POPPER; BANKES, </w:t>
      </w:r>
      <w:r w:rsidRPr="002D59BA">
        <w:rPr>
          <w:noProof/>
          <w:spacing w:val="-4"/>
          <w:lang w:val="en-US"/>
        </w:rPr>
        <w:t>2003)</w:t>
      </w:r>
      <w:r>
        <w:rPr>
          <w:spacing w:val="-4"/>
        </w:rPr>
        <w:fldChar w:fldCharType="end"/>
      </w:r>
      <w:r w:rsidRPr="002D59BA">
        <w:rPr>
          <w:spacing w:val="-4"/>
          <w:lang w:val="en-US"/>
        </w:rPr>
        <w:t xml:space="preserve"> e à Risk Analysis </w:t>
      </w:r>
      <w:r>
        <w:rPr>
          <w:spacing w:val="-4"/>
        </w:rPr>
        <w:fldChar w:fldCharType="begin" w:fldLock="1"/>
      </w:r>
      <w:r w:rsidR="00810566">
        <w:rPr>
          <w:spacing w:val="-4"/>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B7483F">
        <w:rPr>
          <w:noProof/>
          <w:spacing w:val="-4"/>
          <w:lang w:val="en-US"/>
        </w:rPr>
        <w:t>(LEMPERT et al., 2006)</w:t>
      </w:r>
      <w:r>
        <w:rPr>
          <w:spacing w:val="-4"/>
        </w:rPr>
        <w:fldChar w:fldCharType="end"/>
      </w:r>
      <w:r w:rsidRPr="00B7483F">
        <w:rPr>
          <w:spacing w:val="-4"/>
          <w:lang w:val="en-US"/>
        </w:rPr>
        <w:t>.</w:t>
      </w:r>
    </w:p>
    <w:p w14:paraId="3E42D8FD" w14:textId="77777777" w:rsidR="00617EDA" w:rsidRPr="00B7483F" w:rsidRDefault="00617EDA" w:rsidP="00617EDA">
      <w:pPr>
        <w:rPr>
          <w:spacing w:val="-4"/>
          <w:lang w:val="en-US"/>
        </w:rPr>
      </w:pPr>
    </w:p>
    <w:p w14:paraId="258B3C80" w14:textId="77777777" w:rsidR="00617EDA" w:rsidRPr="00B7483F" w:rsidRDefault="00617EDA" w:rsidP="00617EDA">
      <w:pPr>
        <w:ind w:firstLine="0"/>
        <w:rPr>
          <w:spacing w:val="-4"/>
          <w:lang w:val="en-US"/>
        </w:rPr>
      </w:pPr>
    </w:p>
    <w:p w14:paraId="699CC520" w14:textId="5D7AC762" w:rsidR="00617EDA" w:rsidRDefault="00617EDA" w:rsidP="00617EDA">
      <w:pPr>
        <w:pStyle w:val="Legenda"/>
      </w:pPr>
      <w:bookmarkStart w:id="56" w:name="_Ref478981231"/>
      <w:bookmarkStart w:id="57" w:name="_Toc479347021"/>
      <w:bookmarkStart w:id="58" w:name="_Toc482263879"/>
      <w:r>
        <w:lastRenderedPageBreak/>
        <w:t xml:space="preserve">Figura </w:t>
      </w:r>
      <w:r w:rsidR="000A47A3">
        <w:fldChar w:fldCharType="begin"/>
      </w:r>
      <w:r w:rsidR="000A47A3">
        <w:instrText xml:space="preserve"> SEQ Figura \* ARABIC </w:instrText>
      </w:r>
      <w:r w:rsidR="000A47A3">
        <w:fldChar w:fldCharType="separate"/>
      </w:r>
      <w:r w:rsidR="00743F02">
        <w:rPr>
          <w:noProof/>
        </w:rPr>
        <w:t>10</w:t>
      </w:r>
      <w:r w:rsidR="000A47A3">
        <w:rPr>
          <w:noProof/>
        </w:rPr>
        <w:fldChar w:fldCharType="end"/>
      </w:r>
      <w:bookmarkEnd w:id="56"/>
      <w:r>
        <w:t xml:space="preserve"> – Uso de Ferramentas para Suporte ao Desenvolvimento da Estratégia</w:t>
      </w:r>
      <w:bookmarkEnd w:id="57"/>
      <w:bookmarkEnd w:id="58"/>
    </w:p>
    <w:p w14:paraId="3E435988" w14:textId="77777777" w:rsidR="00617EDA" w:rsidRDefault="00617EDA" w:rsidP="00617EDA">
      <w:pPr>
        <w:ind w:firstLine="0"/>
        <w:rPr>
          <w:rFonts w:cs="Arial"/>
        </w:rPr>
      </w:pPr>
      <w:r>
        <w:rPr>
          <w:noProof/>
        </w:rPr>
        <w:drawing>
          <wp:inline distT="0" distB="0" distL="0" distR="0" wp14:anchorId="2EEEF084" wp14:editId="1F8DCE0C">
            <wp:extent cx="5759450" cy="7327075"/>
            <wp:effectExtent l="0" t="0" r="0" b="7620"/>
            <wp:docPr id="28" name="Imagem 28" descr="C:\Users\Pedro\AppData\Local\Microsoft\Windows\INetCacheContent.Word\Escores Medianos das Ferramen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edro\AppData\Local\Microsoft\Windows\INetCacheContent.Word\Escores Medianos das Ferramentas.png"/>
                    <pic:cNvPicPr>
                      <a:picLocks noChangeAspect="1" noChangeArrowheads="1"/>
                    </pic:cNvPicPr>
                  </pic:nvPicPr>
                  <pic:blipFill rotWithShape="1">
                    <a:blip r:embed="rId33">
                      <a:extLst>
                        <a:ext uri="{28A0092B-C50C-407E-A947-70E740481C1C}">
                          <a14:useLocalDpi xmlns:a14="http://schemas.microsoft.com/office/drawing/2010/main" val="0"/>
                        </a:ext>
                      </a:extLst>
                    </a:blip>
                    <a:srcRect t="3241" b="1515"/>
                    <a:stretch/>
                  </pic:blipFill>
                  <pic:spPr bwMode="auto">
                    <a:xfrm>
                      <a:off x="0" y="0"/>
                      <a:ext cx="5760085" cy="7327883"/>
                    </a:xfrm>
                    <a:prstGeom prst="rect">
                      <a:avLst/>
                    </a:prstGeom>
                    <a:noFill/>
                    <a:ln>
                      <a:noFill/>
                    </a:ln>
                    <a:extLst>
                      <a:ext uri="{53640926-AAD7-44D8-BBD7-CCE9431645EC}">
                        <a14:shadowObscured xmlns:a14="http://schemas.microsoft.com/office/drawing/2010/main"/>
                      </a:ext>
                    </a:extLst>
                  </pic:spPr>
                </pic:pic>
              </a:graphicData>
            </a:graphic>
          </wp:inline>
        </w:drawing>
      </w:r>
    </w:p>
    <w:p w14:paraId="38CE8861" w14:textId="615CA179" w:rsidR="00617EDA" w:rsidRDefault="00617EDA" w:rsidP="00617EDA">
      <w:r>
        <w:rPr>
          <w:rFonts w:cs="Arial"/>
        </w:rPr>
        <w:t xml:space="preserve">Fonte: Elaborado pelo autor a partir dos dados de O’Brien </w:t>
      </w:r>
      <w:r>
        <w:rPr>
          <w:rFonts w:cs="Arial"/>
        </w:rPr>
        <w:fldChar w:fldCharType="begin" w:fldLock="1"/>
      </w:r>
      <w:r w:rsidR="00810566">
        <w:rPr>
          <w:rFonts w:cs="Arial"/>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locator" : "919-920", "suppress-author" : 1, "uris" : [ "http://www.mendeley.com/documents/?uuid=9ceb8116-91e1-46dc-9f0b-29e7784e86bc" ] } ], "mendeley" : { "formattedCitation" : "(2011, p. 919\u2013920)", "plainTextFormattedCitation" : "(2011, p. 919\u2013920)", "previouslyFormattedCitation" : "(2011, p. 919\u2013920)" }, "properties" : {  }, "schema" : "https://github.com/citation-style-language/schema/raw/master/csl-citation.json" }</w:instrText>
      </w:r>
      <w:r>
        <w:rPr>
          <w:rFonts w:cs="Arial"/>
        </w:rPr>
        <w:fldChar w:fldCharType="separate"/>
      </w:r>
      <w:r w:rsidRPr="008F03C1">
        <w:rPr>
          <w:rFonts w:cs="Arial"/>
          <w:noProof/>
        </w:rPr>
        <w:t>(2011, p. 919–920)</w:t>
      </w:r>
      <w:r>
        <w:rPr>
          <w:rFonts w:cs="Arial"/>
        </w:rPr>
        <w:fldChar w:fldCharType="end"/>
      </w:r>
      <w:r>
        <w:rPr>
          <w:rFonts w:cs="Arial"/>
        </w:rPr>
        <w:t>.</w:t>
      </w:r>
    </w:p>
    <w:p w14:paraId="6652C023" w14:textId="77777777" w:rsidR="00617EDA" w:rsidRDefault="00617EDA" w:rsidP="00617EDA"/>
    <w:p w14:paraId="0FA1E2D3" w14:textId="77777777" w:rsidR="00617EDA" w:rsidRDefault="00617EDA" w:rsidP="00617EDA"/>
    <w:p w14:paraId="50875F8A" w14:textId="77777777" w:rsidR="00617EDA" w:rsidRDefault="00617EDA" w:rsidP="00617EDA"/>
    <w:p w14:paraId="74691562" w14:textId="77777777" w:rsidR="00617EDA" w:rsidRPr="00CA4EE2" w:rsidRDefault="00617EDA" w:rsidP="00617EDA">
      <w:pPr>
        <w:sectPr w:rsidR="00617EDA" w:rsidRPr="00CA4EE2" w:rsidSect="001F56FA">
          <w:footnotePr>
            <w:numRestart w:val="eachSect"/>
          </w:footnotePr>
          <w:pgSz w:w="11906" w:h="16838" w:code="9"/>
          <w:pgMar w:top="1701" w:right="1134" w:bottom="1134" w:left="1701" w:header="1134" w:footer="709" w:gutter="0"/>
          <w:cols w:space="708"/>
          <w:docGrid w:linePitch="360"/>
        </w:sectPr>
      </w:pPr>
    </w:p>
    <w:p w14:paraId="7E665226" w14:textId="262F1592" w:rsidR="00617EDA" w:rsidRDefault="00617EDA" w:rsidP="00617EDA">
      <w:pPr>
        <w:pStyle w:val="Legenda"/>
      </w:pPr>
      <w:bookmarkStart w:id="59" w:name="_Ref479317898"/>
      <w:bookmarkStart w:id="60" w:name="_Toc479346810"/>
      <w:bookmarkStart w:id="61" w:name="_Toc482263854"/>
      <w:r>
        <w:lastRenderedPageBreak/>
        <w:t xml:space="preserve">Quadro </w:t>
      </w:r>
      <w:r w:rsidR="000A47A3">
        <w:fldChar w:fldCharType="begin"/>
      </w:r>
      <w:r w:rsidR="000A47A3">
        <w:instrText xml:space="preserve"> SEQ Quadro \* ARABIC </w:instrText>
      </w:r>
      <w:r w:rsidR="000A47A3">
        <w:fldChar w:fldCharType="separate"/>
      </w:r>
      <w:r w:rsidR="00743F02">
        <w:rPr>
          <w:noProof/>
        </w:rPr>
        <w:t>4</w:t>
      </w:r>
      <w:r w:rsidR="000A47A3">
        <w:rPr>
          <w:noProof/>
        </w:rPr>
        <w:fldChar w:fldCharType="end"/>
      </w:r>
      <w:bookmarkEnd w:id="59"/>
      <w:r>
        <w:t xml:space="preserve"> – RDM e Abordagens Relacionadas</w:t>
      </w:r>
      <w:bookmarkEnd w:id="60"/>
      <w:bookmarkEnd w:id="61"/>
    </w:p>
    <w:tbl>
      <w:tblPr>
        <w:tblW w:w="139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342"/>
        <w:gridCol w:w="1368"/>
        <w:gridCol w:w="1103"/>
        <w:gridCol w:w="1410"/>
        <w:gridCol w:w="1172"/>
        <w:gridCol w:w="1806"/>
        <w:gridCol w:w="1276"/>
        <w:gridCol w:w="1320"/>
        <w:gridCol w:w="1196"/>
      </w:tblGrid>
      <w:tr w:rsidR="00617EDA" w:rsidRPr="00263686" w14:paraId="3601079D" w14:textId="77777777" w:rsidTr="003C6AFF">
        <w:trPr>
          <w:trHeight w:val="234"/>
          <w:tblHeader/>
        </w:trPr>
        <w:tc>
          <w:tcPr>
            <w:tcW w:w="3342" w:type="dxa"/>
            <w:shd w:val="clear" w:color="auto" w:fill="D9D9D9" w:themeFill="background1" w:themeFillShade="D9"/>
            <w:vAlign w:val="center"/>
          </w:tcPr>
          <w:p w14:paraId="366A7E41"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Macro-Contexto</w:t>
            </w:r>
          </w:p>
        </w:tc>
        <w:tc>
          <w:tcPr>
            <w:tcW w:w="5053" w:type="dxa"/>
            <w:gridSpan w:val="4"/>
            <w:shd w:val="clear" w:color="auto" w:fill="A6A6A6" w:themeFill="background1" w:themeFillShade="A6"/>
            <w:vAlign w:val="center"/>
          </w:tcPr>
          <w:p w14:paraId="2E7A6698"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sidRPr="0050339B">
              <w:rPr>
                <w:rFonts w:cs="Arial"/>
                <w:b/>
                <w:bCs/>
                <w:color w:val="000000"/>
                <w:sz w:val="18"/>
                <w:szCs w:val="20"/>
              </w:rPr>
              <w:t>Avaliação de</w:t>
            </w:r>
            <w:r>
              <w:rPr>
                <w:rFonts w:cs="Arial"/>
                <w:b/>
                <w:bCs/>
                <w:color w:val="000000"/>
                <w:sz w:val="18"/>
                <w:szCs w:val="20"/>
              </w:rPr>
              <w:t xml:space="preserve"> Decisões</w:t>
            </w:r>
            <w:r w:rsidRPr="0050339B">
              <w:rPr>
                <w:rFonts w:cs="Arial"/>
                <w:b/>
                <w:bCs/>
                <w:color w:val="000000"/>
                <w:sz w:val="18"/>
                <w:szCs w:val="20"/>
              </w:rPr>
              <w:t xml:space="preserve"> Estrat</w:t>
            </w:r>
            <w:r>
              <w:rPr>
                <w:rFonts w:cs="Arial"/>
                <w:b/>
                <w:bCs/>
                <w:color w:val="000000"/>
                <w:sz w:val="18"/>
                <w:szCs w:val="20"/>
              </w:rPr>
              <w:t>égias / Decisões</w:t>
            </w:r>
            <w:r w:rsidRPr="0050339B">
              <w:rPr>
                <w:rFonts w:cs="Arial"/>
                <w:b/>
                <w:bCs/>
                <w:color w:val="000000"/>
                <w:sz w:val="18"/>
                <w:szCs w:val="20"/>
              </w:rPr>
              <w:t xml:space="preserve"> P</w:t>
            </w:r>
            <w:r>
              <w:rPr>
                <w:rFonts w:cs="Arial"/>
                <w:b/>
                <w:bCs/>
                <w:color w:val="000000"/>
                <w:sz w:val="18"/>
                <w:szCs w:val="20"/>
              </w:rPr>
              <w:t>úblicas</w:t>
            </w:r>
          </w:p>
        </w:tc>
        <w:tc>
          <w:tcPr>
            <w:tcW w:w="5598" w:type="dxa"/>
            <w:gridSpan w:val="4"/>
            <w:shd w:val="clear" w:color="auto" w:fill="D9D9D9" w:themeFill="background1" w:themeFillShade="D9"/>
          </w:tcPr>
          <w:p w14:paraId="28BEAD09"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Pr>
                <w:rFonts w:cs="Arial"/>
                <w:b/>
                <w:bCs/>
                <w:color w:val="000000"/>
                <w:sz w:val="18"/>
                <w:szCs w:val="20"/>
              </w:rPr>
              <w:t>Suporte à Estratégia Empresarial</w:t>
            </w:r>
          </w:p>
        </w:tc>
      </w:tr>
      <w:tr w:rsidR="00617EDA" w:rsidRPr="00263686" w14:paraId="1F64CA82" w14:textId="77777777" w:rsidTr="003C6AFF">
        <w:trPr>
          <w:trHeight w:val="510"/>
          <w:tblHeader/>
        </w:trPr>
        <w:tc>
          <w:tcPr>
            <w:tcW w:w="3342" w:type="dxa"/>
            <w:shd w:val="clear" w:color="auto" w:fill="D9D9D9" w:themeFill="background1" w:themeFillShade="D9"/>
            <w:vAlign w:val="center"/>
            <w:hideMark/>
          </w:tcPr>
          <w:p w14:paraId="608DE79A"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368" w:type="dxa"/>
            <w:shd w:val="clear" w:color="auto" w:fill="A6A6A6" w:themeFill="background1" w:themeFillShade="A6"/>
            <w:vAlign w:val="center"/>
            <w:hideMark/>
          </w:tcPr>
          <w:p w14:paraId="3EFAE96B" w14:textId="47583303"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POPPER; BANKES, 2003)</w:t>
            </w:r>
            <w:r w:rsidRPr="007F47D9">
              <w:rPr>
                <w:rFonts w:cs="Arial"/>
                <w:b/>
                <w:bCs/>
                <w:color w:val="000000"/>
                <w:sz w:val="16"/>
                <w:szCs w:val="20"/>
              </w:rPr>
              <w:fldChar w:fldCharType="end"/>
            </w:r>
          </w:p>
        </w:tc>
        <w:tc>
          <w:tcPr>
            <w:tcW w:w="1103" w:type="dxa"/>
            <w:shd w:val="clear" w:color="auto" w:fill="A6A6A6" w:themeFill="background1" w:themeFillShade="A6"/>
            <w:vAlign w:val="center"/>
            <w:hideMark/>
          </w:tcPr>
          <w:p w14:paraId="3AD98BFB" w14:textId="40F05AFF"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et al., 2006)</w:t>
            </w:r>
            <w:r w:rsidRPr="007F47D9">
              <w:rPr>
                <w:rFonts w:cs="Arial"/>
                <w:b/>
                <w:bCs/>
                <w:color w:val="000000"/>
                <w:sz w:val="16"/>
                <w:szCs w:val="20"/>
              </w:rPr>
              <w:fldChar w:fldCharType="end"/>
            </w:r>
          </w:p>
        </w:tc>
        <w:tc>
          <w:tcPr>
            <w:tcW w:w="1410" w:type="dxa"/>
            <w:shd w:val="clear" w:color="auto" w:fill="A6A6A6" w:themeFill="background1" w:themeFillShade="A6"/>
            <w:vAlign w:val="center"/>
            <w:hideMark/>
          </w:tcPr>
          <w:p w14:paraId="46DBFB6B" w14:textId="62979E8D" w:rsidR="00617EDA" w:rsidRPr="007F47D9" w:rsidRDefault="00617EDA" w:rsidP="003C6AFF">
            <w:pPr>
              <w:autoSpaceDE/>
              <w:autoSpaceDN/>
              <w:adjustRightInd/>
              <w:spacing w:line="240" w:lineRule="auto"/>
              <w:ind w:firstLine="0"/>
              <w:jc w:val="center"/>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ALLEGATTE et al., 2012)</w:t>
            </w:r>
            <w:r w:rsidRPr="007F47D9">
              <w:rPr>
                <w:rFonts w:cs="Arial"/>
                <w:b/>
                <w:bCs/>
                <w:color w:val="000000"/>
                <w:sz w:val="16"/>
                <w:szCs w:val="20"/>
                <w:lang w:val="en-US"/>
              </w:rPr>
              <w:fldChar w:fldCharType="end"/>
            </w:r>
          </w:p>
        </w:tc>
        <w:tc>
          <w:tcPr>
            <w:tcW w:w="1172" w:type="dxa"/>
            <w:shd w:val="clear" w:color="auto" w:fill="A6A6A6" w:themeFill="background1" w:themeFillShade="A6"/>
            <w:vAlign w:val="center"/>
            <w:hideMark/>
          </w:tcPr>
          <w:p w14:paraId="00490C8B" w14:textId="24A740E1"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ERMAN et al., 2015)</w:t>
            </w:r>
            <w:r w:rsidRPr="007F47D9">
              <w:rPr>
                <w:rFonts w:cs="Arial"/>
                <w:b/>
                <w:bCs/>
                <w:color w:val="000000"/>
                <w:sz w:val="16"/>
                <w:szCs w:val="20"/>
                <w:lang w:val="en-US"/>
              </w:rPr>
              <w:fldChar w:fldCharType="end"/>
            </w:r>
          </w:p>
        </w:tc>
        <w:tc>
          <w:tcPr>
            <w:tcW w:w="1806" w:type="dxa"/>
            <w:shd w:val="clear" w:color="auto" w:fill="D9D9D9" w:themeFill="background1" w:themeFillShade="D9"/>
            <w:vAlign w:val="center"/>
            <w:hideMark/>
          </w:tcPr>
          <w:p w14:paraId="0D72EDB7" w14:textId="40F90B57"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KIRKLAND; VIGUERIE, 1997)</w:t>
            </w:r>
            <w:r w:rsidRPr="007F47D9">
              <w:rPr>
                <w:rFonts w:cs="Arial"/>
                <w:b/>
                <w:bCs/>
                <w:color w:val="000000"/>
                <w:sz w:val="16"/>
                <w:szCs w:val="20"/>
                <w:lang w:val="en-US"/>
              </w:rPr>
              <w:fldChar w:fldCharType="end"/>
            </w:r>
          </w:p>
        </w:tc>
        <w:tc>
          <w:tcPr>
            <w:tcW w:w="1276" w:type="dxa"/>
            <w:shd w:val="clear" w:color="auto" w:fill="D9D9D9" w:themeFill="background1" w:themeFillShade="D9"/>
            <w:vAlign w:val="center"/>
          </w:tcPr>
          <w:p w14:paraId="0D164852" w14:textId="55A19B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DYSON et al., 2007)</w:t>
            </w:r>
            <w:r w:rsidRPr="007F47D9">
              <w:rPr>
                <w:rFonts w:cs="Arial"/>
                <w:b/>
                <w:bCs/>
                <w:color w:val="000000"/>
                <w:sz w:val="16"/>
                <w:szCs w:val="20"/>
                <w:lang w:val="en-US"/>
              </w:rPr>
              <w:fldChar w:fldCharType="end"/>
            </w:r>
          </w:p>
        </w:tc>
        <w:tc>
          <w:tcPr>
            <w:tcW w:w="1320" w:type="dxa"/>
            <w:shd w:val="clear" w:color="auto" w:fill="D9D9D9" w:themeFill="background1" w:themeFillShade="D9"/>
            <w:vAlign w:val="center"/>
            <w:hideMark/>
          </w:tcPr>
          <w:p w14:paraId="2AE13488" w14:textId="3A34EC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LOVALLO; CLARKE, 2013)</w:t>
            </w:r>
            <w:r w:rsidRPr="007F47D9">
              <w:rPr>
                <w:rFonts w:cs="Arial"/>
                <w:b/>
                <w:bCs/>
                <w:color w:val="000000"/>
                <w:sz w:val="16"/>
                <w:szCs w:val="20"/>
                <w:lang w:val="en-US"/>
              </w:rPr>
              <w:fldChar w:fldCharType="end"/>
            </w:r>
          </w:p>
        </w:tc>
        <w:tc>
          <w:tcPr>
            <w:tcW w:w="1196" w:type="dxa"/>
            <w:shd w:val="clear" w:color="auto" w:fill="D9D9D9" w:themeFill="background1" w:themeFillShade="D9"/>
            <w:vAlign w:val="center"/>
            <w:hideMark/>
          </w:tcPr>
          <w:p w14:paraId="1CA92107" w14:textId="45B033A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O’BRIEN, 2011)</w:t>
            </w:r>
            <w:r w:rsidRPr="007F47D9">
              <w:rPr>
                <w:rFonts w:cs="Arial"/>
                <w:b/>
                <w:bCs/>
                <w:color w:val="000000"/>
                <w:sz w:val="16"/>
                <w:szCs w:val="20"/>
                <w:lang w:val="en-US"/>
              </w:rPr>
              <w:fldChar w:fldCharType="end"/>
            </w:r>
          </w:p>
        </w:tc>
      </w:tr>
      <w:tr w:rsidR="00617EDA" w:rsidRPr="00263686" w14:paraId="0C1B7353" w14:textId="77777777" w:rsidTr="003C6AFF">
        <w:trPr>
          <w:trHeight w:val="255"/>
          <w:tblHeader/>
        </w:trPr>
        <w:tc>
          <w:tcPr>
            <w:tcW w:w="3342" w:type="dxa"/>
            <w:shd w:val="clear" w:color="auto" w:fill="D9D9D9" w:themeFill="background1" w:themeFillShade="D9"/>
            <w:vAlign w:val="center"/>
          </w:tcPr>
          <w:p w14:paraId="78B9A335"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 Delimitado pelo Trabalho</w:t>
            </w:r>
          </w:p>
        </w:tc>
        <w:tc>
          <w:tcPr>
            <w:tcW w:w="1368" w:type="dxa"/>
            <w:shd w:val="clear" w:color="auto" w:fill="A6A6A6" w:themeFill="background1" w:themeFillShade="A6"/>
            <w:vAlign w:val="center"/>
          </w:tcPr>
          <w:p w14:paraId="04B71B1F" w14:textId="77777777" w:rsidR="00617EDA" w:rsidRPr="004808E3" w:rsidRDefault="00617EDA" w:rsidP="003C6AFF">
            <w:pPr>
              <w:autoSpaceDE/>
              <w:autoSpaceDN/>
              <w:adjustRightInd/>
              <w:spacing w:line="240" w:lineRule="auto"/>
              <w:ind w:firstLine="0"/>
              <w:jc w:val="center"/>
              <w:rPr>
                <w:rFonts w:cs="Arial"/>
                <w:color w:val="000000"/>
                <w:sz w:val="16"/>
                <w:szCs w:val="20"/>
                <w:lang w:val="en-US"/>
              </w:rPr>
            </w:pPr>
            <w:r w:rsidRPr="004808E3">
              <w:rPr>
                <w:rFonts w:cs="Arial"/>
                <w:color w:val="000000"/>
                <w:sz w:val="16"/>
                <w:szCs w:val="20"/>
                <w:lang w:val="en-US"/>
              </w:rPr>
              <w:t>Long Term Policy Analysis</w:t>
            </w:r>
          </w:p>
        </w:tc>
        <w:tc>
          <w:tcPr>
            <w:tcW w:w="1103" w:type="dxa"/>
            <w:shd w:val="clear" w:color="auto" w:fill="A6A6A6" w:themeFill="background1" w:themeFillShade="A6"/>
            <w:vAlign w:val="center"/>
          </w:tcPr>
          <w:p w14:paraId="7F983944"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Decision Making Under Deep Uncertainty</w:t>
            </w:r>
          </w:p>
        </w:tc>
        <w:tc>
          <w:tcPr>
            <w:tcW w:w="1410" w:type="dxa"/>
            <w:shd w:val="clear" w:color="auto" w:fill="A6A6A6" w:themeFill="background1" w:themeFillShade="A6"/>
            <w:vAlign w:val="center"/>
          </w:tcPr>
          <w:p w14:paraId="0DD9F11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Investment Decision Making Under Climate Uncertainty</w:t>
            </w:r>
          </w:p>
        </w:tc>
        <w:tc>
          <w:tcPr>
            <w:tcW w:w="1172" w:type="dxa"/>
            <w:shd w:val="clear" w:color="auto" w:fill="A6A6A6" w:themeFill="background1" w:themeFillShade="A6"/>
            <w:vAlign w:val="center"/>
          </w:tcPr>
          <w:p w14:paraId="7D0213AE" w14:textId="77777777" w:rsidR="00617EDA" w:rsidRPr="004808E3" w:rsidRDefault="00617EDA" w:rsidP="003C6AFF">
            <w:pPr>
              <w:spacing w:line="240" w:lineRule="auto"/>
              <w:ind w:firstLine="0"/>
              <w:jc w:val="left"/>
              <w:rPr>
                <w:rFonts w:cs="Arial"/>
                <w:color w:val="000000"/>
                <w:sz w:val="16"/>
                <w:szCs w:val="20"/>
                <w:lang w:val="en-US"/>
              </w:rPr>
            </w:pPr>
            <w:r w:rsidRPr="004808E3">
              <w:rPr>
                <w:rFonts w:cs="Arial"/>
                <w:color w:val="000000"/>
                <w:sz w:val="16"/>
                <w:szCs w:val="20"/>
                <w:lang w:val="en-US"/>
              </w:rPr>
              <w:t>Water Systems Planning under Change</w:t>
            </w:r>
          </w:p>
        </w:tc>
        <w:tc>
          <w:tcPr>
            <w:tcW w:w="1806" w:type="dxa"/>
            <w:shd w:val="clear" w:color="auto" w:fill="D9D9D9" w:themeFill="background1" w:themeFillShade="D9"/>
            <w:vAlign w:val="center"/>
          </w:tcPr>
          <w:p w14:paraId="53B9F9BD"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276" w:type="dxa"/>
            <w:shd w:val="clear" w:color="auto" w:fill="D9D9D9" w:themeFill="background1" w:themeFillShade="D9"/>
          </w:tcPr>
          <w:p w14:paraId="20AEA77F"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trategic Development Process</w:t>
            </w:r>
          </w:p>
        </w:tc>
        <w:tc>
          <w:tcPr>
            <w:tcW w:w="1320" w:type="dxa"/>
            <w:shd w:val="clear" w:color="auto" w:fill="D9D9D9" w:themeFill="background1" w:themeFillShade="D9"/>
            <w:vAlign w:val="center"/>
          </w:tcPr>
          <w:p w14:paraId="675C72D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196" w:type="dxa"/>
            <w:shd w:val="clear" w:color="auto" w:fill="D9D9D9" w:themeFill="background1" w:themeFillShade="D9"/>
            <w:vAlign w:val="center"/>
          </w:tcPr>
          <w:p w14:paraId="60ADF1A0"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upporting the Strategy Process**</w:t>
            </w:r>
          </w:p>
        </w:tc>
      </w:tr>
      <w:tr w:rsidR="00617EDA" w:rsidRPr="00263686" w14:paraId="78B4B3A6" w14:textId="77777777" w:rsidTr="003C6AFF">
        <w:trPr>
          <w:trHeight w:val="227"/>
        </w:trPr>
        <w:tc>
          <w:tcPr>
            <w:tcW w:w="3342" w:type="dxa"/>
            <w:shd w:val="clear" w:color="auto" w:fill="auto"/>
            <w:vAlign w:val="bottom"/>
            <w:hideMark/>
          </w:tcPr>
          <w:p w14:paraId="1423F5B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Scenario Planning</w:t>
            </w:r>
          </w:p>
        </w:tc>
        <w:tc>
          <w:tcPr>
            <w:tcW w:w="1368" w:type="dxa"/>
            <w:shd w:val="clear" w:color="auto" w:fill="auto"/>
            <w:vAlign w:val="center"/>
            <w:hideMark/>
          </w:tcPr>
          <w:p w14:paraId="4296610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E14DA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20FFF6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6AA25C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877163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B9BD8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14DA14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0D4705C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50DE011" w14:textId="77777777" w:rsidTr="003C6AFF">
        <w:trPr>
          <w:trHeight w:val="227"/>
        </w:trPr>
        <w:tc>
          <w:tcPr>
            <w:tcW w:w="3342" w:type="dxa"/>
            <w:shd w:val="clear" w:color="auto" w:fill="auto"/>
            <w:vAlign w:val="bottom"/>
            <w:hideMark/>
          </w:tcPr>
          <w:p w14:paraId="475CCEC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lphi</w:t>
            </w:r>
          </w:p>
        </w:tc>
        <w:tc>
          <w:tcPr>
            <w:tcW w:w="1368" w:type="dxa"/>
            <w:shd w:val="clear" w:color="auto" w:fill="auto"/>
            <w:vAlign w:val="center"/>
            <w:hideMark/>
          </w:tcPr>
          <w:p w14:paraId="4E75A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1EDA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5E858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D894E4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78C58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E2FD3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BE020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504F80D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3AA7883" w14:textId="77777777" w:rsidTr="003C6AFF">
        <w:trPr>
          <w:trHeight w:val="227"/>
        </w:trPr>
        <w:tc>
          <w:tcPr>
            <w:tcW w:w="3342" w:type="dxa"/>
            <w:shd w:val="clear" w:color="auto" w:fill="auto"/>
            <w:vAlign w:val="bottom"/>
            <w:hideMark/>
          </w:tcPr>
          <w:p w14:paraId="5059B59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Foresight</w:t>
            </w:r>
          </w:p>
        </w:tc>
        <w:tc>
          <w:tcPr>
            <w:tcW w:w="1368" w:type="dxa"/>
            <w:shd w:val="clear" w:color="auto" w:fill="auto"/>
            <w:vAlign w:val="center"/>
            <w:hideMark/>
          </w:tcPr>
          <w:p w14:paraId="1C98D5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2E4163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A49D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F32562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91FFA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ACE3C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4FFB9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17F173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EE91833" w14:textId="77777777" w:rsidTr="003C6AFF">
        <w:trPr>
          <w:trHeight w:val="227"/>
        </w:trPr>
        <w:tc>
          <w:tcPr>
            <w:tcW w:w="3342" w:type="dxa"/>
            <w:shd w:val="clear" w:color="auto" w:fill="auto"/>
            <w:vAlign w:val="bottom"/>
            <w:hideMark/>
          </w:tcPr>
          <w:p w14:paraId="6DDE2A2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Analysis</w:t>
            </w:r>
          </w:p>
        </w:tc>
        <w:tc>
          <w:tcPr>
            <w:tcW w:w="1368" w:type="dxa"/>
            <w:shd w:val="clear" w:color="auto" w:fill="auto"/>
            <w:vAlign w:val="center"/>
            <w:hideMark/>
          </w:tcPr>
          <w:p w14:paraId="7F032D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37F918E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6A3E2DE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74407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CDA535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EBB6A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56E7DD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82F700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8AB6318" w14:textId="77777777" w:rsidTr="003C6AFF">
        <w:trPr>
          <w:trHeight w:val="227"/>
        </w:trPr>
        <w:tc>
          <w:tcPr>
            <w:tcW w:w="3342" w:type="dxa"/>
            <w:shd w:val="clear" w:color="auto" w:fill="auto"/>
            <w:vAlign w:val="bottom"/>
            <w:hideMark/>
          </w:tcPr>
          <w:p w14:paraId="7F52590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mputer Simulation</w:t>
            </w:r>
          </w:p>
        </w:tc>
        <w:tc>
          <w:tcPr>
            <w:tcW w:w="1368" w:type="dxa"/>
            <w:shd w:val="clear" w:color="auto" w:fill="auto"/>
            <w:vAlign w:val="center"/>
            <w:hideMark/>
          </w:tcPr>
          <w:p w14:paraId="152F6A1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5705E5D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507C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D711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FCA5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FD1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75F27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c>
          <w:tcPr>
            <w:tcW w:w="1196" w:type="dxa"/>
            <w:shd w:val="clear" w:color="auto" w:fill="auto"/>
            <w:vAlign w:val="center"/>
            <w:hideMark/>
          </w:tcPr>
          <w:p w14:paraId="4886DBC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351107EA" w14:textId="77777777" w:rsidTr="003C6AFF">
        <w:trPr>
          <w:trHeight w:val="227"/>
        </w:trPr>
        <w:tc>
          <w:tcPr>
            <w:tcW w:w="3342" w:type="dxa"/>
            <w:shd w:val="clear" w:color="000000" w:fill="F2F2F2"/>
            <w:vAlign w:val="bottom"/>
            <w:hideMark/>
          </w:tcPr>
          <w:p w14:paraId="62059A2F"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Decision Making</w:t>
            </w:r>
          </w:p>
        </w:tc>
        <w:tc>
          <w:tcPr>
            <w:tcW w:w="1368" w:type="dxa"/>
            <w:shd w:val="clear" w:color="000000" w:fill="F2F2F2"/>
            <w:vAlign w:val="center"/>
            <w:hideMark/>
          </w:tcPr>
          <w:p w14:paraId="0BF8F0B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000000" w:fill="F2F2F2"/>
            <w:vAlign w:val="center"/>
            <w:hideMark/>
          </w:tcPr>
          <w:p w14:paraId="683674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000000" w:fill="F2F2F2"/>
            <w:vAlign w:val="center"/>
            <w:hideMark/>
          </w:tcPr>
          <w:p w14:paraId="0C1456F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000000" w:fill="F2F2F2"/>
            <w:vAlign w:val="center"/>
            <w:hideMark/>
          </w:tcPr>
          <w:p w14:paraId="035A03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000000" w:fill="F2F2F2"/>
            <w:vAlign w:val="center"/>
            <w:hideMark/>
          </w:tcPr>
          <w:p w14:paraId="2F5550A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000000" w:fill="F2F2F2"/>
          </w:tcPr>
          <w:p w14:paraId="7704AB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000000" w:fill="F2F2F2"/>
            <w:vAlign w:val="center"/>
            <w:hideMark/>
          </w:tcPr>
          <w:p w14:paraId="09325A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000000" w:fill="F2F2F2"/>
            <w:vAlign w:val="center"/>
            <w:hideMark/>
          </w:tcPr>
          <w:p w14:paraId="6BBC6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D6D0C1A" w14:textId="77777777" w:rsidTr="003C6AFF">
        <w:trPr>
          <w:trHeight w:val="227"/>
        </w:trPr>
        <w:tc>
          <w:tcPr>
            <w:tcW w:w="3342" w:type="dxa"/>
            <w:shd w:val="clear" w:color="auto" w:fill="auto"/>
            <w:vAlign w:val="bottom"/>
            <w:hideMark/>
          </w:tcPr>
          <w:p w14:paraId="6969625D"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isk Analysis</w:t>
            </w:r>
          </w:p>
        </w:tc>
        <w:tc>
          <w:tcPr>
            <w:tcW w:w="1368" w:type="dxa"/>
            <w:shd w:val="clear" w:color="auto" w:fill="auto"/>
            <w:vAlign w:val="center"/>
            <w:hideMark/>
          </w:tcPr>
          <w:p w14:paraId="0AEF79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006BDA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3DA7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1D17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12B773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B89B2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892F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5E4967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A129FCD" w14:textId="77777777" w:rsidTr="003C6AFF">
        <w:trPr>
          <w:trHeight w:val="227"/>
        </w:trPr>
        <w:tc>
          <w:tcPr>
            <w:tcW w:w="3342" w:type="dxa"/>
            <w:shd w:val="clear" w:color="auto" w:fill="F2F2F2" w:themeFill="background1" w:themeFillShade="F2"/>
            <w:vAlign w:val="bottom"/>
            <w:hideMark/>
          </w:tcPr>
          <w:p w14:paraId="7B76161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fo-Gap</w:t>
            </w:r>
          </w:p>
        </w:tc>
        <w:tc>
          <w:tcPr>
            <w:tcW w:w="1368" w:type="dxa"/>
            <w:shd w:val="clear" w:color="auto" w:fill="F2F2F2" w:themeFill="background1" w:themeFillShade="F2"/>
            <w:vAlign w:val="center"/>
            <w:hideMark/>
          </w:tcPr>
          <w:p w14:paraId="7C3B3A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073153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A690DF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7B4A31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685D85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6C95F5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565C4FD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E7002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C81643" w14:textId="77777777" w:rsidTr="003C6AFF">
        <w:trPr>
          <w:trHeight w:val="227"/>
        </w:trPr>
        <w:tc>
          <w:tcPr>
            <w:tcW w:w="3342" w:type="dxa"/>
            <w:shd w:val="clear" w:color="auto" w:fill="auto"/>
            <w:vAlign w:val="bottom"/>
            <w:hideMark/>
          </w:tcPr>
          <w:p w14:paraId="5789337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ost Benefit Analysis</w:t>
            </w:r>
            <w:r>
              <w:rPr>
                <w:rFonts w:cs="Arial"/>
                <w:color w:val="000000"/>
                <w:sz w:val="20"/>
                <w:szCs w:val="20"/>
                <w:lang w:val="en-US"/>
              </w:rPr>
              <w:t xml:space="preserve"> (CBA)</w:t>
            </w:r>
          </w:p>
        </w:tc>
        <w:tc>
          <w:tcPr>
            <w:tcW w:w="1368" w:type="dxa"/>
            <w:shd w:val="clear" w:color="auto" w:fill="auto"/>
            <w:vAlign w:val="center"/>
            <w:hideMark/>
          </w:tcPr>
          <w:p w14:paraId="45876A3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01A2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4B4CA8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76C9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9F88E5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F7A17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9E04B7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CBC02E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78E4028" w14:textId="77777777" w:rsidTr="003C6AFF">
        <w:trPr>
          <w:trHeight w:val="227"/>
        </w:trPr>
        <w:tc>
          <w:tcPr>
            <w:tcW w:w="3342" w:type="dxa"/>
            <w:shd w:val="clear" w:color="auto" w:fill="auto"/>
            <w:vAlign w:val="bottom"/>
            <w:hideMark/>
          </w:tcPr>
          <w:p w14:paraId="4E0AC09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BA</w:t>
            </w:r>
            <w:r w:rsidRPr="0050339B">
              <w:rPr>
                <w:rFonts w:cs="Arial"/>
                <w:color w:val="000000"/>
                <w:sz w:val="20"/>
                <w:szCs w:val="20"/>
                <w:lang w:val="en-US"/>
              </w:rPr>
              <w:t xml:space="preserve"> Under Uncertainty</w:t>
            </w:r>
          </w:p>
        </w:tc>
        <w:tc>
          <w:tcPr>
            <w:tcW w:w="1368" w:type="dxa"/>
            <w:shd w:val="clear" w:color="auto" w:fill="auto"/>
            <w:vAlign w:val="center"/>
            <w:hideMark/>
          </w:tcPr>
          <w:p w14:paraId="0D8C0A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074C9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2B753B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4B7E92F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1D80B8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683E398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36324FA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4325AD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035E2730" w14:textId="77777777" w:rsidTr="003C6AFF">
        <w:trPr>
          <w:trHeight w:val="227"/>
        </w:trPr>
        <w:tc>
          <w:tcPr>
            <w:tcW w:w="3342" w:type="dxa"/>
            <w:shd w:val="clear" w:color="auto" w:fill="auto"/>
            <w:vAlign w:val="bottom"/>
            <w:hideMark/>
          </w:tcPr>
          <w:p w14:paraId="473FF6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eal Options</w:t>
            </w:r>
          </w:p>
        </w:tc>
        <w:tc>
          <w:tcPr>
            <w:tcW w:w="1368" w:type="dxa"/>
            <w:shd w:val="clear" w:color="auto" w:fill="auto"/>
            <w:vAlign w:val="center"/>
            <w:hideMark/>
          </w:tcPr>
          <w:p w14:paraId="7BF1BFD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045A573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D1331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2CA216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148229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76324D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218911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27F29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D27A94B" w14:textId="77777777" w:rsidTr="003C6AFF">
        <w:trPr>
          <w:trHeight w:val="227"/>
        </w:trPr>
        <w:tc>
          <w:tcPr>
            <w:tcW w:w="3342" w:type="dxa"/>
            <w:shd w:val="clear" w:color="auto" w:fill="F2F2F2" w:themeFill="background1" w:themeFillShade="F2"/>
            <w:vAlign w:val="bottom"/>
            <w:hideMark/>
          </w:tcPr>
          <w:p w14:paraId="4E1212F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limate Informed Decision Analysis</w:t>
            </w:r>
          </w:p>
        </w:tc>
        <w:tc>
          <w:tcPr>
            <w:tcW w:w="1368" w:type="dxa"/>
            <w:shd w:val="clear" w:color="auto" w:fill="F2F2F2" w:themeFill="background1" w:themeFillShade="F2"/>
            <w:vAlign w:val="center"/>
            <w:hideMark/>
          </w:tcPr>
          <w:p w14:paraId="266F30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129FC3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160D33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F2F2F2" w:themeFill="background1" w:themeFillShade="F2"/>
            <w:vAlign w:val="center"/>
            <w:hideMark/>
          </w:tcPr>
          <w:p w14:paraId="137CF0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F2F2F2" w:themeFill="background1" w:themeFillShade="F2"/>
            <w:vAlign w:val="center"/>
            <w:hideMark/>
          </w:tcPr>
          <w:p w14:paraId="3B313F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B697C6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48D763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A0F04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56E1A202" w14:textId="77777777" w:rsidTr="003C6AFF">
        <w:trPr>
          <w:trHeight w:val="227"/>
        </w:trPr>
        <w:tc>
          <w:tcPr>
            <w:tcW w:w="3342" w:type="dxa"/>
            <w:shd w:val="clear" w:color="auto" w:fill="F2F2F2" w:themeFill="background1" w:themeFillShade="F2"/>
            <w:vAlign w:val="bottom"/>
            <w:hideMark/>
          </w:tcPr>
          <w:p w14:paraId="75969A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MORDM</w:t>
            </w:r>
          </w:p>
        </w:tc>
        <w:tc>
          <w:tcPr>
            <w:tcW w:w="1368" w:type="dxa"/>
            <w:shd w:val="clear" w:color="auto" w:fill="F2F2F2" w:themeFill="background1" w:themeFillShade="F2"/>
            <w:vAlign w:val="center"/>
            <w:hideMark/>
          </w:tcPr>
          <w:p w14:paraId="2DC3747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3E5783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3E4B355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6649CC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3841D2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5031604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114874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3ADA0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A0D7AAD" w14:textId="77777777" w:rsidTr="003C6AFF">
        <w:trPr>
          <w:trHeight w:val="227"/>
        </w:trPr>
        <w:tc>
          <w:tcPr>
            <w:tcW w:w="3342" w:type="dxa"/>
            <w:shd w:val="clear" w:color="auto" w:fill="F2F2F2" w:themeFill="background1" w:themeFillShade="F2"/>
            <w:vAlign w:val="bottom"/>
            <w:hideMark/>
          </w:tcPr>
          <w:p w14:paraId="291102A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Scaling</w:t>
            </w:r>
          </w:p>
        </w:tc>
        <w:tc>
          <w:tcPr>
            <w:tcW w:w="1368" w:type="dxa"/>
            <w:shd w:val="clear" w:color="auto" w:fill="F2F2F2" w:themeFill="background1" w:themeFillShade="F2"/>
            <w:vAlign w:val="center"/>
            <w:hideMark/>
          </w:tcPr>
          <w:p w14:paraId="0CA008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727BA0A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BCF4C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2AA7AA6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7D41489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4C8BEA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2EB8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5CB79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30FE99" w14:textId="77777777" w:rsidTr="003C6AFF">
        <w:trPr>
          <w:trHeight w:val="227"/>
        </w:trPr>
        <w:tc>
          <w:tcPr>
            <w:tcW w:w="3342" w:type="dxa"/>
            <w:shd w:val="clear" w:color="auto" w:fill="auto"/>
            <w:vAlign w:val="bottom"/>
            <w:hideMark/>
          </w:tcPr>
          <w:p w14:paraId="222835B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Optimization</w:t>
            </w:r>
          </w:p>
        </w:tc>
        <w:tc>
          <w:tcPr>
            <w:tcW w:w="1368" w:type="dxa"/>
            <w:shd w:val="clear" w:color="auto" w:fill="auto"/>
            <w:vAlign w:val="center"/>
            <w:hideMark/>
          </w:tcPr>
          <w:p w14:paraId="7BA057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14BF2B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9AC7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824DA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auto"/>
            <w:vAlign w:val="center"/>
            <w:hideMark/>
          </w:tcPr>
          <w:p w14:paraId="58D334B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99AED3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78AED1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77B62E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5D2A4B08" w14:textId="77777777" w:rsidTr="003C6AFF">
        <w:trPr>
          <w:trHeight w:val="227"/>
        </w:trPr>
        <w:tc>
          <w:tcPr>
            <w:tcW w:w="3342" w:type="dxa"/>
            <w:shd w:val="clear" w:color="auto" w:fill="auto"/>
            <w:vAlign w:val="bottom"/>
            <w:hideMark/>
          </w:tcPr>
          <w:p w14:paraId="29A4087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raditional Strategy Toolkit"</w:t>
            </w:r>
          </w:p>
        </w:tc>
        <w:tc>
          <w:tcPr>
            <w:tcW w:w="1368" w:type="dxa"/>
            <w:shd w:val="clear" w:color="auto" w:fill="auto"/>
            <w:vAlign w:val="center"/>
            <w:hideMark/>
          </w:tcPr>
          <w:p w14:paraId="14E6027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6F885E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73531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B2318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52272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55828D9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C7F06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02316B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46C439" w14:textId="77777777" w:rsidTr="003C6AFF">
        <w:trPr>
          <w:trHeight w:val="227"/>
        </w:trPr>
        <w:tc>
          <w:tcPr>
            <w:tcW w:w="3342" w:type="dxa"/>
            <w:shd w:val="clear" w:color="auto" w:fill="auto"/>
            <w:vAlign w:val="bottom"/>
            <w:hideMark/>
          </w:tcPr>
          <w:p w14:paraId="3A8D5DB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Game Theory</w:t>
            </w:r>
          </w:p>
        </w:tc>
        <w:tc>
          <w:tcPr>
            <w:tcW w:w="1368" w:type="dxa"/>
            <w:shd w:val="clear" w:color="auto" w:fill="auto"/>
            <w:vAlign w:val="center"/>
            <w:hideMark/>
          </w:tcPr>
          <w:p w14:paraId="5C519F6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25D35C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CE48A0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68F0E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91D99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6F8BF10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6A990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210B0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84FC4C4" w14:textId="77777777" w:rsidTr="003C6AFF">
        <w:trPr>
          <w:trHeight w:val="227"/>
        </w:trPr>
        <w:tc>
          <w:tcPr>
            <w:tcW w:w="3342" w:type="dxa"/>
            <w:shd w:val="clear" w:color="auto" w:fill="auto"/>
            <w:vAlign w:val="bottom"/>
            <w:hideMark/>
          </w:tcPr>
          <w:p w14:paraId="26E275E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echnology Forecasting</w:t>
            </w:r>
          </w:p>
        </w:tc>
        <w:tc>
          <w:tcPr>
            <w:tcW w:w="1368" w:type="dxa"/>
            <w:shd w:val="clear" w:color="auto" w:fill="auto"/>
            <w:vAlign w:val="center"/>
            <w:hideMark/>
          </w:tcPr>
          <w:p w14:paraId="58D300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1BE95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772D8A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BEE808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7C53F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4531C66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1963C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946E1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CF21F58" w14:textId="77777777" w:rsidTr="003C6AFF">
        <w:trPr>
          <w:trHeight w:val="227"/>
        </w:trPr>
        <w:tc>
          <w:tcPr>
            <w:tcW w:w="3342" w:type="dxa"/>
            <w:shd w:val="clear" w:color="auto" w:fill="auto"/>
            <w:vAlign w:val="bottom"/>
            <w:hideMark/>
          </w:tcPr>
          <w:p w14:paraId="173C6255"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System Dynamics Modeling</w:t>
            </w:r>
          </w:p>
        </w:tc>
        <w:tc>
          <w:tcPr>
            <w:tcW w:w="1368" w:type="dxa"/>
            <w:shd w:val="clear" w:color="auto" w:fill="auto"/>
            <w:vAlign w:val="center"/>
            <w:hideMark/>
          </w:tcPr>
          <w:p w14:paraId="029503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9A7232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BFC27D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3908A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B2E14D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71E344A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36CE1A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DD898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0C0AC57" w14:textId="77777777" w:rsidTr="003C6AFF">
        <w:trPr>
          <w:trHeight w:val="227"/>
        </w:trPr>
        <w:tc>
          <w:tcPr>
            <w:tcW w:w="3342" w:type="dxa"/>
            <w:shd w:val="clear" w:color="auto" w:fill="auto"/>
            <w:vAlign w:val="bottom"/>
            <w:hideMark/>
          </w:tcPr>
          <w:p w14:paraId="0FA92CE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Agent-Based Modeling</w:t>
            </w:r>
          </w:p>
        </w:tc>
        <w:tc>
          <w:tcPr>
            <w:tcW w:w="1368" w:type="dxa"/>
            <w:shd w:val="clear" w:color="auto" w:fill="auto"/>
            <w:vAlign w:val="center"/>
            <w:hideMark/>
          </w:tcPr>
          <w:p w14:paraId="682BE9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BB78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E1CFD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92CE9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B0C7E5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956AA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D0A49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6B47136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4D1A21EC" w14:textId="77777777" w:rsidTr="003C6AFF">
        <w:trPr>
          <w:trHeight w:val="227"/>
        </w:trPr>
        <w:tc>
          <w:tcPr>
            <w:tcW w:w="3342" w:type="dxa"/>
            <w:shd w:val="clear" w:color="auto" w:fill="auto"/>
            <w:vAlign w:val="bottom"/>
            <w:hideMark/>
          </w:tcPr>
          <w:p w14:paraId="1AA04F9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Latent-demand Research</w:t>
            </w:r>
          </w:p>
        </w:tc>
        <w:tc>
          <w:tcPr>
            <w:tcW w:w="1368" w:type="dxa"/>
            <w:shd w:val="clear" w:color="auto" w:fill="auto"/>
            <w:vAlign w:val="center"/>
            <w:hideMark/>
          </w:tcPr>
          <w:p w14:paraId="13190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1F4F69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DA3BDD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DB6BE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6B8A17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1416B9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46D765F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506EFE2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F08F6FF" w14:textId="77777777" w:rsidTr="003C6AFF">
        <w:trPr>
          <w:trHeight w:val="227"/>
        </w:trPr>
        <w:tc>
          <w:tcPr>
            <w:tcW w:w="3342" w:type="dxa"/>
            <w:shd w:val="clear" w:color="auto" w:fill="auto"/>
            <w:vAlign w:val="bottom"/>
            <w:hideMark/>
          </w:tcPr>
          <w:p w14:paraId="7E943432"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nventional Capital-Budgeting</w:t>
            </w:r>
          </w:p>
        </w:tc>
        <w:tc>
          <w:tcPr>
            <w:tcW w:w="1368" w:type="dxa"/>
            <w:shd w:val="clear" w:color="auto" w:fill="auto"/>
            <w:vAlign w:val="center"/>
            <w:hideMark/>
          </w:tcPr>
          <w:p w14:paraId="16A35DB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44F49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0D369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97C94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396C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69BB13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w:t>
            </w:r>
          </w:p>
        </w:tc>
        <w:tc>
          <w:tcPr>
            <w:tcW w:w="1320" w:type="dxa"/>
            <w:shd w:val="clear" w:color="auto" w:fill="auto"/>
            <w:vAlign w:val="center"/>
            <w:hideMark/>
          </w:tcPr>
          <w:p w14:paraId="1DE9BC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AFB200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B5E510" w14:textId="77777777" w:rsidTr="003C6AFF">
        <w:trPr>
          <w:trHeight w:val="227"/>
        </w:trPr>
        <w:tc>
          <w:tcPr>
            <w:tcW w:w="3342" w:type="dxa"/>
            <w:shd w:val="clear" w:color="auto" w:fill="auto"/>
            <w:vAlign w:val="bottom"/>
            <w:hideMark/>
          </w:tcPr>
          <w:p w14:paraId="15F88CE6"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Monte Carlo Methods</w:t>
            </w:r>
          </w:p>
        </w:tc>
        <w:tc>
          <w:tcPr>
            <w:tcW w:w="1368" w:type="dxa"/>
            <w:shd w:val="clear" w:color="auto" w:fill="auto"/>
            <w:vAlign w:val="center"/>
            <w:hideMark/>
          </w:tcPr>
          <w:p w14:paraId="7B421B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2282C2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A3250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73B76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F36C75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389F3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E59E25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794D4DF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69CB63E3" w14:textId="77777777" w:rsidTr="003C6AFF">
        <w:trPr>
          <w:trHeight w:val="227"/>
        </w:trPr>
        <w:tc>
          <w:tcPr>
            <w:tcW w:w="3342" w:type="dxa"/>
            <w:shd w:val="clear" w:color="auto" w:fill="auto"/>
            <w:vAlign w:val="bottom"/>
            <w:hideMark/>
          </w:tcPr>
          <w:p w14:paraId="4E215DE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ase-based Decision Analysis</w:t>
            </w:r>
          </w:p>
        </w:tc>
        <w:tc>
          <w:tcPr>
            <w:tcW w:w="1368" w:type="dxa"/>
            <w:shd w:val="clear" w:color="auto" w:fill="auto"/>
            <w:vAlign w:val="center"/>
            <w:hideMark/>
          </w:tcPr>
          <w:p w14:paraId="711CE8A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D16E2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1F5943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754505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3F9D6D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2B3AB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1D986B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112D0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6BDF72B" w14:textId="77777777" w:rsidTr="003C6AFF">
        <w:trPr>
          <w:trHeight w:val="227"/>
        </w:trPr>
        <w:tc>
          <w:tcPr>
            <w:tcW w:w="3342" w:type="dxa"/>
            <w:shd w:val="clear" w:color="auto" w:fill="auto"/>
            <w:vAlign w:val="bottom"/>
            <w:hideMark/>
          </w:tcPr>
          <w:p w14:paraId="3AC3F05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Prediction Markets</w:t>
            </w:r>
          </w:p>
        </w:tc>
        <w:tc>
          <w:tcPr>
            <w:tcW w:w="1368" w:type="dxa"/>
            <w:shd w:val="clear" w:color="auto" w:fill="auto"/>
            <w:vAlign w:val="center"/>
            <w:hideMark/>
          </w:tcPr>
          <w:p w14:paraId="09E894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A8EEFA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8C6F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5E97899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6860F7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00B34A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8EE98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145187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9633C5F" w14:textId="77777777" w:rsidTr="003C6AFF">
        <w:trPr>
          <w:trHeight w:val="227"/>
        </w:trPr>
        <w:tc>
          <w:tcPr>
            <w:tcW w:w="3342" w:type="dxa"/>
            <w:shd w:val="clear" w:color="auto" w:fill="auto"/>
            <w:vAlign w:val="bottom"/>
            <w:hideMark/>
          </w:tcPr>
          <w:p w14:paraId="10BFF57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centivized Estimate Approaches</w:t>
            </w:r>
          </w:p>
        </w:tc>
        <w:tc>
          <w:tcPr>
            <w:tcW w:w="1368" w:type="dxa"/>
            <w:shd w:val="clear" w:color="auto" w:fill="auto"/>
            <w:vAlign w:val="center"/>
            <w:hideMark/>
          </w:tcPr>
          <w:p w14:paraId="2F382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8F8D8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906D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8D416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744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3BB26B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DC8C9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6AE8A08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bl>
    <w:p w14:paraId="6F1006EA" w14:textId="77777777" w:rsidR="00617EDA" w:rsidRDefault="00617EDA" w:rsidP="00617EDA">
      <w:pPr>
        <w:ind w:firstLine="0"/>
        <w:jc w:val="center"/>
      </w:pPr>
      <w:r w:rsidRPr="004B674C">
        <w:t>Fonte: Elaborado pelo Autor.</w:t>
      </w:r>
    </w:p>
    <w:p w14:paraId="54E62955" w14:textId="77777777" w:rsidR="00617EDA" w:rsidRPr="004B674C" w:rsidRDefault="00617EDA" w:rsidP="00617EDA">
      <w:pPr>
        <w:ind w:firstLine="0"/>
        <w:jc w:val="center"/>
        <w:sectPr w:rsidR="00617EDA" w:rsidRPr="004B674C" w:rsidSect="00214686">
          <w:footnotePr>
            <w:numRestart w:val="eachSect"/>
          </w:footnotePr>
          <w:pgSz w:w="16838" w:h="11906" w:orient="landscape" w:code="9"/>
          <w:pgMar w:top="1701" w:right="1701" w:bottom="1134" w:left="1134" w:header="1134" w:footer="709" w:gutter="0"/>
          <w:cols w:space="708"/>
          <w:docGrid w:linePitch="360"/>
        </w:sectPr>
      </w:pPr>
    </w:p>
    <w:p w14:paraId="1CCC7221" w14:textId="77777777" w:rsidR="00617EDA" w:rsidRDefault="00617EDA" w:rsidP="00617EDA">
      <w:pPr>
        <w:rPr>
          <w:spacing w:val="-4"/>
        </w:rPr>
      </w:pPr>
    </w:p>
    <w:p w14:paraId="6A432411" w14:textId="75B985C2" w:rsidR="00617EDA" w:rsidRDefault="00617EDA" w:rsidP="00617EDA">
      <w:pPr>
        <w:rPr>
          <w:spacing w:val="-4"/>
        </w:rPr>
      </w:pPr>
      <w:r>
        <w:rPr>
          <w:spacing w:val="-4"/>
        </w:rPr>
        <w:t xml:space="preserve">Como indicado no </w:t>
      </w:r>
      <w:r>
        <w:rPr>
          <w:spacing w:val="-4"/>
        </w:rPr>
        <w:fldChar w:fldCharType="begin"/>
      </w:r>
      <w:r>
        <w:rPr>
          <w:spacing w:val="-4"/>
        </w:rPr>
        <w:instrText xml:space="preserve"> REF _Ref479317898 \h </w:instrText>
      </w:r>
      <w:r>
        <w:rPr>
          <w:spacing w:val="-4"/>
        </w:rPr>
      </w:r>
      <w:r>
        <w:rPr>
          <w:spacing w:val="-4"/>
        </w:rPr>
        <w:fldChar w:fldCharType="separate"/>
      </w:r>
      <w:r w:rsidR="00743F02">
        <w:t xml:space="preserve">Quadro </w:t>
      </w:r>
      <w:r w:rsidR="00743F02">
        <w:rPr>
          <w:noProof/>
        </w:rPr>
        <w:t>4</w:t>
      </w:r>
      <w:r>
        <w:rPr>
          <w:spacing w:val="-4"/>
        </w:rPr>
        <w:fldChar w:fldCharType="end"/>
      </w:r>
      <w:r>
        <w:rPr>
          <w:spacing w:val="-4"/>
        </w:rPr>
        <w:t xml:space="preserve">, os trabalhos localizados que recomendam explicitamente abordagens para suporte a estratégi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id" : "ITEM-3",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3", "issue" : "November", "issued" : { "date-parts" : [ [ "2013" ] ] }, "page" : "1-10", "title" : "Deciding How To Decide", "type" : "article-journal" }, "uris" : [ "http://www.mendeley.com/documents/?uuid=1f5de6ec-e5e0-4fa0-af78-fcd71754d5ed" ] }, { "id" : "ITEM-4",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4", "issue" : "5", "issued" : { "date-parts" : [ [ "2011" ] ] }, "page" : "900-920", "title" : "Supporting the strategy process: a survey of UK OR/MS practitioners", "type" : "article-journal", "volume" : "62" }, "uris" : [ "http://www.mendeley.com/documents/?uuid=9ceb8116-91e1-46dc-9f0b-29e7784e86bc" ] } ], "mendeley" : { "formattedCitation" : "(COURTNEY; KIRKLAND; VIGUERIE, 1997; COURTNEY; LOVALLO; CLARKE, 2013; DYSON et al., 2007; O\u2019BRIEN, 2011)", "plainTextFormattedCitation" : "(COURTNEY; KIRKLAND; VIGUERIE, 1997; COURTNEY; LOVALLO; CLARKE, 2013; DYSON et al., 2007; O\u2019BRIEN, 2011)", "previouslyFormattedCitation" : "(COURTNEY; KIRKLAND; VIGUERIE, 1997; COURTNEY; LOVALLO; CLARKE, 2013; DYSON et al., 2007; O\u2019BRIEN, 2011)" }, "properties" : {  }, "schema" : "https://github.com/citation-style-language/schema/raw/master/csl-citation.json" }</w:instrText>
      </w:r>
      <w:r>
        <w:rPr>
          <w:spacing w:val="-4"/>
        </w:rPr>
        <w:fldChar w:fldCharType="separate"/>
      </w:r>
      <w:r w:rsidRPr="00944005">
        <w:rPr>
          <w:noProof/>
          <w:spacing w:val="-4"/>
        </w:rPr>
        <w:t>(COURTNEY; KIRKLAND; VIGUERIE, 1997; COURTNEY; LOVALLO; CLARKE, 2013; DYSON et al., 2007; O’BRIEN, 2011)</w:t>
      </w:r>
      <w:r>
        <w:rPr>
          <w:spacing w:val="-4"/>
        </w:rPr>
        <w:fldChar w:fldCharType="end"/>
      </w:r>
      <w:r>
        <w:rPr>
          <w:spacing w:val="-4"/>
        </w:rPr>
        <w:t xml:space="preserve"> </w:t>
      </w:r>
      <w:r w:rsidRPr="009C0478">
        <w:rPr>
          <w:spacing w:val="-4"/>
        </w:rPr>
        <w:t>não mencionam</w:t>
      </w:r>
      <w:r>
        <w:rPr>
          <w:b/>
          <w:spacing w:val="-4"/>
        </w:rPr>
        <w:t xml:space="preserve"> </w:t>
      </w:r>
      <w:r>
        <w:rPr>
          <w:spacing w:val="-4"/>
        </w:rPr>
        <w:t xml:space="preserve">o RDM, nem as abordagens relacionadas a ele. Considerando as datas de publicação dos primeiros trabalh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mendeley" : { "formattedCitation" : "(COURTNEY; KIRKLAND; VIGUERIE, 1997; DYSON et al., 2007)", "plainTextFormattedCitation" : "(COURTNEY; KIRKLAND; VIGUERIE, 1997; DYSON et al., 2007)", "previouslyFormattedCitation" : "(COURTNEY; KIRKLAND; VIGUERIE, 1997; DYSON et al., 2007)" }, "properties" : {  }, "schema" : "https://github.com/citation-style-language/schema/raw/master/csl-citation.json" }</w:instrText>
      </w:r>
      <w:r>
        <w:rPr>
          <w:spacing w:val="-4"/>
        </w:rPr>
        <w:fldChar w:fldCharType="separate"/>
      </w:r>
      <w:r w:rsidRPr="0023790F">
        <w:rPr>
          <w:noProof/>
          <w:spacing w:val="-4"/>
        </w:rPr>
        <w:t>(COURTNEY; KIRKLAND; VIGUERIE, 1997; DYSON et al., 2007)</w:t>
      </w:r>
      <w:r>
        <w:rPr>
          <w:spacing w:val="-4"/>
        </w:rPr>
        <w:fldChar w:fldCharType="end"/>
      </w:r>
      <w:r>
        <w:rPr>
          <w:spacing w:val="-4"/>
        </w:rPr>
        <w:t xml:space="preserve">, ainda seria plausível sua omissão devido à recente proposição deste conjunto de métodos. No entanto, tais trabalhos citam as mesmas abordagens criticadas pelo RDM, aproximadamente 20 anos após o início da discussão relacionada à Modelagem Exploratória </w:t>
      </w:r>
      <w:r>
        <w:rPr>
          <w:spacing w:val="-4"/>
        </w:rPr>
        <w:fldChar w:fldCharType="begin" w:fldLock="1"/>
      </w:r>
      <w:r w:rsidR="00810566">
        <w:rPr>
          <w:spacing w:val="-4"/>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pacing w:val="-4"/>
        </w:rPr>
        <w:fldChar w:fldCharType="separate"/>
      </w:r>
      <w:r w:rsidRPr="00944005">
        <w:rPr>
          <w:noProof/>
          <w:spacing w:val="-4"/>
        </w:rPr>
        <w:t>(BANKES, 1993)</w:t>
      </w:r>
      <w:r>
        <w:rPr>
          <w:spacing w:val="-4"/>
        </w:rPr>
        <w:fldChar w:fldCharType="end"/>
      </w:r>
      <w:r>
        <w:rPr>
          <w:spacing w:val="-4"/>
        </w:rPr>
        <w:t>. Ao desconsiderar o desenvolvimento destes novos artefatos, ignora-se a oportunidade de explorar a contribuição destes artefatos para a avaliação de decisões estratégicas. Esta é precisamente a limitação existente no conhecimento em avaliação de decisões estratégicas em negócios que este trabalho procura endereçar aplicando e avaliando a aplicação do RDM em um ambiente de negócios.</w:t>
      </w:r>
    </w:p>
    <w:p w14:paraId="2CCB9657" w14:textId="77777777" w:rsidR="00617EDA" w:rsidRDefault="00617EDA" w:rsidP="00617EDA">
      <w:pPr>
        <w:pStyle w:val="Ttulo3"/>
      </w:pPr>
      <w:bookmarkStart w:id="62" w:name="_Toc502855259"/>
      <w:r>
        <w:t>Artefatos para Avaliação de Decisões Estratégicas Organizacionais</w:t>
      </w:r>
      <w:bookmarkEnd w:id="62"/>
    </w:p>
    <w:p w14:paraId="19534C3E" w14:textId="77777777" w:rsidR="00617EDA" w:rsidRDefault="00617EDA" w:rsidP="00617EDA">
      <w:pPr>
        <w:rPr>
          <w:rFonts w:cs="Arial"/>
        </w:rPr>
      </w:pPr>
      <w:r>
        <w:rPr>
          <w:rFonts w:cs="Arial"/>
        </w:rPr>
        <w:t xml:space="preserve">Aqui deve ser o local adequado para a inclusão da discussão indicada pelo Rafael. (Aqui posso entrar com o Courtney). Aqui seria </w:t>
      </w:r>
    </w:p>
    <w:p w14:paraId="2BA0A8B0" w14:textId="77777777" w:rsidR="00617EDA" w:rsidRPr="0008439E" w:rsidRDefault="00617EDA" w:rsidP="00617EDA">
      <w:pPr>
        <w:rPr>
          <w:rFonts w:cs="Arial"/>
        </w:rPr>
      </w:pPr>
    </w:p>
    <w:p w14:paraId="4D742A53" w14:textId="77777777" w:rsidR="00617EDA" w:rsidRDefault="00617EDA" w:rsidP="00617EDA">
      <w:pPr>
        <w:pStyle w:val="Ttulo3"/>
      </w:pPr>
      <w:bookmarkStart w:id="63" w:name="_Toc502855260"/>
      <w:r>
        <w:t>Contextos de Aplicação do RDM</w:t>
      </w:r>
      <w:bookmarkEnd w:id="63"/>
    </w:p>
    <w:p w14:paraId="7C888971" w14:textId="41F997AA" w:rsidR="00617EDA" w:rsidRDefault="00617EDA" w:rsidP="00617EDA">
      <w:pPr>
        <w:rPr>
          <w:spacing w:val="-4"/>
        </w:rPr>
      </w:pPr>
      <w:r>
        <w:rPr>
          <w:spacing w:val="-4"/>
        </w:rPr>
        <w:t xml:space="preserve">Esta seção procura identificar os contextos nos quais o RDM foi aplicado. Tal questão é crucial para compreender seu grau de generalização. Se o RDM é uma abordagem generalizável para diversos tipos de problemas como foi previsto inicialmente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3F0D3E">
        <w:rPr>
          <w:noProof/>
          <w:spacing w:val="-4"/>
        </w:rPr>
        <w:t>(LEMPERT et al., 2006)</w:t>
      </w:r>
      <w:r>
        <w:rPr>
          <w:spacing w:val="-4"/>
        </w:rPr>
        <w:fldChar w:fldCharType="end"/>
      </w:r>
      <w:r>
        <w:rPr>
          <w:spacing w:val="-4"/>
        </w:rPr>
        <w:t>, logo se espera que o número de contextos no qual o mesmo seja aplicado cresça ao longo do tempo.</w:t>
      </w:r>
    </w:p>
    <w:p w14:paraId="1D0DA558" w14:textId="004E1978" w:rsidR="00617EDA" w:rsidRDefault="00617EDA" w:rsidP="00617EDA">
      <w:pPr>
        <w:pStyle w:val="Legenda"/>
      </w:pPr>
      <w:bookmarkStart w:id="64" w:name="_Ref479103260"/>
      <w:bookmarkStart w:id="65" w:name="_Toc479347020"/>
      <w:bookmarkStart w:id="66" w:name="_Toc482263880"/>
      <w:r>
        <w:lastRenderedPageBreak/>
        <w:t xml:space="preserve">Figura </w:t>
      </w:r>
      <w:r w:rsidR="000A47A3">
        <w:fldChar w:fldCharType="begin"/>
      </w:r>
      <w:r w:rsidR="000A47A3">
        <w:instrText xml:space="preserve"> SEQ Figura \* ARABIC </w:instrText>
      </w:r>
      <w:r w:rsidR="000A47A3">
        <w:fldChar w:fldCharType="separate"/>
      </w:r>
      <w:r w:rsidR="00743F02">
        <w:rPr>
          <w:noProof/>
        </w:rPr>
        <w:t>11</w:t>
      </w:r>
      <w:r w:rsidR="000A47A3">
        <w:rPr>
          <w:noProof/>
        </w:rPr>
        <w:fldChar w:fldCharType="end"/>
      </w:r>
      <w:bookmarkEnd w:id="64"/>
      <w:r>
        <w:t xml:space="preserve"> – Em que Contextos o RDM foi aplicado</w:t>
      </w:r>
      <w:bookmarkEnd w:id="65"/>
      <w:bookmarkEnd w:id="66"/>
    </w:p>
    <w:p w14:paraId="2F8CED06" w14:textId="77777777" w:rsidR="00617EDA" w:rsidRDefault="00617EDA" w:rsidP="00617EDA">
      <w:pPr>
        <w:ind w:firstLine="0"/>
        <w:jc w:val="center"/>
        <w:rPr>
          <w:rFonts w:cs="Arial"/>
        </w:rPr>
      </w:pPr>
      <w:r>
        <w:rPr>
          <w:noProof/>
        </w:rPr>
        <w:drawing>
          <wp:inline distT="0" distB="0" distL="0" distR="0" wp14:anchorId="1E2670E3" wp14:editId="43C575BA">
            <wp:extent cx="5704068" cy="3316406"/>
            <wp:effectExtent l="0" t="0" r="0" b="0"/>
            <wp:docPr id="24" name="Imagem 24" descr="C:\Users\Pedro\AppData\Local\Microsoft\Windows\INetCacheContent.Word\Evolução das Aplicações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Aplicações RDM.PNG"/>
                    <pic:cNvPicPr>
                      <a:picLocks noChangeAspect="1" noChangeArrowheads="1"/>
                    </pic:cNvPicPr>
                  </pic:nvPicPr>
                  <pic:blipFill rotWithShape="1">
                    <a:blip r:embed="rId34">
                      <a:extLst>
                        <a:ext uri="{28A0092B-C50C-407E-A947-70E740481C1C}">
                          <a14:useLocalDpi xmlns:a14="http://schemas.microsoft.com/office/drawing/2010/main" val="0"/>
                        </a:ext>
                      </a:extLst>
                    </a:blip>
                    <a:srcRect b="11588"/>
                    <a:stretch/>
                  </pic:blipFill>
                  <pic:spPr bwMode="auto">
                    <a:xfrm>
                      <a:off x="0" y="0"/>
                      <a:ext cx="5746753" cy="3341223"/>
                    </a:xfrm>
                    <a:prstGeom prst="rect">
                      <a:avLst/>
                    </a:prstGeom>
                    <a:noFill/>
                    <a:ln>
                      <a:noFill/>
                    </a:ln>
                    <a:extLst>
                      <a:ext uri="{53640926-AAD7-44D8-BBD7-CCE9431645EC}">
                        <a14:shadowObscured xmlns:a14="http://schemas.microsoft.com/office/drawing/2010/main"/>
                      </a:ext>
                    </a:extLst>
                  </pic:spPr>
                </pic:pic>
              </a:graphicData>
            </a:graphic>
          </wp:inline>
        </w:drawing>
      </w:r>
    </w:p>
    <w:p w14:paraId="4C6DC0AB" w14:textId="77777777" w:rsidR="00617EDA" w:rsidRPr="001277D6" w:rsidRDefault="00617EDA" w:rsidP="00617EDA">
      <w:pPr>
        <w:ind w:firstLine="0"/>
        <w:jc w:val="center"/>
      </w:pPr>
      <w:r>
        <w:rPr>
          <w:rFonts w:cs="Arial"/>
        </w:rPr>
        <w:t>Fonte: Elaborado Pelo Autor.</w:t>
      </w:r>
    </w:p>
    <w:p w14:paraId="29853085" w14:textId="01256AB2" w:rsidR="00617EDA" w:rsidRDefault="00617EDA" w:rsidP="00617EDA">
      <w:pPr>
        <w:rPr>
          <w:spacing w:val="-4"/>
        </w:rPr>
      </w:pPr>
      <w:r>
        <w:rPr>
          <w:spacing w:val="-4"/>
        </w:rPr>
        <w:t>Uma pesquisa focada nas aplicações da abordagem RDM</w:t>
      </w:r>
      <w:r>
        <w:rPr>
          <w:rStyle w:val="Refdenotaderodap"/>
          <w:spacing w:val="-4"/>
        </w:rPr>
        <w:footnoteReference w:id="1"/>
      </w:r>
      <w:r>
        <w:rPr>
          <w:spacing w:val="-4"/>
        </w:rPr>
        <w:t xml:space="preserve"> identificou 32 documentos contendo aplicações desta abordagem, como pode ser verificado na </w:t>
      </w:r>
      <w:r>
        <w:rPr>
          <w:spacing w:val="-4"/>
        </w:rPr>
        <w:fldChar w:fldCharType="begin"/>
      </w:r>
      <w:r>
        <w:rPr>
          <w:spacing w:val="-4"/>
        </w:rPr>
        <w:instrText xml:space="preserve"> REF _Ref479103260 \h </w:instrText>
      </w:r>
      <w:r>
        <w:rPr>
          <w:spacing w:val="-4"/>
        </w:rPr>
      </w:r>
      <w:r>
        <w:rPr>
          <w:spacing w:val="-4"/>
        </w:rPr>
        <w:fldChar w:fldCharType="separate"/>
      </w:r>
      <w:r w:rsidR="00743F02">
        <w:t xml:space="preserve">Figura </w:t>
      </w:r>
      <w:r w:rsidR="00743F02">
        <w:rPr>
          <w:noProof/>
        </w:rPr>
        <w:t>11</w:t>
      </w:r>
      <w:r>
        <w:rPr>
          <w:spacing w:val="-4"/>
        </w:rPr>
        <w:fldChar w:fldCharType="end"/>
      </w:r>
      <w:r>
        <w:rPr>
          <w:spacing w:val="-4"/>
        </w:rPr>
        <w:t xml:space="preserve"> (a lista identificada pode ser observada no Apêndice D). Como é possível notar, este gráfico exibe o movimento de generalização prospectado por Lempert et al.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Pr>
          <w:spacing w:val="-4"/>
        </w:rPr>
        <w:fldChar w:fldCharType="separate"/>
      </w:r>
      <w:r w:rsidRPr="004E12E5">
        <w:rPr>
          <w:noProof/>
          <w:spacing w:val="-4"/>
        </w:rPr>
        <w:t>(2006)</w:t>
      </w:r>
      <w:r>
        <w:rPr>
          <w:spacing w:val="-4"/>
        </w:rPr>
        <w:fldChar w:fldCharType="end"/>
      </w:r>
      <w:r>
        <w:rPr>
          <w:spacing w:val="-4"/>
        </w:rPr>
        <w:t xml:space="preserve">. Apenas considerando o RDM, seria necessário ler mais de 3 mil páginas para estar a par de todos os casos de aplicação promovidos. </w:t>
      </w:r>
    </w:p>
    <w:p w14:paraId="75A33455" w14:textId="77777777" w:rsidR="00617EDA" w:rsidRPr="000918F8" w:rsidRDefault="00617EDA" w:rsidP="00617EDA">
      <w:pPr>
        <w:rPr>
          <w:spacing w:val="-4"/>
        </w:rPr>
      </w:pPr>
      <w:r>
        <w:rPr>
          <w:spacing w:val="-4"/>
        </w:rPr>
        <w:t>Como observa-se no gráfico, as aplicações do RDM começaram pela área de Mudanças Climáticas, partindo para outros contextos como Recursos Hídricos, Investimento em Novas Tecnologias, Terrorismo, Energia, Infraestrutura e Desastres Naturais, Transporte e Emissões de Poluentes e Política Tributária / Econômica. À luz destas evidências, é insustentável afirmar que esta área de pesquisa é “incipiente”. A partir das evidências explicitadas a respeito da relevância dos métodos para suporte à decisão sob incerteza, a seção seguinte aprofundará o detalhamento do RDM.</w:t>
      </w:r>
      <w:r>
        <w:br w:type="page"/>
      </w:r>
    </w:p>
    <w:p w14:paraId="3DB69E27" w14:textId="77777777" w:rsidR="00617EDA" w:rsidRPr="002A58D4" w:rsidRDefault="00617EDA" w:rsidP="00617EDA">
      <w:pPr>
        <w:pStyle w:val="Ttulo2"/>
        <w:rPr>
          <w:lang w:val="en-US"/>
        </w:rPr>
      </w:pPr>
      <w:bookmarkStart w:id="67" w:name="_Toc502855261"/>
      <w:r w:rsidRPr="002A58D4">
        <w:rPr>
          <w:lang w:val="en-US"/>
        </w:rPr>
        <w:lastRenderedPageBreak/>
        <w:t>RDM – Robust Decision Making</w:t>
      </w:r>
      <w:bookmarkEnd w:id="67"/>
    </w:p>
    <w:p w14:paraId="21DE262C" w14:textId="54248B3C" w:rsidR="00617EDA" w:rsidRDefault="00617EDA" w:rsidP="00617EDA">
      <w:pPr>
        <w:ind w:firstLine="737"/>
      </w:pPr>
      <w:r w:rsidRPr="00B16A97">
        <w:t>O</w:t>
      </w:r>
      <w:r w:rsidRPr="003227C0">
        <w:t xml:space="preserve"> RDM (Robust Decision Maki</w:t>
      </w:r>
      <w:r>
        <w:t xml:space="preserve">ng) é uma abordagem quantitativa que busca endereçar o desafio de tomar decisões em condições de incerteza profunda (ou </w:t>
      </w:r>
      <w:r>
        <w:rPr>
          <w:i/>
        </w:rPr>
        <w:t xml:space="preserve">deep </w:t>
      </w:r>
      <w:r w:rsidRPr="009E12E9">
        <w:t>uncertainty</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6; LEMPERT; POPPER; BANKES, 2003)", "plainTextFormattedCitation" : "(LEMPERT et al., 2006; LEMPERT; POPPER; BANKES, 2003)", "previouslyFormattedCitation" : "(LEMPERT et al., 2006; LEMPERT; POPPER; BANKES, 2003)" }, "properties" : {  }, "schema" : "https://github.com/citation-style-language/schema/raw/master/csl-citation.json" }</w:instrText>
      </w:r>
      <w:r>
        <w:fldChar w:fldCharType="separate"/>
      </w:r>
      <w:r w:rsidRPr="006E1018">
        <w:rPr>
          <w:noProof/>
        </w:rPr>
        <w:t>(LEMPERT et al., 2006; LEMPERT; POPPER; BANKES, 2003)</w:t>
      </w:r>
      <w:r>
        <w:fldChar w:fldCharType="end"/>
      </w:r>
      <w:r w:rsidRPr="00FC67DB">
        <w:t xml:space="preserve">. </w:t>
      </w:r>
      <w:r>
        <w:t>Embora possa ser de difícil implementação, o RDM opera sob um princípio simples. Ao invés de usar modelos computacionais e dados para descrever ou prever o futuro que mais provavelmente acontecerá, o RDM executa modelos computacionais para descobrir como estratégias se comportariam em centenas ou milhares de diferentes futuros plausíveis.</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33429">
        <w:rPr>
          <w:noProof/>
        </w:rPr>
        <w:t>(RAND, 2013)</w:t>
      </w:r>
      <w:r>
        <w:fldChar w:fldCharType="end"/>
      </w:r>
      <w:r>
        <w:t xml:space="preserve">. Em situações nas quais há uma quantidade extensa de possíveis estratégias, o RDM propõe-se como uma abordagem sistemática para explorar e encontrar aquelas que provavelmente serão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B0057">
        <w:rPr>
          <w:noProof/>
        </w:rPr>
        <w:t>(GROVES, 2006)</w:t>
      </w:r>
      <w:r>
        <w:fldChar w:fldCharType="end"/>
      </w:r>
      <w:r>
        <w:t>.</w:t>
      </w:r>
    </w:p>
    <w:p w14:paraId="626B1DF4" w14:textId="16B6819B" w:rsidR="00617EDA" w:rsidRDefault="00617EDA" w:rsidP="00617EDA">
      <w:pPr>
        <w:ind w:firstLine="737"/>
      </w:pPr>
      <w:r>
        <w:t xml:space="preserve">Para tanto, o RDM requer a construção de um gerador de cenários (em outras palavras, um ou mais modelos que possam calcular consequências de um conjunto de estratégias e pressupostos), e o utiliza para: i) sugerir que estratégias são mais robustas, ou seja, cuja performance é relativamente insensível às incertezas em comparação às demais estratégias; ii) identificar vulnerabilidades destas estratégias presentes, ou seja, cenários nos quais esta estratégia tem baixa performance relativa; iii) sugerir novas estratégias ou melhorias que sirvam como blindagem à estas incertezas; e iv) caracterizar os </w:t>
      </w:r>
      <w:r w:rsidRPr="00BC5B27">
        <w:t>tradeoffs</w:t>
      </w:r>
      <w:r>
        <w:t xml:space="preserve"> presentes na escolha das melhores estratégias identificad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926AE">
        <w:rPr>
          <w:noProof/>
        </w:rPr>
        <w:t>(LEMPERT et al., 2006)</w:t>
      </w:r>
      <w:r>
        <w:fldChar w:fldCharType="end"/>
      </w:r>
      <w:r>
        <w:t>.</w:t>
      </w:r>
    </w:p>
    <w:p w14:paraId="42690DC8" w14:textId="3166FDF2" w:rsidR="00617EDA" w:rsidRDefault="00617EDA" w:rsidP="00617EDA">
      <w:pPr>
        <w:ind w:firstLine="737"/>
      </w:pPr>
      <w:r w:rsidRPr="00FC67DB">
        <w:t xml:space="preserve">Tal abordagem busca </w:t>
      </w:r>
      <w:r>
        <w:t xml:space="preserve">aliar </w:t>
      </w:r>
      <w:r w:rsidRPr="00FC67DB">
        <w:t>as forças da abordagem de planejamento por cen</w:t>
      </w:r>
      <w:r>
        <w:t xml:space="preserve">ários (como a consideração de uma ampla gama de futuros plausíveis) com as vantagens da análise quantitativa computacional (como a possibilidade de calcular os </w:t>
      </w:r>
      <w:r>
        <w:rPr>
          <w:i/>
        </w:rPr>
        <w:t xml:space="preserve">outcomes </w:t>
      </w:r>
      <w:r>
        <w:t xml:space="preserve">de um conjunto de estratégias em milhares de cenários assumindo diferentes pressupostos plausívei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CC20D6">
        <w:rPr>
          <w:noProof/>
        </w:rPr>
        <w:t>(GROVES; LEMPERT, 2007)</w:t>
      </w:r>
      <w:r>
        <w:fldChar w:fldCharType="end"/>
      </w:r>
      <w:r>
        <w:t xml:space="preserve">. Neste sentido, o RDM busca utilizar as capabilidades de humanos e algoritmos computacionais de maneira complement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propondo-se como uma síntese entre o uso de cenários narrativos e o uso de métodos quantitativos para tomada de decisão</w:t>
      </w:r>
      <w:r w:rsidRPr="009670F9">
        <w:t>.</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059A5">
        <w:rPr>
          <w:noProof/>
        </w:rPr>
        <w:t>(LEMPERT et al., 2006)</w:t>
      </w:r>
      <w:r>
        <w:fldChar w:fldCharType="end"/>
      </w:r>
      <w:r>
        <w:t>.</w:t>
      </w:r>
    </w:p>
    <w:p w14:paraId="534279F6" w14:textId="3AD89C15" w:rsidR="00617EDA" w:rsidRDefault="00617EDA" w:rsidP="00617EDA">
      <w:pPr>
        <w:ind w:firstLine="737"/>
      </w:pPr>
      <w:r>
        <w:t xml:space="preserve">Uma característica do RDM que o alinha com a abordagem de cenários e o separa de outras abordagens tradicionais é o fato de que o RDM evita que stakeholders precisem atribuir probabilidades a incertezas críticas que podem moldar o futuro no início da análise. Apenas no fim da análise, o RDM propõe a apresentação </w:t>
      </w:r>
      <w:r>
        <w:lastRenderedPageBreak/>
        <w:t xml:space="preserve">da incerteza residual em relação às estratégias robustas identificadas para que os stakeholders decidam com base em seus valores e suas expectativas sobre 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14B7D">
        <w:rPr>
          <w:noProof/>
        </w:rPr>
        <w:t>(GROVES, 2006)</w:t>
      </w:r>
      <w:r>
        <w:fldChar w:fldCharType="end"/>
      </w:r>
      <w:r>
        <w:t>.</w:t>
      </w:r>
    </w:p>
    <w:p w14:paraId="384DB712" w14:textId="77777777" w:rsidR="00617EDA" w:rsidRDefault="00617EDA" w:rsidP="00617EDA">
      <w:pPr>
        <w:pStyle w:val="Ttulo3"/>
      </w:pPr>
      <w:bookmarkStart w:id="68" w:name="_Toc502855262"/>
      <w:r>
        <w:t>Elementos Analíticos</w:t>
      </w:r>
      <w:bookmarkEnd w:id="68"/>
    </w:p>
    <w:p w14:paraId="18750C2D" w14:textId="54C0E175" w:rsidR="00617EDA" w:rsidRDefault="00617EDA" w:rsidP="00617EDA">
      <w:pPr>
        <w:ind w:firstLine="737"/>
      </w:pPr>
      <w:r>
        <w:t xml:space="preserve">A abordagem do RDM é composta por quatro elementos principa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primeiro deles é a </w:t>
      </w:r>
      <w:r w:rsidRPr="00D41DEF">
        <w:rPr>
          <w:i/>
        </w:rPr>
        <w:t>consideração de um grande conjunto de cenários</w:t>
      </w:r>
      <w:r>
        <w:t xml:space="preserve">. Tal conjunto de cenários considera uma ampla gama de futuros plausíveis de modo a desafiar estratégias alternativas. Este aspecto é importante para absorver diferentes informações e expectativas que </w:t>
      </w:r>
      <w:r w:rsidRPr="006A2F1E">
        <w:rPr>
          <w:i/>
        </w:rPr>
        <w:t>stakeholders</w:t>
      </w:r>
      <w:r>
        <w:rPr>
          <w:i/>
        </w:rPr>
        <w:t xml:space="preserve"> </w:t>
      </w:r>
      <w:r>
        <w:t xml:space="preserve">possam ter sobre o que o futuro poderá se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D60DDA2" w14:textId="5286CA21" w:rsidR="00617EDA" w:rsidRDefault="00617EDA" w:rsidP="00617EDA">
      <w:pPr>
        <w:ind w:firstLine="737"/>
      </w:pPr>
      <w:r>
        <w:t xml:space="preserve">Este elemento é executado em uma análise RDM por meio do uso da Análise Exploratória. Tal análise utiliza modelos computacionais para executar experimentos sobre como estratégias podem se comportar em uma ampla gama de futuros plausívei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F6972">
        <w:rPr>
          <w:noProof/>
        </w:rPr>
        <w:t>(GROVES, 2006)</w:t>
      </w:r>
      <w:r>
        <w:fldChar w:fldCharType="end"/>
      </w:r>
      <w:r>
        <w:t>. Uma seção específica deste trabalho discutirá o paradigma da modelagem exploratória.</w:t>
      </w:r>
    </w:p>
    <w:p w14:paraId="68236E09" w14:textId="05750966" w:rsidR="00617EDA" w:rsidRPr="00AF0D6F" w:rsidRDefault="00617EDA" w:rsidP="00617EDA">
      <w:pPr>
        <w:ind w:firstLine="737"/>
      </w:pPr>
      <w:r>
        <w:t xml:space="preserve">O segundo elemento é a </w:t>
      </w:r>
      <w:r>
        <w:rPr>
          <w:i/>
        </w:rPr>
        <w:t>procura de estratégias robustas ao invés de “ótima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 robustez é um critério usualmente utilizado intuitivamente por tomadores de decisão em situações reais de incerteza. Tomadores de decisão tendem a avaliar sua decisão como ruim (ou seja, expressam arrependimento) se o seu resultado é substancialmente pior do que o resultado da sua melhor escolha possíve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55F80">
        <w:rPr>
          <w:noProof/>
        </w:rPr>
        <w:t>(GROVES, 2006)</w:t>
      </w:r>
      <w:r>
        <w:fldChar w:fldCharType="end"/>
      </w:r>
      <w:r>
        <w:t xml:space="preserve">. </w:t>
      </w:r>
    </w:p>
    <w:p w14:paraId="32413579" w14:textId="2E38AA41" w:rsidR="00617EDA" w:rsidRPr="00BC5B27" w:rsidRDefault="00617EDA" w:rsidP="00617EDA">
      <w:pPr>
        <w:ind w:firstLine="737"/>
        <w:rPr>
          <w:lang w:val="en-US"/>
        </w:rPr>
      </w:pPr>
      <w:r>
        <w:t xml:space="preserve">O terceiro elemento é o </w:t>
      </w:r>
      <w:r w:rsidRPr="000A0076">
        <w:rPr>
          <w:i/>
        </w:rPr>
        <w:t>emprego de estratégias adaptativas</w:t>
      </w:r>
      <w:r>
        <w:t xml:space="preserve">, as quais evoluem ao longo do tempo, para atingir robustez.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RDM parte da premissa de que um conjunto inicial de estratégias sob consideração não irá incluir todas as estratégias possíveis. Por este motivo, a identificação de cenários que evidenciam as vulnerabilidades das estratégias candidatas pode contribuir para a proposição de estratégias adaptativas (ou ainda, </w:t>
      </w:r>
      <w:r w:rsidRPr="00BC5B27">
        <w:rPr>
          <w:i/>
        </w:rPr>
        <w:t>hedging actions</w:t>
      </w:r>
      <w:r>
        <w:t xml:space="preserve">), que expandam a análise considerando estratégias mais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C5B27">
        <w:rPr>
          <w:noProof/>
          <w:lang w:val="en-US"/>
        </w:rPr>
        <w:t>(GROVES, 2006)</w:t>
      </w:r>
      <w:r>
        <w:fldChar w:fldCharType="end"/>
      </w:r>
      <w:r w:rsidRPr="00BC5B27">
        <w:rPr>
          <w:lang w:val="en-US"/>
        </w:rPr>
        <w:t>.</w:t>
      </w:r>
    </w:p>
    <w:p w14:paraId="0AAD3382" w14:textId="7165C473" w:rsidR="00617EDA" w:rsidRPr="00BC5B27" w:rsidRDefault="00617EDA" w:rsidP="00617EDA">
      <w:pPr>
        <w:ind w:firstLine="737"/>
        <w:rPr>
          <w:lang w:val="en-US"/>
        </w:rPr>
      </w:pPr>
      <w:r w:rsidRPr="00BC5B27">
        <w:rPr>
          <w:lang w:val="en-US"/>
        </w:rPr>
        <w:t xml:space="preserve">Hallegatte et. al </w:t>
      </w:r>
      <w:r w:rsidRPr="00A60C74">
        <w:fldChar w:fldCharType="begin" w:fldLock="1"/>
      </w:r>
      <w:r w:rsidR="00810566">
        <w:rPr>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locator" : "16", "suppress-author" : 1, "uris" : [ "http://www.mendeley.com/documents/?uuid=fb95274c-4103-45cb-a8b5-8c65b85d7a35" ] } ], "mendeley" : { "formattedCitation" : "(2012, p. 16)", "plainTextFormattedCitation" : "(2012, p. 16)", "previouslyFormattedCitation" : "(2012, p. 16)" }, "properties" : {  }, "schema" : "https://github.com/citation-style-language/schema/raw/master/csl-citation.json" }</w:instrText>
      </w:r>
      <w:r w:rsidRPr="00A60C74">
        <w:fldChar w:fldCharType="separate"/>
      </w:r>
      <w:r w:rsidRPr="00BC5B27">
        <w:rPr>
          <w:noProof/>
          <w:lang w:val="en-US"/>
        </w:rPr>
        <w:t>(2012, p. 16)</w:t>
      </w:r>
      <w:r w:rsidRPr="00A60C74">
        <w:fldChar w:fldCharType="end"/>
      </w:r>
      <w:r w:rsidRPr="00BC5B27">
        <w:rPr>
          <w:lang w:val="en-US"/>
        </w:rPr>
        <w:t xml:space="preserve"> sugerem quatro classes de estratégias que podem ser usadas para alcançar a robustez: i) Estratégias de baixo arrependimento (estratégias que funcionam bem em qualquer cenário); ii) Estratégias Reversíveis ou Flexíveis (estratégias mais flexíveis do que as demais opções); iii) Estratégias que </w:t>
      </w:r>
      <w:r w:rsidRPr="00BC5B27">
        <w:rPr>
          <w:lang w:val="en-US"/>
        </w:rPr>
        <w:lastRenderedPageBreak/>
        <w:t>adotam margens de segurança (estratégias que reduzem a vulnerabilidade da decisão a um baixo custo) e ; iv)  Estratégias que reduzem o horizonte de tempo da decisão.</w:t>
      </w:r>
    </w:p>
    <w:p w14:paraId="319DBFD2" w14:textId="77FA3E8D" w:rsidR="00617EDA" w:rsidRDefault="00617EDA" w:rsidP="00617EDA">
      <w:pPr>
        <w:ind w:firstLine="737"/>
      </w:pPr>
      <w:r>
        <w:t xml:space="preserve">O quarto elemento é projetar a análise para a exploração interativa de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Considerando os elementos anteriores, a abordagem RDM propõe-se como interativa (à medida que propõe a deliberação por parte dos stakeholders utilizando os outputs de suas análises) e iterativa (à medida que requer a repetição dos passos do método em ciclos de identificação e avaliação da vulnerabilidade das estratégi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3",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E1018">
        <w:rPr>
          <w:noProof/>
        </w:rPr>
        <w:t>(GROVES, 2006; LEMPERT et al., 2006; LEMPERT; POPPER; BANKES, 2003)</w:t>
      </w:r>
      <w:r>
        <w:fldChar w:fldCharType="end"/>
      </w:r>
      <w:r>
        <w:t>.</w:t>
      </w:r>
    </w:p>
    <w:p w14:paraId="0BD49A9B" w14:textId="77777777" w:rsidR="00617EDA" w:rsidRDefault="00617EDA" w:rsidP="00617EDA">
      <w:pPr>
        <w:pStyle w:val="Ttulo3"/>
      </w:pPr>
      <w:bookmarkStart w:id="69" w:name="_Toc502855263"/>
      <w:r>
        <w:t>Modelagem e Análise Exploratória</w:t>
      </w:r>
      <w:bookmarkEnd w:id="69"/>
    </w:p>
    <w:p w14:paraId="763BF270" w14:textId="08AA58E8" w:rsidR="00617EDA" w:rsidRDefault="00617EDA" w:rsidP="00617EDA">
      <w:r>
        <w:t xml:space="preserve">A criação do termo “modelagem exploratória”, é atribuída à discussão promovida por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id" : "ITEM-2",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2",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BANKES; WALKER; KWAKKEL, 2013; KWAKKEL; PRUYT, 2013)", "plainTextFormattedCitation" : "(BANKES; WALKER; KWAKKEL, 2013; KWAKKEL; PRUYT, 2013)", "previouslyFormattedCitation" : "(BANKES; WALKER; KWAKKEL, 2013; KWAKKEL; PRUYT, 2013)" }, "properties" : {  }, "schema" : "https://github.com/citation-style-language/schema/raw/master/csl-citation.json" }</w:instrText>
      </w:r>
      <w:r>
        <w:fldChar w:fldCharType="separate"/>
      </w:r>
      <w:r w:rsidRPr="009C4C6E">
        <w:rPr>
          <w:noProof/>
        </w:rPr>
        <w:t>(BANKES; WALKER; KWAKKEL, 2013; KWAKKEL; PRUYT, 2013)</w:t>
      </w:r>
      <w:r>
        <w:fldChar w:fldCharType="end"/>
      </w:r>
      <w:r>
        <w:t xml:space="preserve">, a qual distingue duas abordagens de modelagem: a “Modelagem Exploratória” a “Modelagem Consolidativa”. </w:t>
      </w:r>
      <w:r w:rsidRPr="00B26362">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B26362">
        <w:rPr>
          <w:noProof/>
        </w:rPr>
        <w:t>(1993)</w:t>
      </w:r>
      <w:r>
        <w:fldChar w:fldCharType="end"/>
      </w:r>
      <w:r w:rsidRPr="00B26362">
        <w:t xml:space="preserve"> discute dificuldades no uso de modelos computacionais em situações onde uma validação ex</w:t>
      </w:r>
      <w:r>
        <w:t xml:space="preserve">perimental não é possível. A existência de tais situações e o desejo de utilizar modelos de simulação computacional para suportar o processo de decisão entram em conflito com a metodologia tradicional de simulação computacional. Este conflito pode ser observado no texto clássico em simulação computacional de Law e Kelton </w:t>
      </w:r>
      <w:r>
        <w:fldChar w:fldCharType="begin" w:fldLock="1"/>
      </w:r>
      <w:r w:rsidR="00810566">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suppress-author" : 1, "uris" : [ "http://www.mendeley.com/documents/?uuid=1f51d34c-3193-43c2-a25a-456fc45d441b" ] } ], "mendeley" : { "formattedCitation" : "(1991)", "plainTextFormattedCitation" : "(1991)", "previouslyFormattedCitation" : "(1991)" }, "properties" : {  }, "schema" : "https://github.com/citation-style-language/schema/raw/master/csl-citation.json" }</w:instrText>
      </w:r>
      <w:r>
        <w:fldChar w:fldCharType="separate"/>
      </w:r>
      <w:r w:rsidRPr="00815E05">
        <w:rPr>
          <w:noProof/>
        </w:rPr>
        <w:t>(1991)</w:t>
      </w:r>
      <w:r>
        <w:fldChar w:fldCharType="end"/>
      </w:r>
      <w:r>
        <w:t>:</w:t>
      </w:r>
    </w:p>
    <w:p w14:paraId="74D0B37D" w14:textId="2117E3D7" w:rsidR="00617EDA" w:rsidRPr="008B488E" w:rsidRDefault="00617EDA" w:rsidP="00617EDA">
      <w:pPr>
        <w:ind w:left="709"/>
        <w:rPr>
          <w:sz w:val="22"/>
        </w:rPr>
      </w:pPr>
      <w:r>
        <w:t xml:space="preserve"> </w:t>
      </w:r>
      <w:r w:rsidRPr="00450EEE">
        <w:rPr>
          <w:sz w:val="22"/>
        </w:rPr>
        <w:t>“Um dos problemas</w:t>
      </w:r>
      <w:r>
        <w:rPr>
          <w:sz w:val="22"/>
        </w:rPr>
        <w:t xml:space="preserve"> mais difíceis que</w:t>
      </w:r>
      <w:r w:rsidRPr="00450EEE">
        <w:rPr>
          <w:sz w:val="22"/>
        </w:rPr>
        <w:t xml:space="preserve"> um analista de simulação enfrenta é tentar determinar se um modelo de simulação é uma </w:t>
      </w:r>
      <w:r w:rsidRPr="00450EEE">
        <w:rPr>
          <w:i/>
          <w:sz w:val="22"/>
        </w:rPr>
        <w:t xml:space="preserve">representação precisa </w:t>
      </w:r>
      <w:r w:rsidRPr="00450EEE">
        <w:rPr>
          <w:sz w:val="22"/>
        </w:rPr>
        <w:t xml:space="preserve">do sistema real sendo estudado, ou seja, se o modelo é </w:t>
      </w:r>
      <w:r w:rsidRPr="00450EEE">
        <w:rPr>
          <w:i/>
          <w:sz w:val="22"/>
        </w:rPr>
        <w:t>válido</w:t>
      </w:r>
      <w:r w:rsidRPr="00450EEE">
        <w:rPr>
          <w:sz w:val="22"/>
        </w:rPr>
        <w:t xml:space="preserve">. Se o modelo não é válido, então qualquer conclusão derivada do modelo será de valor duvidoso”. </w:t>
      </w:r>
      <w:r w:rsidRPr="00450EEE">
        <w:rPr>
          <w:sz w:val="22"/>
        </w:rPr>
        <w:fldChar w:fldCharType="begin" w:fldLock="1"/>
      </w:r>
      <w:r w:rsidR="00810566">
        <w:rPr>
          <w:sz w:val="22"/>
        </w:rP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locator" : "298", "suffix" : ", tradu\u00e7\u00e3o livre, grifo meu", "uris" : [ "http://www.mendeley.com/documents/?uuid=1f51d34c-3193-43c2-a25a-456fc45d441b" ] } ], "mendeley" : { "formattedCitation" : "(LAW; KELTON, 1991, p. 298, tradu\u00e7\u00e3o livre, grifo meu)", "plainTextFormattedCitation" : "(LAW; KELTON, 1991, p. 298, tradu\u00e7\u00e3o livre, grifo meu)", "previouslyFormattedCitation" : "(LAW; KELTON, 1991, p. 298, tradu\u00e7\u00e3o livre, grifo meu)" }, "properties" : {  }, "schema" : "https://github.com/citation-style-language/schema/raw/master/csl-citation.json" }</w:instrText>
      </w:r>
      <w:r w:rsidRPr="00450EEE">
        <w:rPr>
          <w:sz w:val="22"/>
        </w:rPr>
        <w:fldChar w:fldCharType="separate"/>
      </w:r>
      <w:r w:rsidRPr="00450EEE">
        <w:rPr>
          <w:noProof/>
          <w:sz w:val="22"/>
        </w:rPr>
        <w:t>(LAW; KELTON, 1991, p. 298, tradução livre, grifo meu)</w:t>
      </w:r>
      <w:r w:rsidRPr="00450EEE">
        <w:rPr>
          <w:sz w:val="22"/>
        </w:rPr>
        <w:fldChar w:fldCharType="end"/>
      </w:r>
      <w:r w:rsidRPr="00450EEE">
        <w:rPr>
          <w:sz w:val="22"/>
        </w:rPr>
        <w:t>.</w:t>
      </w:r>
    </w:p>
    <w:p w14:paraId="0582A58B" w14:textId="386650DF" w:rsidR="00617EDA" w:rsidRPr="00450EEE" w:rsidRDefault="00617EDA" w:rsidP="00617EDA">
      <w:r>
        <w:t xml:space="preserve">Como argumentado anteriormente, situações de Incerteza Profunda são caracterizadas por não haver conhecimento suficiente sobre o sistema sob consideração. Portanto, não há conhecimento suficiente para construir </w:t>
      </w:r>
      <w:r>
        <w:rPr>
          <w:i/>
        </w:rPr>
        <w:t xml:space="preserve">uma </w:t>
      </w:r>
      <w:r w:rsidRPr="00686A62">
        <w:rPr>
          <w:i/>
        </w:rPr>
        <w:t>representação</w:t>
      </w:r>
      <w:r>
        <w:rPr>
          <w:i/>
        </w:rPr>
        <w:t xml:space="preserve"> </w:t>
      </w:r>
      <w:r w:rsidRPr="00686A62">
        <w:rPr>
          <w:i/>
        </w:rPr>
        <w:t>precisa</w:t>
      </w:r>
      <w:r>
        <w:rPr>
          <w:i/>
        </w:rPr>
        <w:t xml:space="preserve"> </w:t>
      </w:r>
      <w:r>
        <w:t xml:space="preserve">do sistema sob consideração. Além disso, ainda que houvesse conhecimento para tan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ressalta que a validação </w:t>
      </w:r>
      <w:r>
        <w:rPr>
          <w:i/>
        </w:rPr>
        <w:t>pode não ser possível</w:t>
      </w:r>
      <w:r>
        <w:t xml:space="preserve">. Dado este confli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sugere a distinção entre a abordagem de modelagem consolidativa e a abordagem exploratória.</w:t>
      </w:r>
    </w:p>
    <w:p w14:paraId="001584F7" w14:textId="54CC4266" w:rsidR="00617EDA" w:rsidRDefault="00617EDA" w:rsidP="00617EDA">
      <w:r>
        <w:lastRenderedPageBreak/>
        <w:t xml:space="preserve">Modelagem Consolidativa é compreendida como a consolidação de conhecimento existente sobre a realidade em um modelo e o uso deste modelo como </w:t>
      </w:r>
      <w:r w:rsidRPr="00AA1317">
        <w:rPr>
          <w:i/>
        </w:rPr>
        <w:t>representação</w:t>
      </w:r>
      <w:r>
        <w:t xml:space="preserve"> fiel do sistema real.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 A Modelagem Consolidativa, quando aplicada em um contexto correto, pode levar a excelentes resultados. No entanto, o uso de uma abordagem consolidativa nem sempre é possível. De fato, quando a abordagem consolidativa é usada nestas situações, o resultado principal não é a melhoria no processo decisório, mas uma maior sensibilidade às fragilidades dos modelos.</w:t>
      </w:r>
      <w:r w:rsidRPr="004F73F2">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549AA570" w14:textId="5787464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sugere que projetos de modelagem tipicamente tornam-se atribulados quando envolvem modelos que não podem ser validados experimentalmente, porém a abordagem consolidativa é mesmo assim empregada. Nestes casos, a validação pode não ser possível porque os experimentos necessários não podem ser executados, dados históricos são inadequados, ou ainda, a teoria não é madura o suficiente para sugerir modelos capazes de realizar predições.</w:t>
      </w:r>
    </w:p>
    <w:p w14:paraId="4BC98BE3" w14:textId="30075864"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ponta que nestas situações os analistas responsáveis pela modelagem procuram erroneamente sustentar a validade do modelo adicionando complexidade e detalhamento ao mesmo. Tal atitude é baseada no pressuposto de que ao adicionar mais detalhes à um modelo, maior será a sua precisã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rgumenta que este pressuposto é falso, visto que nenhuma quantidade de detalhes pode validar o modelo, mas apenas adiciona uma ilusão de realismo. Sem a possibilidade de uma validação experimental adequada, analistas acabam defendendo a qualidade do modelo por seu realismo e detalhamento.</w:t>
      </w:r>
    </w:p>
    <w:p w14:paraId="0E084E8C" w14:textId="2D35552C" w:rsidR="00617EDA" w:rsidRDefault="00617EDA" w:rsidP="00617EDA">
      <w:r>
        <w:t xml:space="preserve">Nestas situações, ao projetar um modelo sem uma estratégia analítica apropriada, os analistas permitem-se levar por um processo sem fim de adicionar mais detalhes ao modelo, porém sem um critério de parada oferecido por uma validação experimental rigorosa.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D26FE5">
        <w:rPr>
          <w:noProof/>
        </w:rPr>
        <w:t>(BANKES, 1993)</w:t>
      </w:r>
      <w:r>
        <w:fldChar w:fldCharType="end"/>
      </w:r>
      <w:r>
        <w:t xml:space="preserve">. Por estes motivos,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considera o uso de um modelo consolidativo em uma situação que não permite validação experimental como “fingir fazer o que não pode ser feito”.</w:t>
      </w:r>
    </w:p>
    <w:p w14:paraId="6FBA047B" w14:textId="7F1EB57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argumenta que avanços tecnológicos, sozinhos, não serão capazes de resolver os problemas da modelagem consolidativa. Nenhuma melhoria tecnológica pode eliminar o problema inerente à validação de modelos exploratórios. Ao mesmo tempo, abandonar o uso de modelos computacionais nestas situações pode impedir o uso de uma ferramenta potencialmente útil.</w:t>
      </w:r>
      <w:r w:rsidRPr="00B654ED">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4E4AE8A8" w14:textId="7F336472" w:rsidR="00617EDA" w:rsidRDefault="00617EDA" w:rsidP="00617EDA">
      <w:r>
        <w:lastRenderedPageBreak/>
        <w:t xml:space="preserve">Em situações que são caracterizadas por conhecimento insuficiente ou por incertezas irredutíveis, os analistas que constroem o modelo precisam utilizar pressupostos sobre os detalhes e mecanismos do modelo. Mesmo que o modelo resultante não possa ser considerado uma representação fiel do sistema em análise, o modelo pode gerar experimentos computacionais que indicam como seria o comportamento do sistema em consideração se os diversos pressupostos estivessem corretos. Nestes contextos, a modelagem exploratória deve ser empregada para explorar as implicações de um conjunto diverso de pressupostos e variávei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2ACC462E" w14:textId="35BB2EC9" w:rsidR="00617EDA" w:rsidRDefault="00617EDA" w:rsidP="00617EDA">
      <w:r>
        <w:t xml:space="preserve">Neste sentido, a modelagem e análise exploratória (EMA – </w:t>
      </w:r>
      <w:r w:rsidRPr="00AD5416">
        <w:rPr>
          <w:i/>
        </w:rPr>
        <w:t>Exploratory Modeling and Analysis</w:t>
      </w:r>
      <w:r>
        <w:t xml:space="preserve">) pode ser útil quando existe informação suficiente a qual pode ser explorada pela construção de modelos, porém tal informação é insuficiente para especificar </w:t>
      </w:r>
      <w:r w:rsidRPr="00AA1317">
        <w:rPr>
          <w:i/>
        </w:rPr>
        <w:t>um</w:t>
      </w:r>
      <w:r>
        <w:t xml:space="preserve"> </w:t>
      </w:r>
      <w:r w:rsidRPr="00AA1317">
        <w:rPr>
          <w:i/>
        </w:rPr>
        <w:t>único</w:t>
      </w:r>
      <w:r>
        <w:t xml:space="preserve"> </w:t>
      </w:r>
      <w:r w:rsidRPr="00AA1317">
        <w:rPr>
          <w:i/>
        </w:rPr>
        <w:t>modelo</w:t>
      </w:r>
      <w:r>
        <w:t xml:space="preserve"> que precisamente descreve o comportamento do sistema sob consideraçã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Ao invés de construir um único modelo e falsamente o tratar como uma imagem confiável do sistema sob consideração, a informação existente sobre a situação real é consistente com diversos modelos, cujas implicações para as decisões em consideração podem ser diversa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Uma única simulação deste modelo não é uma previsão, mas sim é um experimento computacional que revela como o mundo seria se os diversos “chutes” (traduzido do original </w:t>
      </w:r>
      <w:r w:rsidRPr="00BC5B27">
        <w:rPr>
          <w:i/>
        </w:rPr>
        <w:t>guesses</w:t>
      </w:r>
      <w:r>
        <w:t xml:space="preserve">) que um modelo faz sobre as incertezas estivesse corret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79AD21AF" w14:textId="7C5DDD42" w:rsidR="00617EDA" w:rsidRDefault="00617EDA" w:rsidP="00617EDA">
      <w:r>
        <w:t xml:space="preserve">A EMA, portanto, envolve a representação explícita dos conjuntos de modelos plausíveis, o processo de explorar a informação contida neste conjunto por meio de um elevado número de experimentos computacionais e a análise dos resultados destes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01F221A7" w14:textId="0651312A" w:rsidR="00617EDA" w:rsidRDefault="00617EDA" w:rsidP="00617EDA">
      <w:r>
        <w:t xml:space="preserve">A EMA pode ser vista como uma forma de inferência realizada a partir das restrições de conhecimento que especifica um conjunto de model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O resultado de apenas um experimento computacional é tipicamente não-informativo, apenas sugerindo a plausibilidade de um resultado. O invés disto, a EMA suporta o raciocínio e a inferência de conclusões gerais, a partir da avaliação de um conjunto de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4101A683" w14:textId="6E5EE308" w:rsidR="00617EDA" w:rsidRDefault="00617EDA" w:rsidP="00617EDA">
      <w:r>
        <w:t xml:space="preserve">A Análise Exploratória utiliza geralmente geradores de cenários (ou ainda, geradores de casos, ou modelos computacionais de baixa resolução) para avaliar a </w:t>
      </w:r>
      <w:r>
        <w:lastRenderedPageBreak/>
        <w:t xml:space="preserve">performance de estratégias em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Geradores de Cenários não são utilizados para prever o futuro. Ao invés disto, eles são utilizados para representar diversas visões diferentes, porém plausíveis, d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Geradores de Cenários (ou geradores de casos) e modelos podem ser parecidos, porém são usados para propósitos diferentes. O termo “Modelo” é usado com o pressuposto implícito de que o seu uso tem o objetivo de buscar uma representação o mais precisa possível d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75DB4D3" w14:textId="7EA0A8BD" w:rsidR="00617EDA" w:rsidRDefault="00617EDA" w:rsidP="00617EDA">
      <w:r>
        <w:t xml:space="preserve">Uma diferença decisiva entre um gerador de cenários e um modelo de previsão probabilístico está em como eles endereçam a incerteza. Um modelo de previsão tipicamente atribui uma distribuição de probabilidade para todos os parâmetros desconhecidos do modelo, representando, portanto, seus resultados com uma distribuição de probabilida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O grau de incerteza do modelo pode ser reduzido melhorando-se a representação do modelo em relação ao processo real, pela utilização de dados de input mais precisos, ou aumentando a resolução espacial ou temporal do modelo. No entanto, tais estratégias tendem a aumentar a complexidade destes modelos, exigindo mais tempo para gerar e interpretar seus resultados. Além disto, fatores altamente incertos, como o comportamento humano geralmente são ignorados por tais modelos, pois não há informação suficiente para que uma distribuição de probabilidade seja assumi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Ao contrário, geradores de cenários quantificam “histórias” individuais, internamente consistentes sobre o futuro, por representar explicitamente relações entre inputs, incertezas e outputs. </w:t>
      </w:r>
      <w:bookmarkStart w:id="70" w:name="OLE_LINK1"/>
      <w:bookmarkStart w:id="71" w:name="OLE_LINK2"/>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bookmarkEnd w:id="70"/>
      <w:bookmarkEnd w:id="71"/>
    </w:p>
    <w:p w14:paraId="60EEED33" w14:textId="0E4B584B" w:rsidR="00617EDA" w:rsidRDefault="00617EDA" w:rsidP="00617EDA">
      <w:r>
        <w:t>Existem padrões estabelecidos e ferramentas estatísticas adequadas para validar modelos que tem objetivo preditivo (ex.: é possível validar um modelo que tem como objetivo simular a performance de um avião).</w:t>
      </w:r>
      <w:r w:rsidRPr="00BE5DA2">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pesar disto, não existem padrões rigorosos equivalentes amplamente aceitos para a avaliação de geradores de cenários (ex.: validação experimental). No entanto, sabe-se que tais padrões devem ser fundamentalmente diferentes daqueles empregados em modelos consolida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gerador de cenários ideal deveria apenas produzir cenários plausíveis, porém os analistas devem errar no sentido de incluir futuros potencialmente não-plausíveis, e não o invers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teste da qualidade de um gerador de cenários trata-se de examinar o quão bem ele consegue replicar os </w:t>
      </w:r>
      <w:r>
        <w:lastRenderedPageBreak/>
        <w:t>resultados preditivos de um modelo mais detalhado, ou o quão bem ele pode representar um futuro arbitrário proposto por algum stakeholder.</w:t>
      </w:r>
      <w:r w:rsidRPr="000A546E">
        <w:t xml:space="preserv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p>
    <w:p w14:paraId="490EA2C1" w14:textId="77777777" w:rsidR="00617EDA" w:rsidRDefault="00617EDA" w:rsidP="00617EDA">
      <w:pPr>
        <w:pStyle w:val="Ttulo3"/>
      </w:pPr>
      <w:bookmarkStart w:id="72" w:name="_Toc502855264"/>
      <w:r>
        <w:t>Visão Geral das Etapas do RDM</w:t>
      </w:r>
      <w:bookmarkEnd w:id="72"/>
    </w:p>
    <w:p w14:paraId="5186AF29" w14:textId="49228F3E" w:rsidR="00617EDA" w:rsidRDefault="00617EDA" w:rsidP="00617EDA">
      <w:pPr>
        <w:ind w:firstLine="737"/>
      </w:pPr>
      <w:r>
        <w:t>Tais elementos estão presentes nas principais etapas do método RDM (</w:t>
      </w:r>
      <w:r>
        <w:fldChar w:fldCharType="begin"/>
      </w:r>
      <w:r>
        <w:instrText xml:space="preserve"> REF _Ref472685745 \h </w:instrText>
      </w:r>
      <w:r>
        <w:fldChar w:fldCharType="separate"/>
      </w:r>
      <w:r w:rsidR="00743F02" w:rsidRPr="008833B2">
        <w:t xml:space="preserve">Figura </w:t>
      </w:r>
      <w:r w:rsidR="00743F02">
        <w:rPr>
          <w:noProof/>
        </w:rPr>
        <w:t>12</w:t>
      </w:r>
      <w:r>
        <w:fldChar w:fldCharType="end"/>
      </w:r>
      <w:r>
        <w:t xml:space="preserve">). A </w:t>
      </w:r>
      <w:r>
        <w:fldChar w:fldCharType="begin"/>
      </w:r>
      <w:r>
        <w:instrText xml:space="preserve"> REF _Ref472928514 \h </w:instrText>
      </w:r>
      <w:r>
        <w:fldChar w:fldCharType="separate"/>
      </w:r>
      <w:r w:rsidR="00743F02">
        <w:t xml:space="preserve">Figura </w:t>
      </w:r>
      <w:r w:rsidR="00743F02">
        <w:rPr>
          <w:noProof/>
        </w:rPr>
        <w:t>13</w:t>
      </w:r>
      <w:r>
        <w:fldChar w:fldCharType="end"/>
      </w:r>
      <w:r>
        <w:t xml:space="preserve"> apresenta as etapas do método, técnicas e ferramentas envolvidas no mesmo, de acordo com o framework de Mingers e Brocklesby </w:t>
      </w:r>
      <w:r>
        <w:fldChar w:fldCharType="begin" w:fldLock="1"/>
      </w:r>
      <w:r w:rsidR="00810566">
        <w:instrText>ADDIN CSL_CITATION { "citationItems" : [ { "id" : "ITEM-1", "itemData" : { "DOI" : "10.1016/S0305-0483(97)00018-2", "ISBN" : "0305-0483", "ISSN" : "03050483", "abstract" : "In recent years the predilection for Systems/OR practice to be underpinned by a single methodology has been called into question, and reports on multimethodology projects are now filtering through into the literature, This paper takes a closer look at multimethodology, It outlines a number of different possibilities for combining methodologies, and considers why such a development might be desirable for more effective practice, in particular by focusing upon how it can deal more effectively with the richness of the real world and better assist through the various intervention stages, The paper outlines some of the philosophical, cultural and cognitive feasibility issues that multimethodology raises, It then describes a framework that can attend to the relative strengths of different methodologies and provide a basis for constructing multimethodology designs. Finally it presents a systematic way of decomposing methodologies to identify detachable elements, and the paper concludes by outlining aspects of an agenda for further research that emerges out of the discussion,", "author" : [ { "dropping-particle" : "", "family" : "Mingers", "given" : "John", "non-dropping-particle" : "", "parse-names" : false, "suffix" : "" }, { "dropping-particle" : "", "family" : "Brocklesby", "given" : "J", "non-dropping-particle" : "", "parse-names" : false, "suffix" : "" } ], "container-title" : "International Journal of Management Science", "id" : "ITEM-1", "issue" : "5", "issued" : { "date-parts" : [ [ "1997" ] ] }, "page" : "489-509", "title" : "Multimethodology: Towards a Framework for Mixing Methodologies", "type" : "article-journal", "volume" : "25" }, "suppress-author" : 1, "uris" : [ "http://www.mendeley.com/documents/?uuid=f45a3571-ce42-44c4-88e7-1c5dc7e8a677" ] } ], "mendeley" : { "formattedCitation" : "(1997)", "plainTextFormattedCitation" : "(1997)", "previouslyFormattedCitation" : "(1997)" }, "properties" : {  }, "schema" : "https://github.com/citation-style-language/schema/raw/master/csl-citation.json" }</w:instrText>
      </w:r>
      <w:r>
        <w:fldChar w:fldCharType="separate"/>
      </w:r>
      <w:r w:rsidRPr="002D2A1D">
        <w:rPr>
          <w:noProof/>
        </w:rPr>
        <w:t>(1997)</w:t>
      </w:r>
      <w:r>
        <w:fldChar w:fldCharType="end"/>
      </w:r>
      <w:r>
        <w:t>.</w:t>
      </w:r>
    </w:p>
    <w:p w14:paraId="36FAAB0F" w14:textId="620F1B9D" w:rsidR="00617EDA" w:rsidRPr="008833B2" w:rsidRDefault="00617EDA" w:rsidP="00617EDA">
      <w:pPr>
        <w:pStyle w:val="Legenda"/>
      </w:pPr>
      <w:bookmarkStart w:id="73" w:name="_Ref472685745"/>
      <w:bookmarkStart w:id="74" w:name="_Toc482263881"/>
      <w:r w:rsidRPr="008833B2">
        <w:t xml:space="preserve">Figura </w:t>
      </w:r>
      <w:r w:rsidR="000A47A3">
        <w:fldChar w:fldCharType="begin"/>
      </w:r>
      <w:r w:rsidR="000A47A3">
        <w:instrText xml:space="preserve"> SEQ Figura \* ARABIC </w:instrText>
      </w:r>
      <w:r w:rsidR="000A47A3">
        <w:fldChar w:fldCharType="separate"/>
      </w:r>
      <w:r w:rsidR="00743F02">
        <w:rPr>
          <w:noProof/>
        </w:rPr>
        <w:t>12</w:t>
      </w:r>
      <w:r w:rsidR="000A47A3">
        <w:rPr>
          <w:noProof/>
        </w:rPr>
        <w:fldChar w:fldCharType="end"/>
      </w:r>
      <w:bookmarkEnd w:id="73"/>
      <w:r w:rsidRPr="008833B2">
        <w:t xml:space="preserve"> – Robust Decision Making</w:t>
      </w:r>
      <w:bookmarkEnd w:id="74"/>
    </w:p>
    <w:p w14:paraId="49813F42" w14:textId="77777777" w:rsidR="00617EDA" w:rsidRPr="008833B2" w:rsidRDefault="00617EDA" w:rsidP="00617EDA">
      <w:pPr>
        <w:ind w:firstLine="0"/>
      </w:pPr>
      <w:r>
        <w:rPr>
          <w:noProof/>
        </w:rPr>
        <w:drawing>
          <wp:inline distT="0" distB="0" distL="0" distR="0" wp14:anchorId="4F101F6C" wp14:editId="38925631">
            <wp:extent cx="5650173" cy="2735963"/>
            <wp:effectExtent l="0" t="0" r="825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40410" cy="2779658"/>
                    </a:xfrm>
                    <a:prstGeom prst="rect">
                      <a:avLst/>
                    </a:prstGeom>
                    <a:noFill/>
                  </pic:spPr>
                </pic:pic>
              </a:graphicData>
            </a:graphic>
          </wp:inline>
        </w:drawing>
      </w:r>
    </w:p>
    <w:p w14:paraId="7E649486" w14:textId="146B5DEB" w:rsidR="00617EDA" w:rsidRDefault="00617EDA" w:rsidP="00617EDA">
      <w:pPr>
        <w:pStyle w:val="Legenda"/>
      </w:pPr>
      <w:r w:rsidRPr="008833B2">
        <w:t>Font</w:t>
      </w:r>
      <w:r>
        <w:t xml:space="preserve">e: Adaptado de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locator" : "4", "uris" : [ "http://www.mendeley.com/documents/?uuid=84f02bec-e874-4172-b465-06739dab5f62" ] } ], "mendeley" : { "formattedCitation" : "(LEMPERT; GROVES; FISCHBACH, 2013, p. 4)", "plainTextFormattedCitation" : "(LEMPERT; GROVES; FISCHBACH, 2013, p. 4)", "previouslyFormattedCitation" : "(LEMPERT; GROVES; FISCHBACH, 2013, p. 4)" }, "properties" : {  }, "schema" : "https://github.com/citation-style-language/schema/raw/master/csl-citation.json" }</w:instrText>
      </w:r>
      <w:r>
        <w:fldChar w:fldCharType="separate"/>
      </w:r>
      <w:r w:rsidRPr="00241694">
        <w:rPr>
          <w:noProof/>
        </w:rPr>
        <w:t>(LEMPERT; GROVES; FISCHBACH, 2013, p. 4)</w:t>
      </w:r>
      <w:r>
        <w:fldChar w:fldCharType="end"/>
      </w:r>
      <w:r>
        <w:t>.</w:t>
      </w:r>
    </w:p>
    <w:p w14:paraId="73A2D8CE" w14:textId="639E32AE" w:rsidR="00617EDA" w:rsidRDefault="00617EDA" w:rsidP="00617EDA">
      <w:pPr>
        <w:ind w:firstLine="737"/>
      </w:pPr>
      <w:r>
        <w:t xml:space="preserve">O processo tem início pela Estruturação da Decisão. Nesta etapa stakeholders envolvidos na situação definem em conjunto as estratégias, incertezas e objetivos a serem considerados pela análise. </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90C35">
        <w:rPr>
          <w:noProof/>
        </w:rPr>
        <w:t>(RAND, 2013)</w:t>
      </w:r>
      <w:r>
        <w:fldChar w:fldCharType="end"/>
      </w:r>
      <w:r>
        <w:t xml:space="preserve">. A escolha dos dados a coletar é orientada pelo framework XLRM (X – Uncertainties/Incertezas, L – Levers/Estratégias, R – Relationships, M – Metrics/Obje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964480D" w14:textId="601CB427" w:rsidR="00617EDA" w:rsidRPr="00631A78" w:rsidRDefault="00617EDA" w:rsidP="00617EDA">
      <w:pPr>
        <w:ind w:firstLine="737"/>
      </w:pPr>
      <w:r>
        <w:t xml:space="preserve">Em seguida ocorre a Geração de “Casos”. Incertezas, Estratégias e Medidas de performance são relacionadas por meio de um ou mais modelos computacionais, e então é formada uma base de dados de “Casos”.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fldChar w:fldCharType="separate"/>
      </w:r>
      <w:r w:rsidRPr="0000410C">
        <w:rPr>
          <w:noProof/>
        </w:rPr>
        <w:t>(LEMPERT; GROVES; FISCHBACH, 2013)</w:t>
      </w:r>
      <w:r>
        <w:fldChar w:fldCharType="end"/>
      </w:r>
      <w:r>
        <w:t xml:space="preserve">. Um Caso corresponde ao resultado de uma instanciação do modelo computacional que corresponde à combinação de uma estratégia em um futuro. </w:t>
      </w:r>
      <w:r>
        <w:fldChar w:fldCharType="begin" w:fldLock="1"/>
      </w:r>
      <w:r w:rsidR="00810566">
        <w:instrText>ADDIN CSL_CITATION { "citationItems" : [ { "id" : "ITEM-1", "itemData" : { "URL" : "http://www.rand.org/methods/rdmlab/glossary.html", "accessed" : { "date-parts" : [ [ "2016", "12", "16" ] ] }, "author" : [ { "dropping-particle" : "", "family" : "RAND", "given" : "", "non-dropping-particle" : "", "parse-names" : false, "suffix" : "" } ], "id" : "ITEM-1", "issued" : { "date-parts" : [ [ "2016" ] ] }, "title" : "RDM Glossary", "type" : "webpage" }, "uris" : [ "http://www.mendeley.com/documents/?uuid=eb08c6fa-3120-43ad-acd9-d812a12ae57a" ] } ], "mendeley" : { "formattedCitation" : "(RAND, 2016)", "plainTextFormattedCitation" : "(RAND, 2016)", "previouslyFormattedCitation" : "(RAND, 2016)" }, "properties" : {  }, "schema" : "https://github.com/citation-style-language/schema/raw/master/csl-citation.json" }</w:instrText>
      </w:r>
      <w:r>
        <w:fldChar w:fldCharType="separate"/>
      </w:r>
      <w:r w:rsidRPr="003059A5">
        <w:rPr>
          <w:noProof/>
        </w:rPr>
        <w:t>(RAND, 2016)</w:t>
      </w:r>
      <w:r>
        <w:fldChar w:fldCharType="end"/>
      </w:r>
      <w:r>
        <w:t>.</w:t>
      </w:r>
    </w:p>
    <w:p w14:paraId="272D063F" w14:textId="77777777" w:rsidR="00617EDA" w:rsidRDefault="00617EDA" w:rsidP="00617EDA">
      <w:pPr>
        <w:sectPr w:rsidR="00617EDA" w:rsidSect="001F56FA">
          <w:footnotePr>
            <w:numRestart w:val="eachSect"/>
          </w:footnotePr>
          <w:pgSz w:w="11906" w:h="16838" w:code="9"/>
          <w:pgMar w:top="1701" w:right="1134" w:bottom="1134" w:left="1701" w:header="1134" w:footer="709" w:gutter="0"/>
          <w:cols w:space="708"/>
          <w:docGrid w:linePitch="360"/>
        </w:sectPr>
      </w:pPr>
    </w:p>
    <w:p w14:paraId="05556B78" w14:textId="2D4B6448" w:rsidR="00617EDA" w:rsidRDefault="00617EDA" w:rsidP="00617EDA">
      <w:pPr>
        <w:pStyle w:val="Legenda"/>
      </w:pPr>
      <w:bookmarkStart w:id="75" w:name="_Ref472928514"/>
      <w:bookmarkStart w:id="76" w:name="_Toc482263882"/>
      <w:r>
        <w:lastRenderedPageBreak/>
        <w:t xml:space="preserve">Figura </w:t>
      </w:r>
      <w:r w:rsidR="000A47A3">
        <w:fldChar w:fldCharType="begin"/>
      </w:r>
      <w:r w:rsidR="000A47A3">
        <w:instrText xml:space="preserve"> SEQ Figura \* ARABIC </w:instrText>
      </w:r>
      <w:r w:rsidR="000A47A3">
        <w:fldChar w:fldCharType="separate"/>
      </w:r>
      <w:r w:rsidR="00743F02">
        <w:rPr>
          <w:noProof/>
        </w:rPr>
        <w:t>13</w:t>
      </w:r>
      <w:r w:rsidR="000A47A3">
        <w:rPr>
          <w:noProof/>
        </w:rPr>
        <w:fldChar w:fldCharType="end"/>
      </w:r>
      <w:bookmarkEnd w:id="75"/>
      <w:r>
        <w:t xml:space="preserve"> – Princípios, Etapas, Técnicas e Ferramentas associadas ao RDM</w:t>
      </w:r>
      <w:bookmarkEnd w:id="76"/>
    </w:p>
    <w:p w14:paraId="39088022" w14:textId="77777777" w:rsidR="00617EDA" w:rsidRDefault="00617EDA" w:rsidP="00617EDA">
      <w:pPr>
        <w:jc w:val="center"/>
      </w:pPr>
      <w:r>
        <w:rPr>
          <w:noProof/>
        </w:rPr>
        <w:drawing>
          <wp:inline distT="0" distB="0" distL="0" distR="0" wp14:anchorId="6101551D" wp14:editId="0B2B2609">
            <wp:extent cx="7267904" cy="4800718"/>
            <wp:effectExtent l="0" t="0" r="9525"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7279031" cy="4808067"/>
                    </a:xfrm>
                    <a:prstGeom prst="rect">
                      <a:avLst/>
                    </a:prstGeom>
                    <a:noFill/>
                  </pic:spPr>
                </pic:pic>
              </a:graphicData>
            </a:graphic>
          </wp:inline>
        </w:drawing>
      </w:r>
    </w:p>
    <w:p w14:paraId="16287245" w14:textId="77777777" w:rsidR="00617EDA" w:rsidRDefault="00617EDA" w:rsidP="00617EDA">
      <w:pPr>
        <w:jc w:val="center"/>
        <w:sectPr w:rsidR="00617EDA" w:rsidSect="004451F6">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28B47358" w14:textId="545AE5A3" w:rsidR="00617EDA" w:rsidRDefault="00617EDA" w:rsidP="00617EDA">
      <w:pPr>
        <w:ind w:firstLine="737"/>
      </w:pPr>
      <w:bookmarkStart w:id="77" w:name="_Ref481757274"/>
      <w:r>
        <w:lastRenderedPageBreak/>
        <w:t xml:space="preserve">Utilizando a base de dados formada no passo anterior, a descoberta de cenários utiliza algoritmos estatísticos para identificar clusters que representem cenários que evidenciem vulnerabilidades das estratégias identificada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5D11E9">
        <w:rPr>
          <w:noProof/>
        </w:rPr>
        <w:t>(GROVES; LEMPERT, 2007)</w:t>
      </w:r>
      <w:r>
        <w:fldChar w:fldCharType="end"/>
      </w:r>
      <w:r>
        <w:t xml:space="preserve">. Tais cenários podem ajudar os stakeholders a identificar novas maneiras de endereçar tais vulnerabilidades, voltando ao passo 1, ou então avaliar os </w:t>
      </w:r>
      <w:r w:rsidRPr="00DB7FC0">
        <w:rPr>
          <w:i/>
        </w:rPr>
        <w:t>tradeoffs</w:t>
      </w:r>
      <w:r>
        <w:t xml:space="preserve"> envolvidos na escolha das estratégias (passo 4).</w:t>
      </w:r>
    </w:p>
    <w:p w14:paraId="2DB9CC3D" w14:textId="77777777" w:rsidR="00617EDA" w:rsidRDefault="00617EDA" w:rsidP="00617EDA">
      <w:pPr>
        <w:pStyle w:val="Ttulo3"/>
      </w:pPr>
      <w:bookmarkStart w:id="78" w:name="_Toc502855265"/>
      <w:r>
        <w:t>Estruturação da Decisão</w:t>
      </w:r>
      <w:bookmarkEnd w:id="77"/>
      <w:bookmarkEnd w:id="78"/>
    </w:p>
    <w:p w14:paraId="4BDD0EC2" w14:textId="4FF2AD9A" w:rsidR="00617EDA" w:rsidRDefault="00617EDA" w:rsidP="00617EDA">
      <w:r w:rsidRPr="002C5772">
        <w:t xml:space="preserve">Como em outras abordagens formais, </w:t>
      </w:r>
      <w:r>
        <w:t>é necessária uma maneira de organizar e consolidar as informações relevantes para a tomada de decisão. Na abordagem RDM, o framework XLRM (</w:t>
      </w:r>
      <w:r>
        <w:fldChar w:fldCharType="begin"/>
      </w:r>
      <w:r>
        <w:instrText xml:space="preserve"> REF _Ref471914665 \h </w:instrText>
      </w:r>
      <w:r>
        <w:fldChar w:fldCharType="separate"/>
      </w:r>
      <w:r w:rsidR="00743F02">
        <w:t xml:space="preserve">Quadro </w:t>
      </w:r>
      <w:r w:rsidR="00743F02">
        <w:rPr>
          <w:noProof/>
        </w:rPr>
        <w:t>5</w:t>
      </w:r>
      <w:r>
        <w:fldChar w:fldCharType="end"/>
      </w:r>
      <w:r>
        <w:t xml:space="preserve">) é utilizado para este propósit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A8C1711" w14:textId="346BE882" w:rsidR="00617EDA" w:rsidRDefault="00617EDA" w:rsidP="00617EDA">
      <w:pPr>
        <w:pStyle w:val="Legenda"/>
      </w:pPr>
      <w:bookmarkStart w:id="79" w:name="_Ref471914665"/>
      <w:bookmarkStart w:id="80" w:name="_Toc482263855"/>
      <w:r>
        <w:t xml:space="preserve">Quadro </w:t>
      </w:r>
      <w:r w:rsidR="000A47A3">
        <w:fldChar w:fldCharType="begin"/>
      </w:r>
      <w:r w:rsidR="000A47A3">
        <w:instrText xml:space="preserve"> SEQ Quadro \* ARABIC </w:instrText>
      </w:r>
      <w:r w:rsidR="000A47A3">
        <w:fldChar w:fldCharType="separate"/>
      </w:r>
      <w:r w:rsidR="00743F02">
        <w:rPr>
          <w:noProof/>
        </w:rPr>
        <w:t>5</w:t>
      </w:r>
      <w:r w:rsidR="000A47A3">
        <w:rPr>
          <w:noProof/>
        </w:rPr>
        <w:fldChar w:fldCharType="end"/>
      </w:r>
      <w:bookmarkEnd w:id="79"/>
      <w:r>
        <w:t xml:space="preserve"> – Framework XLRM</w:t>
      </w:r>
      <w:bookmarkEnd w:id="80"/>
    </w:p>
    <w:p w14:paraId="6B5DEB46" w14:textId="77777777" w:rsidR="00617EDA" w:rsidRDefault="00617EDA" w:rsidP="00617EDA">
      <w:pPr>
        <w:ind w:firstLine="0"/>
      </w:pPr>
      <w:r>
        <w:rPr>
          <w:noProof/>
        </w:rPr>
        <w:drawing>
          <wp:inline distT="0" distB="0" distL="0" distR="0" wp14:anchorId="115EDB59" wp14:editId="7F11A205">
            <wp:extent cx="5752173" cy="2543175"/>
            <wp:effectExtent l="0" t="0" r="127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96217" cy="2562648"/>
                    </a:xfrm>
                    <a:prstGeom prst="rect">
                      <a:avLst/>
                    </a:prstGeom>
                    <a:noFill/>
                  </pic:spPr>
                </pic:pic>
              </a:graphicData>
            </a:graphic>
          </wp:inline>
        </w:drawing>
      </w:r>
    </w:p>
    <w:p w14:paraId="0D17BF43" w14:textId="1FDE4E0C" w:rsidR="00617EDA" w:rsidRPr="002C5772" w:rsidRDefault="00617EDA" w:rsidP="00617EDA">
      <w:pPr>
        <w:ind w:firstLine="0"/>
        <w:jc w:val="center"/>
      </w:pPr>
      <w:r>
        <w:t xml:space="preserve">Fonte: Adaptado de Lempert </w:t>
      </w:r>
      <w:r>
        <w:fldChar w:fldCharType="begin" w:fldLock="1"/>
      </w:r>
      <w:r w:rsidR="00810566">
        <w:instrText>ADDIN CSL_CITATION { "citationItems" : [ { "id" : "ITEM-1", "itemData" : { "URL" : "https://www.youtube.com/watch?v=D01UM0G2m_k", "accessed" : { "date-parts" : [ [ "2017", "1", "11" ] ] }, "author" : [ { "dropping-particle" : "", "family" : "Lempert", "given" : "Robert J.", "non-dropping-particle" : "", "parse-names" : false, "suffix" : "" } ], "id" : "ITEM-1", "issued" : { "date-parts" : [ [ "2015" ] ] }, "title" : "Robert Lempert: Democratizing Analytics: Scientifically and Ethically Informed Decision Support", "type" : "webpage" }, "suffix" : "min. 35", "uris" : [ "http://www.mendeley.com/documents/?uuid=030d6ef0-34f6-46ff-a2a8-af66b41ea086" ] } ], "mendeley" : { "formattedCitation" : "(LEMPERT, 2015 min. 35)", "plainTextFormattedCitation" : "(LEMPERT, 2015 min. 35)", "previouslyFormattedCitation" : "(LEMPERT, 2015 min. 35)" }, "properties" : {  }, "schema" : "https://github.com/citation-style-language/schema/raw/master/csl-citation.json" }</w:instrText>
      </w:r>
      <w:r>
        <w:fldChar w:fldCharType="separate"/>
      </w:r>
      <w:r w:rsidRPr="00691F0A">
        <w:rPr>
          <w:noProof/>
        </w:rPr>
        <w:t>(LEMPERT, 2015 min. 35)</w:t>
      </w:r>
      <w:r>
        <w:fldChar w:fldCharType="end"/>
      </w:r>
    </w:p>
    <w:p w14:paraId="6311374B" w14:textId="6634146C" w:rsidR="00617EDA" w:rsidRDefault="00617EDA" w:rsidP="00617EDA">
      <w:r w:rsidRPr="00A51AE4">
        <w:t>Alavancagens</w:t>
      </w:r>
      <w:r w:rsidRPr="0026476F">
        <w:rPr>
          <w:b/>
        </w:rPr>
        <w:t xml:space="preserve"> </w:t>
      </w:r>
      <w:r w:rsidRPr="00C074CB">
        <w:rPr>
          <w:i/>
        </w:rPr>
        <w:t>(Policy Levers - L)</w:t>
      </w:r>
      <w:r w:rsidRPr="005B1D31">
        <w:t xml:space="preserve"> são ações relacionadas ao curto prazo</w:t>
      </w:r>
      <w:r>
        <w:t xml:space="preserve"> que, em diversas combinações, formam as possíveis estratégias que os tomadores de decisão querem explor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Uma combinação alavancagens específica compõe uma estratégia </w:t>
      </w:r>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p w14:paraId="26831CCD" w14:textId="076E93FD" w:rsidR="00617EDA" w:rsidRDefault="00617EDA" w:rsidP="00617EDA">
      <w:r w:rsidRPr="00A51AE4">
        <w:t>Incertezas Exógenas</w:t>
      </w:r>
      <w:r w:rsidRPr="00C074CB">
        <w:rPr>
          <w:b/>
        </w:rPr>
        <w:t xml:space="preserve"> </w:t>
      </w:r>
      <w:r w:rsidRPr="00C074CB">
        <w:rPr>
          <w:i/>
        </w:rPr>
        <w:t>(</w:t>
      </w:r>
      <w:r w:rsidRPr="00BC5B27">
        <w:rPr>
          <w:i/>
        </w:rPr>
        <w:t>Exogenous</w:t>
      </w:r>
      <w:r>
        <w:rPr>
          <w:i/>
        </w:rPr>
        <w:t xml:space="preserve"> Uncertainties - </w:t>
      </w:r>
      <w:r w:rsidRPr="00C074CB">
        <w:rPr>
          <w:i/>
        </w:rPr>
        <w:t>X)</w:t>
      </w:r>
      <w:r>
        <w:t xml:space="preserve"> são fatores fora do controle dos tomadores de decisão que podem tornar-se importantes para definir o sucesso das estratégias definidas. Uma combinação específica de incertezas configura um futuro </w:t>
      </w:r>
      <m:oMath>
        <m:r>
          <w:rPr>
            <w:rFonts w:ascii="Cambria Math" w:hAnsi="Cambria Math"/>
          </w:rPr>
          <m:t>x∈</m:t>
        </m:r>
        <m:acc>
          <m:accPr>
            <m:chr m:val="⃗"/>
            <m:ctrlPr>
              <w:rPr>
                <w:rFonts w:ascii="Cambria Math" w:hAnsi="Cambria Math"/>
                <w:i/>
              </w:rPr>
            </m:ctrlPr>
          </m:accPr>
          <m:e>
            <m:r>
              <w:rPr>
                <w:rFonts w:ascii="Cambria Math" w:hAnsi="Cambria Math"/>
              </w:rPr>
              <m:t>F</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t>.</w:t>
      </w:r>
    </w:p>
    <w:p w14:paraId="0EF4B52C" w14:textId="77777777" w:rsidR="00617EDA" w:rsidRDefault="00617EDA" w:rsidP="00617EDA">
      <w:r>
        <w:lastRenderedPageBreak/>
        <w:t>Indicadores</w:t>
      </w:r>
      <w:r w:rsidRPr="00C074CB">
        <w:t xml:space="preserve"> </w:t>
      </w:r>
      <w:r w:rsidRPr="00C074CB">
        <w:rPr>
          <w:i/>
        </w:rPr>
        <w:t>(</w:t>
      </w:r>
      <w:r w:rsidRPr="00404083">
        <w:rPr>
          <w:i/>
        </w:rPr>
        <w:t>Measures</w:t>
      </w:r>
      <w:r w:rsidRPr="00C074CB">
        <w:rPr>
          <w:i/>
        </w:rPr>
        <w:t xml:space="preserve"> - M)</w:t>
      </w:r>
      <w:r>
        <w:t xml:space="preserve"> são as os indicadores de performance que os </w:t>
      </w:r>
      <w:r w:rsidRPr="00A51AE4">
        <w:rPr>
          <w:i/>
        </w:rPr>
        <w:t>stakeholders</w:t>
      </w:r>
      <w:r>
        <w:t xml:space="preserve"> da situação usariam para ordenar a utilidade de diversos cenários.</w:t>
      </w:r>
    </w:p>
    <w:p w14:paraId="5CD72483" w14:textId="0E91E647" w:rsidR="00617EDA" w:rsidRDefault="00617EDA" w:rsidP="00617EDA">
      <w:r>
        <w:t xml:space="preserve">Relações </w:t>
      </w:r>
      <w:r w:rsidRPr="00715D11">
        <w:rPr>
          <w:i/>
        </w:rPr>
        <w:t>(</w:t>
      </w:r>
      <w:r>
        <w:rPr>
          <w:i/>
        </w:rPr>
        <w:t xml:space="preserve">Relationships - </w:t>
      </w:r>
      <w:r w:rsidRPr="00715D11">
        <w:rPr>
          <w:i/>
        </w:rPr>
        <w:t>R)</w:t>
      </w:r>
      <w:r>
        <w:t xml:space="preserve"> descrevem as maneiras pelas quais os fatores anteriores relacionam-se um aos outros ao longo do tempo. Tais relações são representadas no gerador de cenários utilizado para simular 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4A09307" w14:textId="77777777" w:rsidR="00617EDA" w:rsidRDefault="00617EDA" w:rsidP="00617EDA">
      <w:pPr>
        <w:pStyle w:val="Ttulo3"/>
      </w:pPr>
      <w:bookmarkStart w:id="81" w:name="_Toc502855266"/>
      <w:r>
        <w:t>Geração de Casos</w:t>
      </w:r>
      <w:bookmarkEnd w:id="81"/>
    </w:p>
    <w:p w14:paraId="5F353A6C" w14:textId="5D2C38CC" w:rsidR="00617EDA" w:rsidRDefault="00617EDA" w:rsidP="00617EDA">
      <w:r>
        <w:t xml:space="preserve">Selecionar uma amostra finita de casos para análise a partir de um conjunto potencialmente infinito de possibilidades é um dos problemas em uma Análise Exploratória. </w:t>
      </w:r>
      <w:r>
        <w:fldChar w:fldCharType="begin" w:fldLock="1"/>
      </w:r>
      <w:r w:rsidR="00810566">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fldChar w:fldCharType="separate"/>
      </w:r>
      <w:r w:rsidRPr="0084787C">
        <w:rPr>
          <w:noProof/>
        </w:rPr>
        <w:t>(BANKES; WALKER; KWAKKEL, 2016)</w:t>
      </w:r>
      <w:r>
        <w:fldChar w:fldCharType="end"/>
      </w:r>
      <w:r>
        <w:t xml:space="preserve">. Quando uma Análise RDM é utilizada, os futuros neste conjunto de casos tipicamente não têm probabilidades conhecid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243527">
        <w:rPr>
          <w:noProof/>
        </w:rPr>
        <w:t>(GROVES, 2006)</w:t>
      </w:r>
      <w:r>
        <w:fldChar w:fldCharType="end"/>
      </w:r>
      <w:r>
        <w:t>.</w:t>
      </w:r>
    </w:p>
    <w:p w14:paraId="180F3AFF" w14:textId="702D74E2" w:rsidR="00617EDA" w:rsidRDefault="00617EDA" w:rsidP="00617EDA">
      <w:r>
        <w:t xml:space="preserve">Nestas situações, as análises RDM usualmente extraem uma amostra uniforme das incertezas exógenas dentro de uma faixa de valores plausíveis, usando um procedimento de amostragem </w:t>
      </w:r>
      <w:r w:rsidRPr="00BC5B27">
        <w:rPr>
          <w:i/>
        </w:rPr>
        <w:t>Latin Hypercube Sampling</w:t>
      </w:r>
      <w:r>
        <w:t xml:space="preserv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B001BD">
        <w:rPr>
          <w:noProof/>
        </w:rPr>
        <w:t>(BRYANT; LEMPERT, 2010)</w:t>
      </w:r>
      <w:r>
        <w:fldChar w:fldCharType="end"/>
      </w:r>
      <w:r>
        <w:t xml:space="preserve">. Tal prática não deve ser entendida como a atribuição de uma distribuição de probabilidade uniforme aos fatores exógenos, visto que os resultados geralmente não são avaliados utilizando-se métricas que consideram a frequência relativa das observaçõ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C24BCD">
        <w:rPr>
          <w:noProof/>
        </w:rPr>
        <w:t>(GROVES, 2006)</w:t>
      </w:r>
      <w:r>
        <w:fldChar w:fldCharType="end"/>
      </w:r>
      <w:r>
        <w:t xml:space="preserve">. A partir desta amostra, a Análise RDM testa cada estratégia em cada futuro plausível que faz parte da amostra obtida. Desta maneira, é necessário formar um conjunto de casos </w:t>
      </w:r>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w:r>
        <w:t xml:space="preserve"> (conhecido como </w:t>
      </w:r>
      <w:r w:rsidRPr="00BC5B27">
        <w:rPr>
          <w:i/>
        </w:rPr>
        <w:t>scenario ensemble</w:t>
      </w:r>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rPr>
          <w:sz w:val="22"/>
        </w:rPr>
        <w:t>. O</w:t>
      </w:r>
      <w:r>
        <w:t xml:space="preserve"> </w:t>
      </w:r>
      <w:r>
        <w:fldChar w:fldCharType="begin"/>
      </w:r>
      <w:r>
        <w:instrText xml:space="preserve"> REF _Ref473040142 \h </w:instrText>
      </w:r>
      <w:r>
        <w:fldChar w:fldCharType="separate"/>
      </w:r>
      <w:r w:rsidR="00743F02">
        <w:t xml:space="preserve">Quadro </w:t>
      </w:r>
      <w:r w:rsidR="00743F02">
        <w:rPr>
          <w:noProof/>
        </w:rPr>
        <w:t>6</w:t>
      </w:r>
      <w:r>
        <w:fldChar w:fldCharType="end"/>
      </w:r>
      <w:r>
        <w:t xml:space="preserve"> ilustra um </w:t>
      </w:r>
      <w:r w:rsidRPr="00BC5B27">
        <w:rPr>
          <w:i/>
        </w:rPr>
        <w:t>scenario ensemble</w:t>
      </w:r>
      <w:r>
        <w:rPr>
          <w:i/>
        </w:rPr>
        <w:t xml:space="preserve"> </w:t>
      </w:r>
      <w:r>
        <w:t xml:space="preserve">formado por </w:t>
      </w:r>
      <m:oMath>
        <m:r>
          <w:rPr>
            <w:rFonts w:ascii="Cambria Math" w:hAnsi="Cambria Math"/>
          </w:rPr>
          <m:t>Z</m:t>
        </m:r>
      </m:oMath>
      <w:r>
        <w:t xml:space="preserve"> futuros </w:t>
      </w:r>
      <m:oMath>
        <m:sSub>
          <m:sSubPr>
            <m:ctrlPr>
              <w:rPr>
                <w:rFonts w:ascii="Cambria Math" w:hAnsi="Cambria Math"/>
                <w:i/>
              </w:rPr>
            </m:ctrlPr>
          </m:sSubPr>
          <m:e>
            <m:r>
              <w:rPr>
                <w:rFonts w:ascii="Cambria Math" w:hAnsi="Cambria Math"/>
              </w:rPr>
              <m:t>x</m:t>
            </m:r>
          </m:e>
          <m:sub>
            <m:r>
              <w:rPr>
                <w:rFonts w:ascii="Cambria Math" w:hAnsi="Cambria Math"/>
              </w:rPr>
              <m:t>z</m:t>
            </m:r>
          </m:sub>
        </m:sSub>
      </m:oMath>
      <w:r>
        <w:t xml:space="preserve">, nos quais </w:t>
      </w:r>
      <m:oMath>
        <m:r>
          <w:rPr>
            <w:rFonts w:ascii="Cambria Math" w:hAnsi="Cambria Math"/>
          </w:rPr>
          <m:t>Y</m:t>
        </m:r>
      </m:oMath>
      <w:r>
        <w:t xml:space="preserve"> estratégias </w:t>
      </w:r>
      <m:oMath>
        <m:sSub>
          <m:sSubPr>
            <m:ctrlPr>
              <w:rPr>
                <w:rFonts w:ascii="Cambria Math" w:hAnsi="Cambria Math"/>
                <w:i/>
              </w:rPr>
            </m:ctrlPr>
          </m:sSubPr>
          <m:e>
            <m:r>
              <w:rPr>
                <w:rFonts w:ascii="Cambria Math" w:hAnsi="Cambria Math"/>
              </w:rPr>
              <m:t>s</m:t>
            </m:r>
          </m:e>
          <m:sub>
            <m:r>
              <w:rPr>
                <w:rFonts w:ascii="Cambria Math" w:hAnsi="Cambria Math"/>
              </w:rPr>
              <m:t>y</m:t>
            </m:r>
          </m:sub>
        </m:sSub>
        <m:r>
          <w:rPr>
            <w:rFonts w:ascii="Cambria Math" w:hAnsi="Cambria Math"/>
          </w:rPr>
          <m:t xml:space="preserve"> </m:t>
        </m:r>
      </m:oMath>
      <w:r>
        <w:t xml:space="preserve">são testadas, formando </w:t>
      </w:r>
      <m:oMath>
        <m:r>
          <w:rPr>
            <w:rFonts w:ascii="Cambria Math" w:hAnsi="Cambria Math"/>
          </w:rPr>
          <m:t>Y*Z</m:t>
        </m:r>
      </m:oMath>
      <w:r>
        <w:t xml:space="preserve"> casos </w:t>
      </w:r>
      <m:oMath>
        <m:sSub>
          <m:sSubPr>
            <m:ctrlPr>
              <w:rPr>
                <w:rFonts w:ascii="Cambria Math" w:hAnsi="Cambria Math"/>
                <w:i/>
              </w:rPr>
            </m:ctrlPr>
          </m:sSubPr>
          <m:e>
            <m:r>
              <w:rPr>
                <w:rFonts w:ascii="Cambria Math" w:hAnsi="Cambria Math"/>
              </w:rPr>
              <m:t>c</m:t>
            </m:r>
          </m:e>
          <m:sub>
            <m:r>
              <w:rPr>
                <w:rFonts w:ascii="Cambria Math" w:hAnsi="Cambria Math"/>
              </w:rPr>
              <m:t>yz</m:t>
            </m:r>
          </m:sub>
        </m:sSub>
      </m:oMath>
      <w:r>
        <w:t>.</w:t>
      </w:r>
    </w:p>
    <w:p w14:paraId="1B57027C" w14:textId="2405F94C" w:rsidR="00617EDA" w:rsidRDefault="00617EDA" w:rsidP="00617EDA">
      <w:r>
        <w:t xml:space="preserve">Quanto à construção do gerador de cenários, a abordagem RDM não impõe o uso de nenhum formalismo matemático de modelagem específic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D339D">
        <w:rPr>
          <w:noProof/>
        </w:rPr>
        <w:t>(LEMPERT et al., 2006)</w:t>
      </w:r>
      <w:r>
        <w:fldChar w:fldCharType="end"/>
      </w:r>
      <w:r>
        <w:t xml:space="preserve">. É possível encontrar, por exemplo, estudos utilizando modelos de dinâmica de sistem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modelos de Opções Reais </w:t>
      </w:r>
      <w:r>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fldChar w:fldCharType="separate"/>
      </w:r>
      <w:r w:rsidRPr="006D339D">
        <w:rPr>
          <w:noProof/>
        </w:rPr>
        <w:t>(MAHNOVSKI, 2007)</w:t>
      </w:r>
      <w:r>
        <w:fldChar w:fldCharType="end"/>
      </w:r>
      <w:r>
        <w:t xml:space="preserve">, ou ainda modelos matemáticos “puros”, sem um formalismo definid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E22B3">
        <w:rPr>
          <w:noProof/>
        </w:rPr>
        <w:t>(GROVES, 2006)</w:t>
      </w:r>
      <w:r>
        <w:fldChar w:fldCharType="end"/>
      </w:r>
      <w:r>
        <w:t xml:space="preserve">. Independentemente da abordagem utilizada para a construção do gerador de cenários, cada caso gerado deveria ser considerado plausível pelos stakeholder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4070B36" w14:textId="190F2678" w:rsidR="00617EDA" w:rsidRDefault="00617EDA" w:rsidP="00617EDA">
      <w:pPr>
        <w:pStyle w:val="Legenda"/>
      </w:pPr>
      <w:bookmarkStart w:id="82" w:name="_Ref473040142"/>
      <w:bookmarkStart w:id="83" w:name="_Toc482263856"/>
      <w:r>
        <w:lastRenderedPageBreak/>
        <w:t xml:space="preserve">Quadro </w:t>
      </w:r>
      <w:r w:rsidR="000A47A3">
        <w:fldChar w:fldCharType="begin"/>
      </w:r>
      <w:r w:rsidR="000A47A3">
        <w:instrText xml:space="preserve"> SEQ Quadro \* ARABIC </w:instrText>
      </w:r>
      <w:r w:rsidR="000A47A3">
        <w:fldChar w:fldCharType="separate"/>
      </w:r>
      <w:r w:rsidR="00743F02">
        <w:rPr>
          <w:noProof/>
        </w:rPr>
        <w:t>6</w:t>
      </w:r>
      <w:r w:rsidR="000A47A3">
        <w:rPr>
          <w:noProof/>
        </w:rPr>
        <w:fldChar w:fldCharType="end"/>
      </w:r>
      <w:bookmarkEnd w:id="82"/>
      <w:r>
        <w:t xml:space="preserve"> – </w:t>
      </w:r>
      <w:r w:rsidRPr="00054C85">
        <w:rPr>
          <w:lang w:val="en-US"/>
        </w:rPr>
        <w:t>Scenario Ensemble</w:t>
      </w:r>
      <w:bookmarkEnd w:id="83"/>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37"/>
        <w:gridCol w:w="522"/>
        <w:gridCol w:w="532"/>
        <w:gridCol w:w="522"/>
        <w:gridCol w:w="548"/>
      </w:tblGrid>
      <w:tr w:rsidR="00617EDA" w14:paraId="4378072F"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4D461159" w14:textId="77777777" w:rsidR="00617EDA" w:rsidRDefault="00617EDA" w:rsidP="003C6AFF">
            <w:pPr>
              <w:ind w:firstLine="0"/>
            </w:pPr>
            <m:oMathPara>
              <m:oMath>
                <m:r>
                  <w:rPr>
                    <w:rFonts w:ascii="Cambria Math" w:hAnsi="Cambria Math"/>
                  </w:rPr>
                  <m:t>Futuros→</m:t>
                </m:r>
              </m:oMath>
            </m:oMathPara>
          </w:p>
        </w:tc>
        <w:tc>
          <w:tcPr>
            <w:tcW w:w="537" w:type="dxa"/>
            <w:tcBorders>
              <w:top w:val="single" w:sz="4" w:space="0" w:color="auto"/>
              <w:left w:val="single" w:sz="4" w:space="0" w:color="auto"/>
              <w:bottom w:val="single" w:sz="4" w:space="0" w:color="auto"/>
            </w:tcBorders>
            <w:vAlign w:val="center"/>
          </w:tcPr>
          <w:p w14:paraId="1414718E" w14:textId="77777777" w:rsidR="00617EDA" w:rsidRDefault="000A47A3"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1</m:t>
                    </m:r>
                  </m:sub>
                </m:sSub>
              </m:oMath>
            </m:oMathPara>
          </w:p>
        </w:tc>
        <w:tc>
          <w:tcPr>
            <w:tcW w:w="522" w:type="dxa"/>
            <w:tcBorders>
              <w:top w:val="single" w:sz="4" w:space="0" w:color="auto"/>
              <w:bottom w:val="single" w:sz="4" w:space="0" w:color="auto"/>
            </w:tcBorders>
            <w:vAlign w:val="center"/>
          </w:tcPr>
          <w:p w14:paraId="6F550F7A"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bottom w:val="single" w:sz="4" w:space="0" w:color="auto"/>
            </w:tcBorders>
            <w:vAlign w:val="center"/>
          </w:tcPr>
          <w:p w14:paraId="2D3FB2AF" w14:textId="77777777" w:rsidR="00617EDA" w:rsidRDefault="000A47A3"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c>
          <w:tcPr>
            <w:tcW w:w="522" w:type="dxa"/>
            <w:tcBorders>
              <w:top w:val="single" w:sz="4" w:space="0" w:color="auto"/>
              <w:bottom w:val="single" w:sz="4" w:space="0" w:color="auto"/>
            </w:tcBorders>
            <w:vAlign w:val="center"/>
          </w:tcPr>
          <w:p w14:paraId="7FB6A4A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bottom w:val="single" w:sz="4" w:space="0" w:color="auto"/>
              <w:right w:val="single" w:sz="4" w:space="0" w:color="auto"/>
            </w:tcBorders>
            <w:vAlign w:val="center"/>
          </w:tcPr>
          <w:p w14:paraId="1CD8C7DC" w14:textId="77777777" w:rsidR="00617EDA" w:rsidRDefault="000A47A3"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r>
      <w:tr w:rsidR="00617EDA" w14:paraId="252903EB" w14:textId="77777777" w:rsidTr="003C6AFF">
        <w:trPr>
          <w:jc w:val="center"/>
        </w:trPr>
        <w:tc>
          <w:tcPr>
            <w:tcW w:w="1696" w:type="dxa"/>
            <w:tcBorders>
              <w:top w:val="single" w:sz="4" w:space="0" w:color="auto"/>
              <w:left w:val="single" w:sz="4" w:space="0" w:color="auto"/>
              <w:right w:val="single" w:sz="4" w:space="0" w:color="auto"/>
            </w:tcBorders>
          </w:tcPr>
          <w:p w14:paraId="6EB85BC1" w14:textId="77777777" w:rsidR="00617EDA" w:rsidRDefault="000A47A3"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1</m:t>
                    </m:r>
                  </m:sub>
                </m:sSub>
              </m:oMath>
            </m:oMathPara>
          </w:p>
        </w:tc>
        <w:tc>
          <w:tcPr>
            <w:tcW w:w="537" w:type="dxa"/>
            <w:tcBorders>
              <w:top w:val="single" w:sz="4" w:space="0" w:color="auto"/>
              <w:left w:val="single" w:sz="4" w:space="0" w:color="auto"/>
            </w:tcBorders>
            <w:vAlign w:val="center"/>
          </w:tcPr>
          <w:p w14:paraId="31A4F878" w14:textId="77777777" w:rsidR="00617EDA" w:rsidRDefault="000A47A3"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1</m:t>
                    </m:r>
                  </m:sub>
                </m:sSub>
              </m:oMath>
            </m:oMathPara>
          </w:p>
        </w:tc>
        <w:tc>
          <w:tcPr>
            <w:tcW w:w="522" w:type="dxa"/>
            <w:tcBorders>
              <w:top w:val="single" w:sz="4" w:space="0" w:color="auto"/>
            </w:tcBorders>
            <w:vAlign w:val="center"/>
          </w:tcPr>
          <w:p w14:paraId="20DCE917"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tcBorders>
            <w:vAlign w:val="center"/>
          </w:tcPr>
          <w:p w14:paraId="55E6D47F" w14:textId="77777777" w:rsidR="00617EDA" w:rsidRDefault="000A47A3"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c>
          <w:tcPr>
            <w:tcW w:w="522" w:type="dxa"/>
            <w:tcBorders>
              <w:top w:val="single" w:sz="4" w:space="0" w:color="auto"/>
            </w:tcBorders>
            <w:vAlign w:val="center"/>
          </w:tcPr>
          <w:p w14:paraId="1372EE5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right w:val="single" w:sz="4" w:space="0" w:color="auto"/>
            </w:tcBorders>
            <w:vAlign w:val="center"/>
          </w:tcPr>
          <w:p w14:paraId="3B2F6B02" w14:textId="77777777" w:rsidR="00617EDA" w:rsidRDefault="000A47A3"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r>
      <w:tr w:rsidR="00617EDA" w14:paraId="1D2C84FF" w14:textId="77777777" w:rsidTr="003C6AFF">
        <w:trPr>
          <w:jc w:val="center"/>
        </w:trPr>
        <w:tc>
          <w:tcPr>
            <w:tcW w:w="1696" w:type="dxa"/>
            <w:tcBorders>
              <w:left w:val="single" w:sz="4" w:space="0" w:color="auto"/>
              <w:right w:val="single" w:sz="4" w:space="0" w:color="auto"/>
            </w:tcBorders>
          </w:tcPr>
          <w:p w14:paraId="31882032"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4E47DF20"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647BAF9"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78DCAEF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4530D84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7DE6E001" w14:textId="77777777" w:rsidR="00617EDA" w:rsidRDefault="00617EDA" w:rsidP="003C6AFF">
            <w:pPr>
              <w:ind w:firstLine="0"/>
              <w:jc w:val="center"/>
            </w:pPr>
            <m:oMathPara>
              <m:oMath>
                <m:r>
                  <w:rPr>
                    <w:rFonts w:ascii="Cambria Math" w:hAnsi="Cambria Math"/>
                  </w:rPr>
                  <m:t>⋮</m:t>
                </m:r>
              </m:oMath>
            </m:oMathPara>
          </w:p>
        </w:tc>
      </w:tr>
      <w:tr w:rsidR="00617EDA" w14:paraId="4B7E4760" w14:textId="77777777" w:rsidTr="003C6AFF">
        <w:trPr>
          <w:jc w:val="center"/>
        </w:trPr>
        <w:tc>
          <w:tcPr>
            <w:tcW w:w="1696" w:type="dxa"/>
            <w:tcBorders>
              <w:left w:val="single" w:sz="4" w:space="0" w:color="auto"/>
              <w:right w:val="single" w:sz="4" w:space="0" w:color="auto"/>
            </w:tcBorders>
          </w:tcPr>
          <w:p w14:paraId="4FF6DD36" w14:textId="77777777" w:rsidR="00617EDA" w:rsidRDefault="000A47A3"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tcBorders>
            <w:vAlign w:val="center"/>
          </w:tcPr>
          <w:p w14:paraId="4C9151C2" w14:textId="77777777" w:rsidR="00617EDA" w:rsidRDefault="000A47A3"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vAlign w:val="center"/>
          </w:tcPr>
          <w:p w14:paraId="7DFA63F4"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09D977BD" w14:textId="77777777" w:rsidR="00617EDA" w:rsidRDefault="000A47A3"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vAlign w:val="center"/>
          </w:tcPr>
          <w:p w14:paraId="76D336F1"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1FEFBEFA" w14:textId="77777777" w:rsidR="00617EDA" w:rsidRDefault="000A47A3"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1D0DA3F5" w14:textId="77777777" w:rsidTr="003C6AFF">
        <w:trPr>
          <w:jc w:val="center"/>
        </w:trPr>
        <w:tc>
          <w:tcPr>
            <w:tcW w:w="1696" w:type="dxa"/>
            <w:tcBorders>
              <w:left w:val="single" w:sz="4" w:space="0" w:color="auto"/>
              <w:right w:val="single" w:sz="4" w:space="0" w:color="auto"/>
            </w:tcBorders>
          </w:tcPr>
          <w:p w14:paraId="4684FD73"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76FBFADE"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BD40B8A"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50CB6E6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2756FA8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4ED6AF3D" w14:textId="77777777" w:rsidR="00617EDA" w:rsidRDefault="00617EDA" w:rsidP="003C6AFF">
            <w:pPr>
              <w:ind w:firstLine="0"/>
              <w:jc w:val="center"/>
            </w:pPr>
            <m:oMathPara>
              <m:oMath>
                <m:r>
                  <w:rPr>
                    <w:rFonts w:ascii="Cambria Math" w:hAnsi="Cambria Math"/>
                  </w:rPr>
                  <m:t>⋮</m:t>
                </m:r>
              </m:oMath>
            </m:oMathPara>
          </w:p>
        </w:tc>
      </w:tr>
      <w:tr w:rsidR="00617EDA" w14:paraId="1A4CD7D3" w14:textId="77777777" w:rsidTr="003C6AFF">
        <w:trPr>
          <w:jc w:val="center"/>
        </w:trPr>
        <w:tc>
          <w:tcPr>
            <w:tcW w:w="1696" w:type="dxa"/>
            <w:tcBorders>
              <w:left w:val="single" w:sz="4" w:space="0" w:color="auto"/>
              <w:bottom w:val="single" w:sz="4" w:space="0" w:color="auto"/>
              <w:right w:val="single" w:sz="4" w:space="0" w:color="auto"/>
            </w:tcBorders>
          </w:tcPr>
          <w:p w14:paraId="2F57BDF4" w14:textId="77777777" w:rsidR="00617EDA" w:rsidRDefault="000A47A3"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bottom w:val="single" w:sz="4" w:space="0" w:color="auto"/>
            </w:tcBorders>
            <w:vAlign w:val="center"/>
          </w:tcPr>
          <w:p w14:paraId="541F0C36" w14:textId="77777777" w:rsidR="00617EDA" w:rsidRDefault="000A47A3"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tcBorders>
              <w:bottom w:val="single" w:sz="4" w:space="0" w:color="auto"/>
            </w:tcBorders>
            <w:vAlign w:val="center"/>
          </w:tcPr>
          <w:p w14:paraId="462453E6" w14:textId="77777777" w:rsidR="00617EDA" w:rsidRDefault="00617EDA" w:rsidP="003C6AFF">
            <w:pPr>
              <w:ind w:firstLine="0"/>
              <w:jc w:val="center"/>
            </w:pPr>
            <m:oMathPara>
              <m:oMath>
                <m:r>
                  <w:rPr>
                    <w:rFonts w:ascii="Cambria Math" w:hAnsi="Cambria Math"/>
                  </w:rPr>
                  <m:t>⋯</m:t>
                </m:r>
              </m:oMath>
            </m:oMathPara>
          </w:p>
        </w:tc>
        <w:tc>
          <w:tcPr>
            <w:tcW w:w="532" w:type="dxa"/>
            <w:tcBorders>
              <w:bottom w:val="single" w:sz="4" w:space="0" w:color="auto"/>
            </w:tcBorders>
            <w:vAlign w:val="center"/>
          </w:tcPr>
          <w:p w14:paraId="7AB3880D" w14:textId="77777777" w:rsidR="00617EDA" w:rsidRDefault="000A47A3"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tcBorders>
              <w:bottom w:val="single" w:sz="4" w:space="0" w:color="auto"/>
            </w:tcBorders>
            <w:vAlign w:val="center"/>
          </w:tcPr>
          <w:p w14:paraId="54775155" w14:textId="77777777" w:rsidR="00617EDA" w:rsidRDefault="00617EDA" w:rsidP="003C6AFF">
            <w:pPr>
              <w:ind w:firstLine="0"/>
              <w:jc w:val="center"/>
            </w:pPr>
            <m:oMathPara>
              <m:oMath>
                <m:r>
                  <w:rPr>
                    <w:rFonts w:ascii="Cambria Math" w:hAnsi="Cambria Math"/>
                  </w:rPr>
                  <m:t>⋯</m:t>
                </m:r>
              </m:oMath>
            </m:oMathPara>
          </w:p>
        </w:tc>
        <w:tc>
          <w:tcPr>
            <w:tcW w:w="548" w:type="dxa"/>
            <w:tcBorders>
              <w:bottom w:val="single" w:sz="4" w:space="0" w:color="auto"/>
              <w:right w:val="single" w:sz="4" w:space="0" w:color="auto"/>
            </w:tcBorders>
            <w:vAlign w:val="center"/>
          </w:tcPr>
          <w:p w14:paraId="00781867" w14:textId="77777777" w:rsidR="00617EDA" w:rsidRDefault="000A47A3"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7EBF6195"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11007A2C" w14:textId="77777777" w:rsidR="00617EDA" w:rsidRDefault="00617EDA" w:rsidP="003C6AFF">
            <w:pPr>
              <w:ind w:firstLine="0"/>
            </w:pPr>
            <m:oMathPara>
              <m:oMath>
                <m:r>
                  <w:rPr>
                    <w:rFonts w:ascii="Cambria Math" w:hAnsi="Cambria Math"/>
                  </w:rPr>
                  <m:t>Estratégias↑</m:t>
                </m:r>
              </m:oMath>
            </m:oMathPara>
          </w:p>
        </w:tc>
        <w:tc>
          <w:tcPr>
            <w:tcW w:w="537" w:type="dxa"/>
            <w:tcBorders>
              <w:top w:val="single" w:sz="4" w:space="0" w:color="auto"/>
              <w:left w:val="single" w:sz="4" w:space="0" w:color="auto"/>
              <w:bottom w:val="single" w:sz="4" w:space="0" w:color="auto"/>
            </w:tcBorders>
          </w:tcPr>
          <w:p w14:paraId="5A5B91A8" w14:textId="77777777" w:rsidR="00617EDA" w:rsidRDefault="00617EDA" w:rsidP="003C6AFF">
            <w:pPr>
              <w:ind w:firstLine="0"/>
            </w:pPr>
          </w:p>
        </w:tc>
        <w:tc>
          <w:tcPr>
            <w:tcW w:w="522" w:type="dxa"/>
            <w:tcBorders>
              <w:top w:val="single" w:sz="4" w:space="0" w:color="auto"/>
              <w:bottom w:val="single" w:sz="4" w:space="0" w:color="auto"/>
            </w:tcBorders>
          </w:tcPr>
          <w:p w14:paraId="05EFCDE9" w14:textId="77777777" w:rsidR="00617EDA" w:rsidRDefault="00617EDA" w:rsidP="003C6AFF">
            <w:pPr>
              <w:ind w:firstLine="0"/>
            </w:pPr>
          </w:p>
        </w:tc>
        <w:tc>
          <w:tcPr>
            <w:tcW w:w="532" w:type="dxa"/>
            <w:tcBorders>
              <w:top w:val="single" w:sz="4" w:space="0" w:color="auto"/>
              <w:bottom w:val="single" w:sz="4" w:space="0" w:color="auto"/>
            </w:tcBorders>
          </w:tcPr>
          <w:p w14:paraId="5BBB26C7" w14:textId="77777777" w:rsidR="00617EDA" w:rsidRDefault="00617EDA" w:rsidP="003C6AFF">
            <w:pPr>
              <w:ind w:firstLine="0"/>
            </w:pPr>
          </w:p>
        </w:tc>
        <w:tc>
          <w:tcPr>
            <w:tcW w:w="522" w:type="dxa"/>
            <w:tcBorders>
              <w:top w:val="single" w:sz="4" w:space="0" w:color="auto"/>
              <w:bottom w:val="single" w:sz="4" w:space="0" w:color="auto"/>
            </w:tcBorders>
          </w:tcPr>
          <w:p w14:paraId="35CB96E8" w14:textId="77777777" w:rsidR="00617EDA" w:rsidRDefault="00617EDA" w:rsidP="003C6AFF">
            <w:pPr>
              <w:ind w:firstLine="0"/>
            </w:pPr>
          </w:p>
        </w:tc>
        <w:tc>
          <w:tcPr>
            <w:tcW w:w="548" w:type="dxa"/>
            <w:tcBorders>
              <w:top w:val="single" w:sz="4" w:space="0" w:color="auto"/>
              <w:bottom w:val="single" w:sz="4" w:space="0" w:color="auto"/>
              <w:right w:val="single" w:sz="4" w:space="0" w:color="auto"/>
            </w:tcBorders>
          </w:tcPr>
          <w:p w14:paraId="5E690A5C" w14:textId="77777777" w:rsidR="00617EDA" w:rsidRDefault="00617EDA" w:rsidP="003C6AFF">
            <w:pPr>
              <w:ind w:firstLine="0"/>
            </w:pPr>
          </w:p>
        </w:tc>
      </w:tr>
    </w:tbl>
    <w:p w14:paraId="0F0F7C21" w14:textId="77777777" w:rsidR="00617EDA" w:rsidRDefault="00617EDA" w:rsidP="00617EDA">
      <w:pPr>
        <w:ind w:firstLine="0"/>
        <w:jc w:val="center"/>
      </w:pPr>
    </w:p>
    <w:p w14:paraId="6019C026" w14:textId="2B4BD74C" w:rsidR="00617EDA" w:rsidRDefault="00617EDA" w:rsidP="00617EDA">
      <w:pPr>
        <w:ind w:firstLine="0"/>
        <w:jc w:val="center"/>
      </w:pPr>
      <w:r>
        <w:t xml:space="preserve">Fonte: Adaptado 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3", "uris" : [ "http://www.mendeley.com/documents/?uuid=5b37398b-23b0-4af8-8cfa-bf26dd1a1732" ] } ], "mendeley" : { "formattedCitation" : "(GROVES, 2006, p. 133)", "plainTextFormattedCitation" : "(GROVES, 2006, p. 133)", "previouslyFormattedCitation" : "(GROVES, 2006, p. 133)" }, "properties" : {  }, "schema" : "https://github.com/citation-style-language/schema/raw/master/csl-citation.json" }</w:instrText>
      </w:r>
      <w:r>
        <w:fldChar w:fldCharType="separate"/>
      </w:r>
      <w:r w:rsidRPr="00AD4997">
        <w:rPr>
          <w:noProof/>
        </w:rPr>
        <w:t>(GROVES, 2006, p. 133)</w:t>
      </w:r>
      <w:r>
        <w:fldChar w:fldCharType="end"/>
      </w:r>
      <w:r>
        <w:t>.</w:t>
      </w:r>
    </w:p>
    <w:p w14:paraId="56ED5A8E" w14:textId="58F15BE1" w:rsidR="00617EDA" w:rsidRPr="000E4803" w:rsidRDefault="00617EDA" w:rsidP="00617EDA">
      <w:r>
        <w:t xml:space="preserve">Para cada um dos casos indicados, o modelo computacional é utilizado para calcular a performance de cada estratégia, utilizando-se uma ou mais métricas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Para avaliar a robustez de diferentes estratégias, o RDM usualmente emprega o conceito de </w:t>
      </w:r>
      <w:r w:rsidRPr="00BC5B27">
        <w:rPr>
          <w:i/>
        </w:rPr>
        <w:t>Regret</w:t>
      </w:r>
      <w:r>
        <w:rPr>
          <w:i/>
        </w:rPr>
        <w:t xml:space="preserve"> </w:t>
      </w:r>
      <w:r>
        <w:t xml:space="preserve">(traduzido aqui como Arrependimento, e pode ser entendido como Perda de Oportunidad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AB7D0E0" w14:textId="407221CF" w:rsidR="00617EDA" w:rsidRDefault="00617EDA" w:rsidP="00617EDA">
      <w:r>
        <w:t xml:space="preserve">O 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é definido como a diferença d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que a melhor estratégia para o futuro </w:t>
      </w:r>
      <m:oMath>
        <m:r>
          <w:rPr>
            <w:rFonts w:ascii="Cambria Math" w:hAnsi="Cambria Math"/>
            <w:sz w:val="28"/>
          </w:rPr>
          <m:t>x</m:t>
        </m:r>
      </m:oMath>
      <w:r>
        <w:t xml:space="preserve"> teria e a performance que a estratégia </w:t>
      </w:r>
      <m:oMath>
        <m:r>
          <w:rPr>
            <w:rFonts w:ascii="Cambria Math" w:hAnsi="Cambria Math"/>
          </w:rPr>
          <m:t>s</m:t>
        </m:r>
      </m:oMath>
      <w:r>
        <w:t xml:space="preserve"> teve (Eq. 1).</w:t>
      </w:r>
      <w:r w:rsidRPr="004523F8">
        <w:rPr>
          <w:sz w:val="22"/>
        </w:rP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r>
        <w:rPr>
          <w:sz w:val="22"/>
        </w:rPr>
        <w:t>.</w:t>
      </w:r>
    </w:p>
    <w:p w14:paraId="28D512AB"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313C2B24" w14:textId="77777777" w:rsidTr="003C6AFF">
        <w:tc>
          <w:tcPr>
            <w:tcW w:w="7792" w:type="dxa"/>
          </w:tcPr>
          <w:p w14:paraId="1139F62D" w14:textId="77777777" w:rsidR="00617EDA" w:rsidRPr="00D14BEF" w:rsidRDefault="000A47A3" w:rsidP="003C6AFF">
            <w:pPr>
              <w:rPr>
                <w:iCs/>
              </w:rPr>
            </w:pPr>
            <m:oMathPara>
              <m:oMath>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oMath>
            </m:oMathPara>
          </w:p>
        </w:tc>
        <w:tc>
          <w:tcPr>
            <w:tcW w:w="1269" w:type="dxa"/>
            <w:vAlign w:val="center"/>
          </w:tcPr>
          <w:p w14:paraId="77A5DDD5" w14:textId="77777777" w:rsidR="00617EDA" w:rsidRDefault="00617EDA" w:rsidP="003C6AFF">
            <w:pPr>
              <w:ind w:firstLine="0"/>
              <w:jc w:val="right"/>
            </w:pPr>
            <w:r>
              <w:t>(1)</w:t>
            </w:r>
          </w:p>
        </w:tc>
      </w:tr>
    </w:tbl>
    <w:p w14:paraId="6C4FDA2B" w14:textId="117E5E75" w:rsidR="00617EDA" w:rsidRDefault="00617EDA" w:rsidP="00617EDA">
      <w:pPr>
        <w:rPr>
          <w:sz w:val="22"/>
        </w:rPr>
      </w:pPr>
      <w:r>
        <w:t xml:space="preserve">Uma maneira alternativa de medir o Arrependimento é obter o Arrependimento Relativo em termos percentuais (Eq. 2).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r>
        <w:rPr>
          <w:sz w:val="22"/>
        </w:rPr>
        <w:t>.</w:t>
      </w:r>
    </w:p>
    <w:p w14:paraId="4E719882"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F47F841" w14:textId="77777777" w:rsidTr="003C6AFF">
        <w:tc>
          <w:tcPr>
            <w:tcW w:w="7792" w:type="dxa"/>
          </w:tcPr>
          <w:p w14:paraId="76F49AD9" w14:textId="77777777" w:rsidR="00617EDA" w:rsidRPr="00D14BEF" w:rsidRDefault="000A47A3" w:rsidP="003C6AFF">
            <w:pPr>
              <w:rPr>
                <w:iCs/>
              </w:rPr>
            </w:pPr>
            <m:oMathPara>
              <m:oMath>
                <m:sSub>
                  <m:sSubPr>
                    <m:ctrlPr>
                      <w:rPr>
                        <w:rFonts w:ascii="Cambria Math" w:hAnsi="Cambria Math"/>
                        <w:i/>
                        <w:sz w:val="28"/>
                      </w:rPr>
                    </m:ctrlPr>
                  </m:sSubPr>
                  <m:e>
                    <m:r>
                      <w:rPr>
                        <w:rFonts w:ascii="Cambria Math" w:hAnsi="Cambria Math"/>
                        <w:sz w:val="28"/>
                      </w:rPr>
                      <m:t>R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 xml:space="preserve"> =</m:t>
                </m:r>
                <m:f>
                  <m:fPr>
                    <m:ctrlPr>
                      <w:rPr>
                        <w:rFonts w:ascii="Cambria Math" w:hAnsi="Cambria Math"/>
                        <w:i/>
                        <w:sz w:val="28"/>
                      </w:rPr>
                    </m:ctrlPr>
                  </m:fPr>
                  <m:num>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num>
                  <m:den>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den>
                </m:f>
              </m:oMath>
            </m:oMathPara>
          </w:p>
        </w:tc>
        <w:tc>
          <w:tcPr>
            <w:tcW w:w="1269" w:type="dxa"/>
            <w:vAlign w:val="center"/>
          </w:tcPr>
          <w:p w14:paraId="20E57F0E" w14:textId="77777777" w:rsidR="00617EDA" w:rsidRDefault="00617EDA" w:rsidP="003C6AFF">
            <w:pPr>
              <w:ind w:firstLine="0"/>
              <w:jc w:val="right"/>
            </w:pPr>
            <w:r>
              <w:t>(2)</w:t>
            </w:r>
          </w:p>
        </w:tc>
      </w:tr>
    </w:tbl>
    <w:p w14:paraId="270BA9FC" w14:textId="50E1E2DA" w:rsidR="00617EDA" w:rsidRDefault="00617EDA" w:rsidP="00617EDA">
      <w:r>
        <w:t xml:space="preserve">Uma Estratégia Robusta pode ser definida como uma que tem um arrependimento relativo pequeno comparado com as suas alternativas, em um amplo range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9C2E45">
        <w:rPr>
          <w:noProof/>
        </w:rPr>
        <w:t>(LEMPERT et al., 2006)</w:t>
      </w:r>
      <w:r>
        <w:fldChar w:fldCharType="end"/>
      </w:r>
      <w:r>
        <w:t>.</w:t>
      </w:r>
    </w:p>
    <w:p w14:paraId="0584F042" w14:textId="4844270E" w:rsidR="00617EDA" w:rsidRDefault="00617EDA" w:rsidP="00617EDA">
      <w:r>
        <w:t xml:space="preserve">Uma vez definido o critério de avaliação das estratégias, é necessária uma definição sobre como escolher a estratégia definida. Em situações de incerteza, um possível critério de escolha da estratégia é o mini-max. Tal estratégia em princípio </w:t>
      </w:r>
      <w:r>
        <w:lastRenderedPageBreak/>
        <w:t xml:space="preserve">minimizaria o máximo Arrependimento (ou perda de oportunidade). No entanto, esta estratégia pode ser ruim para uma análise exploratória. Uma estratégia razoavelmente boa pode ter um péssimo valor em um cenário específico, distorcendo a análise realiza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AA3BC4">
        <w:rPr>
          <w:noProof/>
        </w:rPr>
        <w:t>(GROVES, 2006)</w:t>
      </w:r>
      <w:r>
        <w:fldChar w:fldCharType="end"/>
      </w:r>
      <w:r>
        <w:t xml:space="preserve">. Considerando tais fraquezas destes critérios de escolha, tais estratégias de classificação tradicionais não são desejáveis para um estudo utilizando o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GROVES, 2006; LEMPERT; POPPER; BANKES, 2003)", "plainTextFormattedCitation" : "(GROVES, 2006; LEMPERT; POPPER; BANKES, 2003)", "previouslyFormattedCitation" : "(GROVES, 2006; LEMPERT; POPPER; BANKES, 2003)" }, "properties" : {  }, "schema" : "https://github.com/citation-style-language/schema/raw/master/csl-citation.json" }</w:instrText>
      </w:r>
      <w:r>
        <w:fldChar w:fldCharType="separate"/>
      </w:r>
      <w:r w:rsidRPr="006E1018">
        <w:rPr>
          <w:noProof/>
        </w:rPr>
        <w:t>(GROVES, 2006; LEMPERT; POPPER; BANKES, 2003)</w:t>
      </w:r>
      <w:r>
        <w:fldChar w:fldCharType="end"/>
      </w:r>
      <w:r>
        <w:t>.</w:t>
      </w:r>
    </w:p>
    <w:p w14:paraId="5801C0EF" w14:textId="0D0D8D1F" w:rsidR="00617EDA" w:rsidRDefault="00617EDA" w:rsidP="00617EDA">
      <w:r>
        <w:t xml:space="preserve">Maneiras alternativas de seleção procuram identificar estratégias que atinjam um certo grau de performance na maioria dos cenários avaliados. Em outras palavras, procura-se minimizar o número de “apostas ruin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04983">
        <w:rPr>
          <w:noProof/>
        </w:rPr>
        <w:t>(GROVES, 2006)</w:t>
      </w:r>
      <w:r>
        <w:fldChar w:fldCharType="end"/>
      </w:r>
      <w:r>
        <w:t xml:space="preserve">. Uma maneira é escolher a estratégia </w:t>
      </w:r>
      <m:oMath>
        <m:r>
          <w:rPr>
            <w:rFonts w:ascii="Cambria Math" w:hAnsi="Cambria Math"/>
          </w:rPr>
          <m:t>s</m:t>
        </m:r>
      </m:oMath>
      <w:r>
        <w:t xml:space="preserve"> utilizando 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superior à um </w:t>
      </w:r>
      <w:r w:rsidRPr="00BC5B27">
        <w:rPr>
          <w:i/>
        </w:rPr>
        <w:t>threshold</w:t>
      </w:r>
      <w:r>
        <w:rPr>
          <w:i/>
        </w:rPr>
        <w:t xml:space="preserve"> </w:t>
      </w:r>
      <w:r>
        <w:t xml:space="preserve">de performance </w:t>
      </w:r>
      <m:oMath>
        <m:r>
          <w:rPr>
            <w:rFonts w:ascii="Cambria Math" w:hAnsi="Cambria Math"/>
          </w:rPr>
          <m:t>α</m:t>
        </m:r>
      </m:oMath>
      <w:r>
        <w:t xml:space="preserve"> no maior número possível de futuros, ou seja, escolher uma estratégia par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B57F3A" w14:textId="77777777" w:rsidTr="003C6AFF">
        <w:tc>
          <w:tcPr>
            <w:tcW w:w="7792" w:type="dxa"/>
          </w:tcPr>
          <w:p w14:paraId="56536A10" w14:textId="77777777" w:rsidR="00617EDA" w:rsidRPr="00D14BEF" w:rsidRDefault="000A47A3"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z</m:t>
                            </m:r>
                          </m:sub>
                        </m:sSub>
                      </m:e>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r>
                          <w:rPr>
                            <w:rFonts w:ascii="Cambria Math" w:hAnsi="Cambria Math"/>
                            <w:sz w:val="28"/>
                          </w:rPr>
                          <m:t>≥ α</m:t>
                        </m:r>
                      </m:e>
                    </m:d>
                  </m:e>
                </m:func>
                <m:r>
                  <w:rPr>
                    <w:rFonts w:ascii="Cambria Math" w:hAnsi="Cambria Math"/>
                    <w:sz w:val="28"/>
                  </w:rPr>
                  <m:t xml:space="preserve"> </m:t>
                </m:r>
              </m:oMath>
            </m:oMathPara>
          </w:p>
        </w:tc>
        <w:tc>
          <w:tcPr>
            <w:tcW w:w="1269" w:type="dxa"/>
            <w:vAlign w:val="center"/>
          </w:tcPr>
          <w:p w14:paraId="5918CE77" w14:textId="77777777" w:rsidR="00617EDA" w:rsidRDefault="00617EDA" w:rsidP="003C6AFF">
            <w:pPr>
              <w:ind w:firstLine="0"/>
              <w:jc w:val="right"/>
            </w:pPr>
            <w:r>
              <w:t>(3)</w:t>
            </w:r>
          </w:p>
        </w:tc>
      </w:tr>
    </w:tbl>
    <w:p w14:paraId="78DE9F4C" w14:textId="6953D971" w:rsidR="00617EDA" w:rsidRDefault="00617EDA" w:rsidP="00617EDA">
      <w:r>
        <w:t xml:space="preserve">Uma outra alternativa é escolher a estratégia que possui a maior Mediana de um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ou algum outro quarti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377EC">
        <w:rPr>
          <w:noProof/>
        </w:rPr>
        <w:t>(GROVES, 2006)</w:t>
      </w:r>
      <w:r>
        <w:fldChar w:fldCharType="end"/>
      </w:r>
      <w:r>
        <w:t xml:space="preserve">. A </w:t>
      </w:r>
      <w:r>
        <w:fldChar w:fldCharType="begin"/>
      </w:r>
      <w:r>
        <w:instrText xml:space="preserve"> REF _Ref475113910 \h </w:instrText>
      </w:r>
      <w:r>
        <w:fldChar w:fldCharType="separate"/>
      </w:r>
      <w:r w:rsidR="00743F02">
        <w:t xml:space="preserve">Figura </w:t>
      </w:r>
      <w:r w:rsidR="00743F02">
        <w:rPr>
          <w:noProof/>
        </w:rPr>
        <w:t>14</w:t>
      </w:r>
      <w:r>
        <w:fldChar w:fldCharType="end"/>
      </w:r>
      <w:r>
        <w:t xml:space="preserve"> apresenta a comparação de 25 estratégias, exibindo o terceiro quartil como o limite superior do retângulo de cada estratégia. Nesta figura, a estratégia M12 possui o menor terceiro quartil em arrependimento relativo. Desta maneira, pode-se buscar uma estratégia que maximize este quarti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A51717B" w14:textId="77777777" w:rsidTr="003C6AFF">
        <w:tc>
          <w:tcPr>
            <w:tcW w:w="7792" w:type="dxa"/>
          </w:tcPr>
          <w:p w14:paraId="0F920E8A" w14:textId="77777777" w:rsidR="00617EDA" w:rsidRPr="00D14BEF" w:rsidRDefault="000A47A3"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Med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e>
                      <m:e>
                        <m:r>
                          <w:rPr>
                            <w:rFonts w:ascii="Cambria Math" w:hAnsi="Cambria Math"/>
                            <w:sz w:val="28"/>
                          </w:rPr>
                          <m:t xml:space="preserve"> x=1,…,X</m:t>
                        </m:r>
                      </m:e>
                    </m:d>
                  </m:e>
                </m:func>
                <m:r>
                  <w:rPr>
                    <w:rFonts w:ascii="Cambria Math" w:hAnsi="Cambria Math"/>
                    <w:sz w:val="28"/>
                  </w:rPr>
                  <m:t xml:space="preserve"> </m:t>
                </m:r>
              </m:oMath>
            </m:oMathPara>
          </w:p>
        </w:tc>
        <w:tc>
          <w:tcPr>
            <w:tcW w:w="1269" w:type="dxa"/>
            <w:vAlign w:val="center"/>
          </w:tcPr>
          <w:p w14:paraId="71447535" w14:textId="77777777" w:rsidR="00617EDA" w:rsidRDefault="00617EDA" w:rsidP="003C6AFF">
            <w:pPr>
              <w:ind w:firstLine="0"/>
              <w:jc w:val="right"/>
            </w:pPr>
            <w:r>
              <w:t>(4)</w:t>
            </w:r>
          </w:p>
        </w:tc>
      </w:tr>
    </w:tbl>
    <w:p w14:paraId="517B6602" w14:textId="77777777" w:rsidR="00617EDA" w:rsidRDefault="00617EDA" w:rsidP="00617EDA">
      <w:r>
        <w:t>Ao final desta etapa obtém-se uma lista de estratégias candidatas, e uma estratégia considerada como a mais robusta dentre o conjunto de estratégias identificadas. O próximo passo do método trata-se de identificar vulnerabilidades de tais estratégias.</w:t>
      </w:r>
    </w:p>
    <w:p w14:paraId="06052AE7" w14:textId="77777777" w:rsidR="00617EDA" w:rsidRDefault="00617EDA" w:rsidP="00617EDA"/>
    <w:p w14:paraId="0F4BA109" w14:textId="5B6F552B" w:rsidR="00617EDA" w:rsidRDefault="00617EDA" w:rsidP="00617EDA">
      <w:pPr>
        <w:pStyle w:val="Legenda"/>
      </w:pPr>
      <w:bookmarkStart w:id="84" w:name="_Ref475113910"/>
      <w:bookmarkStart w:id="85" w:name="_Toc482263883"/>
      <w:r>
        <w:lastRenderedPageBreak/>
        <w:t xml:space="preserve">Figura </w:t>
      </w:r>
      <w:r w:rsidR="000A47A3">
        <w:fldChar w:fldCharType="begin"/>
      </w:r>
      <w:r w:rsidR="000A47A3">
        <w:instrText xml:space="preserve"> SEQ Figura \* ARABIC </w:instrText>
      </w:r>
      <w:r w:rsidR="000A47A3">
        <w:fldChar w:fldCharType="separate"/>
      </w:r>
      <w:r w:rsidR="00743F02">
        <w:rPr>
          <w:noProof/>
        </w:rPr>
        <w:t>14</w:t>
      </w:r>
      <w:r w:rsidR="000A47A3">
        <w:rPr>
          <w:noProof/>
        </w:rPr>
        <w:fldChar w:fldCharType="end"/>
      </w:r>
      <w:bookmarkEnd w:id="84"/>
      <w:r>
        <w:t xml:space="preserve"> – Comparação de Estratégias Utilizando o Arrependimento Relativo</w:t>
      </w:r>
      <w:bookmarkEnd w:id="85"/>
    </w:p>
    <w:p w14:paraId="636D83D3" w14:textId="77777777" w:rsidR="00617EDA" w:rsidRDefault="00617EDA" w:rsidP="00617EDA">
      <w:r w:rsidRPr="00F65828">
        <w:rPr>
          <w:noProof/>
        </w:rPr>
        <w:drawing>
          <wp:inline distT="0" distB="0" distL="0" distR="0" wp14:anchorId="62819EF6" wp14:editId="21BC3B08">
            <wp:extent cx="4804531" cy="374266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814987" cy="3750805"/>
                    </a:xfrm>
                    <a:prstGeom prst="rect">
                      <a:avLst/>
                    </a:prstGeom>
                  </pic:spPr>
                </pic:pic>
              </a:graphicData>
            </a:graphic>
          </wp:inline>
        </w:drawing>
      </w:r>
    </w:p>
    <w:p w14:paraId="7B672046" w14:textId="22911A79" w:rsidR="00617EDA" w:rsidRPr="00B04983"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1", "uris" : [ "http://www.mendeley.com/documents/?uuid=4a76305e-bf08-4fcd-b85b-18bd106f7fb5" ] } ], "mendeley" : { "formattedCitation" : "(LEMPERT et al., 2006, p. 521)", "plainTextFormattedCitation" : "(LEMPERT et al., 2006, p. 521)", "previouslyFormattedCitation" : "(LEMPERT et al., 2006, p. 521)" }, "properties" : {  }, "schema" : "https://github.com/citation-style-language/schema/raw/master/csl-citation.json" }</w:instrText>
      </w:r>
      <w:r>
        <w:fldChar w:fldCharType="separate"/>
      </w:r>
      <w:r w:rsidRPr="00661DF1">
        <w:rPr>
          <w:noProof/>
        </w:rPr>
        <w:t>(LEMPERT et al., 2006, p. 521)</w:t>
      </w:r>
      <w:r>
        <w:fldChar w:fldCharType="end"/>
      </w:r>
      <w:r>
        <w:t>.</w:t>
      </w:r>
    </w:p>
    <w:p w14:paraId="3E4E097A" w14:textId="77777777" w:rsidR="00617EDA" w:rsidRDefault="00617EDA" w:rsidP="00617EDA">
      <w:pPr>
        <w:pStyle w:val="Ttulo3"/>
      </w:pPr>
      <w:bookmarkStart w:id="86" w:name="_Toc502855267"/>
      <w:r>
        <w:t>Descoberta de Cenários para Análise de Vulnerabilidade</w:t>
      </w:r>
      <w:bookmarkEnd w:id="86"/>
    </w:p>
    <w:p w14:paraId="52CE6476" w14:textId="57B8BB8C" w:rsidR="00617EDA" w:rsidRDefault="00617EDA" w:rsidP="00617EDA">
      <w:r>
        <w:t xml:space="preserve">No contexto da RDM, cenários são um conjunto de estados futuros que representam vulnerabilidades de estratégias propostas.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Situações de vulnerabilidade podem ser entendidas como situações nas quais uma estratégia falha em atender seus objetivos de performance (performance absoluta) ou uma situação na qual a performance da estratégia se desvia significativamente da performance da melhor estratégia para um determinado futuro (performance relativ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52F0E639" w14:textId="0600CB82" w:rsidR="00617EDA" w:rsidRPr="00B7483F" w:rsidRDefault="00617EDA" w:rsidP="00617EDA">
      <w:pPr>
        <w:rPr>
          <w:lang w:val="en-US"/>
        </w:rPr>
      </w:pPr>
      <w:r w:rsidRPr="0024625B">
        <w:t xml:space="preserve">A descoberta de cenários faz uma pergunta focalizada: A que futuros as estratégias de uma organização são vulneráveis? </w:t>
      </w:r>
      <w:r w:rsidRPr="0024625B">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0A47A3">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24625B">
        <w:fldChar w:fldCharType="separate"/>
      </w:r>
      <w:r w:rsidRPr="00B7483F">
        <w:rPr>
          <w:noProof/>
          <w:lang w:val="en-US"/>
        </w:rPr>
        <w:t>(BRYANT; LEMPERT, 2010)</w:t>
      </w:r>
      <w:r w:rsidRPr="0024625B">
        <w:fldChar w:fldCharType="end"/>
      </w:r>
      <w:r w:rsidRPr="00B7483F">
        <w:rPr>
          <w:lang w:val="en-US"/>
        </w:rPr>
        <w:t xml:space="preserve">. Groves </w:t>
      </w:r>
      <w:r w:rsidRPr="0024625B">
        <w:fldChar w:fldCharType="begin" w:fldLock="1"/>
      </w:r>
      <w:r w:rsidR="00810566">
        <w:rPr>
          <w:lang w:val="en-US"/>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rsidRPr="0024625B">
        <w:fldChar w:fldCharType="separate"/>
      </w:r>
      <w:r w:rsidRPr="00B7483F">
        <w:rPr>
          <w:noProof/>
          <w:lang w:val="en-US"/>
        </w:rPr>
        <w:t>(2006)</w:t>
      </w:r>
      <w:r w:rsidRPr="0024625B">
        <w:fldChar w:fldCharType="end"/>
      </w:r>
      <w:r w:rsidRPr="00B7483F">
        <w:rPr>
          <w:lang w:val="en-US"/>
        </w:rPr>
        <w:t xml:space="preserve"> sugere que vulnerabilidades podem ser descobertas utilizando-se três conjuntos distintos de técnicas: i) análise exploratória; ii) métodos de Data Mining e iii) outros métodos estatísticos.</w:t>
      </w:r>
    </w:p>
    <w:p w14:paraId="7EBCECFF" w14:textId="77D04170" w:rsidR="00617EDA" w:rsidRPr="00C137DC" w:rsidRDefault="00617EDA" w:rsidP="00617EDA">
      <w:r>
        <w:t xml:space="preserve">A descoberta de cenários distingue-se de uma análise de sensibilidade tradicional. Ao contrário de uma análise de sensibilidade tradicional, a descoberta de </w:t>
      </w:r>
      <w:r>
        <w:lastRenderedPageBreak/>
        <w:t xml:space="preserve">cenários não apenas indica os inputs mais importantes para a variação dos outputs, mas também identifica as combinações destes parâmetros e seus </w:t>
      </w:r>
      <w:r w:rsidRPr="00BC5B27">
        <w:rPr>
          <w:i/>
        </w:rPr>
        <w:t>thresholds</w:t>
      </w:r>
      <w:r>
        <w:t xml:space="preserve"> que mais predizem outcomes relevantes para uma decisã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30DD001A" w14:textId="71CD7EE9" w:rsidR="00617EDA" w:rsidRDefault="00617EDA" w:rsidP="00617EDA">
      <w:r>
        <w:t>A Análise Exploratória é utilizada usualmente para identificar um pequeno número de fatores exógenos que revelam áreas nas quais uma determinada estratégia tem baixa performance. Na literatura em RDM, usualmente são utilizados gráficos conhecidos como “</w:t>
      </w:r>
      <w:r w:rsidRPr="00C52338">
        <w:rPr>
          <w:i/>
        </w:rPr>
        <w:t>Landscapes of Plausible Futures</w:t>
      </w:r>
      <w:r>
        <w:t xml:space="preserve">” para visualizar a sensibilidade de diferentes estratégias em diferentes futur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2959BCE3" w14:textId="335F2A5E" w:rsidR="00617EDA" w:rsidRDefault="00617EDA" w:rsidP="00617EDA">
      <w:r>
        <w:t xml:space="preserve">Em um raro exemplo de aplicação do RDM em um contexto empresarial encontrado na literatura, a visualização de vulnerabilidades é exibida na </w:t>
      </w:r>
      <w:r>
        <w:fldChar w:fldCharType="begin"/>
      </w:r>
      <w:r>
        <w:instrText xml:space="preserve"> REF _Ref474316895 \h </w:instrText>
      </w:r>
      <w:r>
        <w:fldChar w:fldCharType="separate"/>
      </w:r>
      <w:r w:rsidR="00743F02">
        <w:t xml:space="preserve">Figura </w:t>
      </w:r>
      <w:r w:rsidR="00743F02">
        <w:rPr>
          <w:noProof/>
        </w:rPr>
        <w:t>15</w:t>
      </w:r>
      <w:r>
        <w:fldChar w:fldCharType="end"/>
      </w:r>
      <w:r>
        <w:t xml:space="preserve">. </w:t>
      </w:r>
    </w:p>
    <w:p w14:paraId="72B02954" w14:textId="785E5BA1" w:rsidR="00617EDA" w:rsidRDefault="00617EDA" w:rsidP="00617EDA">
      <w:pPr>
        <w:ind w:firstLine="0"/>
        <w:jc w:val="center"/>
      </w:pPr>
      <w:bookmarkStart w:id="87" w:name="_Ref474316895"/>
      <w:bookmarkStart w:id="88" w:name="_Toc482263884"/>
      <w:r>
        <w:t xml:space="preserve">Figura </w:t>
      </w:r>
      <w:r w:rsidR="000A47A3">
        <w:fldChar w:fldCharType="begin"/>
      </w:r>
      <w:r w:rsidR="000A47A3">
        <w:instrText xml:space="preserve"> SEQ Figura \* ARABIC </w:instrText>
      </w:r>
      <w:r w:rsidR="000A47A3">
        <w:fldChar w:fldCharType="separate"/>
      </w:r>
      <w:r w:rsidR="00743F02">
        <w:rPr>
          <w:noProof/>
        </w:rPr>
        <w:t>15</w:t>
      </w:r>
      <w:r w:rsidR="000A47A3">
        <w:rPr>
          <w:noProof/>
        </w:rPr>
        <w:fldChar w:fldCharType="end"/>
      </w:r>
      <w:bookmarkEnd w:id="87"/>
      <w:r>
        <w:t xml:space="preserve"> – Visualização de Vulnerabilidades de uma Estratégia</w:t>
      </w:r>
      <w:bookmarkEnd w:id="88"/>
    </w:p>
    <w:p w14:paraId="6B2E65B0" w14:textId="77777777" w:rsidR="00617EDA" w:rsidRDefault="00617EDA" w:rsidP="00617EDA">
      <w:pPr>
        <w:ind w:firstLine="0"/>
        <w:jc w:val="center"/>
      </w:pPr>
      <w:r w:rsidRPr="00C83C28">
        <w:rPr>
          <w:noProof/>
        </w:rPr>
        <w:drawing>
          <wp:inline distT="0" distB="0" distL="0" distR="0" wp14:anchorId="4D315874" wp14:editId="791B3CF8">
            <wp:extent cx="5216725" cy="4933507"/>
            <wp:effectExtent l="0" t="0" r="3175" b="63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231652" cy="4947624"/>
                    </a:xfrm>
                    <a:prstGeom prst="rect">
                      <a:avLst/>
                    </a:prstGeom>
                  </pic:spPr>
                </pic:pic>
              </a:graphicData>
            </a:graphic>
          </wp:inline>
        </w:drawing>
      </w:r>
    </w:p>
    <w:p w14:paraId="6DFFF99C" w14:textId="31F142AC" w:rsidR="00617EDA" w:rsidRDefault="00617EDA" w:rsidP="00617EDA">
      <w:pPr>
        <w:jc w:val="center"/>
      </w:pPr>
      <w:r>
        <w:t xml:space="preserve">Fonte: </w:t>
      </w:r>
      <w:r>
        <w:fldChar w:fldCharType="begin" w:fldLock="1"/>
      </w:r>
      <w:r w:rsidR="00810566">
        <w:instrText>ADDIN CSL_CITATION { "citationItems" : [ { "id" : "ITEM-1", "itemData" : { "ISBN" : "0833037404 (pbk.)0833036629", "ISSN" : "00333352", "abstract" : "Fifty years havepasd since the last comprehensive reorganization of the federal government. The relationship of the feds to the citizens has become vastly broader and deeper.The need for performacne inprovement is urgent and compelling. Teh federalgovernmetn is neither organized nor staffed adequately prepared to meet the demands of the 21th century. Qualityof perormacne, which ought to be teh central factor in determining compensations is too often ignored.", "author" : [ { "dropping-particle" : "", "family" : "Lempert", "given" : "Robert J.", "non-dropping-particle" : "", "parse-names" : false, "suffix" : "" }, { "dropping-particle" : "", "family" : "Popper", "given" : "Steven W.", "non-dropping-particle" : "", "parse-names" : false, "suffix" : "" } ], "container-title" : "High-Performance Government: Structure, Leadership, Incentives", "editor" : [ { "dropping-particle" : "", "family" : "Klitgaard", "given" : "Robert", "non-dropping-particle" : "", "parse-names" : false, "suffix" : "" }, { "dropping-particle" : "", "family" : "Light", "given" : "Paul C.", "non-dropping-particle" : "", "parse-names" : false, "suffix" : "" } ], "id" : "ITEM-1", "issue" : "2", "issued" : { "date-parts" : [ [ "2005" ] ] }, "page" : "253", "title" : "High-Performance Government in an Uncertain World", "type" : "chapter", "volume" : "65" }, "locator" : "127", "uris" : [ "http://www.mendeley.com/documents/?uuid=5cba3ba4-4f48-4cc0-9bbd-b55ad903a0f8" ] } ], "mendeley" : { "formattedCitation" : "(LEMPERT; POPPER, 2005, p. 127)", "plainTextFormattedCitation" : "(LEMPERT; POPPER, 2005, p. 127)", "previouslyFormattedCitation" : "(LEMPERT; POPPER, 2005, p. 127)" }, "properties" : {  }, "schema" : "https://github.com/citation-style-language/schema/raw/master/csl-citation.json" }</w:instrText>
      </w:r>
      <w:r>
        <w:fldChar w:fldCharType="separate"/>
      </w:r>
      <w:r w:rsidRPr="00C83C28">
        <w:rPr>
          <w:noProof/>
        </w:rPr>
        <w:t>(LEMPERT; POPPER, 2005, p. 127)</w:t>
      </w:r>
      <w:r>
        <w:fldChar w:fldCharType="end"/>
      </w:r>
    </w:p>
    <w:p w14:paraId="1017CC70" w14:textId="77777777" w:rsidR="00617EDA" w:rsidRDefault="00617EDA" w:rsidP="00617EDA">
      <w:r>
        <w:t xml:space="preserve">Neste gráfico, a tonalidade de cor representa a faixa de taxa interna de retorno (TIR) de um plano específico para a introdução de uma nova linha de produtos, a qual </w:t>
      </w:r>
      <w:r>
        <w:lastRenderedPageBreak/>
        <w:t>varia de acordo com duas incertezas críticas identificadas: o custo de produção e o volume total. Além disso, as linhas horizontais e verticais que cortam o gráfico representam os pressupostos existentes no início do projeto. Pode-se notar que a performance da estratégia sob consideração é sensível à pequenas variações tanto em custo quanto em volume de produção, o que motivaria a busca por estratégias mais robustas.</w:t>
      </w:r>
    </w:p>
    <w:p w14:paraId="7C0A946A" w14:textId="28487A2E" w:rsidR="00617EDA" w:rsidRDefault="00617EDA" w:rsidP="00617EDA">
      <w:r>
        <w:t xml:space="preserve">Ainda que a abordagem de Análise Exploratória seja útil para uma exploração intuitiva, não há garantia de que a mesma poderá oferecer uma boa caracterização das vulnerabilidades da estratégia em consideração. Em situações onde o modelo é mais complexo, torna-se difícil identificar regiões de vulnerabilidade usando apenas a análise exploratória. Nestes casos, algoritmos estatísticos podem ser usados para este propósit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D5699">
        <w:rPr>
          <w:noProof/>
        </w:rPr>
        <w:t>(GROVES, 2006)</w:t>
      </w:r>
      <w:r>
        <w:fldChar w:fldCharType="end"/>
      </w:r>
      <w:r>
        <w:t>.</w:t>
      </w:r>
    </w:p>
    <w:p w14:paraId="3CEC9B65" w14:textId="6BB2BB03" w:rsidR="00617EDA" w:rsidRDefault="00617EDA" w:rsidP="00617EDA">
      <w:r>
        <w:t xml:space="preserve">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A3088D">
        <w:rPr>
          <w:noProof/>
        </w:rPr>
        <w:t>(2010)</w:t>
      </w:r>
      <w:r>
        <w:fldChar w:fldCharType="end"/>
      </w:r>
      <w:r>
        <w:t xml:space="preserve"> sugerem uma abordagem para a descoberta de cenários utilizando algoritmos estatísticos, cujos passos são demonstrados na </w:t>
      </w:r>
      <w:r>
        <w:fldChar w:fldCharType="begin"/>
      </w:r>
      <w:r>
        <w:instrText xml:space="preserve"> REF _Ref474392734 \h </w:instrText>
      </w:r>
      <w:r>
        <w:fldChar w:fldCharType="separate"/>
      </w:r>
      <w:r w:rsidR="00743F02">
        <w:t xml:space="preserve">Figura </w:t>
      </w:r>
      <w:r w:rsidR="00743F02">
        <w:rPr>
          <w:noProof/>
        </w:rPr>
        <w:t>16</w:t>
      </w:r>
      <w:r>
        <w:fldChar w:fldCharType="end"/>
      </w:r>
      <w:r>
        <w:t>. A abordagem começa com a Geração de Dados, à qual corresponde à geração de Casos do método RDM, o que foi abordado anteriormente neste trabalho.</w:t>
      </w:r>
    </w:p>
    <w:p w14:paraId="5C125951" w14:textId="0A1F540A" w:rsidR="00617EDA" w:rsidRDefault="00617EDA" w:rsidP="00617EDA">
      <w:pPr>
        <w:pStyle w:val="Legenda"/>
      </w:pPr>
      <w:bookmarkStart w:id="89" w:name="_Ref474392734"/>
      <w:bookmarkStart w:id="90" w:name="_Toc482263885"/>
      <w:r>
        <w:t xml:space="preserve">Figura </w:t>
      </w:r>
      <w:r w:rsidR="000A47A3">
        <w:fldChar w:fldCharType="begin"/>
      </w:r>
      <w:r w:rsidR="000A47A3">
        <w:instrText xml:space="preserve"> SEQ Figura \* ARABIC </w:instrText>
      </w:r>
      <w:r w:rsidR="000A47A3">
        <w:fldChar w:fldCharType="separate"/>
      </w:r>
      <w:r w:rsidR="00743F02">
        <w:rPr>
          <w:noProof/>
        </w:rPr>
        <w:t>16</w:t>
      </w:r>
      <w:r w:rsidR="000A47A3">
        <w:rPr>
          <w:noProof/>
        </w:rPr>
        <w:fldChar w:fldCharType="end"/>
      </w:r>
      <w:bookmarkEnd w:id="89"/>
      <w:r>
        <w:t xml:space="preserve"> – Passos da Descoberta de Cenários</w:t>
      </w:r>
      <w:bookmarkEnd w:id="90"/>
    </w:p>
    <w:p w14:paraId="46F95A48" w14:textId="77777777" w:rsidR="00617EDA" w:rsidRDefault="00617EDA" w:rsidP="00617EDA">
      <w:pPr>
        <w:ind w:firstLine="0"/>
        <w:jc w:val="center"/>
      </w:pPr>
      <w:r>
        <w:rPr>
          <w:noProof/>
        </w:rPr>
        <w:drawing>
          <wp:inline distT="0" distB="0" distL="0" distR="0" wp14:anchorId="24FEE657" wp14:editId="61D74EFA">
            <wp:extent cx="5257800" cy="2571450"/>
            <wp:effectExtent l="0" t="0" r="0" b="63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00016" cy="2592097"/>
                    </a:xfrm>
                    <a:prstGeom prst="rect">
                      <a:avLst/>
                    </a:prstGeom>
                    <a:noFill/>
                  </pic:spPr>
                </pic:pic>
              </a:graphicData>
            </a:graphic>
          </wp:inline>
        </w:drawing>
      </w:r>
    </w:p>
    <w:p w14:paraId="67095E89" w14:textId="23B4EEBE" w:rsidR="00617EDA" w:rsidRDefault="00617EDA" w:rsidP="00617EDA">
      <w:r>
        <w:t xml:space="preserve">Fonte: Elaborada pelo autor com base em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D7C9A90" w14:textId="051C0379" w:rsidR="00617EDA" w:rsidRDefault="00617EDA" w:rsidP="00617EDA">
      <w:r>
        <w:t xml:space="preserve">Uma vez que se tenha uma base de dados incluindo informações sobre incertezas, estratégias e medidas de performance, são utilizados algoritmos para a identificação de cenários que explicitam as vulnerabilidades de uma estratégia candidata </w:t>
      </w:r>
      <m:oMath>
        <m:r>
          <w:rPr>
            <w:rFonts w:ascii="Cambria Math" w:hAnsi="Cambria Math"/>
            <w:sz w:val="28"/>
          </w:rPr>
          <m:t>s</m:t>
        </m:r>
      </m:oMath>
      <w:r>
        <w:rPr>
          <w:sz w:val="28"/>
        </w:rPr>
        <w:t xml:space="preserve">. </w:t>
      </w:r>
      <w:r>
        <w:t xml:space="preserve">É escolhido um </w:t>
      </w:r>
      <w:r w:rsidRPr="00BC5B27">
        <w:rPr>
          <w:i/>
        </w:rPr>
        <w:t>threshold</w:t>
      </w:r>
      <w:r>
        <w:rPr>
          <w:i/>
        </w:rPr>
        <w:t xml:space="preserve"> </w:t>
      </w:r>
      <w:r>
        <w:t xml:space="preserve">de performance </w:t>
      </w:r>
      <m:oMath>
        <m:r>
          <w:rPr>
            <w:rFonts w:ascii="Cambria Math" w:hAnsi="Cambria Math"/>
          </w:rPr>
          <m:t>α</m:t>
        </m:r>
      </m:oMath>
      <w:r>
        <w:t xml:space="preserve">, o qual separará os casos </w:t>
      </w:r>
      <w:r>
        <w:lastRenderedPageBreak/>
        <w:t xml:space="preserve">nos quais a estratégia teve sucesso dos casos onde a estratégia não teve sucesso. Desta maneira, o conjunto de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oMath>
      <w:r>
        <w:rPr>
          <w:sz w:val="28"/>
        </w:rPr>
        <w:t xml:space="preserve"> </w:t>
      </w:r>
      <w:r>
        <w:t xml:space="preserve">é formado pelos futuros </w:t>
      </w:r>
      <m:oMath>
        <m:r>
          <m:rPr>
            <m:sty m:val="bi"/>
          </m:rPr>
          <w:rPr>
            <w:rFonts w:ascii="Cambria Math" w:hAnsi="Cambria Math"/>
          </w:rPr>
          <m:t>x'</m:t>
        </m:r>
      </m:oMath>
      <w:r>
        <w:t xml:space="preserve"> nos quais a estratégia tem performance </w:t>
      </w:r>
      <m:oMath>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oMath>
      <w:r>
        <w:t xml:space="preserve"> superior ou inferior a este limiar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B8FE4D2" w14:textId="77777777" w:rsidTr="003C6AFF">
        <w:tc>
          <w:tcPr>
            <w:tcW w:w="7792" w:type="dxa"/>
          </w:tcPr>
          <w:p w14:paraId="60427C9F" w14:textId="77777777" w:rsidR="00617EDA" w:rsidRPr="00D14BEF" w:rsidRDefault="000A47A3" w:rsidP="003C6AFF">
            <w:pPr>
              <w:rPr>
                <w:iCs/>
              </w:rPr>
            </w:pPr>
            <m:oMathPara>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r>
                      <w:rPr>
                        <w:rFonts w:ascii="Cambria Math" w:hAnsi="Cambria Math"/>
                      </w:rPr>
                      <m:t>)≥α</m:t>
                    </m:r>
                  </m:e>
                </m:d>
                <m:r>
                  <w:rPr>
                    <w:rFonts w:ascii="Cambria Math" w:hAnsi="Cambria Math"/>
                  </w:rPr>
                  <m:t xml:space="preserve"> ou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r>
                      <w:rPr>
                        <w:rFonts w:ascii="Cambria Math" w:hAnsi="Cambria Math"/>
                      </w:rPr>
                      <m:t>≤α</m:t>
                    </m:r>
                  </m:e>
                </m:d>
              </m:oMath>
            </m:oMathPara>
          </w:p>
        </w:tc>
        <w:tc>
          <w:tcPr>
            <w:tcW w:w="1269" w:type="dxa"/>
            <w:vAlign w:val="center"/>
          </w:tcPr>
          <w:p w14:paraId="71B3D8C5" w14:textId="77777777" w:rsidR="00617EDA" w:rsidRDefault="00617EDA" w:rsidP="003C6AFF">
            <w:pPr>
              <w:ind w:firstLine="0"/>
              <w:jc w:val="right"/>
            </w:pPr>
            <w:r>
              <w:t>(5)</w:t>
            </w:r>
          </w:p>
        </w:tc>
      </w:tr>
    </w:tbl>
    <w:p w14:paraId="7A4A0B73" w14:textId="6EF01434" w:rsidR="00617EDA" w:rsidRDefault="00617EDA" w:rsidP="00617EDA">
      <w:r>
        <w:t xml:space="preserve">O objetivo da descoberta de cenários é encontrar conjuntos de restrições </w:t>
      </w:r>
      <m:oMath>
        <m:r>
          <m:rPr>
            <m:sty m:val="p"/>
          </m:rPr>
          <w:rPr>
            <w:rFonts w:ascii="Cambria Math" w:hAnsi="Cambria Math"/>
            <w:sz w:val="28"/>
          </w:rPr>
          <w:br/>
        </m:r>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r>
          <w:rPr>
            <w:rFonts w:ascii="Cambria Math" w:hAnsi="Cambria Math"/>
            <w:sz w:val="28"/>
          </w:rPr>
          <m:t>={</m:t>
        </m:r>
        <m:sSub>
          <m:sSubPr>
            <m:ctrlPr>
              <w:rPr>
                <w:rFonts w:ascii="Cambria Math" w:hAnsi="Cambria Math"/>
                <w:i/>
                <w:sz w:val="28"/>
              </w:rPr>
            </m:ctrlPr>
          </m:sSubPr>
          <m:e>
            <m:r>
              <w:rPr>
                <w:rFonts w:ascii="Cambria Math" w:hAnsi="Cambria Math"/>
                <w:sz w:val="28"/>
              </w:rPr>
              <m:t>a</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b</m:t>
            </m:r>
          </m:e>
          <m:sub>
            <m:r>
              <w:rPr>
                <w:rFonts w:ascii="Cambria Math" w:hAnsi="Cambria Math"/>
                <w:sz w:val="28"/>
              </w:rPr>
              <m:t>j</m:t>
            </m:r>
          </m:sub>
        </m:sSub>
        <m:r>
          <w:rPr>
            <w:rFonts w:ascii="Cambria Math" w:hAnsi="Cambria Math"/>
            <w:sz w:val="28"/>
          </w:rPr>
          <m:t>, j∈</m:t>
        </m:r>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w:rPr>
            <w:rFonts w:ascii="Cambria Math" w:hAnsi="Cambria Math"/>
            <w:sz w:val="28"/>
          </w:rPr>
          <m:t>}</m:t>
        </m:r>
      </m:oMath>
      <w:r>
        <w:rPr>
          <w:sz w:val="28"/>
        </w:rPr>
        <w:t xml:space="preserve"> </w:t>
      </w:r>
      <w:r>
        <w:t xml:space="preserve">multidimensionais utilizando os parâmetros de incerteza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oMath>
      <w:r>
        <w:rPr>
          <w:sz w:val="28"/>
        </w:rPr>
        <w:t xml:space="preserve"> </w:t>
      </w:r>
      <w:r>
        <w:t xml:space="preserve">que contenham uma boa parte d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Pr>
          <w:sz w:val="28"/>
        </w:rPr>
        <w:t xml:space="preserve"> </w:t>
      </w:r>
      <w:r>
        <w:t xml:space="preserve">com um subconjunto dos parâmetros de inputs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m:rPr>
            <m:sty m:val="p"/>
          </m:rPr>
          <w:rPr>
            <w:rFonts w:ascii="Cambria Math" w:hAnsi="Cambria Math"/>
            <w:color w:val="000000"/>
            <w:sz w:val="20"/>
            <w:szCs w:val="20"/>
            <w:shd w:val="clear" w:color="auto" w:fill="F5F5FF"/>
          </w:rPr>
          <m:t>⊆</m:t>
        </m:r>
        <m:r>
          <w:rPr>
            <w:rFonts w:ascii="Cambria Math" w:hAnsi="Cambria Math"/>
            <w:sz w:val="28"/>
          </w:rPr>
          <m:t>{1,…,M}</m:t>
        </m:r>
      </m:oMath>
      <w:r>
        <w:t xml:space="preserve">. Tais conjuntos de restrições constituem uma “caixa” </w:t>
      </w:r>
      <m:oMath>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oMath>
      <w:r>
        <w:rPr>
          <w:sz w:val="28"/>
        </w:rPr>
        <w:t xml:space="preserve"> </w:t>
      </w:r>
      <w:r>
        <w:t xml:space="preserve">as quais formam um conjunto de caixas </w:t>
      </w:r>
      <m:oMath>
        <m:r>
          <w:rPr>
            <w:rFonts w:ascii="Cambria Math" w:hAnsi="Cambria Math"/>
            <w:sz w:val="28"/>
          </w:rPr>
          <m:t>B</m:t>
        </m:r>
      </m:oMath>
      <w:r>
        <w:t xml:space="preserve">.  Desta maneira, obtém-se um conjunto de “caixas” de descreve as vulnerabilidades de uma dada estratégi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w:t>
      </w:r>
    </w:p>
    <w:p w14:paraId="05A63FB4" w14:textId="226CE9AD" w:rsidR="00617EDA" w:rsidRDefault="00617EDA" w:rsidP="00617EDA">
      <w:r>
        <w:t xml:space="preserve">A </w:t>
      </w:r>
      <w:r>
        <w:fldChar w:fldCharType="begin"/>
      </w:r>
      <w:r>
        <w:instrText xml:space="preserve"> REF _Ref474399002 \h </w:instrText>
      </w:r>
      <w:r>
        <w:fldChar w:fldCharType="separate"/>
      </w:r>
      <w:r w:rsidR="00743F02">
        <w:t xml:space="preserve">Figura </w:t>
      </w:r>
      <w:r w:rsidR="00743F02">
        <w:rPr>
          <w:noProof/>
        </w:rPr>
        <w:t>17</w:t>
      </w:r>
      <w:r>
        <w:fldChar w:fldCharType="end"/>
      </w:r>
      <w:r>
        <w:t xml:space="preserve"> apresenta um exemplo de um cenário descobert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Neste exemplo, 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t xml:space="preserve"> são marcados por círculos preenchidos, e os demais, não preenchidos. A figura apresenta um conjunto de restrições, os quais formam um cenário. Note-se que o cenário é formado, neste caso, por três variáveis, e não necessariamente abrange todo o espaço de incerteza, visto que busca caracterizar os casos no qual a estratégia </w:t>
      </w:r>
      <m:oMath>
        <m:r>
          <w:rPr>
            <w:rFonts w:ascii="Cambria Math" w:hAnsi="Cambria Math"/>
            <w:sz w:val="28"/>
          </w:rPr>
          <m:t>s</m:t>
        </m:r>
      </m:oMath>
      <w:r>
        <w:t xml:space="preserve"> não atende um nível de performance </w:t>
      </w:r>
      <m:oMath>
        <m:r>
          <w:rPr>
            <w:rFonts w:ascii="Cambria Math" w:hAnsi="Cambria Math"/>
          </w:rPr>
          <m:t>α</m:t>
        </m:r>
      </m:oMath>
      <w:r>
        <w:t>.</w:t>
      </w:r>
    </w:p>
    <w:p w14:paraId="55E698DB" w14:textId="46002CF9" w:rsidR="00617EDA" w:rsidRDefault="00617EDA" w:rsidP="00617EDA">
      <w:pPr>
        <w:pStyle w:val="Legenda"/>
      </w:pPr>
      <w:bookmarkStart w:id="91" w:name="_Ref474399002"/>
      <w:bookmarkStart w:id="92" w:name="_Toc482263886"/>
      <w:r>
        <w:t xml:space="preserve">Figura </w:t>
      </w:r>
      <w:r w:rsidR="000A47A3">
        <w:fldChar w:fldCharType="begin"/>
      </w:r>
      <w:r w:rsidR="000A47A3">
        <w:instrText xml:space="preserve"> SEQ Figura \* ARABIC </w:instrText>
      </w:r>
      <w:r w:rsidR="000A47A3">
        <w:fldChar w:fldCharType="separate"/>
      </w:r>
      <w:r w:rsidR="00743F02">
        <w:rPr>
          <w:noProof/>
        </w:rPr>
        <w:t>17</w:t>
      </w:r>
      <w:r w:rsidR="000A47A3">
        <w:rPr>
          <w:noProof/>
        </w:rPr>
        <w:fldChar w:fldCharType="end"/>
      </w:r>
      <w:bookmarkEnd w:id="91"/>
      <w:r>
        <w:t xml:space="preserve"> – Exemplo de Cenários “Descobertos”</w:t>
      </w:r>
      <w:bookmarkEnd w:id="92"/>
    </w:p>
    <w:p w14:paraId="0A82F9CE" w14:textId="77777777" w:rsidR="00617EDA" w:rsidRDefault="00617EDA" w:rsidP="00617EDA">
      <w:pPr>
        <w:ind w:firstLine="0"/>
        <w:jc w:val="center"/>
      </w:pPr>
      <w:r w:rsidRPr="00971829">
        <w:rPr>
          <w:noProof/>
        </w:rPr>
        <w:drawing>
          <wp:inline distT="0" distB="0" distL="0" distR="0" wp14:anchorId="1BFDAF94" wp14:editId="6E4583AD">
            <wp:extent cx="5315008" cy="234315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330264" cy="2349876"/>
                    </a:xfrm>
                    <a:prstGeom prst="rect">
                      <a:avLst/>
                    </a:prstGeom>
                  </pic:spPr>
                </pic:pic>
              </a:graphicData>
            </a:graphic>
          </wp:inline>
        </w:drawing>
      </w:r>
    </w:p>
    <w:p w14:paraId="5DB60B0E" w14:textId="440DF7D6" w:rsidR="00617EDA" w:rsidRDefault="00617EDA" w:rsidP="00617EDA">
      <w:pPr>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3", "uris" : [ "http://www.mendeley.com/documents/?uuid=79f47962-3d2f-4007-b2fb-17ac3c6b1afd" ] } ], "mendeley" : { "formattedCitation" : "(BRYANT; LEMPERT, 2010, p. 43)", "plainTextFormattedCitation" : "(BRYANT; LEMPERT, 2010, p. 43)", "previouslyFormattedCitation" : "(BRYANT; LEMPERT, 2010, p. 43)" }, "properties" : {  }, "schema" : "https://github.com/citation-style-language/schema/raw/master/csl-citation.json" }</w:instrText>
      </w:r>
      <w:r>
        <w:fldChar w:fldCharType="separate"/>
      </w:r>
      <w:r w:rsidRPr="00971829">
        <w:rPr>
          <w:noProof/>
        </w:rPr>
        <w:t>(BRYANT; LEMPERT, 2010, p. 43)</w:t>
      </w:r>
      <w:r>
        <w:fldChar w:fldCharType="end"/>
      </w:r>
      <w:r>
        <w:t>.</w:t>
      </w:r>
    </w:p>
    <w:p w14:paraId="2BD31345" w14:textId="45909BA0" w:rsidR="00617EDA" w:rsidRPr="00846DEC" w:rsidRDefault="00617EDA" w:rsidP="00617EDA">
      <w:r>
        <w:lastRenderedPageBreak/>
        <w:t xml:space="preserve">Independentemente das técnicas de análise utilizadas, Grov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fldChar w:fldCharType="separate"/>
      </w:r>
      <w:r w:rsidRPr="00BA08AA">
        <w:rPr>
          <w:noProof/>
        </w:rPr>
        <w:t>(2006)</w:t>
      </w:r>
      <w:r>
        <w:fldChar w:fldCharType="end"/>
      </w:r>
      <w:r>
        <w:t xml:space="preserve"> propõe critérios para a identificação de cenários em uma análise de vulnerabilidade das estratégias. Os cenários identificados devem ser definidos utilizando-se faixas de valores adjacentes do menor número de incertezas possíveis. Além disso, o número de cenários considerados deve ser o menor possível. Se muitos cenários forem identificados, sua utilidade para a definição de estratégias alternativas é comprometida. Outro critério é que cada cenário deve ter uma alta concentração de futuros nos quais há baixa performance. Finalmente, os cenários identificados devem abranger coletivamente todas as vulnerabilidades evidenciadas no conjunto de simulações identificado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83C4E">
        <w:rPr>
          <w:noProof/>
        </w:rPr>
        <w:t>(GROVES, 2006)</w:t>
      </w:r>
      <w:r>
        <w:fldChar w:fldCharType="end"/>
      </w:r>
      <w:r>
        <w:t>.</w:t>
      </w:r>
    </w:p>
    <w:p w14:paraId="5B970938" w14:textId="35519257" w:rsidR="00617EDA" w:rsidRDefault="00617EDA" w:rsidP="00617EDA">
      <w:r>
        <w:t xml:space="preserve">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81393B">
        <w:rPr>
          <w:noProof/>
        </w:rPr>
        <w:t>(2010)</w:t>
      </w:r>
      <w:r>
        <w:fldChar w:fldCharType="end"/>
      </w:r>
      <w:r>
        <w:t xml:space="preserve"> sintetizam tais critérios em três características que os cenários devem ter para suportarem a identificação de vulnerabilidades de uma estratégia: Cobertura, Densidade e “Interpretabilidade”.</w:t>
      </w:r>
    </w:p>
    <w:p w14:paraId="4C498A4D" w14:textId="77777777" w:rsidR="00617EDA" w:rsidRPr="0081393B" w:rsidRDefault="00617EDA" w:rsidP="00617EDA">
      <w:r>
        <w:t xml:space="preserve">Cobertura se refere à proporção de casos de interesse capturados pelo cenário (em outras palavras, “dentro da caixa”) em relação ao número total de casos de interesse. Para realizar este cálculo, usamos a variável </w:t>
      </w:r>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oMath>
      <w:r>
        <w:rPr>
          <w:sz w:val="28"/>
        </w:rPr>
        <w:t xml:space="preserve"> </w:t>
      </w:r>
      <w:r>
        <w:t xml:space="preserve">para indicar se o futuro em questão pertence ou não ao conjunto de casos de interess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4F2846C8" w14:textId="77777777" w:rsidTr="003C6AFF">
        <w:tc>
          <w:tcPr>
            <w:tcW w:w="7792" w:type="dxa"/>
          </w:tcPr>
          <w:p w14:paraId="3C4B8776" w14:textId="77777777" w:rsidR="00617EDA" w:rsidRPr="00D14BEF" w:rsidRDefault="000A47A3" w:rsidP="003C6AFF">
            <w:pPr>
              <w:rPr>
                <w:iCs/>
              </w:rPr>
            </w:pPr>
            <m:oMathPara>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 xml:space="preserve">= </m:t>
                </m:r>
                <m:d>
                  <m:dPr>
                    <m:begChr m:val="{"/>
                    <m:endChr m:val=""/>
                    <m:ctrlPr>
                      <w:rPr>
                        <w:rFonts w:ascii="Cambria Math" w:hAnsi="Cambria Math"/>
                        <w:i/>
                        <w:sz w:val="28"/>
                      </w:rPr>
                    </m:ctrlPr>
                  </m:dPr>
                  <m:e>
                    <m:eqArr>
                      <m:eqArrPr>
                        <m:ctrlPr>
                          <w:rPr>
                            <w:rFonts w:ascii="Cambria Math" w:hAnsi="Cambria Math"/>
                            <w:i/>
                            <w:sz w:val="28"/>
                          </w:rPr>
                        </m:ctrlPr>
                      </m:eqArrPr>
                      <m:e>
                        <m:r>
                          <w:rPr>
                            <w:rFonts w:ascii="Cambria Math" w:hAnsi="Cambria Math"/>
                            <w:sz w:val="28"/>
                          </w:rPr>
                          <m:t xml:space="preserve">1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
                        <m:r>
                          <w:rPr>
                            <w:rFonts w:ascii="Cambria Math" w:hAnsi="Cambria Math"/>
                            <w:sz w:val="28"/>
                          </w:rPr>
                          <m:t xml:space="preserve">0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qArr>
                  </m:e>
                </m:d>
              </m:oMath>
            </m:oMathPara>
          </w:p>
        </w:tc>
        <w:tc>
          <w:tcPr>
            <w:tcW w:w="1269" w:type="dxa"/>
            <w:vAlign w:val="center"/>
          </w:tcPr>
          <w:p w14:paraId="38988B64" w14:textId="77777777" w:rsidR="00617EDA" w:rsidRDefault="00617EDA" w:rsidP="003C6AFF">
            <w:pPr>
              <w:ind w:firstLine="0"/>
              <w:jc w:val="right"/>
            </w:pPr>
            <w:r>
              <w:t>(6)</w:t>
            </w:r>
          </w:p>
        </w:tc>
      </w:tr>
    </w:tbl>
    <w:p w14:paraId="57303D1F" w14:textId="77777777" w:rsidR="00617EDA" w:rsidRDefault="00617EDA" w:rsidP="00617EDA">
      <w:pPr>
        <w:ind w:firstLine="0"/>
      </w:pPr>
    </w:p>
    <w:p w14:paraId="70A5BFA0" w14:textId="29F3A34D" w:rsidR="00617EDA" w:rsidRDefault="00617EDA" w:rsidP="00617EDA">
      <w:r>
        <w:t xml:space="preserve">A partir desta variável, podemos calcular a cobertur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do Cenário </w:t>
      </w:r>
      <m:oMath>
        <m:r>
          <w:rPr>
            <w:rFonts w:ascii="Cambria Math" w:hAnsi="Cambria Math"/>
            <w:sz w:val="28"/>
          </w:rPr>
          <m:t>B</m:t>
        </m:r>
      </m:oMath>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45C633C7" w14:textId="77777777" w:rsidTr="003C6AFF">
        <w:tc>
          <w:tcPr>
            <w:tcW w:w="7792" w:type="dxa"/>
          </w:tcPr>
          <w:p w14:paraId="21B55683" w14:textId="77777777" w:rsidR="00617EDA" w:rsidRPr="00D14BEF" w:rsidRDefault="00617EDA" w:rsidP="003C6AFF">
            <w:pPr>
              <w:rPr>
                <w:iCs/>
              </w:rPr>
            </w:pPr>
            <m:oMathPara>
              <m:oMath>
                <m:r>
                  <w:rPr>
                    <w:rFonts w:ascii="Cambria Math" w:hAnsi="Cambria Math"/>
                    <w:sz w:val="28"/>
                  </w:rPr>
                  <m:t>C</m:t>
                </m:r>
                <m:d>
                  <m:dPr>
                    <m:ctrlPr>
                      <w:rPr>
                        <w:rFonts w:ascii="Cambria Math" w:hAnsi="Cambria Math"/>
                        <w:i/>
                        <w:sz w:val="28"/>
                      </w:rPr>
                    </m:ctrlPr>
                  </m:dPr>
                  <m:e>
                    <m:r>
                      <w:rPr>
                        <w:rFonts w:ascii="Cambria Math" w:hAnsi="Cambria Math"/>
                        <w:sz w:val="28"/>
                      </w:rPr>
                      <m:t>B</m:t>
                    </m:r>
                  </m:e>
                </m:d>
                <m:r>
                  <w:rPr>
                    <w:rFonts w:ascii="Cambria Math" w:hAnsi="Cambria Math"/>
                    <w:sz w:val="28"/>
                  </w:rPr>
                  <m:t xml:space="preserve">=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m:t>
                        </m:r>
                        <m:sSup>
                          <m:sSupPr>
                            <m:ctrlPr>
                              <w:rPr>
                                <w:rFonts w:ascii="Cambria Math" w:hAnsi="Cambria Math"/>
                                <w:i/>
                                <w:sz w:val="28"/>
                              </w:rPr>
                            </m:ctrlPr>
                          </m:sSupPr>
                          <m:e>
                            <m:r>
                              <w:rPr>
                                <w:rFonts w:ascii="Cambria Math" w:hAnsi="Cambria Math"/>
                                <w:sz w:val="28"/>
                              </w:rPr>
                              <m:t>X</m:t>
                            </m:r>
                          </m:e>
                          <m:sup>
                            <m:r>
                              <w:rPr>
                                <w:rFonts w:ascii="Cambria Math" w:hAnsi="Cambria Math"/>
                                <w:sz w:val="28"/>
                              </w:rPr>
                              <m:t>I</m:t>
                            </m:r>
                          </m:sup>
                        </m:sSup>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den>
                </m:f>
              </m:oMath>
            </m:oMathPara>
          </w:p>
        </w:tc>
        <w:tc>
          <w:tcPr>
            <w:tcW w:w="1269" w:type="dxa"/>
            <w:vAlign w:val="center"/>
          </w:tcPr>
          <w:p w14:paraId="44C49CF5" w14:textId="77777777" w:rsidR="00617EDA" w:rsidRDefault="00617EDA" w:rsidP="003C6AFF">
            <w:pPr>
              <w:ind w:firstLine="0"/>
              <w:jc w:val="right"/>
            </w:pPr>
            <w:r>
              <w:t>(7)</w:t>
            </w:r>
          </w:p>
        </w:tc>
      </w:tr>
    </w:tbl>
    <w:p w14:paraId="5FBD2BCA" w14:textId="77777777" w:rsidR="00617EDA" w:rsidRDefault="00617EDA" w:rsidP="00617EDA">
      <w:pPr>
        <w:ind w:firstLine="0"/>
      </w:pPr>
    </w:p>
    <w:p w14:paraId="7745BDB2" w14:textId="77777777" w:rsidR="00617EDA" w:rsidRDefault="00617EDA" w:rsidP="00617EDA">
      <w:r>
        <w:t>Densidade se refere à proporção de casos de interesse capturados pelo cenário em comparação ao número total de casos capturado pelo cenário. A densidade pode ser calculada por:</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0E292B" w14:textId="77777777" w:rsidTr="003C6AFF">
        <w:tc>
          <w:tcPr>
            <w:tcW w:w="7792" w:type="dxa"/>
          </w:tcPr>
          <w:p w14:paraId="498B4349" w14:textId="77777777" w:rsidR="00617EDA" w:rsidRPr="00D14BEF" w:rsidRDefault="00617EDA" w:rsidP="003C6AFF">
            <w:pPr>
              <w:rPr>
                <w:iCs/>
              </w:rPr>
            </w:pPr>
            <m:oMathPara>
              <m:oMath>
                <m:r>
                  <w:rPr>
                    <w:rFonts w:ascii="Cambria Math" w:hAnsi="Cambria Math"/>
                    <w:sz w:val="28"/>
                  </w:rPr>
                  <m:t xml:space="preserve">D(B)=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r>
                          <w:rPr>
                            <w:rFonts w:ascii="Cambria Math" w:hAnsi="Cambria Math"/>
                            <w:sz w:val="28"/>
                          </w:rPr>
                          <m:t>1</m:t>
                        </m:r>
                      </m:e>
                    </m:nary>
                  </m:den>
                </m:f>
              </m:oMath>
            </m:oMathPara>
          </w:p>
        </w:tc>
        <w:tc>
          <w:tcPr>
            <w:tcW w:w="1269" w:type="dxa"/>
            <w:vAlign w:val="center"/>
          </w:tcPr>
          <w:p w14:paraId="7EA11777" w14:textId="77777777" w:rsidR="00617EDA" w:rsidRDefault="00617EDA" w:rsidP="003C6AFF">
            <w:pPr>
              <w:ind w:firstLine="0"/>
              <w:jc w:val="right"/>
            </w:pPr>
            <w:r>
              <w:t>(8)</w:t>
            </w:r>
          </w:p>
        </w:tc>
      </w:tr>
    </w:tbl>
    <w:p w14:paraId="0B4E10B2" w14:textId="24A5A881" w:rsidR="00617EDA" w:rsidRPr="00FC58AC" w:rsidRDefault="00617EDA" w:rsidP="00617EDA">
      <w:pPr>
        <w:rPr>
          <w:lang w:val="en-US"/>
        </w:rPr>
      </w:pPr>
      <w:r w:rsidRPr="003F73C9">
        <w:t xml:space="preserve">Por fim, a interpretabilidade refere-se à facilidade de interpretação dos cenários pelos decisores e stakeholders vinculados ao problema e é essencialmente subjetiva. No entanto, pode-se comparar a interpretabilidade quantitativamente considerando o </w:t>
      </w:r>
      <w:r w:rsidRPr="003F73C9">
        <w:lastRenderedPageBreak/>
        <w:t xml:space="preserve">número de “caixas” contidos no Cenário, e o número de incertezas que formam cada “caixa”. </w:t>
      </w:r>
      <w:r w:rsidRPr="003F73C9">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0A47A3">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w:instrText>
      </w:r>
      <w:r w:rsidR="00810566" w:rsidRPr="00576605">
        <w:rPr>
          <w:lang w:val="en-US"/>
        </w:rPr>
        <w:instrText>s" : {  }, "schema" : "https://github.com/citation-style-language/schema/raw/master/csl-citation.json" }</w:instrText>
      </w:r>
      <w:r w:rsidRPr="003F73C9">
        <w:fldChar w:fldCharType="separate"/>
      </w:r>
      <w:r w:rsidRPr="00FC58AC">
        <w:rPr>
          <w:noProof/>
          <w:lang w:val="en-US"/>
        </w:rPr>
        <w:t>(BRYANT; LEMPERT, 2010)</w:t>
      </w:r>
      <w:r w:rsidRPr="003F73C9">
        <w:fldChar w:fldCharType="end"/>
      </w:r>
      <w:r w:rsidRPr="00FC58AC">
        <w:rPr>
          <w:lang w:val="en-US"/>
        </w:rPr>
        <w:t xml:space="preserve">. </w:t>
      </w:r>
      <w:r w:rsidRPr="00B7483F">
        <w:rPr>
          <w:lang w:val="en-US"/>
        </w:rPr>
        <w:t xml:space="preserve">Bryant e Lempert </w:t>
      </w:r>
      <w:r w:rsidRPr="0024625B">
        <w:fldChar w:fldCharType="begin" w:fldLock="1"/>
      </w:r>
      <w:r w:rsidR="00810566">
        <w:rPr>
          <w:lang w:val="en-US"/>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24625B">
        <w:fldChar w:fldCharType="separate"/>
      </w:r>
      <w:r w:rsidRPr="00B7483F">
        <w:rPr>
          <w:noProof/>
          <w:lang w:val="en-US"/>
        </w:rPr>
        <w:t>(2010)</w:t>
      </w:r>
      <w:r w:rsidRPr="0024625B">
        <w:fldChar w:fldCharType="end"/>
      </w:r>
      <w:r w:rsidRPr="00B7483F">
        <w:rPr>
          <w:lang w:val="en-US"/>
        </w:rPr>
        <w:t xml:space="preserve"> sugerem que um cenário interpretável deveria ter na ordem de três ou quatro caixas, cada uma limitada pela ordem de dois ou três parâmetros.</w:t>
      </w:r>
    </w:p>
    <w:p w14:paraId="4CE3275F" w14:textId="021DA5D5" w:rsidR="00617EDA" w:rsidRDefault="00617EDA" w:rsidP="00617EDA">
      <w:r>
        <w:t xml:space="preserve">Um cenário ideal combinaria alta densidade, cobertura e interpretabilidade. No entanto, estes três critérios usualmente competem entre si. Por exemplo, a cobertura e a densidade normalmente são usualmente inversamente proporcionais. Além disso, ao aumentar a interpretabilidade pode aumentar a cobertura, porém usualmente diminui a densidade do cenário. Para um determinado conjunto de dados, estas três medidas formam uma fronteira de eficiência. Por este motivo, o processo iterativo proposto na </w:t>
      </w:r>
      <w:r>
        <w:fldChar w:fldCharType="begin"/>
      </w:r>
      <w:r>
        <w:instrText xml:space="preserve"> REF _Ref474392734 \h </w:instrText>
      </w:r>
      <w:r>
        <w:fldChar w:fldCharType="separate"/>
      </w:r>
      <w:r w:rsidR="00743F02">
        <w:t xml:space="preserve">Figura </w:t>
      </w:r>
      <w:r w:rsidR="00743F02">
        <w:rPr>
          <w:noProof/>
        </w:rPr>
        <w:t>16</w:t>
      </w:r>
      <w:r>
        <w:fldChar w:fldCharType="end"/>
      </w:r>
      <w:r>
        <w:t xml:space="preserve"> sugere que o analista descubra diversos cenários ao longo desta fronteira, para então escolher o cenário mais útil para a decisão em questão. A </w:t>
      </w:r>
      <w:r>
        <w:fldChar w:fldCharType="begin"/>
      </w:r>
      <w:r>
        <w:instrText xml:space="preserve"> REF _Ref474478489 \h </w:instrText>
      </w:r>
      <w:r>
        <w:fldChar w:fldCharType="separate"/>
      </w:r>
      <w:r w:rsidR="00743F02">
        <w:t xml:space="preserve">Figura </w:t>
      </w:r>
      <w:r w:rsidR="00743F02">
        <w:rPr>
          <w:noProof/>
        </w:rPr>
        <w:t>18</w:t>
      </w:r>
      <w:r>
        <w:fldChar w:fldCharType="end"/>
      </w:r>
      <w:r>
        <w:t xml:space="preserve"> apresenta um gráfico exibindo a fronteira de eficiência da descoberta de cenários.</w:t>
      </w:r>
    </w:p>
    <w:p w14:paraId="416A55E2" w14:textId="3EB31540" w:rsidR="00617EDA" w:rsidRDefault="00617EDA" w:rsidP="00617EDA">
      <w:pPr>
        <w:pStyle w:val="Legenda"/>
      </w:pPr>
      <w:bookmarkStart w:id="93" w:name="_Ref474478489"/>
      <w:bookmarkStart w:id="94" w:name="_Toc482263887"/>
      <w:r>
        <w:t xml:space="preserve">Figura </w:t>
      </w:r>
      <w:r w:rsidR="000A47A3">
        <w:fldChar w:fldCharType="begin"/>
      </w:r>
      <w:r w:rsidR="000A47A3">
        <w:instrText xml:space="preserve"> SEQ Figura \* ARABIC </w:instrText>
      </w:r>
      <w:r w:rsidR="000A47A3">
        <w:fldChar w:fldCharType="separate"/>
      </w:r>
      <w:r w:rsidR="00743F02">
        <w:rPr>
          <w:noProof/>
        </w:rPr>
        <w:t>18</w:t>
      </w:r>
      <w:r w:rsidR="000A47A3">
        <w:rPr>
          <w:noProof/>
        </w:rPr>
        <w:fldChar w:fldCharType="end"/>
      </w:r>
      <w:bookmarkEnd w:id="93"/>
      <w:r>
        <w:t xml:space="preserve"> – Curvas de Tradeoff entre Densidade e Cobertura</w:t>
      </w:r>
      <w:bookmarkEnd w:id="94"/>
    </w:p>
    <w:p w14:paraId="276D87EF" w14:textId="77777777" w:rsidR="00617EDA" w:rsidRPr="00E34ABC" w:rsidRDefault="00617EDA" w:rsidP="00617EDA">
      <w:pPr>
        <w:ind w:firstLine="0"/>
        <w:jc w:val="center"/>
      </w:pPr>
      <w:r w:rsidRPr="000F2B08">
        <w:rPr>
          <w:noProof/>
        </w:rPr>
        <w:drawing>
          <wp:inline distT="0" distB="0" distL="0" distR="0" wp14:anchorId="7BD9658D" wp14:editId="5E19CD07">
            <wp:extent cx="4019107" cy="3755558"/>
            <wp:effectExtent l="0" t="0" r="63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045280" cy="3780015"/>
                    </a:xfrm>
                    <a:prstGeom prst="rect">
                      <a:avLst/>
                    </a:prstGeom>
                  </pic:spPr>
                </pic:pic>
              </a:graphicData>
            </a:graphic>
          </wp:inline>
        </w:drawing>
      </w:r>
    </w:p>
    <w:p w14:paraId="3004A495" w14:textId="6DD03639" w:rsidR="00617EDA" w:rsidRDefault="00617EDA" w:rsidP="00617EDA">
      <w:pPr>
        <w:ind w:firstLine="0"/>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2", "uris" : [ "http://www.mendeley.com/documents/?uuid=79f47962-3d2f-4007-b2fb-17ac3c6b1afd" ] } ], "mendeley" : { "formattedCitation" : "(BRYANT; LEMPERT, 2010, p. 42)", "plainTextFormattedCitation" : "(BRYANT; LEMPERT, 2010, p. 42)", "previouslyFormattedCitation" : "(BRYANT; LEMPERT, 2010, p. 42)" }, "properties" : {  }, "schema" : "https://github.com/citation-style-language/schema/raw/master/csl-citation.json" }</w:instrText>
      </w:r>
      <w:r>
        <w:fldChar w:fldCharType="separate"/>
      </w:r>
      <w:r w:rsidRPr="000F2B08">
        <w:rPr>
          <w:noProof/>
        </w:rPr>
        <w:t>(BRYANT; LEMPERT, 2010, p. 42)</w:t>
      </w:r>
      <w:r>
        <w:fldChar w:fldCharType="end"/>
      </w:r>
      <w:r>
        <w:t>.</w:t>
      </w:r>
    </w:p>
    <w:p w14:paraId="3D2AA9EB" w14:textId="05C088BB" w:rsidR="00617EDA" w:rsidRDefault="00617EDA" w:rsidP="00617EDA">
      <w:r>
        <w:t xml:space="preserve">Nesta figura, os três critérios para a escolha dos cenários são exibidos. Cada ponto no gráfico representa um cenário (um conjunto de “caixas”) que delimita faixas </w:t>
      </w:r>
      <w:r>
        <w:lastRenderedPageBreak/>
        <w:t>de incerteza na qual a uma estratégia sob consideração falha frequentemente. Deve-se escolher um cenário que tenha alta Cobertura, e Alta Densidade, com o mínimo de parâmetros considerados.</w:t>
      </w:r>
      <w:r w:rsidRPr="00CF32B3">
        <w:t xml:space="preserve"> </w:t>
      </w:r>
      <w:r w:rsidRPr="00423745">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423745">
        <w:fldChar w:fldCharType="separate"/>
      </w:r>
      <w:r w:rsidRPr="00423745">
        <w:rPr>
          <w:noProof/>
        </w:rPr>
        <w:t>(BRYANT; LEMPERT, 2010)</w:t>
      </w:r>
      <w:r w:rsidRPr="00423745">
        <w:fldChar w:fldCharType="end"/>
      </w:r>
      <w:r>
        <w:t>.</w:t>
      </w:r>
    </w:p>
    <w:p w14:paraId="28C56248" w14:textId="7CEF2D43" w:rsidR="00617EDA" w:rsidRDefault="00617EDA" w:rsidP="00617EDA">
      <w:r>
        <w:t xml:space="preserve">O Algoritmo PRIM é usualmente aplicado em estudos do RDM para gerar estes cenários (os pontos no gráfico), pois este algoritmo busca, ao mesmo tempo, maximizar a cobertura e densidade dos clusters identificados. Outro algoritmo que também pode ser utilizado é o CART. Uma comparação entre estes dois algoritmos demonstrou que ambos podem ser usados para os propósitos da descoberta de cenários. </w:t>
      </w:r>
      <w:r>
        <w:fldChar w:fldCharType="begin" w:fldLock="1"/>
      </w:r>
      <w:r w:rsidR="00810566">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fldChar w:fldCharType="separate"/>
      </w:r>
      <w:r w:rsidRPr="00D0300A">
        <w:rPr>
          <w:noProof/>
        </w:rPr>
        <w:t>(LEMPERT; BRYANT; BANKES, 2008)</w:t>
      </w:r>
      <w:r>
        <w:fldChar w:fldCharType="end"/>
      </w:r>
      <w:r>
        <w:t>.</w:t>
      </w:r>
    </w:p>
    <w:p w14:paraId="375829B1" w14:textId="2BA97297" w:rsidR="00617EDA" w:rsidRDefault="00617EDA" w:rsidP="00617EDA">
      <w:r>
        <w:t xml:space="preserve">Utilizando o algoritmo PRIM, Groves e Lempert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suppress-author" : 1, "uris" : [ "http://www.mendeley.com/documents/?uuid=37690120-ada9-4435-85f5-a814ba10acb3" ] } ], "mendeley" : { "formattedCitation" : "(2007)", "plainTextFormattedCitation" : "(2007)", "previouslyFormattedCitation" : "(2007)" }, "properties" : {  }, "schema" : "https://github.com/citation-style-language/schema/raw/master/csl-citation.json" }</w:instrText>
      </w:r>
      <w:r>
        <w:fldChar w:fldCharType="separate"/>
      </w:r>
      <w:r w:rsidRPr="008A1F9F">
        <w:rPr>
          <w:noProof/>
        </w:rPr>
        <w:t>(2007)</w:t>
      </w:r>
      <w:r>
        <w:fldChar w:fldCharType="end"/>
      </w:r>
      <w:r>
        <w:t xml:space="preserve"> demonstram a localização de dois cenários ameaçadores para uma estratégia em questão (</w:t>
      </w:r>
      <w:r>
        <w:fldChar w:fldCharType="begin"/>
      </w:r>
      <w:r>
        <w:instrText xml:space="preserve"> REF _Ref474481978 \h </w:instrText>
      </w:r>
      <w:r>
        <w:fldChar w:fldCharType="separate"/>
      </w:r>
      <w:r w:rsidR="00743F02">
        <w:t xml:space="preserve">Figura </w:t>
      </w:r>
      <w:r w:rsidR="00743F02">
        <w:rPr>
          <w:noProof/>
        </w:rPr>
        <w:t>19</w:t>
      </w:r>
      <w:r>
        <w:fldChar w:fldCharType="end"/>
      </w:r>
      <w:r>
        <w:t xml:space="preserve">). Cada um dos cenários recebem um nome (Ex.: </w:t>
      </w:r>
      <w:r w:rsidRPr="0024625B">
        <w:rPr>
          <w:i/>
        </w:rPr>
        <w:t>Soft Landing</w:t>
      </w:r>
      <w:r w:rsidRPr="00BC5B27">
        <w:t xml:space="preserve"> e </w:t>
      </w:r>
      <w:r w:rsidRPr="0024625B">
        <w:rPr>
          <w:i/>
        </w:rPr>
        <w:t>Rapid Growth</w:t>
      </w:r>
      <w:r>
        <w:t xml:space="preserve">), assim como nas abordagens de cenários da escola </w:t>
      </w:r>
      <w:r w:rsidRPr="00BC5B27">
        <w:t>intuitive logics</w:t>
      </w:r>
      <w:r>
        <w:t xml:space="preserv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8A1F9F">
        <w:rPr>
          <w:noProof/>
        </w:rPr>
        <w:t>(GROVES; LEMPERT, 2007)</w:t>
      </w:r>
      <w:r>
        <w:fldChar w:fldCharType="end"/>
      </w:r>
      <w:r>
        <w:t>.</w:t>
      </w:r>
    </w:p>
    <w:p w14:paraId="4C44345B" w14:textId="14908E8C" w:rsidR="00617EDA" w:rsidRDefault="00617EDA" w:rsidP="00617EDA">
      <w:pPr>
        <w:pStyle w:val="Legenda"/>
      </w:pPr>
      <w:bookmarkStart w:id="95" w:name="_Ref474481978"/>
      <w:bookmarkStart w:id="96" w:name="_Toc482263888"/>
      <w:r>
        <w:t xml:space="preserve">Figura </w:t>
      </w:r>
      <w:r w:rsidR="000A47A3">
        <w:fldChar w:fldCharType="begin"/>
      </w:r>
      <w:r w:rsidR="000A47A3">
        <w:instrText xml:space="preserve"> SEQ Figura \* ARABIC </w:instrText>
      </w:r>
      <w:r w:rsidR="000A47A3">
        <w:fldChar w:fldCharType="separate"/>
      </w:r>
      <w:r w:rsidR="00743F02">
        <w:rPr>
          <w:noProof/>
        </w:rPr>
        <w:t>19</w:t>
      </w:r>
      <w:r w:rsidR="000A47A3">
        <w:rPr>
          <w:noProof/>
        </w:rPr>
        <w:fldChar w:fldCharType="end"/>
      </w:r>
      <w:bookmarkEnd w:id="95"/>
      <w:r>
        <w:t xml:space="preserve"> – Cenários Obtidos com o Algoritmo PRIM</w:t>
      </w:r>
      <w:bookmarkEnd w:id="96"/>
    </w:p>
    <w:p w14:paraId="6F9964B7" w14:textId="77777777" w:rsidR="00617EDA" w:rsidRDefault="00617EDA" w:rsidP="00617EDA">
      <w:pPr>
        <w:ind w:firstLine="0"/>
        <w:jc w:val="center"/>
      </w:pPr>
      <w:r w:rsidRPr="008A1F9F">
        <w:rPr>
          <w:noProof/>
        </w:rPr>
        <w:drawing>
          <wp:inline distT="0" distB="0" distL="0" distR="0" wp14:anchorId="1EDB7AA9" wp14:editId="64FD5532">
            <wp:extent cx="4418433" cy="3643952"/>
            <wp:effectExtent l="0" t="0" r="127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443297" cy="3664458"/>
                    </a:xfrm>
                    <a:prstGeom prst="rect">
                      <a:avLst/>
                    </a:prstGeom>
                  </pic:spPr>
                </pic:pic>
              </a:graphicData>
            </a:graphic>
          </wp:inline>
        </w:drawing>
      </w:r>
    </w:p>
    <w:p w14:paraId="6AB9C2A1" w14:textId="00BEF219" w:rsidR="00617EDA" w:rsidRDefault="00617EDA" w:rsidP="00617EDA">
      <w:pPr>
        <w:ind w:firstLine="0"/>
        <w:jc w:val="center"/>
      </w:pPr>
      <w:r>
        <w:t xml:space="preserve">Font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locator" : "80", "uris" : [ "http://www.mendeley.com/documents/?uuid=37690120-ada9-4435-85f5-a814ba10acb3" ] } ], "mendeley" : { "formattedCitation" : "(GROVES; LEMPERT, 2007, p. 80)", "plainTextFormattedCitation" : "(GROVES; LEMPERT, 2007, p. 80)", "previouslyFormattedCitation" : "(GROVES; LEMPERT, 2007, p. 80)" }, "properties" : {  }, "schema" : "https://github.com/citation-style-language/schema/raw/master/csl-citation.json" }</w:instrText>
      </w:r>
      <w:r>
        <w:fldChar w:fldCharType="separate"/>
      </w:r>
      <w:r w:rsidRPr="008A1F9F">
        <w:rPr>
          <w:noProof/>
        </w:rPr>
        <w:t>(GROVES; LEMPERT, 2007, p. 80)</w:t>
      </w:r>
      <w:r>
        <w:fldChar w:fldCharType="end"/>
      </w:r>
    </w:p>
    <w:p w14:paraId="736C87F5" w14:textId="0CE71382" w:rsidR="00617EDA" w:rsidRDefault="00617EDA" w:rsidP="00617EDA">
      <w:r>
        <w:t xml:space="preserve">Quando o número de variáveis de incerteza que caracterizam os cenários é maior, usualmente as aplicações em RDM representam os cenários indicando “faixas” </w:t>
      </w:r>
      <w:r>
        <w:lastRenderedPageBreak/>
        <w:t xml:space="preserve">de valores nos quais a estratégia sob consideração falha. A </w:t>
      </w:r>
      <w:r>
        <w:fldChar w:fldCharType="begin"/>
      </w:r>
      <w:r>
        <w:instrText xml:space="preserve"> REF _Ref474482715 \h </w:instrText>
      </w:r>
      <w:r>
        <w:fldChar w:fldCharType="separate"/>
      </w:r>
      <w:r w:rsidR="00743F02">
        <w:t xml:space="preserve">Figura </w:t>
      </w:r>
      <w:r w:rsidR="00743F02">
        <w:rPr>
          <w:noProof/>
        </w:rPr>
        <w:t>20</w:t>
      </w:r>
      <w:r>
        <w:fldChar w:fldCharType="end"/>
      </w:r>
      <w:r>
        <w:t xml:space="preserve"> apresenta um cenário definido por cinco incertezas. As linhas e os seus limites representam as faixas de valores plausíveis definidas para cada incerteza. As faixas de valores que caracterizam os cenários são marcadas pela linha mais grossa, e os valores de referência são marcados com um “X”.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230B5">
        <w:rPr>
          <w:noProof/>
        </w:rPr>
        <w:t>(LEMPERT et al., 2006)</w:t>
      </w:r>
      <w:r>
        <w:fldChar w:fldCharType="end"/>
      </w:r>
      <w:r>
        <w:t>.</w:t>
      </w:r>
    </w:p>
    <w:p w14:paraId="25A8AA4E" w14:textId="7166BD2A" w:rsidR="00617EDA" w:rsidRDefault="00617EDA" w:rsidP="00617EDA">
      <w:pPr>
        <w:pStyle w:val="Legenda"/>
      </w:pPr>
      <w:bookmarkStart w:id="97" w:name="_Ref474482715"/>
      <w:bookmarkStart w:id="98" w:name="_Toc482263889"/>
      <w:r>
        <w:t xml:space="preserve">Figura </w:t>
      </w:r>
      <w:r w:rsidR="000A47A3">
        <w:fldChar w:fldCharType="begin"/>
      </w:r>
      <w:r w:rsidR="000A47A3">
        <w:instrText xml:space="preserve"> SEQ Figura \* ARABIC </w:instrText>
      </w:r>
      <w:r w:rsidR="000A47A3">
        <w:fldChar w:fldCharType="separate"/>
      </w:r>
      <w:r w:rsidR="00743F02">
        <w:rPr>
          <w:noProof/>
        </w:rPr>
        <w:t>20</w:t>
      </w:r>
      <w:r w:rsidR="000A47A3">
        <w:rPr>
          <w:noProof/>
        </w:rPr>
        <w:fldChar w:fldCharType="end"/>
      </w:r>
      <w:bookmarkEnd w:id="97"/>
      <w:r>
        <w:t xml:space="preserve"> – Um Cenário definido por 5 Incertezas</w:t>
      </w:r>
      <w:bookmarkEnd w:id="98"/>
    </w:p>
    <w:p w14:paraId="529A462E" w14:textId="77777777" w:rsidR="00617EDA" w:rsidRDefault="00617EDA" w:rsidP="00617EDA">
      <w:pPr>
        <w:ind w:firstLine="0"/>
      </w:pPr>
      <w:r w:rsidRPr="00751837">
        <w:rPr>
          <w:noProof/>
        </w:rPr>
        <w:drawing>
          <wp:inline distT="0" distB="0" distL="0" distR="0" wp14:anchorId="65BA5B05" wp14:editId="3942B252">
            <wp:extent cx="5720316" cy="1722212"/>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28859" cy="1724784"/>
                    </a:xfrm>
                    <a:prstGeom prst="rect">
                      <a:avLst/>
                    </a:prstGeom>
                  </pic:spPr>
                </pic:pic>
              </a:graphicData>
            </a:graphic>
          </wp:inline>
        </w:drawing>
      </w:r>
    </w:p>
    <w:p w14:paraId="0383365F" w14:textId="70FD1656"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3", "uris" : [ "http://www.mendeley.com/documents/?uuid=4a76305e-bf08-4fcd-b85b-18bd106f7fb5" ] } ], "mendeley" : { "formattedCitation" : "(LEMPERT et al., 2006, p. 523)", "plainTextFormattedCitation" : "(LEMPERT et al., 2006, p. 523)", "previouslyFormattedCitation" : "(LEMPERT et al., 2006, p. 523)" }, "properties" : {  }, "schema" : "https://github.com/citation-style-language/schema/raw/master/csl-citation.json" }</w:instrText>
      </w:r>
      <w:r>
        <w:fldChar w:fldCharType="separate"/>
      </w:r>
      <w:r w:rsidRPr="00751837">
        <w:rPr>
          <w:noProof/>
        </w:rPr>
        <w:t>(LEMPERT et al., 2006, p. 523)</w:t>
      </w:r>
      <w:r>
        <w:fldChar w:fldCharType="end"/>
      </w:r>
    </w:p>
    <w:p w14:paraId="5BC97DF4" w14:textId="712711E9" w:rsidR="00617EDA" w:rsidRDefault="00617EDA" w:rsidP="00617EDA">
      <w:r>
        <w:t xml:space="preserve">Uma vez que o cenário foi definido, 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5230B5">
        <w:rPr>
          <w:noProof/>
        </w:rPr>
        <w:t>(2010)</w:t>
      </w:r>
      <w:r>
        <w:fldChar w:fldCharType="end"/>
      </w:r>
      <w:r>
        <w:t xml:space="preserve"> sugerem a aplicação de dois testes. O primeiro, o </w:t>
      </w:r>
      <w:r w:rsidRPr="0024625B">
        <w:rPr>
          <w:i/>
        </w:rPr>
        <w:t>Resampling Test</w:t>
      </w:r>
      <w:r>
        <w:t xml:space="preserve">, avalia a definição do cenário verificando se a mesma definição de cenário acontece se for coletada uma amostra diferente da base de dados. O segundo teste trata-se do </w:t>
      </w:r>
      <w:r w:rsidRPr="00BC5B27">
        <w:t>Quasi-p-value</w:t>
      </w:r>
      <w:r>
        <w:t xml:space="preserve"> Test. Este é um teste que estima a probabilidade que o algoritmo limite algum parâmetro somente ao acaso. Finalmente, parte-se para a escolha do cenário, a qual deve ser orientada pelos critérios e testes indicados anteriorme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30B5">
        <w:rPr>
          <w:noProof/>
        </w:rPr>
        <w:t>(BRYANT; LEMPERT, 2010)</w:t>
      </w:r>
      <w:r>
        <w:fldChar w:fldCharType="end"/>
      </w:r>
      <w:r>
        <w:t xml:space="preserve">. </w:t>
      </w:r>
    </w:p>
    <w:p w14:paraId="5BF1D042" w14:textId="30E60C75" w:rsidR="00617EDA" w:rsidRDefault="00617EDA" w:rsidP="00617EDA">
      <w:r>
        <w:t xml:space="preserve">A descoberta de cenários tem suas limitações e custos. Em primeiro lugar, ela requer um modelo de simulação computacional para gerar a base de dados inicial de resultados. Tais modelos podem ser caros para construir, bem como podem restringir os fenômenos que podem ser analisados. Além disso, a descoberta de cenários gera resultados contingentes a uma estratégia definida. Em algumas situações, não há uma estratégia definida, e o melhor que se pode fazer é avaliar a vulnerabilidade do caso “business as usual”.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6CF4CEA" w14:textId="77777777" w:rsidR="00617EDA" w:rsidRDefault="00617EDA" w:rsidP="00617EDA">
      <w:r>
        <w:t xml:space="preserve">Independentemente desta questão, a descoberta de cenários termina com a caracterização das situações nas quais uma estratégia sob consideração tem performance ruim. Esta caracterização tem o objetivo de incentivar a proposição de outras estratégias ou melhorias que diminuam a sensibilidade da estratégia sob </w:t>
      </w:r>
      <w:r>
        <w:lastRenderedPageBreak/>
        <w:t>consideração a estas incertezas. Por este motivo, o RDM sugere o retorno ao primeiro passo, proponham-se novas estratégias e realize-se a análise novamente.</w:t>
      </w:r>
    </w:p>
    <w:p w14:paraId="39C69E26" w14:textId="77777777" w:rsidR="00617EDA" w:rsidRDefault="00617EDA" w:rsidP="00617EDA">
      <w:r>
        <w:t xml:space="preserve">Após a um novo ciclo (ou diversos outros ciclos) os decisores podem chegar à conclusão de que a estratégia definida é boa o suficiente, e apenas então será realizada a análise de tradeoffs. </w:t>
      </w:r>
    </w:p>
    <w:p w14:paraId="13ADFC49" w14:textId="77777777" w:rsidR="00617EDA" w:rsidRDefault="00617EDA" w:rsidP="00617EDA">
      <w:pPr>
        <w:pStyle w:val="Ttulo3"/>
      </w:pPr>
      <w:bookmarkStart w:id="99" w:name="_Toc502855268"/>
      <w:r>
        <w:t>Análise de Tradeoffs</w:t>
      </w:r>
      <w:bookmarkEnd w:id="99"/>
    </w:p>
    <w:p w14:paraId="14B44640" w14:textId="5BAD134B" w:rsidR="00617EDA" w:rsidRDefault="00617EDA" w:rsidP="00617EDA">
      <w:r>
        <w:t xml:space="preserve">Na abordagem Bayesiana, a análise começa com uma caracterização das probabilidades de diversos parâmetros incertos realizada por stakeholders e experts. A análise então determina a estratégia com a melhor performance, contingente a estas expectativas, de modo que a estratégia escolhida pode ser ruim em futuros considerados imprová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2F7D4E6" w14:textId="393DACA3" w:rsidR="00617EDA" w:rsidRDefault="00617EDA" w:rsidP="00617EDA">
      <w:r>
        <w:t xml:space="preserve">Ao invés de começar com esta definição de probabilidades, a abordagem RDM não realiza estimativas de probabilidades em seu início, porém procura identificar e aprimorar estratégias que tenham boa performance em diversos futuros. Em seguida, sugere-se a identificação e caracterização de cenários aos quais estas estratégias são vulneráveis. Em seu último passo, a análise de tradeoff realiza esta pergunta: O quão prováveis estes “cenários de vulnerabilidade” devem ser para que a escolha de outra estratégia seja justificável?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8AF589D" w14:textId="2B9387B4" w:rsidR="00617EDA" w:rsidRDefault="00617EDA" w:rsidP="00617EDA">
      <w:r>
        <w:t xml:space="preserve">Para responder à esta questão, inicia-se identificando estratégias que estão em uma “fronteira de eficiência”.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exemplificam esta análise definindo uma curva de tradeoff que compara a performance de 425 estratégias (</w:t>
      </w:r>
      <w:r>
        <w:fldChar w:fldCharType="begin"/>
      </w:r>
      <w:r>
        <w:instrText xml:space="preserve"> REF _Ref474745248 \h </w:instrText>
      </w:r>
      <w:r>
        <w:fldChar w:fldCharType="separate"/>
      </w:r>
      <w:r w:rsidR="00743F02">
        <w:t xml:space="preserve">Figura </w:t>
      </w:r>
      <w:r w:rsidR="00743F02">
        <w:rPr>
          <w:noProof/>
        </w:rPr>
        <w:t>21</w:t>
      </w:r>
      <w:r>
        <w:fldChar w:fldCharType="end"/>
      </w:r>
      <w:r>
        <w:t>).</w:t>
      </w:r>
    </w:p>
    <w:p w14:paraId="59E76FCD" w14:textId="3B46EAE1" w:rsidR="00617EDA" w:rsidRDefault="00617EDA" w:rsidP="00617EDA">
      <w:pPr>
        <w:pStyle w:val="Legenda"/>
      </w:pPr>
      <w:bookmarkStart w:id="100" w:name="_Ref474745248"/>
      <w:bookmarkStart w:id="101" w:name="_Toc482263890"/>
      <w:r>
        <w:lastRenderedPageBreak/>
        <w:t xml:space="preserve">Figura </w:t>
      </w:r>
      <w:r w:rsidR="000A47A3">
        <w:fldChar w:fldCharType="begin"/>
      </w:r>
      <w:r w:rsidR="000A47A3">
        <w:instrText xml:space="preserve"> SEQ Figura \* ARABIC </w:instrText>
      </w:r>
      <w:r w:rsidR="000A47A3">
        <w:fldChar w:fldCharType="separate"/>
      </w:r>
      <w:r w:rsidR="00743F02">
        <w:rPr>
          <w:noProof/>
        </w:rPr>
        <w:t>21</w:t>
      </w:r>
      <w:r w:rsidR="000A47A3">
        <w:rPr>
          <w:noProof/>
        </w:rPr>
        <w:fldChar w:fldCharType="end"/>
      </w:r>
      <w:bookmarkEnd w:id="100"/>
      <w:r>
        <w:t xml:space="preserve"> – Curva de Tradeoffs Entre Estratégias</w:t>
      </w:r>
      <w:bookmarkEnd w:id="101"/>
    </w:p>
    <w:p w14:paraId="1EB8F37A" w14:textId="77777777" w:rsidR="00617EDA" w:rsidRDefault="00617EDA" w:rsidP="00617EDA">
      <w:pPr>
        <w:ind w:firstLine="0"/>
        <w:jc w:val="center"/>
      </w:pPr>
      <w:r w:rsidRPr="00D81A00">
        <w:rPr>
          <w:noProof/>
        </w:rPr>
        <w:drawing>
          <wp:inline distT="0" distB="0" distL="0" distR="0" wp14:anchorId="4EBFD605" wp14:editId="30825CAD">
            <wp:extent cx="4057650" cy="3315991"/>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079622" cy="3333947"/>
                    </a:xfrm>
                    <a:prstGeom prst="rect">
                      <a:avLst/>
                    </a:prstGeom>
                  </pic:spPr>
                </pic:pic>
              </a:graphicData>
            </a:graphic>
          </wp:inline>
        </w:drawing>
      </w:r>
    </w:p>
    <w:p w14:paraId="3861474B" w14:textId="3966D4FE" w:rsidR="00617EDA"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D81A00">
        <w:rPr>
          <w:noProof/>
        </w:rPr>
        <w:t>(LEMPERT et al., 2006, p. 526)</w:t>
      </w:r>
      <w:r>
        <w:fldChar w:fldCharType="end"/>
      </w:r>
      <w:r>
        <w:t>.</w:t>
      </w:r>
    </w:p>
    <w:p w14:paraId="06F8D607" w14:textId="77777777" w:rsidR="00617EDA" w:rsidRDefault="00617EDA" w:rsidP="00617EDA"/>
    <w:p w14:paraId="13376C7D" w14:textId="1F105519" w:rsidR="00617EDA" w:rsidRDefault="00617EDA" w:rsidP="00617EDA">
      <w:r>
        <w:t xml:space="preserve">O objetivo desta etapa é identificar estratégias que tem performance próxima à da estratégia selecionada utilizando o critério definido anteriormente. No exemplo utilizado por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a estratégia SV00.005.002 é a estratégia que tem o menor terceiro quartil em arrependimento relativo. Utilizando o algoritmo PRIM, o estudo identificou um cenário ao qual esta estratégia é vulnerável, identificado como “</w:t>
      </w:r>
      <w:r w:rsidRPr="00C52338">
        <w:rPr>
          <w:i/>
        </w:rPr>
        <w:t>Low Global Decoupling</w:t>
      </w:r>
      <w:r>
        <w:t xml:space="preserve">”. Desta maneira, a </w:t>
      </w:r>
      <w:r>
        <w:fldChar w:fldCharType="begin"/>
      </w:r>
      <w:r>
        <w:instrText xml:space="preserve"> REF _Ref474745248 \h </w:instrText>
      </w:r>
      <w:r>
        <w:fldChar w:fldCharType="separate"/>
      </w:r>
      <w:r w:rsidR="00743F02">
        <w:t xml:space="preserve">Figura </w:t>
      </w:r>
      <w:r w:rsidR="00743F02">
        <w:rPr>
          <w:noProof/>
        </w:rPr>
        <w:t>21</w:t>
      </w:r>
      <w:r>
        <w:fldChar w:fldCharType="end"/>
      </w:r>
      <w:r>
        <w:t xml:space="preserve"> apresenta o terceiro quartil em arrependimento relativo de cada uma das 425 estratégias consideradas dentro do cenário identificado (eixo y) e fora do cenário identificado (eixo x). As estratégias que estão na curva formada pelas estratégias que tem o menor arrependimento no eixo X e Y são, portanto, as estratégias cuja escolha é justificável pela análise RDM.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5049B5C0" w14:textId="1C1B91D0" w:rsidR="00617EDA" w:rsidRDefault="00617EDA" w:rsidP="00617EDA">
      <w:r>
        <w:t xml:space="preserve">Selecionadas as estratégias que compõe a curva de tradeoff, a RDM finalmente reduz o problema original a uma escolha entre um pequeno conjunto de estratégias. A </w:t>
      </w:r>
      <w:r>
        <w:fldChar w:fldCharType="begin"/>
      </w:r>
      <w:r>
        <w:instrText xml:space="preserve"> REF _Ref474747694 \h </w:instrText>
      </w:r>
      <w:r>
        <w:fldChar w:fldCharType="separate"/>
      </w:r>
      <w:r w:rsidR="00743F02">
        <w:t xml:space="preserve">Figura </w:t>
      </w:r>
      <w:r w:rsidR="00743F02">
        <w:rPr>
          <w:noProof/>
        </w:rPr>
        <w:t>22</w:t>
      </w:r>
      <w:r>
        <w:fldChar w:fldCharType="end"/>
      </w:r>
      <w:r>
        <w:t xml:space="preserve"> apresenta o Arrependimento Esperado de cada estratégia, contingente à expectativa dos stakeholders em relação às chances de concretização do cenário “</w:t>
      </w:r>
      <w:r w:rsidRPr="00C52338">
        <w:rPr>
          <w:i/>
        </w:rPr>
        <w:t>Low Global Decoupling Rate</w:t>
      </w:r>
      <w:r>
        <w:t xml:space="preserve">” (LGD).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36CE6563" w14:textId="1D4AB02E" w:rsidR="00617EDA" w:rsidRDefault="00617EDA" w:rsidP="00617EDA">
      <w:pPr>
        <w:pStyle w:val="Legenda"/>
      </w:pPr>
      <w:bookmarkStart w:id="102" w:name="_Ref474747694"/>
      <w:bookmarkStart w:id="103" w:name="_Toc482263891"/>
      <w:r>
        <w:lastRenderedPageBreak/>
        <w:t xml:space="preserve">Figura </w:t>
      </w:r>
      <w:r w:rsidR="000A47A3">
        <w:fldChar w:fldCharType="begin"/>
      </w:r>
      <w:r w:rsidR="000A47A3">
        <w:instrText xml:space="preserve"> SEQ Figura \* ARABIC </w:instrText>
      </w:r>
      <w:r w:rsidR="000A47A3">
        <w:fldChar w:fldCharType="separate"/>
      </w:r>
      <w:r w:rsidR="00743F02">
        <w:rPr>
          <w:noProof/>
        </w:rPr>
        <w:t>22</w:t>
      </w:r>
      <w:r w:rsidR="000A47A3">
        <w:rPr>
          <w:noProof/>
        </w:rPr>
        <w:fldChar w:fldCharType="end"/>
      </w:r>
      <w:bookmarkEnd w:id="102"/>
      <w:r>
        <w:t xml:space="preserve"> – Arrependimento Esperado das Estratégias sobre a Curva de Tradeoff</w:t>
      </w:r>
      <w:bookmarkEnd w:id="103"/>
    </w:p>
    <w:p w14:paraId="27144A41" w14:textId="77777777" w:rsidR="00617EDA" w:rsidRDefault="00617EDA" w:rsidP="00617EDA">
      <w:pPr>
        <w:ind w:firstLine="0"/>
        <w:jc w:val="center"/>
      </w:pPr>
      <w:r w:rsidRPr="00D81A00">
        <w:rPr>
          <w:noProof/>
        </w:rPr>
        <w:drawing>
          <wp:inline distT="0" distB="0" distL="0" distR="0" wp14:anchorId="142A310B" wp14:editId="31A81E75">
            <wp:extent cx="4953000" cy="3354236"/>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10236" cy="3392997"/>
                    </a:xfrm>
                    <a:prstGeom prst="rect">
                      <a:avLst/>
                    </a:prstGeom>
                  </pic:spPr>
                </pic:pic>
              </a:graphicData>
            </a:graphic>
          </wp:inline>
        </w:drawing>
      </w:r>
    </w:p>
    <w:p w14:paraId="5071576F" w14:textId="6AFFC5D1"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5D7F77">
        <w:rPr>
          <w:noProof/>
        </w:rPr>
        <w:t>(LEMPERT et al., 2006, p. 526)</w:t>
      </w:r>
      <w:r>
        <w:fldChar w:fldCharType="end"/>
      </w:r>
      <w:r>
        <w:t>.</w:t>
      </w:r>
    </w:p>
    <w:p w14:paraId="27342387" w14:textId="77777777" w:rsidR="00617EDA" w:rsidRDefault="00617EDA" w:rsidP="00617EDA"/>
    <w:p w14:paraId="1643C298" w14:textId="1454C281" w:rsidR="00617EDA" w:rsidRDefault="00617EDA" w:rsidP="00617EDA">
      <w:r>
        <w:t xml:space="preserve">A análise é então executada ponderando-se a escolha das estratégias pela expectativa dos stakeholders relacionada à ocorrência do cenário em questão. Exemplificando, se todos os futuros plausíveis fossem igualmente prováveis (1:1), a escolha da estratégia SV02.005.015 seria justificável. Se, porém, os stakeholders acreditam que as chances de o cenário LGD se concretizar são próximas a 100:1, logo a estratégia SV01.015.015 é a estratégia mais adequada, visto que possui menor arrependimento esperad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408CFECF" w14:textId="5C4C039D" w:rsidR="00617EDA" w:rsidRDefault="00617EDA" w:rsidP="00617EDA">
      <w:r>
        <w:t xml:space="preserve">Para calcular o Arrependimento Esperado, são utilizadas as fórmulas apresentadas a seguir. O Arrependimento Esperad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oMath>
      <w:r>
        <w:t xml:space="preserve">da estratégia </w:t>
      </w:r>
      <m:oMath>
        <m:r>
          <w:rPr>
            <w:rFonts w:ascii="Cambria Math" w:hAnsi="Cambria Math"/>
            <w:sz w:val="28"/>
          </w:rPr>
          <m:t>s</m:t>
        </m:r>
      </m:oMath>
      <w:r>
        <w:t xml:space="preserve"> é calculado de acordo com o número de casos no qual a estratégia tem sucesso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oMath>
      <w:r>
        <w:t xml:space="preserve"> , e falha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oMath>
      <w:r>
        <w:t xml:space="preserve">, o Arrependimento Esperado nos casos de Sucess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w:r>
        <w:t xml:space="preserve"> e falha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oMath>
      <w:r>
        <w:rPr>
          <w:sz w:val="28"/>
        </w:rPr>
        <w:t xml:space="preserve">, </w:t>
      </w:r>
      <w:r>
        <w:t xml:space="preserve"> e das chances atribuídas ao cenário no qual a estratégia falha </w:t>
      </w:r>
      <m:oMath>
        <m:r>
          <w:rPr>
            <w:rFonts w:ascii="Cambria Math" w:hAnsi="Cambria Math"/>
            <w:sz w:val="28"/>
          </w:rPr>
          <m:t>ϕ</m:t>
        </m:r>
      </m:oMath>
      <w: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r>
        <w:rPr>
          <w:sz w:val="22"/>
        </w:rPr>
        <w:t>.</w:t>
      </w:r>
    </w:p>
    <w:p w14:paraId="7C1830E0"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ED44D6" w14:textId="77777777" w:rsidTr="003C6AFF">
        <w:tc>
          <w:tcPr>
            <w:tcW w:w="7792" w:type="dxa"/>
          </w:tcPr>
          <w:p w14:paraId="4717EDDF" w14:textId="77777777" w:rsidR="00617EDA" w:rsidRPr="00D14BEF" w:rsidRDefault="000A47A3"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num>
                  <m:den>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den>
                </m:f>
              </m:oMath>
            </m:oMathPara>
          </w:p>
        </w:tc>
        <w:tc>
          <w:tcPr>
            <w:tcW w:w="1269" w:type="dxa"/>
            <w:vAlign w:val="center"/>
          </w:tcPr>
          <w:p w14:paraId="7C0D5E72" w14:textId="77777777" w:rsidR="00617EDA" w:rsidRDefault="00617EDA" w:rsidP="003C6AFF">
            <w:pPr>
              <w:ind w:firstLine="0"/>
              <w:jc w:val="right"/>
            </w:pPr>
            <w:r>
              <w:t>(8)</w:t>
            </w:r>
          </w:p>
        </w:tc>
      </w:tr>
    </w:tbl>
    <w:p w14:paraId="54767E50" w14:textId="77777777" w:rsidR="00617EDA" w:rsidRDefault="00617EDA" w:rsidP="00617EDA"/>
    <w:p w14:paraId="60D8A238" w14:textId="5D70E131" w:rsidR="00617EDA" w:rsidRDefault="00617EDA" w:rsidP="00617EDA">
      <w:pPr>
        <w:ind w:firstLine="708"/>
      </w:pPr>
      <w:r>
        <w:t xml:space="preserve">A literatura em RDM sugere que se utilize o conceito de “chances” ao invés de probabilidade para a avaliação de tradeoffs, visto que há evidências de que esta maneira de raciocínio é melhor entendida pela maioria das pesso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fldChar w:fldCharType="separate"/>
      </w:r>
      <w:r w:rsidRPr="00B72E1C">
        <w:rPr>
          <w:noProof/>
        </w:rPr>
        <w:t>(LEMPERT; POPPER; BANKES, 2003, p. 119)</w:t>
      </w:r>
      <w:r>
        <w:fldChar w:fldCharType="end"/>
      </w:r>
      <w:r>
        <w:t xml:space="preserve">. A relação entre a probabilidade de um evento </w:t>
      </w:r>
      <m:oMath>
        <m:r>
          <w:rPr>
            <w:rFonts w:ascii="Cambria Math" w:hAnsi="Cambria Math"/>
            <w:sz w:val="28"/>
          </w:rPr>
          <m:t>p</m:t>
        </m:r>
      </m:oMath>
      <w:r>
        <w:t xml:space="preserve"> e as “chances” </w:t>
      </w:r>
      <m:oMath>
        <m:r>
          <w:rPr>
            <w:rFonts w:ascii="Cambria Math" w:hAnsi="Cambria Math"/>
            <w:sz w:val="28"/>
          </w:rPr>
          <m:t>ϕ</m:t>
        </m:r>
      </m:oMath>
      <w:r>
        <w:t xml:space="preserve"> (traduzido de odds) de sua ocorrência é dada pela Equação 9 e 10.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fldChar w:fldCharType="separate"/>
      </w:r>
      <w:r w:rsidRPr="00637C89">
        <w:rPr>
          <w:noProof/>
        </w:rPr>
        <w:t>(LEMPERT; COLLINS, 2007)</w:t>
      </w:r>
      <w:r>
        <w:fldChar w:fldCharType="end"/>
      </w:r>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8C0283" w14:textId="77777777" w:rsidTr="003C6AFF">
        <w:tc>
          <w:tcPr>
            <w:tcW w:w="7792" w:type="dxa"/>
          </w:tcPr>
          <w:p w14:paraId="71D43268"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oMath>
            </m:oMathPara>
          </w:p>
        </w:tc>
        <w:tc>
          <w:tcPr>
            <w:tcW w:w="1269" w:type="dxa"/>
            <w:vAlign w:val="center"/>
          </w:tcPr>
          <w:p w14:paraId="749EA77B" w14:textId="77777777" w:rsidR="00617EDA" w:rsidRDefault="00617EDA" w:rsidP="003C6AFF">
            <w:pPr>
              <w:ind w:firstLine="0"/>
              <w:jc w:val="right"/>
            </w:pPr>
            <w:r>
              <w:t>(9)</w:t>
            </w:r>
          </w:p>
        </w:tc>
      </w:tr>
    </w:tbl>
    <w:p w14:paraId="6749138F"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B459B2C" w14:textId="77777777" w:rsidTr="003C6AFF">
        <w:tc>
          <w:tcPr>
            <w:tcW w:w="7792" w:type="dxa"/>
          </w:tcPr>
          <w:p w14:paraId="79804916"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r>
                  <w:rPr>
                    <w:rFonts w:ascii="Cambria Math" w:hAnsi="Cambria Math"/>
                    <w:sz w:val="28"/>
                  </w:rPr>
                  <m:t xml:space="preserve">* </m:t>
                </m:r>
                <m:f>
                  <m:fPr>
                    <m:ctrlPr>
                      <w:rPr>
                        <w:rFonts w:ascii="Cambria Math" w:hAnsi="Cambria Math"/>
                        <w:i/>
                        <w:sz w:val="28"/>
                      </w:rPr>
                    </m:ctrlPr>
                  </m:fPr>
                  <m:num>
                    <m:r>
                      <w:rPr>
                        <w:rFonts w:ascii="Cambria Math" w:hAnsi="Cambria Math"/>
                        <w:sz w:val="28"/>
                      </w:rPr>
                      <m:t xml:space="preserve">N- </m:t>
                    </m:r>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num>
                  <m:den>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den>
                </m:f>
              </m:oMath>
            </m:oMathPara>
          </w:p>
        </w:tc>
        <w:tc>
          <w:tcPr>
            <w:tcW w:w="1269" w:type="dxa"/>
            <w:vAlign w:val="center"/>
          </w:tcPr>
          <w:p w14:paraId="4980BFA9" w14:textId="77777777" w:rsidR="00617EDA" w:rsidRDefault="00617EDA" w:rsidP="003C6AFF">
            <w:pPr>
              <w:ind w:firstLine="0"/>
              <w:jc w:val="right"/>
            </w:pPr>
            <w:r>
              <w:t>(10)</w:t>
            </w:r>
          </w:p>
        </w:tc>
      </w:tr>
    </w:tbl>
    <w:p w14:paraId="685ECC96" w14:textId="77777777" w:rsidR="00617EDA" w:rsidRDefault="00617EDA" w:rsidP="00617EDA"/>
    <w:p w14:paraId="17DB7C06" w14:textId="3F41580B" w:rsidR="00617EDA" w:rsidRDefault="00617EDA" w:rsidP="00617EDA">
      <w:pPr>
        <w:ind w:firstLine="708"/>
      </w:pPr>
      <w:r>
        <w:t xml:space="preserve">Uma alternativa para o cálculo do arrependimento esperado é apresentada por Lempert e Collins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suppress-author" : 1, "uris" : [ "http://www.mendeley.com/documents/?uuid=8ba7beae-d914-4d85-b1a6-9c8bb86ac4b6" ] } ], "mendeley" : { "formattedCitation" : "(2007, p. 1018)", "plainTextFormattedCitation" : "(2007, p. 1018)", "previouslyFormattedCitation" : "(2007, p. 1018)" }, "properties" : {  }, "schema" : "https://github.com/citation-style-language/schema/raw/master/csl-citation.json" }</w:instrText>
      </w:r>
      <w:r>
        <w:fldChar w:fldCharType="separate"/>
      </w:r>
      <w:r w:rsidRPr="00A35379">
        <w:rPr>
          <w:noProof/>
        </w:rPr>
        <w:t>(2007, p. 1018)</w:t>
      </w:r>
      <w:r>
        <w:fldChar w:fldCharType="end"/>
      </w:r>
      <w:r>
        <w:t xml:space="preserve"> (Equação 11). A literatura em RDM sugere que se utilize o conceito de “chances” ao invés de probabilidade para a avaliação de tradeoffs, visto que há evidências de que esta maneira de raciocínio é melhor entendida pela maioria das pesso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51C8B4E4" w14:textId="77777777" w:rsidTr="003C6AFF">
        <w:tc>
          <w:tcPr>
            <w:tcW w:w="7792" w:type="dxa"/>
          </w:tcPr>
          <w:p w14:paraId="5A31AA60" w14:textId="77777777" w:rsidR="00617EDA" w:rsidRPr="00D14BEF" w:rsidRDefault="000A47A3"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p* </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r>
                  <w:rPr>
                    <w:rFonts w:ascii="Cambria Math" w:hAnsi="Cambria Math"/>
                    <w:sz w:val="28"/>
                  </w:rPr>
                  <m:t>+</m:t>
                </m:r>
                <m:d>
                  <m:dPr>
                    <m:ctrlPr>
                      <w:rPr>
                        <w:rFonts w:ascii="Cambria Math" w:hAnsi="Cambria Math"/>
                        <w:i/>
                        <w:sz w:val="28"/>
                      </w:rPr>
                    </m:ctrlPr>
                  </m:dPr>
                  <m:e>
                    <m:r>
                      <w:rPr>
                        <w:rFonts w:ascii="Cambria Math" w:hAnsi="Cambria Math"/>
                        <w:sz w:val="28"/>
                      </w:rPr>
                      <m:t>1-p</m:t>
                    </m:r>
                  </m:e>
                </m:d>
                <m:r>
                  <w:rPr>
                    <w:rFonts w:ascii="Cambria Math" w:hAnsi="Cambria Math"/>
                    <w:sz w:val="28"/>
                  </w:rPr>
                  <m:t>*</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m:oMathPara>
          </w:p>
        </w:tc>
        <w:tc>
          <w:tcPr>
            <w:tcW w:w="1269" w:type="dxa"/>
            <w:vAlign w:val="center"/>
          </w:tcPr>
          <w:p w14:paraId="3E62078E" w14:textId="77777777" w:rsidR="00617EDA" w:rsidRDefault="00617EDA" w:rsidP="003C6AFF">
            <w:pPr>
              <w:ind w:firstLine="0"/>
              <w:jc w:val="right"/>
            </w:pPr>
            <w:r>
              <w:t>(11)</w:t>
            </w:r>
          </w:p>
        </w:tc>
      </w:tr>
    </w:tbl>
    <w:p w14:paraId="1BD074A9" w14:textId="77777777" w:rsidR="00617EDA" w:rsidRDefault="00617EDA" w:rsidP="00617EDA"/>
    <w:p w14:paraId="2718251A" w14:textId="63B79988" w:rsidR="00617EDA" w:rsidRDefault="00617EDA" w:rsidP="00617EDA">
      <w:r>
        <w:t xml:space="preserve">Além desta informação, a análise ainda identifica as regiões nas quais a escolha de cada estratégia é robusta. Neste exemplo, as linhas apresentadas na parte superior do gráfico mostram as regiões nas quais a estratégia tem um arrependimento esperado até 20% distante da melhor estratégia.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645428A4" w14:textId="5E6440ED" w:rsidR="00617EDA" w:rsidRPr="00BC5B27" w:rsidRDefault="00617EDA" w:rsidP="00617EDA">
      <w:pPr>
        <w:ind w:firstLine="737"/>
      </w:pPr>
      <w:r>
        <w:t xml:space="preserve">Como é possível notar, a abordagem RDM não determina a melhor estratégia em uma determinada situação. Ao invés disso, a abordagem utiliza informações geradas por modelos computacionais para reduzir problemas multidimensionais e incertos a um pequeno número de tradeoffs a serem ponderados por decisore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66AF2">
        <w:rPr>
          <w:noProof/>
        </w:rPr>
        <w:t>(LEMPERT et al., 2006)</w:t>
      </w:r>
      <w:r>
        <w:fldChar w:fldCharType="end"/>
      </w:r>
      <w:r>
        <w:t>.</w:t>
      </w:r>
    </w:p>
    <w:p w14:paraId="0BA7FF63" w14:textId="77777777" w:rsidR="00617EDA" w:rsidRDefault="00617EDA" w:rsidP="00617EDA">
      <w:pPr>
        <w:pStyle w:val="Ttulo3"/>
      </w:pPr>
      <w:bookmarkStart w:id="104" w:name="_Toc502855269"/>
      <w:r>
        <w:t>Quando usar o RDM</w:t>
      </w:r>
      <w:bookmarkEnd w:id="104"/>
    </w:p>
    <w:p w14:paraId="46FD2A58" w14:textId="782B0E2F" w:rsidR="00617EDA" w:rsidRDefault="00617EDA" w:rsidP="00617EDA">
      <w:pPr>
        <w:ind w:firstLine="737"/>
      </w:pPr>
      <w:r w:rsidRPr="00F70DA2">
        <w:lastRenderedPageBreak/>
        <w:t xml:space="preserve">Lempert et. al </w:t>
      </w:r>
      <w:r w:rsidRPr="00F70DA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Pr="00F70DA2">
        <w:fldChar w:fldCharType="separate"/>
      </w:r>
      <w:r w:rsidRPr="00F70DA2">
        <w:rPr>
          <w:noProof/>
        </w:rPr>
        <w:t>(2006)</w:t>
      </w:r>
      <w:r w:rsidRPr="00F70DA2">
        <w:fldChar w:fldCharType="end"/>
      </w:r>
      <w:r w:rsidRPr="00F70DA2">
        <w:t xml:space="preserve"> </w:t>
      </w:r>
      <w:r>
        <w:t>procuram delimitar o campo de aplicação do RDM sugerindo características genéricas de situações nas quais o RDM pode ser útil: i) a situação pode ser caracterizada como extremamente incerta (</w:t>
      </w:r>
      <w:r w:rsidRPr="001E38FA">
        <w:rPr>
          <w:i/>
        </w:rPr>
        <w:t>deeply uncertain</w:t>
      </w:r>
      <w:r>
        <w:t xml:space="preserve">); ii) há informação suficiente para representar a situação por meio de um modelo computacional; iii) há um conjunto rico de opções a escolher. Dadas estas condições, é possível utilizar o conhecimento existente sobre o sistema (representado na forma de um ou mais modelos computacionais) para descobrir estratégias que são robustas em um maior número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0A4671">
        <w:rPr>
          <w:noProof/>
        </w:rPr>
        <w:t>(LEMPERT et al., 2006)</w:t>
      </w:r>
      <w:r>
        <w:fldChar w:fldCharType="end"/>
      </w:r>
      <w:r>
        <w:t>.</w:t>
      </w:r>
    </w:p>
    <w:p w14:paraId="794E4057" w14:textId="4999D970" w:rsidR="00617EDA" w:rsidRDefault="00617EDA" w:rsidP="00617EDA">
      <w:pPr>
        <w:ind w:firstLine="737"/>
      </w:pPr>
      <w:r>
        <w:t xml:space="preserve">Para facilitar a visualização das situações nas quais o RDM pode ser uma abordagem útil, Lempert et al.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suppress-author" : 1, "uris" : [ "http://www.mendeley.com/documents/?uuid=492418df-3024-4b23-858a-36eb76a91bd5" ] } ], "mendeley" : { "formattedCitation" : "(2013)", "plainTextFormattedCitation" : "(2013)", "previouslyFormattedCitation" : "(2013)" }, "properties" : {  }, "schema" : "https://github.com/citation-style-language/schema/raw/master/csl-citation.json" }</w:instrText>
      </w:r>
      <w:r>
        <w:fldChar w:fldCharType="separate"/>
      </w:r>
      <w:r w:rsidRPr="005A2B16">
        <w:rPr>
          <w:noProof/>
        </w:rPr>
        <w:t>(2013)</w:t>
      </w:r>
      <w:r>
        <w:fldChar w:fldCharType="end"/>
      </w:r>
      <w:r>
        <w:t xml:space="preserve"> sugere uma árvore de decisão, como mostra a </w:t>
      </w:r>
      <w:r>
        <w:fldChar w:fldCharType="begin"/>
      </w:r>
      <w:r>
        <w:instrText xml:space="preserve"> REF _Ref475718831 \h </w:instrText>
      </w:r>
      <w:r>
        <w:fldChar w:fldCharType="separate"/>
      </w:r>
      <w:r w:rsidR="00743F02" w:rsidRPr="004C4104">
        <w:t xml:space="preserve">Figura </w:t>
      </w:r>
      <w:r w:rsidR="00743F02">
        <w:rPr>
          <w:noProof/>
        </w:rPr>
        <w:t>23</w:t>
      </w:r>
      <w:r>
        <w:fldChar w:fldCharType="end"/>
      </w:r>
      <w:r>
        <w:t xml:space="preserve">. Segundo esta definição, O RDM seria útil em situações onde há Incerteza “Profunda” (traduzido de </w:t>
      </w:r>
      <w:r w:rsidRPr="005A2B16">
        <w:rPr>
          <w:i/>
        </w:rPr>
        <w:t>Deep Uncertainty</w:t>
      </w:r>
      <w:r>
        <w:t xml:space="preserve">), caso contrário, as abordagens “Predizer-e-Agir” devem ser empregadas. </w:t>
      </w:r>
    </w:p>
    <w:p w14:paraId="4A0749A8" w14:textId="21D6D6CD" w:rsidR="00617EDA" w:rsidRPr="004C4104" w:rsidRDefault="00617EDA" w:rsidP="00617EDA">
      <w:pPr>
        <w:pStyle w:val="Legenda"/>
      </w:pPr>
      <w:bookmarkStart w:id="105" w:name="_Ref475718831"/>
      <w:bookmarkStart w:id="106" w:name="_Toc482263892"/>
      <w:r w:rsidRPr="004C4104">
        <w:t xml:space="preserve">Figura </w:t>
      </w:r>
      <w:r w:rsidR="000A47A3">
        <w:fldChar w:fldCharType="begin"/>
      </w:r>
      <w:r w:rsidR="000A47A3">
        <w:instrText xml:space="preserve"> SEQ Figura \* ARABIC </w:instrText>
      </w:r>
      <w:r w:rsidR="000A47A3">
        <w:fldChar w:fldCharType="separate"/>
      </w:r>
      <w:r w:rsidR="00743F02">
        <w:rPr>
          <w:noProof/>
        </w:rPr>
        <w:t>23</w:t>
      </w:r>
      <w:r w:rsidR="000A47A3">
        <w:rPr>
          <w:noProof/>
        </w:rPr>
        <w:fldChar w:fldCharType="end"/>
      </w:r>
      <w:bookmarkEnd w:id="105"/>
      <w:r w:rsidRPr="004C4104">
        <w:t xml:space="preserve"> – Quando usar o RDM</w:t>
      </w:r>
      <w:r>
        <w:t xml:space="preserve"> – Uma versão simplificada</w:t>
      </w:r>
      <w:bookmarkEnd w:id="106"/>
    </w:p>
    <w:p w14:paraId="14A19C35" w14:textId="77777777" w:rsidR="00617EDA" w:rsidRDefault="00617EDA" w:rsidP="00617EDA">
      <w:pPr>
        <w:ind w:firstLine="0"/>
        <w:jc w:val="center"/>
      </w:pPr>
      <w:r>
        <w:rPr>
          <w:noProof/>
        </w:rPr>
        <w:drawing>
          <wp:inline distT="0" distB="0" distL="0" distR="0" wp14:anchorId="19A52F78" wp14:editId="711AD493">
            <wp:extent cx="5581402" cy="2003135"/>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667994" cy="2034212"/>
                    </a:xfrm>
                    <a:prstGeom prst="rect">
                      <a:avLst/>
                    </a:prstGeom>
                    <a:noFill/>
                  </pic:spPr>
                </pic:pic>
              </a:graphicData>
            </a:graphic>
          </wp:inline>
        </w:drawing>
      </w:r>
    </w:p>
    <w:p w14:paraId="16F25F7E" w14:textId="5F55EF93" w:rsidR="00617EDA" w:rsidRDefault="00617EDA" w:rsidP="00617EDA">
      <w:pPr>
        <w:ind w:firstLine="0"/>
        <w:jc w:val="center"/>
      </w:pPr>
      <w:r>
        <w:t xml:space="preserve">Fonte: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r>
        <w:t>.</w:t>
      </w:r>
    </w:p>
    <w:p w14:paraId="6B462E20" w14:textId="132AC7F0" w:rsidR="00617EDA" w:rsidRDefault="00617EDA" w:rsidP="00617EDA">
      <w:pPr>
        <w:ind w:firstLine="737"/>
      </w:pPr>
      <w:r>
        <w:t xml:space="preserve">Além disso, se os experts podem ter uma noção intuitiva dos futuros mais importantes para a tomada de decisão e das consequências destas decisões (situações menos complexas), o Planejamento por Cenários pode ser empregado.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fldChar w:fldCharType="separate"/>
      </w:r>
      <w:r w:rsidRPr="005A2B16">
        <w:rPr>
          <w:noProof/>
        </w:rPr>
        <w:t>(LEMPERT et al., 2013)</w:t>
      </w:r>
      <w:r>
        <w:fldChar w:fldCharType="end"/>
      </w:r>
      <w:r>
        <w:t>.</w:t>
      </w:r>
    </w:p>
    <w:p w14:paraId="7E647B28" w14:textId="12820806" w:rsidR="00617EDA" w:rsidRDefault="00617EDA" w:rsidP="00617EDA">
      <w:pPr>
        <w:ind w:firstLine="737"/>
      </w:pPr>
      <w:r>
        <w:t xml:space="preserve">Uma segunda maneira encontrada na literatura de delimitar o campo de aplicação do RDM e destas mesmas abordagens é exibida na </w:t>
      </w:r>
      <w:r>
        <w:fldChar w:fldCharType="begin"/>
      </w:r>
      <w:r>
        <w:instrText xml:space="preserve"> REF _Ref476139381 \h </w:instrText>
      </w:r>
      <w:r>
        <w:fldChar w:fldCharType="separate"/>
      </w:r>
      <w:r w:rsidR="00743F02">
        <w:t xml:space="preserve">Figura </w:t>
      </w:r>
      <w:r w:rsidR="00743F02">
        <w:rPr>
          <w:noProof/>
        </w:rPr>
        <w:t>24</w:t>
      </w:r>
      <w:r>
        <w:fldChar w:fldCharType="end"/>
      </w:r>
      <w:r>
        <w:t xml:space="preserve">. Esta figura adiciona a variável “Opções de Decisão / </w:t>
      </w:r>
      <w:r w:rsidRPr="0024625B">
        <w:rPr>
          <w:i/>
        </w:rPr>
        <w:t>Oportunidades de Hedging</w:t>
      </w:r>
      <w:r>
        <w:t xml:space="preserve">”, indicando que pode haver problemas que não ofereçam decisõe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2",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et al., 2006; LEMPERT; COLLINS, 2007)", "plainTextFormattedCitation" : "(LEMPERT et al., 2006; LEMPERT; COLLINS, 2007)", "previouslyFormattedCitation" : "(LEMPERT et al., 2006; LEMPERT; COLLINS, 2007)" }, "properties" : {  }, "schema" : "https://github.com/citation-style-language/schema/raw/master/csl-citation.json" }</w:instrText>
      </w:r>
      <w:r>
        <w:fldChar w:fldCharType="separate"/>
      </w:r>
      <w:r w:rsidRPr="003411F1">
        <w:rPr>
          <w:noProof/>
        </w:rPr>
        <w:t>(LEMPERT et al., 2006; LEMPERT; COLLINS, 2007)</w:t>
      </w:r>
      <w:r>
        <w:fldChar w:fldCharType="end"/>
      </w:r>
      <w:r>
        <w:t>.</w:t>
      </w:r>
    </w:p>
    <w:p w14:paraId="6FD59F58" w14:textId="05980E0F" w:rsidR="00617EDA" w:rsidRDefault="00617EDA" w:rsidP="00617EDA">
      <w:pPr>
        <w:pStyle w:val="Legenda"/>
      </w:pPr>
      <w:bookmarkStart w:id="107" w:name="_Ref476139381"/>
      <w:bookmarkStart w:id="108" w:name="_Toc482263893"/>
      <w:r>
        <w:lastRenderedPageBreak/>
        <w:t xml:space="preserve">Figura </w:t>
      </w:r>
      <w:r w:rsidR="000A47A3">
        <w:fldChar w:fldCharType="begin"/>
      </w:r>
      <w:r w:rsidR="000A47A3">
        <w:instrText xml:space="preserve"> SEQ Figura \* ARABIC </w:instrText>
      </w:r>
      <w:r w:rsidR="000A47A3">
        <w:fldChar w:fldCharType="separate"/>
      </w:r>
      <w:r w:rsidR="00743F02">
        <w:rPr>
          <w:noProof/>
        </w:rPr>
        <w:t>24</w:t>
      </w:r>
      <w:r w:rsidR="000A47A3">
        <w:rPr>
          <w:noProof/>
        </w:rPr>
        <w:fldChar w:fldCharType="end"/>
      </w:r>
      <w:bookmarkEnd w:id="107"/>
      <w:r>
        <w:t xml:space="preserve"> – Quando usar o RDM – Outra Alternativa</w:t>
      </w:r>
      <w:bookmarkEnd w:id="108"/>
    </w:p>
    <w:p w14:paraId="714EEFDF" w14:textId="77777777" w:rsidR="00617EDA" w:rsidRDefault="00617EDA" w:rsidP="00617EDA">
      <w:pPr>
        <w:ind w:firstLine="0"/>
      </w:pPr>
      <w:r>
        <w:rPr>
          <w:noProof/>
        </w:rPr>
        <w:drawing>
          <wp:inline distT="0" distB="0" distL="0" distR="0" wp14:anchorId="2D59FE45" wp14:editId="707C6213">
            <wp:extent cx="5640021" cy="2886543"/>
            <wp:effectExtent l="0" t="0" r="0" b="0"/>
            <wp:docPr id="1042" name="Imagem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670900" cy="2902347"/>
                    </a:xfrm>
                    <a:prstGeom prst="rect">
                      <a:avLst/>
                    </a:prstGeom>
                    <a:noFill/>
                  </pic:spPr>
                </pic:pic>
              </a:graphicData>
            </a:graphic>
          </wp:inline>
        </w:drawing>
      </w:r>
    </w:p>
    <w:p w14:paraId="7C55366B" w14:textId="0663BF5A" w:rsidR="00617EDA" w:rsidRDefault="00617EDA" w:rsidP="00617EDA">
      <w:pPr>
        <w:ind w:firstLine="0"/>
        <w:jc w:val="center"/>
      </w:pPr>
      <w:r>
        <w:t xml:space="preserve">Fonte: </w:t>
      </w:r>
      <w:r>
        <w:fldChar w:fldCharType="begin" w:fldLock="1"/>
      </w:r>
      <w:r w:rsidR="00810566">
        <w:instrText>ADDIN CSL_CITATION { "citationItems" : [ { "id" : "ITEM-1", "itemData" : { "URL" : "http://www.rand.org/pardee/methods/robust-decisions-2010.html", "accessed" : { "date-parts" : [ [ "2017", "2", "23" ] ] }, "author" : [ { "dropping-particle" : "", "family" : "RAND", "given" : "", "non-dropping-particle" : "", "parse-names" : false, "suffix" : "" } ], "id" : "ITEM-1", "issued" : { "date-parts" : [ [ "2010" ] ] }, "title" : "Discussions on Robust Decision Making", "type" : "webpage" }, "uris" : [ "http://www.mendeley.com/documents/?uuid=f92a223d-ad63-458b-9a42-669d12abea6c" ] } ], "mendeley" : { "formattedCitation" : "(RAND, 2010)", "plainTextFormattedCitation" : "(RAND, 2010)", "previouslyFormattedCitation" : "(RAND, 2010)" }, "properties" : {  }, "schema" : "https://github.com/citation-style-language/schema/raw/master/csl-citation.json" }</w:instrText>
      </w:r>
      <w:r>
        <w:fldChar w:fldCharType="separate"/>
      </w:r>
      <w:r w:rsidRPr="00761D22">
        <w:rPr>
          <w:noProof/>
        </w:rPr>
        <w:t>(RAND, 2010)</w:t>
      </w:r>
      <w:r>
        <w:fldChar w:fldCharType="end"/>
      </w:r>
      <w:r>
        <w:t>.</w:t>
      </w:r>
    </w:p>
    <w:p w14:paraId="6C15A32D" w14:textId="34A7A938" w:rsidR="00617EDA" w:rsidRDefault="00617EDA" w:rsidP="00617EDA">
      <w:pPr>
        <w:ind w:firstLine="737"/>
      </w:pPr>
      <w:r>
        <w:t xml:space="preserve">Tal variável é importante pois nem todos os problemas possuem um conjunto suficientemente rico de opções, o qual permita encontrar estratégias que tenham performance boa o suficiente em um conjunto amplo de possíveis futuros. Desta maneira, em algumas situações, nenhuma quantidade de esforço será suficiente para sugerir estratégia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fldChar w:fldCharType="separate"/>
      </w:r>
      <w:r w:rsidRPr="00116BB3">
        <w:rPr>
          <w:noProof/>
        </w:rPr>
        <w:t>(LEMPERT et al., 2006, p. 527)</w:t>
      </w:r>
      <w:r>
        <w:fldChar w:fldCharType="end"/>
      </w:r>
      <w:r>
        <w:t>.</w:t>
      </w:r>
    </w:p>
    <w:p w14:paraId="1521DC61" w14:textId="77777777" w:rsidR="00617EDA" w:rsidRPr="00B14F36" w:rsidRDefault="00617EDA" w:rsidP="00617EDA">
      <w:pPr>
        <w:ind w:firstLine="737"/>
      </w:pPr>
      <w:r>
        <w:br w:type="page"/>
      </w:r>
    </w:p>
    <w:p w14:paraId="717D9B4C" w14:textId="77777777" w:rsidR="00617EDA" w:rsidRDefault="00617EDA" w:rsidP="00617EDA">
      <w:pPr>
        <w:pStyle w:val="Ttulo2"/>
      </w:pPr>
      <w:bookmarkStart w:id="109" w:name="_Toc502855270"/>
      <w:r>
        <w:lastRenderedPageBreak/>
        <w:t>Indústria da Manufatura Aditiva</w:t>
      </w:r>
      <w:bookmarkEnd w:id="109"/>
    </w:p>
    <w:p w14:paraId="707362C1" w14:textId="0CDB8E92" w:rsidR="004A479E" w:rsidRDefault="004A479E" w:rsidP="005D403B">
      <w:r>
        <w:t>Nesta seção são apresentadas informações a respeito da Indústria da Manufatura aditiva que suportaram a etapa de estruturação do problema.</w:t>
      </w:r>
    </w:p>
    <w:p w14:paraId="5DF91F6D" w14:textId="300B6A91" w:rsidR="004A479E" w:rsidRDefault="004A479E" w:rsidP="005D403B"/>
    <w:p w14:paraId="41041B4F" w14:textId="77777777" w:rsidR="004A479E" w:rsidRDefault="004A479E" w:rsidP="005D403B"/>
    <w:p w14:paraId="2F5BF4BD" w14:textId="346DB988" w:rsidR="005D403B" w:rsidRDefault="00194EEA" w:rsidP="005D403B">
      <w:r>
        <w:t>Objetivo: Sustentar a Estruturação do Problema.</w:t>
      </w:r>
    </w:p>
    <w:p w14:paraId="520434F2" w14:textId="46F9D3B3" w:rsidR="00194EEA" w:rsidRDefault="00194EEA" w:rsidP="00617EDA"/>
    <w:p w14:paraId="793B5CB4" w14:textId="58FAE19E" w:rsidR="005D403B" w:rsidRDefault="005D403B" w:rsidP="00617EDA">
      <w:r>
        <w:t>Incerteza Profunda sobre o Impacto da Impressão 3D:</w:t>
      </w:r>
    </w:p>
    <w:p w14:paraId="2BAE53D3" w14:textId="4189199A" w:rsidR="005D403B" w:rsidRDefault="005D403B" w:rsidP="00617EDA">
      <w:r>
        <w:t>Especialistas divergem:</w:t>
      </w:r>
    </w:p>
    <w:p w14:paraId="43A7FA51" w14:textId="77777777" w:rsidR="005D403B" w:rsidRDefault="005D403B" w:rsidP="00617EDA"/>
    <w:p w14:paraId="53FF0CEA" w14:textId="55630F40" w:rsidR="005D403B" w:rsidRDefault="005D403B" w:rsidP="00617EDA"/>
    <w:p w14:paraId="6BC7A09F" w14:textId="550FDF97" w:rsidR="005D403B" w:rsidRDefault="005D403B" w:rsidP="005D403B">
      <w:pPr>
        <w:pStyle w:val="Legenda"/>
      </w:pPr>
      <w:r>
        <w:t xml:space="preserve">Figura </w:t>
      </w:r>
      <w:r w:rsidR="000A47A3">
        <w:fldChar w:fldCharType="begin"/>
      </w:r>
      <w:r w:rsidR="000A47A3">
        <w:instrText xml:space="preserve"> SEQ Figura \* ARABIC </w:instrText>
      </w:r>
      <w:r w:rsidR="000A47A3">
        <w:fldChar w:fldCharType="separate"/>
      </w:r>
      <w:r w:rsidR="00743F02">
        <w:rPr>
          <w:noProof/>
        </w:rPr>
        <w:t>25</w:t>
      </w:r>
      <w:r w:rsidR="000A47A3">
        <w:rPr>
          <w:noProof/>
        </w:rPr>
        <w:fldChar w:fldCharType="end"/>
      </w:r>
      <w:r>
        <w:t xml:space="preserve"> – [Refazer] Estimativas Divergentes sobre o Impacto da Manufatura Aditiva</w:t>
      </w:r>
    </w:p>
    <w:p w14:paraId="544CF7B8" w14:textId="6E5B5B5E" w:rsidR="005D403B" w:rsidRDefault="005D403B" w:rsidP="005D403B">
      <w:pPr>
        <w:ind w:firstLine="0"/>
      </w:pPr>
      <w:r w:rsidRPr="005D403B">
        <w:rPr>
          <w:noProof/>
        </w:rPr>
        <w:drawing>
          <wp:inline distT="0" distB="0" distL="0" distR="0" wp14:anchorId="41CD10AC" wp14:editId="023D0836">
            <wp:extent cx="5760085" cy="2929255"/>
            <wp:effectExtent l="0" t="0" r="0" b="4445"/>
            <wp:docPr id="1030" name="Imagem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60085" cy="2929255"/>
                    </a:xfrm>
                    <a:prstGeom prst="rect">
                      <a:avLst/>
                    </a:prstGeom>
                  </pic:spPr>
                </pic:pic>
              </a:graphicData>
            </a:graphic>
          </wp:inline>
        </w:drawing>
      </w:r>
    </w:p>
    <w:p w14:paraId="2BA768F5" w14:textId="2663E061" w:rsidR="005D403B" w:rsidRDefault="005D403B" w:rsidP="00617EDA">
      <w:r>
        <w:t xml:space="preserve">Fonte: </w:t>
      </w: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locator" : "1", "uris" : [ "http://www.mendeley.com/documents/?uuid=da3dcac3-cc63-4322-9554-eacc7c487295" ] } ], "mendeley" : { "formattedCitation" : "(KEENEY, 2016, p. 1)", "plainTextFormattedCitation" : "(KEENEY, 2016, p. 1)", "previouslyFormattedCitation" : "(KEENEY, 2016, p. 1)" }, "properties" : {  }, "schema" : "https://github.com/citation-style-language/schema/raw/master/csl-citation.json" }</w:instrText>
      </w:r>
      <w:r>
        <w:fldChar w:fldCharType="separate"/>
      </w:r>
      <w:r w:rsidRPr="005D403B">
        <w:rPr>
          <w:noProof/>
        </w:rPr>
        <w:t>(KEENEY, 2016, p. 1)</w:t>
      </w:r>
      <w:r>
        <w:fldChar w:fldCharType="end"/>
      </w:r>
      <w:r>
        <w:t>.</w:t>
      </w:r>
    </w:p>
    <w:p w14:paraId="335BB1CD" w14:textId="30C1F2C2" w:rsidR="005D403B" w:rsidRDefault="005D403B" w:rsidP="00617EDA"/>
    <w:p w14:paraId="1B8AD771" w14:textId="28E0D0DF" w:rsidR="00B1701B" w:rsidRDefault="00B1701B" w:rsidP="00617EDA">
      <w:r>
        <w:t>Barreiras da implementação da impressão 3D.</w:t>
      </w:r>
    </w:p>
    <w:p w14:paraId="53B9CF01" w14:textId="694C09AC" w:rsidR="00B1701B" w:rsidRDefault="00B1701B" w:rsidP="00617EDA"/>
    <w:p w14:paraId="251BF5BC" w14:textId="6E8672FD" w:rsidR="00B1701B" w:rsidRDefault="00B1701B" w:rsidP="00617EDA">
      <w:r w:rsidRPr="00B1701B">
        <w:rPr>
          <w:noProof/>
        </w:rPr>
        <w:lastRenderedPageBreak/>
        <w:drawing>
          <wp:inline distT="0" distB="0" distL="0" distR="0" wp14:anchorId="36F657EF" wp14:editId="0E063ED3">
            <wp:extent cx="4490114" cy="5138253"/>
            <wp:effectExtent l="0" t="0" r="5715" b="5715"/>
            <wp:docPr id="1033" name="Imagem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495856" cy="5144824"/>
                    </a:xfrm>
                    <a:prstGeom prst="rect">
                      <a:avLst/>
                    </a:prstGeom>
                  </pic:spPr>
                </pic:pic>
              </a:graphicData>
            </a:graphic>
          </wp:inline>
        </w:drawing>
      </w:r>
    </w:p>
    <w:p w14:paraId="230B1850" w14:textId="28EF8D64" w:rsidR="00B1701B" w:rsidRDefault="00B1701B" w:rsidP="00617EDA"/>
    <w:p w14:paraId="090FF10D" w14:textId="6408BBD2" w:rsidR="00B1701B" w:rsidRDefault="00B1701B" w:rsidP="00617EDA">
      <w:r>
        <w:t>Melhorias em Eficiência Operacional com impressão 3D:</w:t>
      </w:r>
    </w:p>
    <w:p w14:paraId="3E1A5AFB" w14:textId="0BF4CC6E" w:rsidR="00B1701B" w:rsidRDefault="00B1701B" w:rsidP="00617EDA"/>
    <w:p w14:paraId="49535999" w14:textId="6D88DF89" w:rsidR="00B1701B" w:rsidRDefault="00307C09" w:rsidP="00617EDA">
      <w:r w:rsidRPr="00307C09">
        <w:rPr>
          <w:noProof/>
        </w:rPr>
        <w:drawing>
          <wp:inline distT="0" distB="0" distL="0" distR="0" wp14:anchorId="36F48F18" wp14:editId="08AAD8B0">
            <wp:extent cx="5760085" cy="2852420"/>
            <wp:effectExtent l="0" t="0" r="0" b="5080"/>
            <wp:docPr id="1034" name="Imagem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60085" cy="2852420"/>
                    </a:xfrm>
                    <a:prstGeom prst="rect">
                      <a:avLst/>
                    </a:prstGeom>
                  </pic:spPr>
                </pic:pic>
              </a:graphicData>
            </a:graphic>
          </wp:inline>
        </w:drawing>
      </w:r>
    </w:p>
    <w:p w14:paraId="7C3375CC" w14:textId="08C8C165" w:rsidR="00B1701B" w:rsidRDefault="00B1701B" w:rsidP="00617EDA"/>
    <w:p w14:paraId="18B00561" w14:textId="77777777" w:rsidR="00B1701B" w:rsidRDefault="00B1701B" w:rsidP="00617EDA"/>
    <w:p w14:paraId="5482209F" w14:textId="43766F4C" w:rsidR="00B1701B" w:rsidRDefault="00194EEA" w:rsidP="00B1701B">
      <w:r>
        <w:t>Divisão do Mercado Profissional e Não-Profissional</w:t>
      </w:r>
    </w:p>
    <w:p w14:paraId="71784956" w14:textId="1C71F2D5" w:rsidR="00B1701B" w:rsidRDefault="00B1701B" w:rsidP="00617EDA"/>
    <w:p w14:paraId="5A7D8555" w14:textId="77777777" w:rsidR="00B1701B" w:rsidRDefault="00B1701B" w:rsidP="00617EDA"/>
    <w:p w14:paraId="1EB56B5A" w14:textId="7E5A5926" w:rsidR="00194EEA" w:rsidRDefault="00194EEA" w:rsidP="00617EDA">
      <w:r>
        <w:t xml:space="preserve">Tecnologias </w:t>
      </w:r>
    </w:p>
    <w:p w14:paraId="504DF5A5" w14:textId="77777777" w:rsidR="00194EEA" w:rsidRDefault="00194EEA" w:rsidP="00617EDA"/>
    <w:p w14:paraId="276F175E" w14:textId="45EA85A3" w:rsidR="00194EEA" w:rsidRDefault="00194EEA" w:rsidP="00617EDA">
      <w:r>
        <w:t>Cadeia</w:t>
      </w:r>
      <w:r w:rsidR="00576605">
        <w:t xml:space="preserve"> (Escolha dos players</w:t>
      </w:r>
    </w:p>
    <w:p w14:paraId="6F3E207B" w14:textId="77777777" w:rsidR="00194EEA" w:rsidRDefault="00194EEA" w:rsidP="00617EDA"/>
    <w:p w14:paraId="786C963C" w14:textId="632A77AD" w:rsidR="00194EEA" w:rsidRDefault="00194EEA" w:rsidP="00617EDA">
      <w:r>
        <w:t>Players</w:t>
      </w:r>
    </w:p>
    <w:p w14:paraId="792B5019" w14:textId="4345ABBD" w:rsidR="00194EEA" w:rsidRDefault="00194EEA" w:rsidP="00617EDA"/>
    <w:p w14:paraId="408EC191" w14:textId="77777777" w:rsidR="00194EEA" w:rsidRDefault="00194EEA" w:rsidP="00194EEA">
      <w:r>
        <w:t>Pesquisa e Desenvolvimento e Patentes</w:t>
      </w:r>
    </w:p>
    <w:p w14:paraId="0C57B7DE" w14:textId="7CAE47B6" w:rsidR="00617EDA" w:rsidRDefault="00617EDA" w:rsidP="00617EDA"/>
    <w:p w14:paraId="45020CE6" w14:textId="7B95599B" w:rsidR="00194EEA" w:rsidRDefault="00194EEA" w:rsidP="00617EDA"/>
    <w:p w14:paraId="2B9B8672" w14:textId="77777777" w:rsidR="00194EEA" w:rsidRDefault="00194EEA" w:rsidP="00617EDA"/>
    <w:p w14:paraId="1C357021" w14:textId="77777777" w:rsidR="00617EDA" w:rsidRDefault="00617EDA" w:rsidP="00617EDA">
      <w:r>
        <w:t>[Discussão sobre os problemas e decisões a tomar].</w:t>
      </w:r>
    </w:p>
    <w:p w14:paraId="491B6978" w14:textId="77777777" w:rsidR="00617EDA" w:rsidRDefault="00617EDA" w:rsidP="00617EDA">
      <w:r>
        <w:t>Decisões: Sequência de entrada no mercado, Escopo do Serviço, Mercado a abordar, etc.</w:t>
      </w:r>
    </w:p>
    <w:p w14:paraId="3BAA055F" w14:textId="77777777" w:rsidR="00617EDA" w:rsidRDefault="00617EDA" w:rsidP="00617EDA">
      <w:r>
        <w:t>Investimento em um novo Centro: GE Aditive: Investimento de 40 milhões</w:t>
      </w:r>
    </w:p>
    <w:p w14:paraId="049CF31E" w14:textId="77777777" w:rsidR="00617EDA" w:rsidRDefault="00617EDA" w:rsidP="00617EDA"/>
    <w:p w14:paraId="14278511" w14:textId="77777777" w:rsidR="00617EDA" w:rsidRDefault="00617EDA" w:rsidP="00617EDA">
      <w:pPr>
        <w:pStyle w:val="PargrafodaLista"/>
        <w:numPr>
          <w:ilvl w:val="0"/>
          <w:numId w:val="23"/>
        </w:numPr>
      </w:pPr>
      <w:r>
        <w:t>Airbus: 30 novos projetos da Airbus.</w:t>
      </w:r>
    </w:p>
    <w:p w14:paraId="4B28955F" w14:textId="77777777" w:rsidR="00617EDA" w:rsidRDefault="00617EDA" w:rsidP="00617EDA"/>
    <w:p w14:paraId="6EF74031" w14:textId="77777777" w:rsidR="00617EDA" w:rsidRDefault="00617EDA" w:rsidP="00617EDA">
      <w:pPr>
        <w:pStyle w:val="PargrafodaLista"/>
        <w:numPr>
          <w:ilvl w:val="0"/>
          <w:numId w:val="22"/>
        </w:numPr>
      </w:pPr>
      <w:r>
        <w:t>Venda de Sistemas de 500 % em quatro anos;</w:t>
      </w:r>
    </w:p>
    <w:p w14:paraId="1E667A1C" w14:textId="77777777" w:rsidR="00617EDA" w:rsidRDefault="00617EDA" w:rsidP="00617EDA">
      <w:pPr>
        <w:pStyle w:val="PargrafodaLista"/>
        <w:numPr>
          <w:ilvl w:val="0"/>
          <w:numId w:val="22"/>
        </w:numPr>
      </w:pPr>
      <w:r>
        <w:t>Média de investimento por máquina: 566 mil dólares (tecnologia SLS);</w:t>
      </w:r>
    </w:p>
    <w:p w14:paraId="5C6743A2" w14:textId="77777777" w:rsidR="00617EDA" w:rsidRDefault="00617EDA" w:rsidP="00617EDA">
      <w:pPr>
        <w:pStyle w:val="PargrafodaLista"/>
        <w:numPr>
          <w:ilvl w:val="0"/>
          <w:numId w:val="22"/>
        </w:numPr>
      </w:pPr>
      <w:r w:rsidRPr="00EA4D7C">
        <w:t>Powder Bed Fusion – representa a maioria das máqui</w:t>
      </w:r>
      <w:r>
        <w:t>nas;</w:t>
      </w:r>
    </w:p>
    <w:p w14:paraId="009A984A" w14:textId="77777777" w:rsidR="00617EDA" w:rsidRPr="00EA4D7C" w:rsidRDefault="00617EDA" w:rsidP="00617EDA">
      <w:pPr>
        <w:pStyle w:val="PargrafodaLista"/>
        <w:numPr>
          <w:ilvl w:val="0"/>
          <w:numId w:val="22"/>
        </w:numPr>
      </w:pPr>
    </w:p>
    <w:p w14:paraId="45D0FAB7" w14:textId="77777777" w:rsidR="00617EDA" w:rsidRPr="00EA4D7C" w:rsidRDefault="00617EDA" w:rsidP="00617EDA"/>
    <w:p w14:paraId="7D2F2248" w14:textId="77777777" w:rsidR="00617EDA" w:rsidRDefault="00617EDA" w:rsidP="00617EDA">
      <w:r>
        <w:t>America Makes:</w:t>
      </w:r>
    </w:p>
    <w:p w14:paraId="14432DBA" w14:textId="77777777" w:rsidR="00617EDA" w:rsidRDefault="00617EDA" w:rsidP="00617EDA">
      <w:r>
        <w:t>Metais: Corresponde a 14% de vendas de materiais em AM.</w:t>
      </w:r>
    </w:p>
    <w:p w14:paraId="703DFEED" w14:textId="77777777" w:rsidR="00617EDA" w:rsidRDefault="00617EDA" w:rsidP="00617EDA"/>
    <w:p w14:paraId="1569B972" w14:textId="77777777" w:rsidR="00617EDA" w:rsidRDefault="00617EDA" w:rsidP="00617EDA">
      <w:r>
        <w:t>Break-Even calculation</w:t>
      </w:r>
    </w:p>
    <w:p w14:paraId="13FBFAE5" w14:textId="77777777" w:rsidR="00617EDA" w:rsidRDefault="00617EDA" w:rsidP="00617EDA">
      <w:r>
        <w:t>Consolidação de materiais e projetos.</w:t>
      </w:r>
    </w:p>
    <w:p w14:paraId="44D4EAAC" w14:textId="77777777" w:rsidR="00617EDA" w:rsidRDefault="00617EDA" w:rsidP="00617EDA"/>
    <w:p w14:paraId="373BAD44" w14:textId="77777777" w:rsidR="00617EDA" w:rsidRDefault="00617EDA" w:rsidP="00617EDA">
      <w:r>
        <w:lastRenderedPageBreak/>
        <w:t>China: Existem empresas lá sobre as quais não se sabe.</w:t>
      </w:r>
    </w:p>
    <w:p w14:paraId="0772C8F2" w14:textId="77777777" w:rsidR="00617EDA" w:rsidRDefault="00617EDA" w:rsidP="00617EDA"/>
    <w:p w14:paraId="5993AB14" w14:textId="77777777" w:rsidR="00617EDA" w:rsidRDefault="00617EDA" w:rsidP="00617EDA">
      <w:r>
        <w:t>Investimentos:</w:t>
      </w:r>
    </w:p>
    <w:p w14:paraId="1116FCD4" w14:textId="77777777" w:rsidR="00617EDA" w:rsidRDefault="00617EDA" w:rsidP="00617EDA">
      <w:r>
        <w:t xml:space="preserve">Aprecia: 30 M, carbono, 220 M, </w:t>
      </w:r>
    </w:p>
    <w:p w14:paraId="39EE0D55" w14:textId="73D90B3C" w:rsidR="00617EDA" w:rsidRDefault="00617EDA" w:rsidP="00617EDA"/>
    <w:p w14:paraId="6890ED7D" w14:textId="7AB15576" w:rsidR="00AB6E91" w:rsidRDefault="00AB6E91" w:rsidP="00617EDA"/>
    <w:p w14:paraId="61176F2B" w14:textId="77777777" w:rsidR="00AB6E91" w:rsidRDefault="00AB6E91" w:rsidP="00AB6E91">
      <w:r>
        <w:t>Tipos de players da Indústria de Manufatura Aditiva:</w:t>
      </w:r>
    </w:p>
    <w:p w14:paraId="5B109F0F" w14:textId="77777777" w:rsidR="00AB6E91" w:rsidRDefault="00AB6E91" w:rsidP="00AB6E91"/>
    <w:p w14:paraId="27B2E582" w14:textId="77777777" w:rsidR="00AB6E91" w:rsidRDefault="00AB6E91" w:rsidP="00AB6E91"/>
    <w:p w14:paraId="151B64A7" w14:textId="77777777" w:rsidR="00AB6E91" w:rsidRDefault="00AB6E91" w:rsidP="00AB6E91">
      <w:r>
        <w:t>Decisão: Simular o comportamento dos Players que são fabricantes de impressoras 3D.</w:t>
      </w:r>
    </w:p>
    <w:p w14:paraId="56F10587" w14:textId="77777777" w:rsidR="00AB6E91" w:rsidRDefault="00AB6E91" w:rsidP="00AB6E91"/>
    <w:p w14:paraId="776DE1FC" w14:textId="77777777" w:rsidR="00AB6E91" w:rsidRDefault="00AB6E91" w:rsidP="00AB6E91">
      <w:r>
        <w:t>Tecnologias e Players:</w:t>
      </w:r>
    </w:p>
    <w:p w14:paraId="2C523F1C" w14:textId="2BDC55FF" w:rsidR="005D403B" w:rsidRDefault="005D403B" w:rsidP="005D403B">
      <w:pPr>
        <w:pStyle w:val="Legenda"/>
      </w:pPr>
      <w:r>
        <w:t xml:space="preserve">Quadro </w:t>
      </w:r>
      <w:r w:rsidR="000A47A3">
        <w:fldChar w:fldCharType="begin"/>
      </w:r>
      <w:r w:rsidR="000A47A3">
        <w:instrText xml:space="preserve"> SEQ Quadro \* ARABIC </w:instrText>
      </w:r>
      <w:r w:rsidR="000A47A3">
        <w:fldChar w:fldCharType="separate"/>
      </w:r>
      <w:r w:rsidR="00743F02">
        <w:rPr>
          <w:noProof/>
        </w:rPr>
        <w:t>7</w:t>
      </w:r>
      <w:r w:rsidR="000A47A3">
        <w:rPr>
          <w:noProof/>
        </w:rPr>
        <w:fldChar w:fldCharType="end"/>
      </w:r>
      <w:r>
        <w:t xml:space="preserve"> – Players Fabricantes de Impressoras 3D e Tecnologias</w:t>
      </w:r>
    </w:p>
    <w:tbl>
      <w:tblPr>
        <w:tblStyle w:val="Tabelacomgrade"/>
        <w:tblW w:w="8906" w:type="dxa"/>
        <w:tblLook w:val="04A0" w:firstRow="1" w:lastRow="0" w:firstColumn="1" w:lastColumn="0" w:noHBand="0" w:noVBand="1"/>
      </w:tblPr>
      <w:tblGrid>
        <w:gridCol w:w="2006"/>
        <w:gridCol w:w="4793"/>
        <w:gridCol w:w="2107"/>
      </w:tblGrid>
      <w:tr w:rsidR="00AB6E91" w:rsidRPr="00CB72D8" w14:paraId="39ABFECD" w14:textId="77777777" w:rsidTr="00A855EA">
        <w:trPr>
          <w:trHeight w:val="255"/>
          <w:tblHeader/>
        </w:trPr>
        <w:tc>
          <w:tcPr>
            <w:tcW w:w="2006" w:type="dxa"/>
            <w:noWrap/>
            <w:hideMark/>
          </w:tcPr>
          <w:p w14:paraId="4D83677F"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Categoria</w:t>
            </w:r>
          </w:p>
        </w:tc>
        <w:tc>
          <w:tcPr>
            <w:tcW w:w="4793" w:type="dxa"/>
            <w:noWrap/>
            <w:hideMark/>
          </w:tcPr>
          <w:p w14:paraId="45266328"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Tecnologia</w:t>
            </w:r>
          </w:p>
        </w:tc>
        <w:tc>
          <w:tcPr>
            <w:tcW w:w="2107" w:type="dxa"/>
            <w:noWrap/>
            <w:hideMark/>
          </w:tcPr>
          <w:p w14:paraId="6CB6BE36"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Players</w:t>
            </w:r>
          </w:p>
        </w:tc>
      </w:tr>
      <w:tr w:rsidR="00AB6E91" w:rsidRPr="00CB72D8" w14:paraId="14482A96" w14:textId="77777777" w:rsidTr="00A855EA">
        <w:trPr>
          <w:trHeight w:val="765"/>
        </w:trPr>
        <w:tc>
          <w:tcPr>
            <w:tcW w:w="2006" w:type="dxa"/>
            <w:vMerge w:val="restart"/>
            <w:hideMark/>
          </w:tcPr>
          <w:p w14:paraId="165AC89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Vat photopolymerization</w:t>
            </w:r>
          </w:p>
        </w:tc>
        <w:tc>
          <w:tcPr>
            <w:tcW w:w="4793" w:type="dxa"/>
            <w:hideMark/>
          </w:tcPr>
          <w:p w14:paraId="33CDA1E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LA (Stereolitography)</w:t>
            </w:r>
          </w:p>
        </w:tc>
        <w:tc>
          <w:tcPr>
            <w:tcW w:w="2107" w:type="dxa"/>
            <w:hideMark/>
          </w:tcPr>
          <w:p w14:paraId="72C896A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Formlabs</w:t>
            </w:r>
            <w:r w:rsidRPr="00CB72D8">
              <w:rPr>
                <w:rFonts w:cs="Arial"/>
                <w:sz w:val="20"/>
                <w:szCs w:val="20"/>
              </w:rPr>
              <w:br/>
              <w:t>DWS</w:t>
            </w:r>
          </w:p>
        </w:tc>
      </w:tr>
      <w:tr w:rsidR="00AB6E91" w:rsidRPr="00CB72D8" w14:paraId="23E16286" w14:textId="77777777" w:rsidTr="00A855EA">
        <w:trPr>
          <w:trHeight w:val="510"/>
        </w:trPr>
        <w:tc>
          <w:tcPr>
            <w:tcW w:w="2006" w:type="dxa"/>
            <w:vMerge/>
            <w:hideMark/>
          </w:tcPr>
          <w:p w14:paraId="2F966CAC"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38D3D47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LP (Digital Light Processing)</w:t>
            </w:r>
          </w:p>
        </w:tc>
        <w:tc>
          <w:tcPr>
            <w:tcW w:w="2107" w:type="dxa"/>
            <w:hideMark/>
          </w:tcPr>
          <w:p w14:paraId="318A5B6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B9C Creations</w:t>
            </w:r>
          </w:p>
        </w:tc>
      </w:tr>
      <w:tr w:rsidR="00AB6E91" w:rsidRPr="00CB72D8" w14:paraId="7B232C21" w14:textId="77777777" w:rsidTr="00A855EA">
        <w:trPr>
          <w:trHeight w:val="510"/>
        </w:trPr>
        <w:tc>
          <w:tcPr>
            <w:tcW w:w="2006" w:type="dxa"/>
            <w:vMerge/>
            <w:hideMark/>
          </w:tcPr>
          <w:p w14:paraId="188D7BEF"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06D83DB8"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CDLP (Continuous Digital Light Processing)</w:t>
            </w:r>
          </w:p>
        </w:tc>
        <w:tc>
          <w:tcPr>
            <w:tcW w:w="2107" w:type="dxa"/>
            <w:hideMark/>
          </w:tcPr>
          <w:p w14:paraId="30C470AB"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Carbon3D</w:t>
            </w:r>
            <w:r w:rsidRPr="00CB72D8">
              <w:rPr>
                <w:rFonts w:cs="Arial"/>
                <w:sz w:val="20"/>
                <w:szCs w:val="20"/>
              </w:rPr>
              <w:br/>
              <w:t>EnvisionTec</w:t>
            </w:r>
          </w:p>
        </w:tc>
      </w:tr>
      <w:tr w:rsidR="00AB6E91" w:rsidRPr="00CB72D8" w14:paraId="462A5A20" w14:textId="77777777" w:rsidTr="00A855EA">
        <w:trPr>
          <w:trHeight w:val="1785"/>
        </w:trPr>
        <w:tc>
          <w:tcPr>
            <w:tcW w:w="2006" w:type="dxa"/>
            <w:vMerge w:val="restart"/>
            <w:hideMark/>
          </w:tcPr>
          <w:p w14:paraId="0F60F04B"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terial Extrusion</w:t>
            </w:r>
          </w:p>
        </w:tc>
        <w:tc>
          <w:tcPr>
            <w:tcW w:w="4793" w:type="dxa"/>
            <w:hideMark/>
          </w:tcPr>
          <w:p w14:paraId="14EF1BEE"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FDM (Fused Deposition Modeling) – Plastic</w:t>
            </w:r>
          </w:p>
        </w:tc>
        <w:tc>
          <w:tcPr>
            <w:tcW w:w="2107" w:type="dxa"/>
            <w:hideMark/>
          </w:tcPr>
          <w:p w14:paraId="340F332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Ultimaker</w:t>
            </w:r>
            <w:r w:rsidRPr="00CB72D8">
              <w:rPr>
                <w:rFonts w:cs="Arial"/>
                <w:sz w:val="20"/>
                <w:szCs w:val="20"/>
              </w:rPr>
              <w:br/>
              <w:t>MakerBot</w:t>
            </w:r>
            <w:r w:rsidRPr="00CB72D8">
              <w:rPr>
                <w:rFonts w:cs="Arial"/>
                <w:sz w:val="20"/>
                <w:szCs w:val="20"/>
              </w:rPr>
              <w:br/>
              <w:t>Zortrax</w:t>
            </w:r>
            <w:r w:rsidRPr="00CB72D8">
              <w:rPr>
                <w:rFonts w:cs="Arial"/>
                <w:sz w:val="20"/>
                <w:szCs w:val="20"/>
              </w:rPr>
              <w:br/>
              <w:t>Prusa Printers</w:t>
            </w:r>
            <w:r w:rsidRPr="00CB72D8">
              <w:rPr>
                <w:rFonts w:cs="Arial"/>
                <w:sz w:val="20"/>
                <w:szCs w:val="20"/>
              </w:rPr>
              <w:br/>
              <w:t>Printrbot</w:t>
            </w:r>
            <w:r w:rsidRPr="00CB72D8">
              <w:rPr>
                <w:rFonts w:cs="Arial"/>
                <w:sz w:val="20"/>
                <w:szCs w:val="20"/>
              </w:rPr>
              <w:br/>
              <w:t>Lulzbot</w:t>
            </w:r>
          </w:p>
        </w:tc>
      </w:tr>
      <w:tr w:rsidR="00AB6E91" w:rsidRPr="00CB72D8" w14:paraId="28B0806E" w14:textId="77777777" w:rsidTr="00A855EA">
        <w:trPr>
          <w:trHeight w:val="255"/>
        </w:trPr>
        <w:tc>
          <w:tcPr>
            <w:tcW w:w="2006" w:type="dxa"/>
            <w:vMerge/>
            <w:hideMark/>
          </w:tcPr>
          <w:p w14:paraId="61D05A3C"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11229D1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Composite (CFF)</w:t>
            </w:r>
          </w:p>
        </w:tc>
        <w:tc>
          <w:tcPr>
            <w:tcW w:w="2107" w:type="dxa"/>
            <w:hideMark/>
          </w:tcPr>
          <w:p w14:paraId="77F2624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rkforged</w:t>
            </w:r>
          </w:p>
        </w:tc>
      </w:tr>
      <w:tr w:rsidR="00AB6E91" w:rsidRPr="00CB72D8" w14:paraId="52156186" w14:textId="77777777" w:rsidTr="00A855EA">
        <w:trPr>
          <w:trHeight w:val="510"/>
        </w:trPr>
        <w:tc>
          <w:tcPr>
            <w:tcW w:w="2006" w:type="dxa"/>
            <w:vMerge w:val="restart"/>
            <w:hideMark/>
          </w:tcPr>
          <w:p w14:paraId="163BB89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terial Jetting</w:t>
            </w:r>
          </w:p>
        </w:tc>
        <w:tc>
          <w:tcPr>
            <w:tcW w:w="4793" w:type="dxa"/>
            <w:hideMark/>
          </w:tcPr>
          <w:p w14:paraId="0C24DD96"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J (Material Jetting)</w:t>
            </w:r>
          </w:p>
        </w:tc>
        <w:tc>
          <w:tcPr>
            <w:tcW w:w="2107" w:type="dxa"/>
            <w:hideMark/>
          </w:tcPr>
          <w:p w14:paraId="7D55727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3D Systems</w:t>
            </w:r>
          </w:p>
        </w:tc>
      </w:tr>
      <w:tr w:rsidR="00AB6E91" w:rsidRPr="00CB72D8" w14:paraId="0C0A2AB2" w14:textId="77777777" w:rsidTr="00A855EA">
        <w:trPr>
          <w:trHeight w:val="255"/>
        </w:trPr>
        <w:tc>
          <w:tcPr>
            <w:tcW w:w="2006" w:type="dxa"/>
            <w:vMerge/>
            <w:hideMark/>
          </w:tcPr>
          <w:p w14:paraId="194B3C4E"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7655420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NPJ (NanoParticle Jetting)</w:t>
            </w:r>
          </w:p>
        </w:tc>
        <w:tc>
          <w:tcPr>
            <w:tcW w:w="2107" w:type="dxa"/>
            <w:hideMark/>
          </w:tcPr>
          <w:p w14:paraId="3FD290C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XJET</w:t>
            </w:r>
          </w:p>
        </w:tc>
      </w:tr>
      <w:tr w:rsidR="00AB6E91" w:rsidRPr="00CB72D8" w14:paraId="6363D054" w14:textId="77777777" w:rsidTr="00A855EA">
        <w:trPr>
          <w:trHeight w:val="255"/>
        </w:trPr>
        <w:tc>
          <w:tcPr>
            <w:tcW w:w="2006" w:type="dxa"/>
            <w:vMerge/>
            <w:hideMark/>
          </w:tcPr>
          <w:p w14:paraId="7D14ABCD"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1D0FE01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OD (Drop On Demand)</w:t>
            </w:r>
          </w:p>
        </w:tc>
        <w:tc>
          <w:tcPr>
            <w:tcW w:w="2107" w:type="dxa"/>
            <w:hideMark/>
          </w:tcPr>
          <w:p w14:paraId="0513CB1D"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olidscape</w:t>
            </w:r>
          </w:p>
        </w:tc>
      </w:tr>
      <w:tr w:rsidR="00AB6E91" w:rsidRPr="00CB72D8" w14:paraId="6BF6FC58" w14:textId="77777777" w:rsidTr="00A855EA">
        <w:trPr>
          <w:trHeight w:val="510"/>
        </w:trPr>
        <w:tc>
          <w:tcPr>
            <w:tcW w:w="2006" w:type="dxa"/>
            <w:vMerge w:val="restart"/>
            <w:hideMark/>
          </w:tcPr>
          <w:p w14:paraId="073C1A9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Binder Jetting</w:t>
            </w:r>
          </w:p>
        </w:tc>
        <w:tc>
          <w:tcPr>
            <w:tcW w:w="4793" w:type="dxa"/>
            <w:hideMark/>
          </w:tcPr>
          <w:p w14:paraId="27D48778"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BJ (Binder Jetting) – Gypsum, Sand</w:t>
            </w:r>
          </w:p>
        </w:tc>
        <w:tc>
          <w:tcPr>
            <w:tcW w:w="2107" w:type="dxa"/>
            <w:hideMark/>
          </w:tcPr>
          <w:p w14:paraId="1F5DC90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VoxelJet</w:t>
            </w:r>
          </w:p>
        </w:tc>
      </w:tr>
      <w:tr w:rsidR="00AB6E91" w:rsidRPr="00CB72D8" w14:paraId="442FFECB" w14:textId="77777777" w:rsidTr="00A855EA">
        <w:trPr>
          <w:trHeight w:val="255"/>
        </w:trPr>
        <w:tc>
          <w:tcPr>
            <w:tcW w:w="2006" w:type="dxa"/>
            <w:vMerge/>
            <w:hideMark/>
          </w:tcPr>
          <w:p w14:paraId="7D3BA923"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74D4969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BJ (Binder Jetting) – Metal</w:t>
            </w:r>
          </w:p>
        </w:tc>
        <w:tc>
          <w:tcPr>
            <w:tcW w:w="2107" w:type="dxa"/>
            <w:hideMark/>
          </w:tcPr>
          <w:p w14:paraId="1AA1972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xOne</w:t>
            </w:r>
          </w:p>
        </w:tc>
      </w:tr>
      <w:tr w:rsidR="00AB6E91" w:rsidRPr="00CB72D8" w14:paraId="0176875E" w14:textId="77777777" w:rsidTr="00A855EA">
        <w:trPr>
          <w:trHeight w:val="510"/>
        </w:trPr>
        <w:tc>
          <w:tcPr>
            <w:tcW w:w="2006" w:type="dxa"/>
            <w:vMerge w:val="restart"/>
            <w:hideMark/>
          </w:tcPr>
          <w:p w14:paraId="004E8CDD"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Powder Bed Fusion</w:t>
            </w:r>
          </w:p>
        </w:tc>
        <w:tc>
          <w:tcPr>
            <w:tcW w:w="4793" w:type="dxa"/>
            <w:hideMark/>
          </w:tcPr>
          <w:p w14:paraId="607EA8F7"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JF (Multi Jet Fusion)</w:t>
            </w:r>
          </w:p>
        </w:tc>
        <w:tc>
          <w:tcPr>
            <w:tcW w:w="2107" w:type="dxa"/>
            <w:hideMark/>
          </w:tcPr>
          <w:p w14:paraId="7624EBC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HP</w:t>
            </w:r>
          </w:p>
        </w:tc>
      </w:tr>
      <w:tr w:rsidR="00AB6E91" w:rsidRPr="00BC2ED2" w14:paraId="682509AA" w14:textId="77777777" w:rsidTr="00A855EA">
        <w:trPr>
          <w:trHeight w:val="1020"/>
        </w:trPr>
        <w:tc>
          <w:tcPr>
            <w:tcW w:w="2006" w:type="dxa"/>
            <w:vMerge/>
            <w:hideMark/>
          </w:tcPr>
          <w:p w14:paraId="3B33D2AD"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4E26132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LS (Selective Laser Sintering)</w:t>
            </w:r>
          </w:p>
        </w:tc>
        <w:tc>
          <w:tcPr>
            <w:tcW w:w="2107" w:type="dxa"/>
            <w:hideMark/>
          </w:tcPr>
          <w:p w14:paraId="25B9E8CF"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interit</w:t>
            </w:r>
            <w:r w:rsidRPr="00CB72D8">
              <w:rPr>
                <w:rFonts w:cs="Arial"/>
                <w:sz w:val="20"/>
                <w:szCs w:val="20"/>
                <w:lang w:val="en-US"/>
              </w:rPr>
              <w:br/>
              <w:t>Sintratec</w:t>
            </w:r>
          </w:p>
        </w:tc>
      </w:tr>
      <w:tr w:rsidR="00AB6E91" w:rsidRPr="00BC2ED2" w14:paraId="49574B29" w14:textId="77777777" w:rsidTr="00A855EA">
        <w:trPr>
          <w:trHeight w:val="1530"/>
        </w:trPr>
        <w:tc>
          <w:tcPr>
            <w:tcW w:w="2006" w:type="dxa"/>
            <w:vMerge/>
            <w:hideMark/>
          </w:tcPr>
          <w:p w14:paraId="6FF0AEFF" w14:textId="77777777" w:rsidR="00AB6E91" w:rsidRPr="00CB72D8" w:rsidRDefault="00AB6E91" w:rsidP="00A855EA">
            <w:pPr>
              <w:autoSpaceDE/>
              <w:autoSpaceDN/>
              <w:adjustRightInd/>
              <w:spacing w:line="240" w:lineRule="auto"/>
              <w:ind w:firstLine="0"/>
              <w:jc w:val="left"/>
              <w:rPr>
                <w:rFonts w:cs="Arial"/>
                <w:sz w:val="20"/>
                <w:szCs w:val="20"/>
                <w:lang w:val="en-US"/>
              </w:rPr>
            </w:pPr>
          </w:p>
        </w:tc>
        <w:tc>
          <w:tcPr>
            <w:tcW w:w="4793" w:type="dxa"/>
            <w:hideMark/>
          </w:tcPr>
          <w:p w14:paraId="7F767095"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DMLS / SLM (Direct Metal Laser Sintering, Selective Laser Melting)</w:t>
            </w:r>
          </w:p>
        </w:tc>
        <w:tc>
          <w:tcPr>
            <w:tcW w:w="2107" w:type="dxa"/>
            <w:hideMark/>
          </w:tcPr>
          <w:p w14:paraId="7DC9FF62"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LM</w:t>
            </w:r>
            <w:r w:rsidRPr="00CB72D8">
              <w:rPr>
                <w:rFonts w:cs="Arial"/>
                <w:sz w:val="20"/>
                <w:szCs w:val="20"/>
                <w:lang w:val="en-US"/>
              </w:rPr>
              <w:br/>
              <w:t>Renishaw</w:t>
            </w:r>
            <w:r w:rsidRPr="00CB72D8">
              <w:rPr>
                <w:rFonts w:cs="Arial"/>
                <w:sz w:val="20"/>
                <w:szCs w:val="20"/>
                <w:lang w:val="en-US"/>
              </w:rPr>
              <w:br/>
              <w:t>ConceptLaser</w:t>
            </w:r>
            <w:r w:rsidRPr="00CB72D8">
              <w:rPr>
                <w:rFonts w:cs="Arial"/>
                <w:sz w:val="20"/>
                <w:szCs w:val="20"/>
                <w:lang w:val="en-US"/>
              </w:rPr>
              <w:br/>
              <w:t>NI Additive Industries</w:t>
            </w:r>
          </w:p>
        </w:tc>
      </w:tr>
      <w:tr w:rsidR="00AB6E91" w:rsidRPr="00CB72D8" w14:paraId="12E64B72" w14:textId="77777777" w:rsidTr="00A855EA">
        <w:trPr>
          <w:trHeight w:val="255"/>
        </w:trPr>
        <w:tc>
          <w:tcPr>
            <w:tcW w:w="2006" w:type="dxa"/>
            <w:vMerge/>
            <w:hideMark/>
          </w:tcPr>
          <w:p w14:paraId="34EB47C6" w14:textId="77777777" w:rsidR="00AB6E91" w:rsidRPr="00CB72D8" w:rsidRDefault="00AB6E91" w:rsidP="00A855EA">
            <w:pPr>
              <w:autoSpaceDE/>
              <w:autoSpaceDN/>
              <w:adjustRightInd/>
              <w:spacing w:line="240" w:lineRule="auto"/>
              <w:ind w:firstLine="0"/>
              <w:jc w:val="left"/>
              <w:rPr>
                <w:rFonts w:cs="Arial"/>
                <w:sz w:val="20"/>
                <w:szCs w:val="20"/>
                <w:lang w:val="en-US"/>
              </w:rPr>
            </w:pPr>
          </w:p>
        </w:tc>
        <w:tc>
          <w:tcPr>
            <w:tcW w:w="4793" w:type="dxa"/>
            <w:hideMark/>
          </w:tcPr>
          <w:p w14:paraId="412D55A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BM (Electron Beam Melting)</w:t>
            </w:r>
          </w:p>
        </w:tc>
        <w:tc>
          <w:tcPr>
            <w:tcW w:w="2107" w:type="dxa"/>
            <w:hideMark/>
          </w:tcPr>
          <w:p w14:paraId="033B3ED6"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Arcam (GE)</w:t>
            </w:r>
          </w:p>
        </w:tc>
      </w:tr>
      <w:tr w:rsidR="00AB6E91" w:rsidRPr="00CB72D8" w14:paraId="4BEEC1F5" w14:textId="77777777" w:rsidTr="00A855EA">
        <w:trPr>
          <w:trHeight w:val="510"/>
        </w:trPr>
        <w:tc>
          <w:tcPr>
            <w:tcW w:w="2006" w:type="dxa"/>
            <w:vMerge w:val="restart"/>
            <w:hideMark/>
          </w:tcPr>
          <w:p w14:paraId="27E914A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irect Energy Deposition</w:t>
            </w:r>
          </w:p>
        </w:tc>
        <w:tc>
          <w:tcPr>
            <w:tcW w:w="4793" w:type="dxa"/>
            <w:hideMark/>
          </w:tcPr>
          <w:p w14:paraId="33C94885"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ENS (Laser Engineering Net Shape)</w:t>
            </w:r>
          </w:p>
        </w:tc>
        <w:tc>
          <w:tcPr>
            <w:tcW w:w="2107" w:type="dxa"/>
            <w:hideMark/>
          </w:tcPr>
          <w:p w14:paraId="4BEFDC9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Optomec</w:t>
            </w:r>
          </w:p>
        </w:tc>
      </w:tr>
      <w:tr w:rsidR="00AB6E91" w:rsidRPr="00CB72D8" w14:paraId="71C87374" w14:textId="77777777" w:rsidTr="00A855EA">
        <w:trPr>
          <w:trHeight w:val="510"/>
        </w:trPr>
        <w:tc>
          <w:tcPr>
            <w:tcW w:w="2006" w:type="dxa"/>
            <w:vMerge/>
            <w:hideMark/>
          </w:tcPr>
          <w:p w14:paraId="2193AED2"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39A66776"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BAM (Electron Beam Additive Manufacturing)</w:t>
            </w:r>
          </w:p>
        </w:tc>
        <w:tc>
          <w:tcPr>
            <w:tcW w:w="2107" w:type="dxa"/>
            <w:hideMark/>
          </w:tcPr>
          <w:p w14:paraId="3FDBE40C"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ciaky</w:t>
            </w:r>
          </w:p>
        </w:tc>
      </w:tr>
      <w:tr w:rsidR="00AB6E91" w:rsidRPr="00CB72D8" w14:paraId="017EE021" w14:textId="77777777" w:rsidTr="00A855EA">
        <w:trPr>
          <w:trHeight w:val="510"/>
        </w:trPr>
        <w:tc>
          <w:tcPr>
            <w:tcW w:w="2006" w:type="dxa"/>
            <w:vMerge w:val="restart"/>
            <w:hideMark/>
          </w:tcPr>
          <w:p w14:paraId="320213D7"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heet Lamination</w:t>
            </w:r>
          </w:p>
        </w:tc>
        <w:tc>
          <w:tcPr>
            <w:tcW w:w="4793" w:type="dxa"/>
            <w:hideMark/>
          </w:tcPr>
          <w:p w14:paraId="14BFEBC3"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Paper</w:t>
            </w:r>
          </w:p>
        </w:tc>
        <w:tc>
          <w:tcPr>
            <w:tcW w:w="2107" w:type="dxa"/>
            <w:hideMark/>
          </w:tcPr>
          <w:p w14:paraId="21C4445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COR</w:t>
            </w:r>
          </w:p>
        </w:tc>
      </w:tr>
      <w:tr w:rsidR="00AB6E91" w:rsidRPr="00CB72D8" w14:paraId="3E0A68A6" w14:textId="77777777" w:rsidTr="00A855EA">
        <w:trPr>
          <w:trHeight w:val="510"/>
        </w:trPr>
        <w:tc>
          <w:tcPr>
            <w:tcW w:w="2006" w:type="dxa"/>
            <w:vMerge/>
            <w:hideMark/>
          </w:tcPr>
          <w:p w14:paraId="7B6904A3"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06E3D954"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Composite</w:t>
            </w:r>
          </w:p>
        </w:tc>
        <w:tc>
          <w:tcPr>
            <w:tcW w:w="2107" w:type="dxa"/>
            <w:hideMark/>
          </w:tcPr>
          <w:p w14:paraId="6E15311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Impossible Objects</w:t>
            </w:r>
          </w:p>
        </w:tc>
      </w:tr>
    </w:tbl>
    <w:p w14:paraId="305D81D8" w14:textId="521CE67A" w:rsidR="00AB6E91" w:rsidRDefault="005D403B" w:rsidP="005D403B">
      <w:pPr>
        <w:ind w:firstLine="0"/>
        <w:jc w:val="center"/>
      </w:pPr>
      <w:r>
        <w:t xml:space="preserve">Fonte: Adaptado de </w:t>
      </w:r>
      <w:r>
        <w:fldChar w:fldCharType="begin" w:fldLock="1"/>
      </w:r>
      <w:r w:rsidR="00170467">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00170467" w:rsidRPr="00170467">
        <w:rPr>
          <w:noProof/>
        </w:rPr>
        <w:t>(3D HUBS, 2017a)</w:t>
      </w:r>
      <w:r>
        <w:fldChar w:fldCharType="end"/>
      </w:r>
      <w:r>
        <w:t>.</w:t>
      </w:r>
    </w:p>
    <w:p w14:paraId="0E4B17A2" w14:textId="77777777" w:rsidR="00AB6E91" w:rsidRDefault="00AB6E91" w:rsidP="00AB6E91"/>
    <w:p w14:paraId="71D6655C" w14:textId="77777777" w:rsidR="00AB6E91" w:rsidRDefault="00AB6E91" w:rsidP="00AB6E91"/>
    <w:p w14:paraId="11E1CF5A" w14:textId="204CBBA1" w:rsidR="003D71E7" w:rsidRDefault="003D71E7" w:rsidP="003D71E7">
      <w:pPr>
        <w:pStyle w:val="Legenda"/>
      </w:pPr>
      <w:r>
        <w:t xml:space="preserve">Figura </w:t>
      </w:r>
      <w:r w:rsidR="000A47A3">
        <w:fldChar w:fldCharType="begin"/>
      </w:r>
      <w:r w:rsidR="000A47A3">
        <w:instrText xml:space="preserve"> SEQ Figura \* ARABIC </w:instrText>
      </w:r>
      <w:r w:rsidR="000A47A3">
        <w:fldChar w:fldCharType="separate"/>
      </w:r>
      <w:r w:rsidR="00743F02">
        <w:rPr>
          <w:noProof/>
        </w:rPr>
        <w:t>26</w:t>
      </w:r>
      <w:r w:rsidR="000A47A3">
        <w:rPr>
          <w:noProof/>
        </w:rPr>
        <w:fldChar w:fldCharType="end"/>
      </w:r>
      <w:r>
        <w:t xml:space="preserve"> – Visão Geral da Cadeia de Valor da Impressão 3D</w:t>
      </w:r>
    </w:p>
    <w:p w14:paraId="48FB6D83" w14:textId="77777777" w:rsidR="00AB6E91" w:rsidRDefault="00AB6E91" w:rsidP="00AB6E91">
      <w:pPr>
        <w:ind w:firstLine="0"/>
      </w:pPr>
      <w:r>
        <w:rPr>
          <w:noProof/>
        </w:rPr>
        <w:drawing>
          <wp:inline distT="0" distB="0" distL="0" distR="0" wp14:anchorId="0C95F212" wp14:editId="6F74546F">
            <wp:extent cx="5624623" cy="3788461"/>
            <wp:effectExtent l="0" t="0" r="0" b="2540"/>
            <wp:docPr id="1027" name="Imagem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644856" cy="3802089"/>
                    </a:xfrm>
                    <a:prstGeom prst="rect">
                      <a:avLst/>
                    </a:prstGeom>
                    <a:noFill/>
                  </pic:spPr>
                </pic:pic>
              </a:graphicData>
            </a:graphic>
          </wp:inline>
        </w:drawing>
      </w:r>
    </w:p>
    <w:p w14:paraId="70A5146D" w14:textId="578FF341" w:rsidR="00AB6E91" w:rsidRDefault="003D71E7" w:rsidP="003D71E7">
      <w:pPr>
        <w:ind w:firstLine="0"/>
        <w:jc w:val="center"/>
      </w:pPr>
      <w:r>
        <w:t xml:space="preserve">Fonte: Adaptado d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5", "uris" : [ "http://www.mendeley.com/documents/?uuid=88a88e9f-b1aa-45af-b8a0-420325a404a7" ] } ], "mendeley" : { "formattedCitation" : "(ERNST &amp; YOUNG GMBH, 2016, p. 55)", "plainTextFormattedCitation" : "(ERNST &amp; YOUNG GMBH, 2016, p. 55)", "previouslyFormattedCitation" : "(ERNST &amp; YOUNG GMBH, 2016, p. 55)" }, "properties" : {  }, "schema" : "https://github.com/citation-style-language/schema/raw/master/csl-citation.json" }</w:instrText>
      </w:r>
      <w:r>
        <w:fldChar w:fldCharType="separate"/>
      </w:r>
      <w:r w:rsidRPr="003D71E7">
        <w:rPr>
          <w:noProof/>
        </w:rPr>
        <w:t>(ERNST &amp; YOUNG GMBH, 2016, p. 55)</w:t>
      </w:r>
      <w:r>
        <w:fldChar w:fldCharType="end"/>
      </w:r>
      <w:r>
        <w:t>.</w:t>
      </w:r>
    </w:p>
    <w:p w14:paraId="43E0386E" w14:textId="77777777" w:rsidR="003D71E7" w:rsidRDefault="003D71E7" w:rsidP="00AB6E91">
      <w:pPr>
        <w:ind w:firstLine="0"/>
      </w:pPr>
    </w:p>
    <w:p w14:paraId="58D90A71" w14:textId="2BFA8C51" w:rsidR="003D71E7" w:rsidRDefault="003D71E7" w:rsidP="00AB6E91">
      <w:pPr>
        <w:ind w:firstLine="0"/>
        <w:rPr>
          <w:lang w:val="en-US"/>
        </w:rPr>
      </w:pPr>
      <w:r w:rsidRPr="003D71E7">
        <w:rPr>
          <w:lang w:val="en-US"/>
        </w:rPr>
        <w:t>Definição da Ernst e Young: Systems Man</w:t>
      </w:r>
      <w:r>
        <w:rPr>
          <w:lang w:val="en-US"/>
        </w:rPr>
        <w:t>ufacturers:</w:t>
      </w:r>
    </w:p>
    <w:p w14:paraId="7CA05DB7" w14:textId="60BEAF93" w:rsidR="003D71E7" w:rsidRDefault="003D71E7" w:rsidP="003D71E7">
      <w:pPr>
        <w:ind w:firstLine="0"/>
      </w:pPr>
      <w:r w:rsidRPr="003D71E7">
        <w:lastRenderedPageBreak/>
        <w:t>Fabricantes de Sistemas de I</w:t>
      </w:r>
      <w:r>
        <w:t xml:space="preserve">mpressão 3D (Systems Manufacturers) são os players desta indústria que desenvolvem tecnologias para o mercado de impressão 3D, e representam o maior grupo de players, com o maior share do mercado. </w:t>
      </w:r>
      <w:r w:rsidRPr="003D71E7">
        <w:t>Os players mais importantes desta categoria incluem a Stratasys (S</w:t>
      </w:r>
      <w:r>
        <w:t>SYS), 3D Systems, EOS, Concept Laser, SLM Solutions, ExOne e Ultimaker..</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r>
        <w:t>.</w:t>
      </w:r>
    </w:p>
    <w:p w14:paraId="45E5CBED" w14:textId="12171F54" w:rsidR="003D71E7" w:rsidRPr="00BE40D8" w:rsidRDefault="003D71E7" w:rsidP="003D71E7">
      <w:pPr>
        <w:ind w:firstLine="0"/>
      </w:pPr>
    </w:p>
    <w:p w14:paraId="0E8D3DBF" w14:textId="77777777" w:rsidR="003D71E7" w:rsidRPr="00BE40D8" w:rsidRDefault="003D71E7" w:rsidP="00AB6E91">
      <w:pPr>
        <w:ind w:firstLine="0"/>
      </w:pPr>
    </w:p>
    <w:p w14:paraId="370F3511" w14:textId="77777777" w:rsidR="003D71E7" w:rsidRPr="00BE40D8" w:rsidRDefault="003D71E7" w:rsidP="00AB6E91">
      <w:pPr>
        <w:ind w:firstLine="0"/>
      </w:pPr>
    </w:p>
    <w:p w14:paraId="080D91A3" w14:textId="046F25F1" w:rsidR="00AB6E91" w:rsidRDefault="00AB6E91" w:rsidP="00AB6E91">
      <w:pPr>
        <w:ind w:firstLine="0"/>
      </w:pPr>
      <w:r>
        <w:t>Problemas Enfrentados pelas empresas Fabricantes de Sistemas de Impressão: Queda nas margens:</w:t>
      </w:r>
    </w:p>
    <w:p w14:paraId="0B98CD65" w14:textId="77777777" w:rsidR="00AB6E91" w:rsidRDefault="00AB6E91" w:rsidP="00AB6E91">
      <w:pPr>
        <w:ind w:firstLine="0"/>
      </w:pPr>
    </w:p>
    <w:p w14:paraId="000C517F" w14:textId="77777777" w:rsidR="00AB6E91" w:rsidRDefault="00AB6E91" w:rsidP="00AB6E91">
      <w:pPr>
        <w:ind w:firstLine="0"/>
      </w:pPr>
      <w:r>
        <w:t>Fatos que apontam para um crescimento contínuo da manufatura aditiva:</w:t>
      </w:r>
    </w:p>
    <w:p w14:paraId="739F1248" w14:textId="77777777" w:rsidR="00AB6E91" w:rsidRDefault="00AB6E91" w:rsidP="00AB6E91">
      <w:pPr>
        <w:pStyle w:val="PargrafodaLista"/>
        <w:numPr>
          <w:ilvl w:val="0"/>
          <w:numId w:val="26"/>
        </w:numPr>
      </w:pPr>
      <w:r>
        <w:t>A demanda por impressoras 3D tem aumentado significativamente nos últimos anos, com crescimento de 474 % na venda de impressoras metálicas nos últimos quatro anos.</w:t>
      </w:r>
    </w:p>
    <w:p w14:paraId="388D4740" w14:textId="77777777" w:rsidR="00AB6E91" w:rsidRDefault="00AB6E91" w:rsidP="00AB6E91">
      <w:pPr>
        <w:ind w:firstLine="0"/>
      </w:pPr>
    </w:p>
    <w:p w14:paraId="1EF32384" w14:textId="77777777" w:rsidR="00AB6E91" w:rsidRDefault="00AB6E91" w:rsidP="00AB6E91">
      <w:pPr>
        <w:ind w:firstLine="0"/>
      </w:pPr>
    </w:p>
    <w:p w14:paraId="70A63A72" w14:textId="77777777" w:rsidR="00AB6E91" w:rsidRDefault="00AB6E91" w:rsidP="00AB6E91">
      <w:pPr>
        <w:ind w:firstLine="0"/>
      </w:pPr>
      <w:r>
        <w:t>Fatos que preocupam os players de impressão 3D:</w:t>
      </w:r>
    </w:p>
    <w:p w14:paraId="341D09CC" w14:textId="77777777" w:rsidR="00AB6E91" w:rsidRDefault="00AB6E91" w:rsidP="00AB6E91">
      <w:pPr>
        <w:pStyle w:val="PargrafodaLista"/>
        <w:numPr>
          <w:ilvl w:val="0"/>
          <w:numId w:val="24"/>
        </w:numPr>
      </w:pPr>
      <w:r>
        <w:t>Existem patentes vencendo anualmente dos players dominantes. Quando a patente do FDM venceu em 2007, diversos players entraram no mercado com preços inferiores. Este comportamento propiciou o crescimento do mercado da manufatura aditiva, porém permitiu a entrada de outros players no mercado. Uma questão crucial é identificar qual seriam as implicações caso o mesmo aconteça em relação a outras patentes;</w:t>
      </w:r>
    </w:p>
    <w:p w14:paraId="590D9D9E" w14:textId="77777777" w:rsidR="00AB6E91" w:rsidRDefault="00AB6E91" w:rsidP="00AB6E91">
      <w:pPr>
        <w:pStyle w:val="PargrafodaLista"/>
        <w:numPr>
          <w:ilvl w:val="0"/>
          <w:numId w:val="24"/>
        </w:numPr>
      </w:pPr>
      <w:r>
        <w:t>Algumas tecnologias existem a aproximadamente 30 anos, e ainda argumenta-se que a manufatura aditiva não atingiu todo o seu potencial;</w:t>
      </w:r>
    </w:p>
    <w:p w14:paraId="7A648D50" w14:textId="77777777" w:rsidR="00AB6E91" w:rsidRDefault="00AB6E91" w:rsidP="00AB6E91">
      <w:pPr>
        <w:pStyle w:val="PargrafodaLista"/>
        <w:numPr>
          <w:ilvl w:val="0"/>
          <w:numId w:val="24"/>
        </w:numPr>
      </w:pPr>
      <w:r w:rsidRPr="00CB72D8">
        <w:t>O Market Share da Indúst</w:t>
      </w:r>
      <w:r>
        <w:t xml:space="preserve">ria da Manufatura Aditiva, incluindo Serviços, corresponde a 0,04% do PIB Industrial global, faturando 6 BI no último ano. (Para comparações de ordem de grandeza, apenas o Netflix fatura, sozinho, mais do que toda a indústria da manufatura aditiva). </w:t>
      </w:r>
    </w:p>
    <w:p w14:paraId="7E8E2ADF" w14:textId="77777777" w:rsidR="00AB6E91" w:rsidRDefault="00AB6E91" w:rsidP="00AB6E91">
      <w:pPr>
        <w:pStyle w:val="PargrafodaLista"/>
        <w:numPr>
          <w:ilvl w:val="0"/>
          <w:numId w:val="24"/>
        </w:numPr>
      </w:pPr>
      <w:r>
        <w:t>Argumenta-se que indústria está em plena expansão. No entanto, players significativos da indústria obtiveram resultados financeiros pífios e seu valor em atingiu um pico em 2014 de 92 USD / share e hoje é cotado a 10 USD / share;</w:t>
      </w:r>
    </w:p>
    <w:p w14:paraId="2F0FB41C" w14:textId="77777777" w:rsidR="00AB6E91" w:rsidRDefault="00AB6E91" w:rsidP="00AB6E91">
      <w:pPr>
        <w:ind w:firstLine="0"/>
      </w:pPr>
    </w:p>
    <w:p w14:paraId="087D5CD5" w14:textId="77777777" w:rsidR="00AB6E91" w:rsidRDefault="00AB6E91" w:rsidP="00AB6E91">
      <w:pPr>
        <w:ind w:firstLine="0"/>
        <w:jc w:val="center"/>
      </w:pPr>
      <w:r>
        <w:rPr>
          <w:noProof/>
        </w:rPr>
        <w:drawing>
          <wp:inline distT="0" distB="0" distL="0" distR="0" wp14:anchorId="5CD8137E" wp14:editId="6870BBA3">
            <wp:extent cx="4072270" cy="3069513"/>
            <wp:effectExtent l="0" t="0" r="4445" b="0"/>
            <wp:docPr id="1031" name="Imagem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11445" t="17802" r="41286" b="16118"/>
                    <a:stretch/>
                  </pic:blipFill>
                  <pic:spPr bwMode="auto">
                    <a:xfrm>
                      <a:off x="0" y="0"/>
                      <a:ext cx="4084066" cy="3078405"/>
                    </a:xfrm>
                    <a:prstGeom prst="rect">
                      <a:avLst/>
                    </a:prstGeom>
                    <a:ln>
                      <a:noFill/>
                    </a:ln>
                    <a:extLst>
                      <a:ext uri="{53640926-AAD7-44D8-BBD7-CCE9431645EC}">
                        <a14:shadowObscured xmlns:a14="http://schemas.microsoft.com/office/drawing/2010/main"/>
                      </a:ext>
                    </a:extLst>
                  </pic:spPr>
                </pic:pic>
              </a:graphicData>
            </a:graphic>
          </wp:inline>
        </w:drawing>
      </w:r>
    </w:p>
    <w:p w14:paraId="4C5F15DE" w14:textId="77777777" w:rsidR="00AB6E91" w:rsidRDefault="00AB6E91" w:rsidP="00AB6E91">
      <w:pPr>
        <w:pStyle w:val="PargrafodaLista"/>
        <w:numPr>
          <w:ilvl w:val="0"/>
          <w:numId w:val="25"/>
        </w:numPr>
        <w:jc w:val="left"/>
      </w:pPr>
      <w:r>
        <w:t>Embora haja previsões de crescimento global, os prospectos para a lucratividade desta indústria não são animadores, com uma queda de lucratividade aparente dos fabricantes de sistemas 3D.</w:t>
      </w:r>
    </w:p>
    <w:p w14:paraId="76D6D237" w14:textId="77777777" w:rsidR="00AB6E91" w:rsidRDefault="00AB6E91" w:rsidP="00AB6E91">
      <w:pPr>
        <w:pStyle w:val="PargrafodaLista"/>
        <w:numPr>
          <w:ilvl w:val="0"/>
          <w:numId w:val="25"/>
        </w:numPr>
        <w:jc w:val="left"/>
      </w:pPr>
      <w:r>
        <w:t>Players de Impressão 3D aparentam ter superestimado sua demanda. A 3D Systems, por exemplo, precisou consolidar operações para enfrentar o ano de 2015, no qual apresentou prejuízo.</w:t>
      </w:r>
    </w:p>
    <w:p w14:paraId="2A4B8FC1" w14:textId="77777777" w:rsidR="00AB6E91" w:rsidRPr="00B83378" w:rsidRDefault="00AB6E91" w:rsidP="00AB6E91">
      <w:pPr>
        <w:pStyle w:val="PargrafodaLista"/>
        <w:numPr>
          <w:ilvl w:val="1"/>
          <w:numId w:val="25"/>
        </w:numPr>
        <w:jc w:val="left"/>
        <w:rPr>
          <w:lang w:val="en-US"/>
        </w:rPr>
      </w:pPr>
      <w:r w:rsidRPr="00B83378">
        <w:rPr>
          <w:lang w:val="en-US"/>
        </w:rPr>
        <w:t>“</w:t>
      </w:r>
      <w:r w:rsidRPr="00B83378">
        <w:rPr>
          <w:rFonts w:ascii="Helvetica" w:hAnsi="Helvetica"/>
          <w:color w:val="585858"/>
          <w:sz w:val="21"/>
          <w:szCs w:val="21"/>
          <w:shd w:val="clear" w:color="auto" w:fill="FFFFFF"/>
          <w:lang w:val="en-US"/>
        </w:rPr>
        <w:t>“While market conditions remain challenging and uncertain, timing of healthcare and industrial customer orders as well as contributions from acquisitions supported revenue during the quarter,” commented Andrew Johnson, Interim President &amp; Chief Executive Officer and Chief Legal Officer, 3D Systems.</w:t>
      </w:r>
      <w:r>
        <w:rPr>
          <w:rFonts w:ascii="Helvetica" w:hAnsi="Helvetica"/>
          <w:color w:val="585858"/>
          <w:sz w:val="21"/>
          <w:szCs w:val="21"/>
          <w:shd w:val="clear" w:color="auto" w:fill="FFFFFF"/>
          <w:lang w:val="en-US"/>
        </w:rPr>
        <w:t>”</w:t>
      </w:r>
    </w:p>
    <w:p w14:paraId="2FD697AF" w14:textId="77777777" w:rsidR="00AB6E91" w:rsidRDefault="00AB6E91" w:rsidP="00AB6E91">
      <w:pPr>
        <w:ind w:left="360" w:firstLine="0"/>
        <w:jc w:val="left"/>
      </w:pPr>
      <w:r>
        <w:rPr>
          <w:noProof/>
        </w:rPr>
        <w:drawing>
          <wp:inline distT="0" distB="0" distL="0" distR="0" wp14:anchorId="47DB4783" wp14:editId="42534AA0">
            <wp:extent cx="4622800" cy="1934348"/>
            <wp:effectExtent l="0" t="0" r="6350" b="8890"/>
            <wp:docPr id="1032" name="Imagem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7841" t="38106" r="22614" b="24037"/>
                    <a:stretch/>
                  </pic:blipFill>
                  <pic:spPr bwMode="auto">
                    <a:xfrm>
                      <a:off x="0" y="0"/>
                      <a:ext cx="4661039" cy="1950349"/>
                    </a:xfrm>
                    <a:prstGeom prst="rect">
                      <a:avLst/>
                    </a:prstGeom>
                    <a:ln>
                      <a:noFill/>
                    </a:ln>
                    <a:extLst>
                      <a:ext uri="{53640926-AAD7-44D8-BBD7-CCE9431645EC}">
                        <a14:shadowObscured xmlns:a14="http://schemas.microsoft.com/office/drawing/2010/main"/>
                      </a:ext>
                    </a:extLst>
                  </pic:spPr>
                </pic:pic>
              </a:graphicData>
            </a:graphic>
          </wp:inline>
        </w:drawing>
      </w:r>
    </w:p>
    <w:p w14:paraId="5685F3BB" w14:textId="77777777" w:rsidR="00AB6E91" w:rsidRDefault="00AB6E91" w:rsidP="00AB6E91">
      <w:pPr>
        <w:ind w:left="360" w:firstLine="0"/>
        <w:jc w:val="left"/>
      </w:pPr>
    </w:p>
    <w:p w14:paraId="6BE440FF" w14:textId="77777777" w:rsidR="00AB6E91" w:rsidRDefault="00AB6E91" w:rsidP="00AB6E91">
      <w:pPr>
        <w:ind w:left="360" w:firstLine="0"/>
        <w:jc w:val="left"/>
      </w:pPr>
      <w:r>
        <w:t>Diante deste cenário de incerteza, algumas questões podem ser formuladas:</w:t>
      </w:r>
    </w:p>
    <w:p w14:paraId="2E9E5E57" w14:textId="77777777" w:rsidR="00AB6E91" w:rsidRDefault="00AB6E91" w:rsidP="00AB6E91">
      <w:pPr>
        <w:pStyle w:val="PargrafodaLista"/>
        <w:numPr>
          <w:ilvl w:val="0"/>
          <w:numId w:val="25"/>
        </w:numPr>
        <w:jc w:val="left"/>
      </w:pPr>
      <w:r>
        <w:lastRenderedPageBreak/>
        <w:t>Sob quais circunstâncias as estratégias de crescimento dos players fabricantes de impressão 3D tendem a gerar sucesso e lucratividade para o setor?</w:t>
      </w:r>
    </w:p>
    <w:p w14:paraId="00289159" w14:textId="77777777" w:rsidR="00AB6E91" w:rsidRDefault="00AB6E91" w:rsidP="00617EDA"/>
    <w:p w14:paraId="7C82582E" w14:textId="1C263B8D" w:rsidR="00617EDA" w:rsidRDefault="00617EDA" w:rsidP="00617EDA"/>
    <w:tbl>
      <w:tblPr>
        <w:tblStyle w:val="Tabelacomgrade"/>
        <w:tblW w:w="0" w:type="auto"/>
        <w:tblLook w:val="04A0" w:firstRow="1" w:lastRow="0" w:firstColumn="1" w:lastColumn="0" w:noHBand="0" w:noVBand="1"/>
      </w:tblPr>
      <w:tblGrid>
        <w:gridCol w:w="1041"/>
        <w:gridCol w:w="1977"/>
        <w:gridCol w:w="3541"/>
        <w:gridCol w:w="2502"/>
      </w:tblGrid>
      <w:tr w:rsidR="00810566" w14:paraId="45E8B9DC" w14:textId="77777777" w:rsidTr="00810566">
        <w:tc>
          <w:tcPr>
            <w:tcW w:w="1102" w:type="dxa"/>
          </w:tcPr>
          <w:p w14:paraId="4C55D064" w14:textId="27A30E2C" w:rsidR="00810566" w:rsidRPr="00810566" w:rsidRDefault="00810566" w:rsidP="0010403D">
            <w:pPr>
              <w:ind w:firstLine="0"/>
              <w:rPr>
                <w:b/>
              </w:rPr>
            </w:pPr>
            <w:r>
              <w:rPr>
                <w:b/>
              </w:rPr>
              <w:t>Ano</w:t>
            </w:r>
          </w:p>
        </w:tc>
        <w:tc>
          <w:tcPr>
            <w:tcW w:w="1393" w:type="dxa"/>
          </w:tcPr>
          <w:p w14:paraId="3E679236" w14:textId="4BB726BC" w:rsidR="00810566" w:rsidRPr="00810566" w:rsidRDefault="00810566" w:rsidP="0010403D">
            <w:pPr>
              <w:ind w:firstLine="0"/>
              <w:rPr>
                <w:b/>
              </w:rPr>
            </w:pPr>
            <w:r w:rsidRPr="00810566">
              <w:rPr>
                <w:b/>
              </w:rPr>
              <w:t>Autor</w:t>
            </w:r>
          </w:p>
        </w:tc>
        <w:tc>
          <w:tcPr>
            <w:tcW w:w="3895" w:type="dxa"/>
          </w:tcPr>
          <w:p w14:paraId="2660F277" w14:textId="1745C03E" w:rsidR="00810566" w:rsidRPr="00810566" w:rsidRDefault="00810566" w:rsidP="0010403D">
            <w:pPr>
              <w:ind w:firstLine="0"/>
              <w:rPr>
                <w:b/>
              </w:rPr>
            </w:pPr>
            <w:r w:rsidRPr="00810566">
              <w:rPr>
                <w:b/>
              </w:rPr>
              <w:t>Contribuições para o Trabalho</w:t>
            </w:r>
          </w:p>
        </w:tc>
        <w:tc>
          <w:tcPr>
            <w:tcW w:w="2671" w:type="dxa"/>
          </w:tcPr>
          <w:p w14:paraId="704298B1" w14:textId="02B9561E" w:rsidR="00810566" w:rsidRPr="00810566" w:rsidRDefault="00810566" w:rsidP="0010403D">
            <w:pPr>
              <w:ind w:firstLine="0"/>
              <w:rPr>
                <w:b/>
              </w:rPr>
            </w:pPr>
            <w:r w:rsidRPr="00810566">
              <w:rPr>
                <w:b/>
              </w:rPr>
              <w:t>Variáveis Identificadas</w:t>
            </w:r>
          </w:p>
        </w:tc>
      </w:tr>
      <w:tr w:rsidR="00810566" w14:paraId="68F5E457" w14:textId="77777777" w:rsidTr="00810566">
        <w:tc>
          <w:tcPr>
            <w:tcW w:w="1102" w:type="dxa"/>
          </w:tcPr>
          <w:p w14:paraId="0E3244D3" w14:textId="616E19BD" w:rsidR="00810566" w:rsidRDefault="00810566" w:rsidP="0010403D">
            <w:pPr>
              <w:ind w:firstLine="0"/>
            </w:pPr>
            <w:r>
              <w:t>2016</w:t>
            </w:r>
          </w:p>
        </w:tc>
        <w:tc>
          <w:tcPr>
            <w:tcW w:w="1393" w:type="dxa"/>
          </w:tcPr>
          <w:p w14:paraId="0C2EF4A2" w14:textId="13285ADB" w:rsidR="00810566" w:rsidRDefault="00810566" w:rsidP="0010403D">
            <w:pPr>
              <w:ind w:firstLine="0"/>
            </w:pP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10566">
              <w:rPr>
                <w:noProof/>
              </w:rPr>
              <w:t>(KEENEY, 2016)</w:t>
            </w:r>
            <w:r>
              <w:fldChar w:fldCharType="end"/>
            </w:r>
          </w:p>
        </w:tc>
        <w:tc>
          <w:tcPr>
            <w:tcW w:w="3895" w:type="dxa"/>
          </w:tcPr>
          <w:p w14:paraId="006B97D0" w14:textId="08D45151" w:rsidR="00810566" w:rsidRDefault="00810566" w:rsidP="0010403D">
            <w:pPr>
              <w:ind w:firstLine="0"/>
            </w:pPr>
            <w:r>
              <w:t>Apresenta previsões divergentes das perspectivas de crescimento da indústria de manufatura aditiva.</w:t>
            </w:r>
          </w:p>
        </w:tc>
        <w:tc>
          <w:tcPr>
            <w:tcW w:w="2671" w:type="dxa"/>
          </w:tcPr>
          <w:p w14:paraId="783053D1" w14:textId="77777777" w:rsidR="00810566" w:rsidRDefault="00810566" w:rsidP="0010403D">
            <w:pPr>
              <w:ind w:firstLine="0"/>
            </w:pPr>
            <w:r>
              <w:t>Tamanho Potencial do Mercado</w:t>
            </w:r>
          </w:p>
          <w:p w14:paraId="3AABB971" w14:textId="478298E5" w:rsidR="00810566" w:rsidRDefault="00810566" w:rsidP="0010403D">
            <w:pPr>
              <w:ind w:firstLine="0"/>
            </w:pPr>
          </w:p>
        </w:tc>
      </w:tr>
      <w:tr w:rsidR="00810566" w14:paraId="7D2C6008" w14:textId="77777777" w:rsidTr="00810566">
        <w:tc>
          <w:tcPr>
            <w:tcW w:w="1102" w:type="dxa"/>
          </w:tcPr>
          <w:p w14:paraId="0D3683D3" w14:textId="38F32F7E" w:rsidR="00810566" w:rsidRDefault="00810566" w:rsidP="0010403D">
            <w:pPr>
              <w:ind w:firstLine="0"/>
            </w:pPr>
            <w:r>
              <w:t>2013</w:t>
            </w:r>
          </w:p>
        </w:tc>
        <w:tc>
          <w:tcPr>
            <w:tcW w:w="1393" w:type="dxa"/>
          </w:tcPr>
          <w:p w14:paraId="3C45BD11" w14:textId="21FE4C9F" w:rsidR="00810566" w:rsidRDefault="00810566" w:rsidP="0010403D">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810566">
              <w:rPr>
                <w:noProof/>
              </w:rPr>
              <w:t>(UK INTELLECTUAL PROPERTY OFFICE, 2013)</w:t>
            </w:r>
            <w:r>
              <w:fldChar w:fldCharType="end"/>
            </w:r>
          </w:p>
        </w:tc>
        <w:tc>
          <w:tcPr>
            <w:tcW w:w="3895" w:type="dxa"/>
          </w:tcPr>
          <w:p w14:paraId="5A72F863" w14:textId="2D6E0FB0" w:rsidR="00810566" w:rsidRDefault="00810566" w:rsidP="0010403D">
            <w:pPr>
              <w:ind w:firstLine="0"/>
            </w:pPr>
            <w:r>
              <w:t>Revisa o número de patentes desenvolvidas por players atuantes na indústria da manufatura aditiva.</w:t>
            </w:r>
          </w:p>
        </w:tc>
        <w:tc>
          <w:tcPr>
            <w:tcW w:w="2671" w:type="dxa"/>
          </w:tcPr>
          <w:p w14:paraId="07AFC52F" w14:textId="562EFC24" w:rsidR="00810566" w:rsidRDefault="00810566" w:rsidP="0010403D">
            <w:pPr>
              <w:ind w:firstLine="0"/>
            </w:pPr>
            <w:r>
              <w:t>Número de Patentes Publicadas em Impressão 3D</w:t>
            </w:r>
          </w:p>
        </w:tc>
      </w:tr>
      <w:tr w:rsidR="00810566" w14:paraId="2468E4C6" w14:textId="77777777" w:rsidTr="00810566">
        <w:tc>
          <w:tcPr>
            <w:tcW w:w="1102" w:type="dxa"/>
          </w:tcPr>
          <w:p w14:paraId="6CB2A7F0" w14:textId="77777777" w:rsidR="00810566" w:rsidRDefault="00810566" w:rsidP="0010403D">
            <w:pPr>
              <w:ind w:firstLine="0"/>
            </w:pPr>
          </w:p>
        </w:tc>
        <w:tc>
          <w:tcPr>
            <w:tcW w:w="1393" w:type="dxa"/>
          </w:tcPr>
          <w:p w14:paraId="2A6D0972" w14:textId="7F6BFC15" w:rsidR="00810566" w:rsidRDefault="00810566" w:rsidP="0010403D">
            <w:pPr>
              <w:ind w:firstLine="0"/>
            </w:pPr>
          </w:p>
        </w:tc>
        <w:tc>
          <w:tcPr>
            <w:tcW w:w="3895" w:type="dxa"/>
          </w:tcPr>
          <w:p w14:paraId="34101BAD" w14:textId="77777777" w:rsidR="00810566" w:rsidRDefault="00810566" w:rsidP="0010403D">
            <w:pPr>
              <w:ind w:firstLine="0"/>
            </w:pPr>
          </w:p>
        </w:tc>
        <w:tc>
          <w:tcPr>
            <w:tcW w:w="2671" w:type="dxa"/>
          </w:tcPr>
          <w:p w14:paraId="69029DB4" w14:textId="77777777" w:rsidR="00810566" w:rsidRDefault="00810566" w:rsidP="0010403D">
            <w:pPr>
              <w:ind w:firstLine="0"/>
            </w:pPr>
          </w:p>
        </w:tc>
      </w:tr>
    </w:tbl>
    <w:p w14:paraId="01C74606" w14:textId="69D661F1" w:rsidR="0010403D" w:rsidRDefault="0010403D" w:rsidP="0010403D">
      <w:pPr>
        <w:ind w:firstLine="0"/>
      </w:pPr>
    </w:p>
    <w:p w14:paraId="60783CB5" w14:textId="593DF433" w:rsidR="0010403D" w:rsidRDefault="0010403D" w:rsidP="00617EDA"/>
    <w:p w14:paraId="38CE2BCF" w14:textId="77777777" w:rsidR="0010403D" w:rsidRDefault="0010403D" w:rsidP="00617EDA"/>
    <w:p w14:paraId="51CEE2C9" w14:textId="7E8D3820" w:rsidR="00617EDA" w:rsidRDefault="00617EDA" w:rsidP="00617EDA">
      <w:pPr>
        <w:pStyle w:val="Ttulo2"/>
      </w:pPr>
      <w:bookmarkStart w:id="110" w:name="_Toc502855271"/>
      <w:r>
        <w:t xml:space="preserve">Modelos para suporte </w:t>
      </w:r>
      <w:r w:rsidR="003C6AFF">
        <w:t>a</w:t>
      </w:r>
      <w:r>
        <w:t xml:space="preserve"> decisões estratégicas relacionadas à Difusão de Novos Produtos</w:t>
      </w:r>
      <w:bookmarkEnd w:id="110"/>
    </w:p>
    <w:p w14:paraId="08DF1124" w14:textId="77777777" w:rsidR="00617EDA" w:rsidRDefault="00617EDA" w:rsidP="00617EDA">
      <w:r>
        <w:t xml:space="preserve">Análise dos </w:t>
      </w:r>
    </w:p>
    <w:p w14:paraId="70A13691" w14:textId="77777777" w:rsidR="00617EDA" w:rsidRDefault="00617EDA" w:rsidP="00617EDA"/>
    <w:p w14:paraId="73B7441F" w14:textId="77777777" w:rsidR="00617EDA" w:rsidRDefault="00617EDA" w:rsidP="00617EDA">
      <w:r>
        <w:t>[Discussão sobre os problemas e decisões a tomar].</w:t>
      </w:r>
    </w:p>
    <w:p w14:paraId="58BD4562" w14:textId="77777777" w:rsidR="00617EDA" w:rsidRDefault="00617EDA" w:rsidP="00617EDA">
      <w:r>
        <w:t>Decisões: Sequência de entrada no mercado, Escopo do Serviço, Mercado a abordar, etc.</w:t>
      </w:r>
    </w:p>
    <w:p w14:paraId="701B9EA2" w14:textId="77777777" w:rsidR="00617EDA" w:rsidRDefault="00617EDA" w:rsidP="00617EDA"/>
    <w:p w14:paraId="6EA1AB7A" w14:textId="77777777" w:rsidR="00617EDA" w:rsidRDefault="00617EDA" w:rsidP="00617EDA">
      <w:r>
        <w:t>Trabalhos Relacionados...</w:t>
      </w:r>
    </w:p>
    <w:p w14:paraId="4B3C66A0" w14:textId="77777777" w:rsidR="00617EDA" w:rsidRDefault="00617EDA" w:rsidP="00617EDA">
      <w:pPr>
        <w:ind w:firstLine="0"/>
        <w:sectPr w:rsidR="00617EDA" w:rsidSect="001F56FA">
          <w:footnotePr>
            <w:numRestart w:val="eachSect"/>
          </w:footnotePr>
          <w:pgSz w:w="11906" w:h="16838" w:code="9"/>
          <w:pgMar w:top="1701" w:right="1134" w:bottom="1134" w:left="1701" w:header="1134" w:footer="709" w:gutter="0"/>
          <w:cols w:space="708"/>
          <w:docGrid w:linePitch="360"/>
        </w:sectPr>
      </w:pPr>
    </w:p>
    <w:p w14:paraId="6739D2FA" w14:textId="77777777" w:rsidR="00617EDA" w:rsidRPr="00641C61" w:rsidRDefault="00617EDA" w:rsidP="00617EDA">
      <w:pPr>
        <w:ind w:firstLine="0"/>
      </w:pPr>
    </w:p>
    <w:p w14:paraId="305FAC45" w14:textId="1CC83A69" w:rsidR="00617EDA" w:rsidRDefault="00617EDA" w:rsidP="00617EDA">
      <w:pPr>
        <w:pStyle w:val="Legenda"/>
      </w:pPr>
      <w:r>
        <w:t xml:space="preserve">Quadro </w:t>
      </w:r>
      <w:r w:rsidR="000A47A3">
        <w:fldChar w:fldCharType="begin"/>
      </w:r>
      <w:r w:rsidR="000A47A3">
        <w:instrText xml:space="preserve"> SEQ Quadro \* ARABIC </w:instrText>
      </w:r>
      <w:r w:rsidR="000A47A3">
        <w:fldChar w:fldCharType="separate"/>
      </w:r>
      <w:r w:rsidR="00743F02">
        <w:rPr>
          <w:noProof/>
        </w:rPr>
        <w:t>8</w:t>
      </w:r>
      <w:r w:rsidR="000A47A3">
        <w:rPr>
          <w:noProof/>
        </w:rPr>
        <w:fldChar w:fldCharType="end"/>
      </w:r>
      <w:r>
        <w:t xml:space="preserve"> – Análise de Modelos de Referência</w:t>
      </w:r>
    </w:p>
    <w:tbl>
      <w:tblPr>
        <w:tblStyle w:val="Tabelacomgrade"/>
        <w:tblW w:w="0" w:type="auto"/>
        <w:tblLook w:val="04A0" w:firstRow="1" w:lastRow="0" w:firstColumn="1" w:lastColumn="0" w:noHBand="0" w:noVBand="1"/>
      </w:tblPr>
      <w:tblGrid>
        <w:gridCol w:w="1725"/>
        <w:gridCol w:w="1063"/>
        <w:gridCol w:w="1840"/>
        <w:gridCol w:w="2160"/>
        <w:gridCol w:w="2154"/>
        <w:gridCol w:w="1937"/>
        <w:gridCol w:w="1889"/>
        <w:gridCol w:w="1225"/>
      </w:tblGrid>
      <w:tr w:rsidR="00617EDA" w:rsidRPr="00617EDA" w14:paraId="4068E4EB" w14:textId="77777777" w:rsidTr="003C6AFF">
        <w:trPr>
          <w:trHeight w:val="600"/>
          <w:tblHeader/>
        </w:trPr>
        <w:tc>
          <w:tcPr>
            <w:tcW w:w="2420" w:type="dxa"/>
            <w:hideMark/>
          </w:tcPr>
          <w:p w14:paraId="616098AC" w14:textId="77777777" w:rsidR="00617EDA" w:rsidRPr="00617EDA" w:rsidRDefault="00617EDA" w:rsidP="003C6AFF">
            <w:pPr>
              <w:ind w:firstLine="0"/>
              <w:rPr>
                <w:b/>
                <w:bCs/>
              </w:rPr>
            </w:pPr>
            <w:r w:rsidRPr="00617EDA">
              <w:rPr>
                <w:b/>
                <w:bCs/>
              </w:rPr>
              <w:t>Trabalho</w:t>
            </w:r>
          </w:p>
        </w:tc>
        <w:tc>
          <w:tcPr>
            <w:tcW w:w="2380" w:type="dxa"/>
            <w:hideMark/>
          </w:tcPr>
          <w:p w14:paraId="51CDF4DF" w14:textId="77777777" w:rsidR="00617EDA" w:rsidRPr="00617EDA" w:rsidRDefault="00617EDA" w:rsidP="003C6AFF">
            <w:pPr>
              <w:ind w:firstLine="0"/>
              <w:rPr>
                <w:b/>
                <w:bCs/>
              </w:rPr>
            </w:pPr>
            <w:r w:rsidRPr="00617EDA">
              <w:rPr>
                <w:b/>
                <w:bCs/>
              </w:rPr>
              <w:t>Bass (1969)</w:t>
            </w:r>
          </w:p>
        </w:tc>
        <w:tc>
          <w:tcPr>
            <w:tcW w:w="2380" w:type="dxa"/>
            <w:hideMark/>
          </w:tcPr>
          <w:p w14:paraId="6537E88D" w14:textId="77777777" w:rsidR="00617EDA" w:rsidRPr="00617EDA" w:rsidRDefault="00617EDA" w:rsidP="003C6AFF">
            <w:pPr>
              <w:ind w:firstLine="0"/>
              <w:rPr>
                <w:b/>
                <w:bCs/>
              </w:rPr>
            </w:pPr>
            <w:r w:rsidRPr="00617EDA">
              <w:rPr>
                <w:b/>
                <w:bCs/>
              </w:rPr>
              <w:t>Mahajan Muller (1996)</w:t>
            </w:r>
          </w:p>
        </w:tc>
        <w:tc>
          <w:tcPr>
            <w:tcW w:w="3040" w:type="dxa"/>
            <w:hideMark/>
          </w:tcPr>
          <w:p w14:paraId="2CE14563" w14:textId="77777777" w:rsidR="00617EDA" w:rsidRPr="00617EDA" w:rsidRDefault="00617EDA" w:rsidP="003C6AFF">
            <w:pPr>
              <w:ind w:firstLine="0"/>
              <w:rPr>
                <w:b/>
                <w:bCs/>
              </w:rPr>
            </w:pPr>
            <w:r w:rsidRPr="00617EDA">
              <w:rPr>
                <w:b/>
                <w:bCs/>
              </w:rPr>
              <w:t>Dattée, Birdseye (2007)</w:t>
            </w:r>
          </w:p>
        </w:tc>
        <w:tc>
          <w:tcPr>
            <w:tcW w:w="2760" w:type="dxa"/>
            <w:hideMark/>
          </w:tcPr>
          <w:p w14:paraId="592FAA79" w14:textId="77777777" w:rsidR="00617EDA" w:rsidRPr="00617EDA" w:rsidRDefault="00617EDA" w:rsidP="003C6AFF">
            <w:pPr>
              <w:ind w:firstLine="0"/>
              <w:rPr>
                <w:b/>
                <w:bCs/>
              </w:rPr>
            </w:pPr>
            <w:r w:rsidRPr="00617EDA">
              <w:rPr>
                <w:b/>
                <w:bCs/>
              </w:rPr>
              <w:t>Maier (1998) - Modelo de Competição</w:t>
            </w:r>
          </w:p>
        </w:tc>
        <w:tc>
          <w:tcPr>
            <w:tcW w:w="3080" w:type="dxa"/>
            <w:hideMark/>
          </w:tcPr>
          <w:p w14:paraId="14ABD70D" w14:textId="77777777" w:rsidR="00617EDA" w:rsidRPr="00617EDA" w:rsidRDefault="00617EDA" w:rsidP="003C6AFF">
            <w:pPr>
              <w:ind w:firstLine="0"/>
              <w:rPr>
                <w:b/>
                <w:bCs/>
              </w:rPr>
            </w:pPr>
            <w:r w:rsidRPr="00617EDA">
              <w:rPr>
                <w:b/>
                <w:bCs/>
              </w:rPr>
              <w:t>Maier (1998) - Modelo de Substituição</w:t>
            </w:r>
          </w:p>
        </w:tc>
        <w:tc>
          <w:tcPr>
            <w:tcW w:w="2620" w:type="dxa"/>
            <w:hideMark/>
          </w:tcPr>
          <w:p w14:paraId="1F65C133" w14:textId="77777777" w:rsidR="00617EDA" w:rsidRPr="00617EDA" w:rsidRDefault="00617EDA" w:rsidP="003C6AFF">
            <w:pPr>
              <w:ind w:firstLine="0"/>
              <w:rPr>
                <w:b/>
                <w:bCs/>
              </w:rPr>
            </w:pPr>
            <w:r w:rsidRPr="00617EDA">
              <w:rPr>
                <w:b/>
                <w:bCs/>
              </w:rPr>
              <w:t>Cui, Zhao, Ravichandran (2011)</w:t>
            </w:r>
          </w:p>
        </w:tc>
        <w:tc>
          <w:tcPr>
            <w:tcW w:w="1640" w:type="dxa"/>
            <w:hideMark/>
          </w:tcPr>
          <w:p w14:paraId="1DB19334" w14:textId="77777777" w:rsidR="00617EDA" w:rsidRPr="00617EDA" w:rsidRDefault="00617EDA" w:rsidP="003C6AFF">
            <w:pPr>
              <w:ind w:firstLine="0"/>
              <w:rPr>
                <w:b/>
                <w:bCs/>
              </w:rPr>
            </w:pPr>
            <w:r w:rsidRPr="00617EDA">
              <w:rPr>
                <w:b/>
                <w:bCs/>
              </w:rPr>
              <w:t>Sterman (2007)</w:t>
            </w:r>
          </w:p>
        </w:tc>
      </w:tr>
      <w:tr w:rsidR="00617EDA" w:rsidRPr="00BC2ED2" w14:paraId="6BD6804B" w14:textId="77777777" w:rsidTr="003C6AFF">
        <w:trPr>
          <w:trHeight w:val="1800"/>
        </w:trPr>
        <w:tc>
          <w:tcPr>
            <w:tcW w:w="2420" w:type="dxa"/>
            <w:hideMark/>
          </w:tcPr>
          <w:p w14:paraId="1322D999" w14:textId="77777777" w:rsidR="00617EDA" w:rsidRPr="00617EDA" w:rsidRDefault="00617EDA" w:rsidP="003C6AFF">
            <w:pPr>
              <w:ind w:firstLine="0"/>
            </w:pPr>
            <w:r w:rsidRPr="00617EDA">
              <w:t>Objeto original</w:t>
            </w:r>
          </w:p>
        </w:tc>
        <w:tc>
          <w:tcPr>
            <w:tcW w:w="2380" w:type="dxa"/>
            <w:hideMark/>
          </w:tcPr>
          <w:p w14:paraId="3B028E56" w14:textId="77777777" w:rsidR="00617EDA" w:rsidRPr="00617EDA" w:rsidRDefault="00617EDA" w:rsidP="003C6AFF">
            <w:pPr>
              <w:ind w:firstLine="0"/>
            </w:pPr>
          </w:p>
        </w:tc>
        <w:tc>
          <w:tcPr>
            <w:tcW w:w="2380" w:type="dxa"/>
            <w:hideMark/>
          </w:tcPr>
          <w:p w14:paraId="6C1B4538" w14:textId="77777777" w:rsidR="00617EDA" w:rsidRPr="00617EDA" w:rsidRDefault="00617EDA" w:rsidP="003C6AFF">
            <w:pPr>
              <w:ind w:firstLine="0"/>
            </w:pPr>
            <w:r w:rsidRPr="00617EDA">
              <w:t>Timing de Substituição de gerações de novos produtos com inovação tecnológica.</w:t>
            </w:r>
            <w:r w:rsidRPr="00617EDA">
              <w:br/>
              <w:t>(new product launch strategy)</w:t>
            </w:r>
          </w:p>
        </w:tc>
        <w:tc>
          <w:tcPr>
            <w:tcW w:w="3040" w:type="dxa"/>
            <w:hideMark/>
          </w:tcPr>
          <w:p w14:paraId="6D3B5639" w14:textId="77777777" w:rsidR="00617EDA" w:rsidRPr="00617EDA" w:rsidRDefault="00617EDA" w:rsidP="003C6AFF">
            <w:pPr>
              <w:ind w:firstLine="0"/>
            </w:pPr>
            <w:r w:rsidRPr="00617EDA">
              <w:t>Substituições Tecnológicas (technological substitutions)</w:t>
            </w:r>
          </w:p>
        </w:tc>
        <w:tc>
          <w:tcPr>
            <w:tcW w:w="2760" w:type="dxa"/>
            <w:hideMark/>
          </w:tcPr>
          <w:p w14:paraId="1867C3AB" w14:textId="77777777" w:rsidR="00617EDA" w:rsidRPr="00617EDA" w:rsidRDefault="00617EDA" w:rsidP="003C6AFF">
            <w:pPr>
              <w:ind w:firstLine="0"/>
            </w:pPr>
            <w:r w:rsidRPr="00617EDA">
              <w:t>Modelos de Difusão de Novos produtos (new product difgusion models).</w:t>
            </w:r>
          </w:p>
        </w:tc>
        <w:tc>
          <w:tcPr>
            <w:tcW w:w="3080" w:type="dxa"/>
            <w:hideMark/>
          </w:tcPr>
          <w:p w14:paraId="5FCA2D71" w14:textId="77777777" w:rsidR="00617EDA" w:rsidRPr="00617EDA" w:rsidRDefault="00617EDA" w:rsidP="003C6AFF">
            <w:pPr>
              <w:ind w:firstLine="0"/>
            </w:pPr>
            <w:r w:rsidRPr="00617EDA">
              <w:t>Dinâmica de substituição de produtos novos por modelos antigos, assumindo que há monopólio de mercado.</w:t>
            </w:r>
          </w:p>
        </w:tc>
        <w:tc>
          <w:tcPr>
            <w:tcW w:w="2620" w:type="dxa"/>
            <w:hideMark/>
          </w:tcPr>
          <w:p w14:paraId="6A3E3C56" w14:textId="77777777" w:rsidR="00617EDA" w:rsidRPr="00617EDA" w:rsidRDefault="00617EDA" w:rsidP="003C6AFF">
            <w:pPr>
              <w:ind w:firstLine="0"/>
              <w:rPr>
                <w:lang w:val="en-US"/>
              </w:rPr>
            </w:pPr>
            <w:r w:rsidRPr="00617EDA">
              <w:rPr>
                <w:lang w:val="en-US"/>
              </w:rPr>
              <w:t>Dynamic New Product Launch Strategies</w:t>
            </w:r>
          </w:p>
        </w:tc>
        <w:tc>
          <w:tcPr>
            <w:tcW w:w="1640" w:type="dxa"/>
            <w:hideMark/>
          </w:tcPr>
          <w:p w14:paraId="709DABD8" w14:textId="77777777" w:rsidR="00617EDA" w:rsidRPr="00617EDA" w:rsidRDefault="00617EDA" w:rsidP="003C6AFF">
            <w:pPr>
              <w:ind w:firstLine="0"/>
              <w:rPr>
                <w:lang w:val="en-US"/>
              </w:rPr>
            </w:pPr>
          </w:p>
        </w:tc>
      </w:tr>
      <w:tr w:rsidR="00617EDA" w:rsidRPr="00617EDA" w14:paraId="109F6665" w14:textId="77777777" w:rsidTr="003C6AFF">
        <w:trPr>
          <w:trHeight w:val="1200"/>
        </w:trPr>
        <w:tc>
          <w:tcPr>
            <w:tcW w:w="2420" w:type="dxa"/>
            <w:hideMark/>
          </w:tcPr>
          <w:p w14:paraId="1F049CC8" w14:textId="77777777" w:rsidR="00617EDA" w:rsidRPr="00617EDA" w:rsidRDefault="00617EDA" w:rsidP="003C6AFF">
            <w:pPr>
              <w:ind w:firstLine="0"/>
            </w:pPr>
            <w:r w:rsidRPr="00617EDA">
              <w:t>Principal Crítica aos demais modelos.</w:t>
            </w:r>
          </w:p>
        </w:tc>
        <w:tc>
          <w:tcPr>
            <w:tcW w:w="2380" w:type="dxa"/>
            <w:hideMark/>
          </w:tcPr>
          <w:p w14:paraId="0EFF6EEA" w14:textId="77777777" w:rsidR="00617EDA" w:rsidRPr="00617EDA" w:rsidRDefault="00617EDA" w:rsidP="003C6AFF">
            <w:pPr>
              <w:ind w:firstLine="0"/>
            </w:pPr>
          </w:p>
        </w:tc>
        <w:tc>
          <w:tcPr>
            <w:tcW w:w="2380" w:type="dxa"/>
            <w:hideMark/>
          </w:tcPr>
          <w:p w14:paraId="784EBAB5" w14:textId="77777777" w:rsidR="00617EDA" w:rsidRPr="00617EDA" w:rsidRDefault="00617EDA" w:rsidP="003C6AFF">
            <w:pPr>
              <w:ind w:firstLine="0"/>
            </w:pPr>
            <w:r w:rsidRPr="00617EDA">
              <w:t xml:space="preserve">O modelo original de Bass não captura a sucessão de </w:t>
            </w:r>
            <w:r w:rsidRPr="00617EDA">
              <w:lastRenderedPageBreak/>
              <w:t>diferentes gerações de produtos.</w:t>
            </w:r>
          </w:p>
        </w:tc>
        <w:tc>
          <w:tcPr>
            <w:tcW w:w="3040" w:type="dxa"/>
            <w:hideMark/>
          </w:tcPr>
          <w:p w14:paraId="7F5D9854" w14:textId="77777777" w:rsidR="00617EDA" w:rsidRPr="00617EDA" w:rsidRDefault="00617EDA" w:rsidP="003C6AFF">
            <w:pPr>
              <w:ind w:firstLine="0"/>
            </w:pPr>
            <w:r w:rsidRPr="00617EDA">
              <w:lastRenderedPageBreak/>
              <w:t>Simplificam em demasia a heterogeneidade do mercado.</w:t>
            </w:r>
          </w:p>
        </w:tc>
        <w:tc>
          <w:tcPr>
            <w:tcW w:w="2760" w:type="dxa"/>
            <w:hideMark/>
          </w:tcPr>
          <w:p w14:paraId="44A9C1FB" w14:textId="77777777" w:rsidR="00617EDA" w:rsidRPr="00617EDA" w:rsidRDefault="00617EDA" w:rsidP="003C6AFF">
            <w:pPr>
              <w:ind w:firstLine="0"/>
            </w:pPr>
            <w:r w:rsidRPr="00617EDA">
              <w:t>Não consideram a entrada de outros concorrentes no mercado.</w:t>
            </w:r>
          </w:p>
        </w:tc>
        <w:tc>
          <w:tcPr>
            <w:tcW w:w="3080" w:type="dxa"/>
            <w:hideMark/>
          </w:tcPr>
          <w:p w14:paraId="3F839094" w14:textId="77777777" w:rsidR="00617EDA" w:rsidRPr="00617EDA" w:rsidRDefault="00617EDA" w:rsidP="003C6AFF">
            <w:pPr>
              <w:ind w:firstLine="0"/>
            </w:pPr>
            <w:r w:rsidRPr="00617EDA">
              <w:t xml:space="preserve">Não consideram a entrada de novos modelos no mercado, e o </w:t>
            </w:r>
            <w:r w:rsidRPr="00617EDA">
              <w:lastRenderedPageBreak/>
              <w:t>tradeoff entre introduzir um produto cedo ou tarde.</w:t>
            </w:r>
          </w:p>
        </w:tc>
        <w:tc>
          <w:tcPr>
            <w:tcW w:w="2620" w:type="dxa"/>
            <w:hideMark/>
          </w:tcPr>
          <w:p w14:paraId="354E41CD" w14:textId="77777777" w:rsidR="00617EDA" w:rsidRPr="00617EDA" w:rsidRDefault="00617EDA" w:rsidP="003C6AFF">
            <w:pPr>
              <w:ind w:firstLine="0"/>
            </w:pPr>
            <w:r w:rsidRPr="00617EDA">
              <w:lastRenderedPageBreak/>
              <w:t>Na maioria das vezes, não consideram estratégias dinâmicas.</w:t>
            </w:r>
          </w:p>
        </w:tc>
        <w:tc>
          <w:tcPr>
            <w:tcW w:w="1640" w:type="dxa"/>
            <w:hideMark/>
          </w:tcPr>
          <w:p w14:paraId="163F2C9E" w14:textId="77777777" w:rsidR="00617EDA" w:rsidRPr="00617EDA" w:rsidRDefault="00617EDA" w:rsidP="003C6AFF">
            <w:pPr>
              <w:ind w:firstLine="0"/>
            </w:pPr>
          </w:p>
        </w:tc>
      </w:tr>
      <w:tr w:rsidR="00617EDA" w:rsidRPr="00BC2ED2" w14:paraId="3ABE1E94" w14:textId="77777777" w:rsidTr="003C6AFF">
        <w:trPr>
          <w:trHeight w:val="930"/>
        </w:trPr>
        <w:tc>
          <w:tcPr>
            <w:tcW w:w="2420" w:type="dxa"/>
            <w:hideMark/>
          </w:tcPr>
          <w:p w14:paraId="4E27DE9F" w14:textId="77777777" w:rsidR="00617EDA" w:rsidRPr="00617EDA" w:rsidRDefault="00617EDA" w:rsidP="003C6AFF">
            <w:pPr>
              <w:ind w:firstLine="0"/>
            </w:pPr>
            <w:r w:rsidRPr="00617EDA">
              <w:t>Modelos de Referência Citados.</w:t>
            </w:r>
          </w:p>
        </w:tc>
        <w:tc>
          <w:tcPr>
            <w:tcW w:w="2380" w:type="dxa"/>
            <w:hideMark/>
          </w:tcPr>
          <w:p w14:paraId="6A9460DC" w14:textId="77777777" w:rsidR="00617EDA" w:rsidRPr="00617EDA" w:rsidRDefault="00617EDA" w:rsidP="003C6AFF">
            <w:pPr>
              <w:ind w:firstLine="0"/>
            </w:pPr>
          </w:p>
        </w:tc>
        <w:tc>
          <w:tcPr>
            <w:tcW w:w="2380" w:type="dxa"/>
            <w:hideMark/>
          </w:tcPr>
          <w:p w14:paraId="5954D5BA" w14:textId="77777777" w:rsidR="00617EDA" w:rsidRPr="00617EDA" w:rsidRDefault="00617EDA" w:rsidP="003C6AFF">
            <w:pPr>
              <w:ind w:firstLine="0"/>
            </w:pPr>
            <w:r w:rsidRPr="00617EDA">
              <w:t>Bass (1969), Wilson e Norton</w:t>
            </w:r>
          </w:p>
        </w:tc>
        <w:tc>
          <w:tcPr>
            <w:tcW w:w="3040" w:type="dxa"/>
            <w:hideMark/>
          </w:tcPr>
          <w:p w14:paraId="26981970" w14:textId="77777777" w:rsidR="00617EDA" w:rsidRPr="00617EDA" w:rsidRDefault="00617EDA" w:rsidP="003C6AFF">
            <w:pPr>
              <w:ind w:firstLine="0"/>
            </w:pPr>
            <w:r w:rsidRPr="00617EDA">
              <w:t>Bass (1969) (modelo de difusão), Fischer e Pry (modelo de competição entre tecnologias).</w:t>
            </w:r>
          </w:p>
        </w:tc>
        <w:tc>
          <w:tcPr>
            <w:tcW w:w="2760" w:type="dxa"/>
            <w:hideMark/>
          </w:tcPr>
          <w:p w14:paraId="3414A180" w14:textId="77777777" w:rsidR="00617EDA" w:rsidRPr="00617EDA" w:rsidRDefault="00617EDA" w:rsidP="003C6AFF">
            <w:pPr>
              <w:ind w:firstLine="0"/>
              <w:rPr>
                <w:lang w:val="en-US"/>
              </w:rPr>
            </w:pPr>
            <w:r w:rsidRPr="00617EDA">
              <w:rPr>
                <w:lang w:val="en-US"/>
              </w:rPr>
              <w:t>Bass (1969), Milling (1986; 1987; 1989); Maier (1995) e Millinr e Maier (1996)</w:t>
            </w:r>
          </w:p>
        </w:tc>
        <w:tc>
          <w:tcPr>
            <w:tcW w:w="3080" w:type="dxa"/>
            <w:hideMark/>
          </w:tcPr>
          <w:p w14:paraId="16846DBD" w14:textId="77777777" w:rsidR="00617EDA" w:rsidRPr="00617EDA" w:rsidRDefault="00617EDA" w:rsidP="003C6AFF">
            <w:pPr>
              <w:ind w:firstLine="0"/>
              <w:rPr>
                <w:lang w:val="en-US"/>
              </w:rPr>
            </w:pPr>
            <w:r w:rsidRPr="00617EDA">
              <w:rPr>
                <w:lang w:val="en-US"/>
              </w:rPr>
              <w:t>Fisher e Pry (1971), Norton e Bass (1987)</w:t>
            </w:r>
          </w:p>
        </w:tc>
        <w:tc>
          <w:tcPr>
            <w:tcW w:w="2620" w:type="dxa"/>
            <w:hideMark/>
          </w:tcPr>
          <w:p w14:paraId="7172B503" w14:textId="77777777" w:rsidR="00617EDA" w:rsidRPr="00617EDA" w:rsidRDefault="00617EDA" w:rsidP="003C6AFF">
            <w:pPr>
              <w:ind w:firstLine="0"/>
              <w:rPr>
                <w:lang w:val="en-US"/>
              </w:rPr>
            </w:pPr>
          </w:p>
        </w:tc>
        <w:tc>
          <w:tcPr>
            <w:tcW w:w="1640" w:type="dxa"/>
            <w:hideMark/>
          </w:tcPr>
          <w:p w14:paraId="58972D9F" w14:textId="77777777" w:rsidR="00617EDA" w:rsidRPr="00617EDA" w:rsidRDefault="00617EDA" w:rsidP="003C6AFF">
            <w:pPr>
              <w:ind w:firstLine="0"/>
              <w:rPr>
                <w:lang w:val="en-US"/>
              </w:rPr>
            </w:pPr>
          </w:p>
        </w:tc>
      </w:tr>
      <w:tr w:rsidR="00617EDA" w:rsidRPr="00617EDA" w14:paraId="09B09602" w14:textId="77777777" w:rsidTr="003C6AFF">
        <w:trPr>
          <w:trHeight w:val="2400"/>
        </w:trPr>
        <w:tc>
          <w:tcPr>
            <w:tcW w:w="2420" w:type="dxa"/>
            <w:hideMark/>
          </w:tcPr>
          <w:p w14:paraId="2AA7EA3C" w14:textId="77777777" w:rsidR="00617EDA" w:rsidRPr="00617EDA" w:rsidRDefault="00617EDA" w:rsidP="003C6AFF">
            <w:pPr>
              <w:ind w:firstLine="0"/>
            </w:pPr>
            <w:r w:rsidRPr="00617EDA">
              <w:t>X - Incertezas</w:t>
            </w:r>
          </w:p>
        </w:tc>
        <w:tc>
          <w:tcPr>
            <w:tcW w:w="2380" w:type="dxa"/>
            <w:hideMark/>
          </w:tcPr>
          <w:p w14:paraId="06D1CACE" w14:textId="77777777" w:rsidR="00617EDA" w:rsidRPr="00617EDA" w:rsidRDefault="00617EDA" w:rsidP="003C6AFF">
            <w:pPr>
              <w:ind w:firstLine="0"/>
            </w:pPr>
          </w:p>
        </w:tc>
        <w:tc>
          <w:tcPr>
            <w:tcW w:w="2380" w:type="dxa"/>
            <w:hideMark/>
          </w:tcPr>
          <w:p w14:paraId="395DED7E" w14:textId="77777777" w:rsidR="00617EDA" w:rsidRPr="00617EDA" w:rsidRDefault="00617EDA" w:rsidP="003C6AFF">
            <w:pPr>
              <w:ind w:firstLine="0"/>
            </w:pPr>
            <w:r w:rsidRPr="00617EDA">
              <w:t xml:space="preserve">Tamanho relativo dos mercados potenciais, margem do produto, parâmetros de </w:t>
            </w:r>
            <w:r w:rsidRPr="00617EDA">
              <w:lastRenderedPageBreak/>
              <w:t>difusão e substituição.</w:t>
            </w:r>
          </w:p>
        </w:tc>
        <w:tc>
          <w:tcPr>
            <w:tcW w:w="3040" w:type="dxa"/>
            <w:hideMark/>
          </w:tcPr>
          <w:p w14:paraId="636CDE80" w14:textId="77777777" w:rsidR="00617EDA" w:rsidRPr="00617EDA" w:rsidRDefault="00617EDA" w:rsidP="003C6AFF">
            <w:pPr>
              <w:ind w:firstLine="0"/>
            </w:pPr>
            <w:r w:rsidRPr="00617EDA">
              <w:lastRenderedPageBreak/>
              <w:t>Heterogeneidade da população de possíveis clientes das substituições.</w:t>
            </w:r>
            <w:r w:rsidRPr="00617EDA">
              <w:br/>
              <w:t xml:space="preserve">Diferentes classes de clientes podem valorizar aspectos </w:t>
            </w:r>
            <w:r w:rsidRPr="00617EDA">
              <w:lastRenderedPageBreak/>
              <w:t>do produto de modo diferente, levando a dinâmicas de adoção diversas.</w:t>
            </w:r>
          </w:p>
        </w:tc>
        <w:tc>
          <w:tcPr>
            <w:tcW w:w="2760" w:type="dxa"/>
            <w:hideMark/>
          </w:tcPr>
          <w:p w14:paraId="62A0CBA2" w14:textId="77777777" w:rsidR="00617EDA" w:rsidRPr="00617EDA" w:rsidRDefault="00617EDA" w:rsidP="003C6AFF">
            <w:pPr>
              <w:ind w:firstLine="0"/>
            </w:pPr>
            <w:r w:rsidRPr="00617EDA">
              <w:lastRenderedPageBreak/>
              <w:t>Tempo de Entrada de outros concorrentes para a divisão do mercado.</w:t>
            </w:r>
            <w:r w:rsidRPr="00617EDA">
              <w:br/>
            </w:r>
            <w:r w:rsidRPr="00617EDA">
              <w:br/>
              <w:t xml:space="preserve">Market share dos concorrentes em </w:t>
            </w:r>
            <w:r w:rsidRPr="00617EDA">
              <w:lastRenderedPageBreak/>
              <w:t>função de seu "coeficiente de inovação".</w:t>
            </w:r>
          </w:p>
        </w:tc>
        <w:tc>
          <w:tcPr>
            <w:tcW w:w="3080" w:type="dxa"/>
            <w:hideMark/>
          </w:tcPr>
          <w:p w14:paraId="4DB0FEB6" w14:textId="77777777" w:rsidR="00617EDA" w:rsidRPr="00617EDA" w:rsidRDefault="00617EDA" w:rsidP="003C6AFF">
            <w:pPr>
              <w:ind w:firstLine="0"/>
            </w:pPr>
            <w:r w:rsidRPr="00617EDA">
              <w:lastRenderedPageBreak/>
              <w:t xml:space="preserve">Tamanho potencial do mercado, Market Share, Multiplicador de Substituição, Tempo de obsolescência, </w:t>
            </w:r>
            <w:r w:rsidRPr="00617EDA">
              <w:lastRenderedPageBreak/>
              <w:t>Entrade de novos clientes potenciais, Capacidade Técnica dos Produtos e Preços.</w:t>
            </w:r>
          </w:p>
        </w:tc>
        <w:tc>
          <w:tcPr>
            <w:tcW w:w="2620" w:type="dxa"/>
            <w:hideMark/>
          </w:tcPr>
          <w:p w14:paraId="1A28656F" w14:textId="77777777" w:rsidR="00617EDA" w:rsidRPr="00617EDA" w:rsidRDefault="00617EDA" w:rsidP="003C6AFF">
            <w:pPr>
              <w:ind w:firstLine="0"/>
            </w:pPr>
          </w:p>
        </w:tc>
        <w:tc>
          <w:tcPr>
            <w:tcW w:w="1640" w:type="dxa"/>
            <w:hideMark/>
          </w:tcPr>
          <w:p w14:paraId="1AC81A95" w14:textId="77777777" w:rsidR="00617EDA" w:rsidRPr="00617EDA" w:rsidRDefault="00617EDA" w:rsidP="003C6AFF">
            <w:pPr>
              <w:ind w:firstLine="0"/>
            </w:pPr>
          </w:p>
        </w:tc>
      </w:tr>
      <w:tr w:rsidR="00617EDA" w:rsidRPr="00617EDA" w14:paraId="38CE758A" w14:textId="77777777" w:rsidTr="003C6AFF">
        <w:trPr>
          <w:trHeight w:val="1800"/>
        </w:trPr>
        <w:tc>
          <w:tcPr>
            <w:tcW w:w="2420" w:type="dxa"/>
            <w:hideMark/>
          </w:tcPr>
          <w:p w14:paraId="56776FF7" w14:textId="77777777" w:rsidR="00617EDA" w:rsidRPr="00617EDA" w:rsidRDefault="00617EDA" w:rsidP="003C6AFF">
            <w:pPr>
              <w:ind w:firstLine="0"/>
            </w:pPr>
            <w:r w:rsidRPr="00617EDA">
              <w:t>L - Estratégias / Decisões</w:t>
            </w:r>
          </w:p>
        </w:tc>
        <w:tc>
          <w:tcPr>
            <w:tcW w:w="2380" w:type="dxa"/>
            <w:hideMark/>
          </w:tcPr>
          <w:p w14:paraId="3F0F3B22" w14:textId="77777777" w:rsidR="00617EDA" w:rsidRPr="00617EDA" w:rsidRDefault="00617EDA" w:rsidP="003C6AFF">
            <w:pPr>
              <w:ind w:firstLine="0"/>
            </w:pPr>
          </w:p>
        </w:tc>
        <w:tc>
          <w:tcPr>
            <w:tcW w:w="2380" w:type="dxa"/>
            <w:hideMark/>
          </w:tcPr>
          <w:p w14:paraId="465C707A" w14:textId="77777777" w:rsidR="00617EDA" w:rsidRPr="00617EDA" w:rsidRDefault="00617EDA" w:rsidP="003C6AFF">
            <w:pPr>
              <w:ind w:firstLine="0"/>
            </w:pPr>
            <w:r w:rsidRPr="00617EDA">
              <w:t>Timing entre introdução de novos modelos de produtos com inovação tecnológica.</w:t>
            </w:r>
          </w:p>
        </w:tc>
        <w:tc>
          <w:tcPr>
            <w:tcW w:w="3040" w:type="dxa"/>
            <w:hideMark/>
          </w:tcPr>
          <w:p w14:paraId="6353CC17" w14:textId="77777777" w:rsidR="00617EDA" w:rsidRPr="00617EDA" w:rsidRDefault="00617EDA" w:rsidP="003C6AFF">
            <w:pPr>
              <w:ind w:firstLine="0"/>
            </w:pPr>
            <w:r w:rsidRPr="00617EDA">
              <w:t>Obtenção de primeiros usuários que são formadores de opinião para amplificar o efeito da comunicação dentro de uma rede.</w:t>
            </w:r>
          </w:p>
        </w:tc>
        <w:tc>
          <w:tcPr>
            <w:tcW w:w="2760" w:type="dxa"/>
            <w:hideMark/>
          </w:tcPr>
          <w:p w14:paraId="20C96B0B" w14:textId="77777777" w:rsidR="00617EDA" w:rsidRPr="00617EDA" w:rsidRDefault="00617EDA" w:rsidP="003C6AFF">
            <w:pPr>
              <w:ind w:firstLine="0"/>
            </w:pPr>
            <w:r w:rsidRPr="00617EDA">
              <w:t>Estratégias de Precificação, orçamentação para pesquisa e desenvolvimento, tempo de entrada no mercado, e estratégias de divulgação.</w:t>
            </w:r>
          </w:p>
        </w:tc>
        <w:tc>
          <w:tcPr>
            <w:tcW w:w="3080" w:type="dxa"/>
            <w:hideMark/>
          </w:tcPr>
          <w:p w14:paraId="6A1C52EB" w14:textId="77777777" w:rsidR="00617EDA" w:rsidRPr="00617EDA" w:rsidRDefault="00617EDA" w:rsidP="003C6AFF">
            <w:pPr>
              <w:ind w:firstLine="0"/>
            </w:pPr>
          </w:p>
        </w:tc>
        <w:tc>
          <w:tcPr>
            <w:tcW w:w="2620" w:type="dxa"/>
            <w:hideMark/>
          </w:tcPr>
          <w:p w14:paraId="5BA5FDFA" w14:textId="77777777" w:rsidR="00617EDA" w:rsidRPr="00617EDA" w:rsidRDefault="00617EDA" w:rsidP="003C6AFF">
            <w:pPr>
              <w:ind w:firstLine="0"/>
            </w:pPr>
          </w:p>
        </w:tc>
        <w:tc>
          <w:tcPr>
            <w:tcW w:w="1640" w:type="dxa"/>
            <w:hideMark/>
          </w:tcPr>
          <w:p w14:paraId="0A0D3C49" w14:textId="77777777" w:rsidR="00617EDA" w:rsidRPr="00617EDA" w:rsidRDefault="00617EDA" w:rsidP="003C6AFF">
            <w:pPr>
              <w:ind w:firstLine="0"/>
            </w:pPr>
          </w:p>
        </w:tc>
      </w:tr>
      <w:tr w:rsidR="00617EDA" w:rsidRPr="00617EDA" w14:paraId="77C95EBC" w14:textId="77777777" w:rsidTr="003C6AFF">
        <w:trPr>
          <w:trHeight w:val="2700"/>
        </w:trPr>
        <w:tc>
          <w:tcPr>
            <w:tcW w:w="2420" w:type="dxa"/>
            <w:hideMark/>
          </w:tcPr>
          <w:p w14:paraId="638011BD" w14:textId="77777777" w:rsidR="00617EDA" w:rsidRPr="00617EDA" w:rsidRDefault="00617EDA" w:rsidP="003C6AFF">
            <w:pPr>
              <w:ind w:firstLine="0"/>
            </w:pPr>
            <w:r w:rsidRPr="00617EDA">
              <w:lastRenderedPageBreak/>
              <w:t>R - Relações</w:t>
            </w:r>
          </w:p>
        </w:tc>
        <w:tc>
          <w:tcPr>
            <w:tcW w:w="2380" w:type="dxa"/>
            <w:hideMark/>
          </w:tcPr>
          <w:p w14:paraId="43355AFF" w14:textId="77777777" w:rsidR="00617EDA" w:rsidRPr="00617EDA" w:rsidRDefault="00617EDA" w:rsidP="003C6AFF">
            <w:pPr>
              <w:ind w:firstLine="0"/>
            </w:pPr>
          </w:p>
        </w:tc>
        <w:tc>
          <w:tcPr>
            <w:tcW w:w="2380" w:type="dxa"/>
            <w:hideMark/>
          </w:tcPr>
          <w:p w14:paraId="70F0D295" w14:textId="77777777" w:rsidR="00617EDA" w:rsidRPr="00617EDA" w:rsidRDefault="00617EDA" w:rsidP="003C6AFF">
            <w:pPr>
              <w:ind w:firstLine="0"/>
            </w:pPr>
            <w:r w:rsidRPr="00617EDA">
              <w:t>Mesmas relações contidas no modelo de bass, acrescentadas da relação de substituição de máquinas.</w:t>
            </w:r>
          </w:p>
        </w:tc>
        <w:tc>
          <w:tcPr>
            <w:tcW w:w="3040" w:type="dxa"/>
            <w:hideMark/>
          </w:tcPr>
          <w:p w14:paraId="61CB982F" w14:textId="77777777" w:rsidR="00617EDA" w:rsidRPr="00617EDA" w:rsidRDefault="00617EDA" w:rsidP="003C6AFF">
            <w:pPr>
              <w:ind w:firstLine="0"/>
            </w:pPr>
            <w:r w:rsidRPr="00617EDA">
              <w:t>Relações entre fatores sociais (credibilidade, disponibilidade de informação) e a adoção de uma nova tecnologia.</w:t>
            </w:r>
            <w:r w:rsidRPr="00617EDA">
              <w:br/>
              <w:t>Adoção da tecnologia é moderada por um índice de performance da tecnologia e o seu custo.</w:t>
            </w:r>
          </w:p>
        </w:tc>
        <w:tc>
          <w:tcPr>
            <w:tcW w:w="2760" w:type="dxa"/>
            <w:hideMark/>
          </w:tcPr>
          <w:p w14:paraId="5A9A3F3B" w14:textId="77777777" w:rsidR="00617EDA" w:rsidRPr="00617EDA" w:rsidRDefault="00617EDA" w:rsidP="003C6AFF">
            <w:pPr>
              <w:ind w:firstLine="0"/>
            </w:pPr>
            <w:r w:rsidRPr="00617EDA">
              <w:t>Precificação, Esforços de Marketing e Delays na Entrega influenciam a probabilidade de compra.</w:t>
            </w:r>
            <w:r w:rsidRPr="00617EDA">
              <w:br/>
            </w:r>
            <w:r w:rsidRPr="00617EDA">
              <w:br/>
              <w:t>A competição (novos entrantes no mercado) também é considerada.</w:t>
            </w:r>
          </w:p>
        </w:tc>
        <w:tc>
          <w:tcPr>
            <w:tcW w:w="3080" w:type="dxa"/>
            <w:hideMark/>
          </w:tcPr>
          <w:p w14:paraId="6A789372" w14:textId="77777777" w:rsidR="00617EDA" w:rsidRPr="00617EDA" w:rsidRDefault="00617EDA" w:rsidP="003C6AFF">
            <w:pPr>
              <w:ind w:firstLine="0"/>
            </w:pPr>
            <w:r w:rsidRPr="00617EDA">
              <w:t>Relações entre incertezas adotadas, e vendas de novos modelos de produtos.</w:t>
            </w:r>
            <w:r w:rsidRPr="00617EDA">
              <w:br/>
            </w:r>
            <w:r w:rsidRPr="00617EDA">
              <w:br/>
              <w:t>O multiplicador de substituição é calculado em função da "capacidade técnica" do novo modelo e de seu preço.</w:t>
            </w:r>
          </w:p>
        </w:tc>
        <w:tc>
          <w:tcPr>
            <w:tcW w:w="2620" w:type="dxa"/>
            <w:hideMark/>
          </w:tcPr>
          <w:p w14:paraId="2EBD7487" w14:textId="77777777" w:rsidR="00617EDA" w:rsidRPr="00617EDA" w:rsidRDefault="00617EDA" w:rsidP="003C6AFF">
            <w:pPr>
              <w:ind w:firstLine="0"/>
            </w:pPr>
          </w:p>
        </w:tc>
        <w:tc>
          <w:tcPr>
            <w:tcW w:w="1640" w:type="dxa"/>
            <w:hideMark/>
          </w:tcPr>
          <w:p w14:paraId="352C190A" w14:textId="77777777" w:rsidR="00617EDA" w:rsidRPr="00617EDA" w:rsidRDefault="00617EDA" w:rsidP="003C6AFF">
            <w:pPr>
              <w:ind w:firstLine="0"/>
            </w:pPr>
          </w:p>
        </w:tc>
      </w:tr>
      <w:tr w:rsidR="00617EDA" w:rsidRPr="00617EDA" w14:paraId="00BEE11C" w14:textId="77777777" w:rsidTr="003C6AFF">
        <w:trPr>
          <w:trHeight w:val="900"/>
        </w:trPr>
        <w:tc>
          <w:tcPr>
            <w:tcW w:w="2420" w:type="dxa"/>
            <w:hideMark/>
          </w:tcPr>
          <w:p w14:paraId="034444CB" w14:textId="77777777" w:rsidR="00617EDA" w:rsidRPr="00617EDA" w:rsidRDefault="00617EDA" w:rsidP="003C6AFF">
            <w:pPr>
              <w:ind w:firstLine="0"/>
            </w:pPr>
            <w:r w:rsidRPr="00617EDA">
              <w:t>M - Métricas</w:t>
            </w:r>
          </w:p>
        </w:tc>
        <w:tc>
          <w:tcPr>
            <w:tcW w:w="2380" w:type="dxa"/>
            <w:hideMark/>
          </w:tcPr>
          <w:p w14:paraId="6D0FC1D6" w14:textId="77777777" w:rsidR="00617EDA" w:rsidRPr="00617EDA" w:rsidRDefault="00617EDA" w:rsidP="003C6AFF">
            <w:pPr>
              <w:ind w:firstLine="0"/>
            </w:pPr>
          </w:p>
        </w:tc>
        <w:tc>
          <w:tcPr>
            <w:tcW w:w="2380" w:type="dxa"/>
            <w:hideMark/>
          </w:tcPr>
          <w:p w14:paraId="108C2163" w14:textId="77777777" w:rsidR="00617EDA" w:rsidRPr="00617EDA" w:rsidRDefault="00617EDA" w:rsidP="003C6AFF">
            <w:pPr>
              <w:ind w:firstLine="0"/>
            </w:pPr>
            <w:r w:rsidRPr="00617EDA">
              <w:t xml:space="preserve">Número Total de Produtos </w:t>
            </w:r>
            <w:r w:rsidRPr="00617EDA">
              <w:lastRenderedPageBreak/>
              <w:t>Vendidos, por geração.</w:t>
            </w:r>
          </w:p>
        </w:tc>
        <w:tc>
          <w:tcPr>
            <w:tcW w:w="3040" w:type="dxa"/>
            <w:hideMark/>
          </w:tcPr>
          <w:p w14:paraId="6AE99A12" w14:textId="77777777" w:rsidR="00617EDA" w:rsidRPr="00617EDA" w:rsidRDefault="00617EDA" w:rsidP="003C6AFF">
            <w:pPr>
              <w:ind w:firstLine="0"/>
            </w:pPr>
            <w:r w:rsidRPr="00617EDA">
              <w:lastRenderedPageBreak/>
              <w:t xml:space="preserve">Vendas totais por tecnologia, Número total de </w:t>
            </w:r>
            <w:r w:rsidRPr="00617EDA">
              <w:lastRenderedPageBreak/>
              <w:t>consumidores usuários.</w:t>
            </w:r>
          </w:p>
        </w:tc>
        <w:tc>
          <w:tcPr>
            <w:tcW w:w="2760" w:type="dxa"/>
            <w:hideMark/>
          </w:tcPr>
          <w:p w14:paraId="1EC88CD7" w14:textId="77777777" w:rsidR="00617EDA" w:rsidRPr="00617EDA" w:rsidRDefault="00617EDA" w:rsidP="003C6AFF">
            <w:pPr>
              <w:ind w:firstLine="0"/>
            </w:pPr>
            <w:r w:rsidRPr="00617EDA">
              <w:lastRenderedPageBreak/>
              <w:t>Vendas, número de clientes.</w:t>
            </w:r>
          </w:p>
        </w:tc>
        <w:tc>
          <w:tcPr>
            <w:tcW w:w="3080" w:type="dxa"/>
            <w:hideMark/>
          </w:tcPr>
          <w:p w14:paraId="0ECFE7F4" w14:textId="77777777" w:rsidR="00617EDA" w:rsidRPr="00617EDA" w:rsidRDefault="00617EDA" w:rsidP="003C6AFF">
            <w:pPr>
              <w:ind w:firstLine="0"/>
            </w:pPr>
          </w:p>
        </w:tc>
        <w:tc>
          <w:tcPr>
            <w:tcW w:w="2620" w:type="dxa"/>
            <w:hideMark/>
          </w:tcPr>
          <w:p w14:paraId="590238EE" w14:textId="77777777" w:rsidR="00617EDA" w:rsidRPr="00617EDA" w:rsidRDefault="00617EDA" w:rsidP="003C6AFF">
            <w:pPr>
              <w:ind w:firstLine="0"/>
            </w:pPr>
          </w:p>
        </w:tc>
        <w:tc>
          <w:tcPr>
            <w:tcW w:w="1640" w:type="dxa"/>
            <w:hideMark/>
          </w:tcPr>
          <w:p w14:paraId="454EF2A1" w14:textId="77777777" w:rsidR="00617EDA" w:rsidRPr="00617EDA" w:rsidRDefault="00617EDA" w:rsidP="003C6AFF">
            <w:pPr>
              <w:ind w:firstLine="0"/>
            </w:pPr>
          </w:p>
        </w:tc>
      </w:tr>
      <w:tr w:rsidR="00617EDA" w:rsidRPr="00617EDA" w14:paraId="66893CB8" w14:textId="77777777" w:rsidTr="003C6AFF">
        <w:trPr>
          <w:trHeight w:val="2100"/>
        </w:trPr>
        <w:tc>
          <w:tcPr>
            <w:tcW w:w="2420" w:type="dxa"/>
            <w:hideMark/>
          </w:tcPr>
          <w:p w14:paraId="35CEA1C0" w14:textId="77777777" w:rsidR="00617EDA" w:rsidRPr="00617EDA" w:rsidRDefault="00617EDA" w:rsidP="003C6AFF">
            <w:pPr>
              <w:ind w:firstLine="0"/>
            </w:pPr>
            <w:r w:rsidRPr="00617EDA">
              <w:t>Conclusões Normativas</w:t>
            </w:r>
          </w:p>
        </w:tc>
        <w:tc>
          <w:tcPr>
            <w:tcW w:w="2380" w:type="dxa"/>
            <w:hideMark/>
          </w:tcPr>
          <w:p w14:paraId="53200D87" w14:textId="77777777" w:rsidR="00617EDA" w:rsidRPr="00617EDA" w:rsidRDefault="00617EDA" w:rsidP="003C6AFF">
            <w:pPr>
              <w:ind w:firstLine="0"/>
            </w:pPr>
          </w:p>
        </w:tc>
        <w:tc>
          <w:tcPr>
            <w:tcW w:w="2380" w:type="dxa"/>
            <w:hideMark/>
          </w:tcPr>
          <w:p w14:paraId="0FB3E3FD" w14:textId="77777777" w:rsidR="00617EDA" w:rsidRPr="00617EDA" w:rsidRDefault="00617EDA" w:rsidP="003C6AFF">
            <w:pPr>
              <w:ind w:firstLine="0"/>
            </w:pPr>
            <w:r w:rsidRPr="00617EDA">
              <w:t>A empresa deve ou introduzir o novo produto assim que disponível, ou aguardar o período de maturidade do modelo anterior.</w:t>
            </w:r>
          </w:p>
        </w:tc>
        <w:tc>
          <w:tcPr>
            <w:tcW w:w="3040" w:type="dxa"/>
            <w:hideMark/>
          </w:tcPr>
          <w:p w14:paraId="033E22A0" w14:textId="77777777" w:rsidR="00617EDA" w:rsidRPr="00617EDA" w:rsidRDefault="00617EDA" w:rsidP="003C6AFF">
            <w:pPr>
              <w:ind w:firstLine="0"/>
            </w:pPr>
            <w:r w:rsidRPr="00617EDA">
              <w:t>Empresas devem considerar a credibilidade dos seus primeiros clientes para alavancar a adoção de uma nova tecnologia.</w:t>
            </w:r>
          </w:p>
        </w:tc>
        <w:tc>
          <w:tcPr>
            <w:tcW w:w="2760" w:type="dxa"/>
            <w:hideMark/>
          </w:tcPr>
          <w:p w14:paraId="01C31312" w14:textId="77777777" w:rsidR="00617EDA" w:rsidRPr="00617EDA" w:rsidRDefault="00617EDA" w:rsidP="003C6AFF">
            <w:pPr>
              <w:ind w:firstLine="0"/>
            </w:pPr>
          </w:p>
        </w:tc>
        <w:tc>
          <w:tcPr>
            <w:tcW w:w="3080" w:type="dxa"/>
            <w:hideMark/>
          </w:tcPr>
          <w:p w14:paraId="33BF3CD5" w14:textId="77777777" w:rsidR="00617EDA" w:rsidRPr="00617EDA" w:rsidRDefault="00617EDA" w:rsidP="003C6AFF">
            <w:pPr>
              <w:ind w:firstLine="0"/>
            </w:pPr>
          </w:p>
        </w:tc>
        <w:tc>
          <w:tcPr>
            <w:tcW w:w="2620" w:type="dxa"/>
            <w:hideMark/>
          </w:tcPr>
          <w:p w14:paraId="4A8D970F" w14:textId="77777777" w:rsidR="00617EDA" w:rsidRPr="00617EDA" w:rsidRDefault="00617EDA" w:rsidP="003C6AFF">
            <w:pPr>
              <w:ind w:firstLine="0"/>
            </w:pPr>
          </w:p>
        </w:tc>
        <w:tc>
          <w:tcPr>
            <w:tcW w:w="1640" w:type="dxa"/>
            <w:hideMark/>
          </w:tcPr>
          <w:p w14:paraId="34E8EAEC" w14:textId="77777777" w:rsidR="00617EDA" w:rsidRPr="00617EDA" w:rsidRDefault="00617EDA" w:rsidP="003C6AFF">
            <w:pPr>
              <w:ind w:firstLine="0"/>
            </w:pPr>
          </w:p>
        </w:tc>
      </w:tr>
      <w:tr w:rsidR="00617EDA" w:rsidRPr="00617EDA" w14:paraId="0492FCAA" w14:textId="77777777" w:rsidTr="003C6AFF">
        <w:trPr>
          <w:trHeight w:val="300"/>
        </w:trPr>
        <w:tc>
          <w:tcPr>
            <w:tcW w:w="2420" w:type="dxa"/>
            <w:hideMark/>
          </w:tcPr>
          <w:p w14:paraId="39EB48A5" w14:textId="77777777" w:rsidR="00617EDA" w:rsidRPr="00617EDA" w:rsidRDefault="00617EDA" w:rsidP="003C6AFF">
            <w:pPr>
              <w:ind w:firstLine="0"/>
            </w:pPr>
            <w:r w:rsidRPr="00617EDA">
              <w:t>Conclusões Descritivas</w:t>
            </w:r>
          </w:p>
        </w:tc>
        <w:tc>
          <w:tcPr>
            <w:tcW w:w="2380" w:type="dxa"/>
            <w:hideMark/>
          </w:tcPr>
          <w:p w14:paraId="124EA7B4" w14:textId="77777777" w:rsidR="00617EDA" w:rsidRPr="00617EDA" w:rsidRDefault="00617EDA" w:rsidP="003C6AFF">
            <w:pPr>
              <w:ind w:firstLine="0"/>
            </w:pPr>
          </w:p>
        </w:tc>
        <w:tc>
          <w:tcPr>
            <w:tcW w:w="2380" w:type="dxa"/>
            <w:hideMark/>
          </w:tcPr>
          <w:p w14:paraId="6E845BFC" w14:textId="77777777" w:rsidR="00617EDA" w:rsidRPr="00617EDA" w:rsidRDefault="00617EDA" w:rsidP="003C6AFF">
            <w:pPr>
              <w:ind w:firstLine="0"/>
            </w:pPr>
          </w:p>
        </w:tc>
        <w:tc>
          <w:tcPr>
            <w:tcW w:w="3040" w:type="dxa"/>
            <w:hideMark/>
          </w:tcPr>
          <w:p w14:paraId="66C9CA35" w14:textId="77777777" w:rsidR="00617EDA" w:rsidRPr="00617EDA" w:rsidRDefault="00617EDA" w:rsidP="003C6AFF">
            <w:pPr>
              <w:ind w:firstLine="0"/>
            </w:pPr>
            <w:r w:rsidRPr="00617EDA">
              <w:t>Nenhuma.</w:t>
            </w:r>
          </w:p>
        </w:tc>
        <w:tc>
          <w:tcPr>
            <w:tcW w:w="2760" w:type="dxa"/>
            <w:hideMark/>
          </w:tcPr>
          <w:p w14:paraId="665F303D" w14:textId="77777777" w:rsidR="00617EDA" w:rsidRPr="00617EDA" w:rsidRDefault="00617EDA" w:rsidP="003C6AFF">
            <w:pPr>
              <w:ind w:firstLine="0"/>
            </w:pPr>
          </w:p>
        </w:tc>
        <w:tc>
          <w:tcPr>
            <w:tcW w:w="3080" w:type="dxa"/>
            <w:hideMark/>
          </w:tcPr>
          <w:p w14:paraId="6CCA7DF5" w14:textId="77777777" w:rsidR="00617EDA" w:rsidRPr="00617EDA" w:rsidRDefault="00617EDA" w:rsidP="003C6AFF">
            <w:pPr>
              <w:ind w:firstLine="0"/>
            </w:pPr>
          </w:p>
        </w:tc>
        <w:tc>
          <w:tcPr>
            <w:tcW w:w="2620" w:type="dxa"/>
            <w:hideMark/>
          </w:tcPr>
          <w:p w14:paraId="2F4F0C20" w14:textId="77777777" w:rsidR="00617EDA" w:rsidRPr="00617EDA" w:rsidRDefault="00617EDA" w:rsidP="003C6AFF">
            <w:pPr>
              <w:ind w:firstLine="0"/>
            </w:pPr>
          </w:p>
        </w:tc>
        <w:tc>
          <w:tcPr>
            <w:tcW w:w="1640" w:type="dxa"/>
            <w:hideMark/>
          </w:tcPr>
          <w:p w14:paraId="069105AA" w14:textId="77777777" w:rsidR="00617EDA" w:rsidRPr="00617EDA" w:rsidRDefault="00617EDA" w:rsidP="003C6AFF">
            <w:pPr>
              <w:ind w:firstLine="0"/>
            </w:pPr>
          </w:p>
        </w:tc>
      </w:tr>
      <w:tr w:rsidR="00617EDA" w:rsidRPr="00617EDA" w14:paraId="38B0A231" w14:textId="77777777" w:rsidTr="003C6AFF">
        <w:trPr>
          <w:trHeight w:val="900"/>
        </w:trPr>
        <w:tc>
          <w:tcPr>
            <w:tcW w:w="2420" w:type="dxa"/>
            <w:hideMark/>
          </w:tcPr>
          <w:p w14:paraId="15F3B830" w14:textId="77777777" w:rsidR="00617EDA" w:rsidRPr="00617EDA" w:rsidRDefault="00617EDA" w:rsidP="003C6AFF">
            <w:pPr>
              <w:ind w:firstLine="0"/>
            </w:pPr>
            <w:r w:rsidRPr="00617EDA">
              <w:t xml:space="preserve">Apresenta comparação do Modelo a </w:t>
            </w:r>
            <w:r w:rsidRPr="00617EDA">
              <w:lastRenderedPageBreak/>
              <w:t>Dados Históricos?</w:t>
            </w:r>
          </w:p>
        </w:tc>
        <w:tc>
          <w:tcPr>
            <w:tcW w:w="2380" w:type="dxa"/>
            <w:hideMark/>
          </w:tcPr>
          <w:p w14:paraId="41EDC648" w14:textId="77777777" w:rsidR="00617EDA" w:rsidRPr="00617EDA" w:rsidRDefault="00617EDA" w:rsidP="003C6AFF">
            <w:pPr>
              <w:ind w:firstLine="0"/>
            </w:pPr>
          </w:p>
        </w:tc>
        <w:tc>
          <w:tcPr>
            <w:tcW w:w="2380" w:type="dxa"/>
            <w:hideMark/>
          </w:tcPr>
          <w:p w14:paraId="59DC7E83" w14:textId="77777777" w:rsidR="00617EDA" w:rsidRPr="00617EDA" w:rsidRDefault="00617EDA" w:rsidP="003C6AFF">
            <w:pPr>
              <w:ind w:firstLine="0"/>
            </w:pPr>
          </w:p>
        </w:tc>
        <w:tc>
          <w:tcPr>
            <w:tcW w:w="3040" w:type="dxa"/>
            <w:hideMark/>
          </w:tcPr>
          <w:p w14:paraId="7AEE56EE" w14:textId="77777777" w:rsidR="00617EDA" w:rsidRPr="00617EDA" w:rsidRDefault="00617EDA" w:rsidP="003C6AFF">
            <w:pPr>
              <w:ind w:firstLine="0"/>
            </w:pPr>
          </w:p>
        </w:tc>
        <w:tc>
          <w:tcPr>
            <w:tcW w:w="2760" w:type="dxa"/>
            <w:hideMark/>
          </w:tcPr>
          <w:p w14:paraId="2489E585" w14:textId="77777777" w:rsidR="00617EDA" w:rsidRPr="00617EDA" w:rsidRDefault="00617EDA" w:rsidP="003C6AFF">
            <w:pPr>
              <w:ind w:firstLine="0"/>
            </w:pPr>
          </w:p>
        </w:tc>
        <w:tc>
          <w:tcPr>
            <w:tcW w:w="3080" w:type="dxa"/>
            <w:hideMark/>
          </w:tcPr>
          <w:p w14:paraId="5936D8EF" w14:textId="77777777" w:rsidR="00617EDA" w:rsidRPr="00617EDA" w:rsidRDefault="00617EDA" w:rsidP="003C6AFF">
            <w:pPr>
              <w:ind w:firstLine="0"/>
            </w:pPr>
            <w:r w:rsidRPr="00617EDA">
              <w:t>Sim</w:t>
            </w:r>
          </w:p>
        </w:tc>
        <w:tc>
          <w:tcPr>
            <w:tcW w:w="2620" w:type="dxa"/>
            <w:hideMark/>
          </w:tcPr>
          <w:p w14:paraId="282D3CD1" w14:textId="77777777" w:rsidR="00617EDA" w:rsidRPr="00617EDA" w:rsidRDefault="00617EDA" w:rsidP="003C6AFF">
            <w:pPr>
              <w:ind w:firstLine="0"/>
            </w:pPr>
          </w:p>
        </w:tc>
        <w:tc>
          <w:tcPr>
            <w:tcW w:w="1640" w:type="dxa"/>
            <w:hideMark/>
          </w:tcPr>
          <w:p w14:paraId="6A82D84B" w14:textId="77777777" w:rsidR="00617EDA" w:rsidRPr="00617EDA" w:rsidRDefault="00617EDA" w:rsidP="003C6AFF">
            <w:pPr>
              <w:ind w:firstLine="0"/>
            </w:pPr>
          </w:p>
        </w:tc>
      </w:tr>
      <w:tr w:rsidR="00617EDA" w:rsidRPr="00617EDA" w14:paraId="45ABEFA6" w14:textId="77777777" w:rsidTr="003C6AFF">
        <w:trPr>
          <w:trHeight w:val="900"/>
        </w:trPr>
        <w:tc>
          <w:tcPr>
            <w:tcW w:w="2420" w:type="dxa"/>
            <w:hideMark/>
          </w:tcPr>
          <w:p w14:paraId="6B4B0FAF" w14:textId="77777777" w:rsidR="00617EDA" w:rsidRPr="00617EDA" w:rsidRDefault="00617EDA" w:rsidP="003C6AFF">
            <w:pPr>
              <w:ind w:firstLine="0"/>
            </w:pPr>
            <w:r w:rsidRPr="00617EDA">
              <w:t>Análise de Sensibilidade foi conduzida?</w:t>
            </w:r>
          </w:p>
        </w:tc>
        <w:tc>
          <w:tcPr>
            <w:tcW w:w="2380" w:type="dxa"/>
            <w:hideMark/>
          </w:tcPr>
          <w:p w14:paraId="39A59D44" w14:textId="77777777" w:rsidR="00617EDA" w:rsidRPr="00617EDA" w:rsidRDefault="00617EDA" w:rsidP="003C6AFF">
            <w:pPr>
              <w:ind w:firstLine="0"/>
            </w:pPr>
          </w:p>
        </w:tc>
        <w:tc>
          <w:tcPr>
            <w:tcW w:w="2380" w:type="dxa"/>
            <w:hideMark/>
          </w:tcPr>
          <w:p w14:paraId="218F1ABD" w14:textId="77777777" w:rsidR="00617EDA" w:rsidRPr="00617EDA" w:rsidRDefault="00617EDA" w:rsidP="003C6AFF">
            <w:pPr>
              <w:ind w:firstLine="0"/>
            </w:pPr>
          </w:p>
        </w:tc>
        <w:tc>
          <w:tcPr>
            <w:tcW w:w="3040" w:type="dxa"/>
            <w:hideMark/>
          </w:tcPr>
          <w:p w14:paraId="0A0180C2" w14:textId="77777777" w:rsidR="00617EDA" w:rsidRPr="00617EDA" w:rsidRDefault="00617EDA" w:rsidP="003C6AFF">
            <w:pPr>
              <w:ind w:firstLine="0"/>
            </w:pPr>
          </w:p>
        </w:tc>
        <w:tc>
          <w:tcPr>
            <w:tcW w:w="2760" w:type="dxa"/>
            <w:hideMark/>
          </w:tcPr>
          <w:p w14:paraId="76B53983" w14:textId="77777777" w:rsidR="00617EDA" w:rsidRPr="00617EDA" w:rsidRDefault="00617EDA" w:rsidP="003C6AFF">
            <w:pPr>
              <w:ind w:firstLine="0"/>
            </w:pPr>
          </w:p>
        </w:tc>
        <w:tc>
          <w:tcPr>
            <w:tcW w:w="3080" w:type="dxa"/>
            <w:hideMark/>
          </w:tcPr>
          <w:p w14:paraId="216C48C8" w14:textId="77777777" w:rsidR="00617EDA" w:rsidRPr="00617EDA" w:rsidRDefault="00617EDA" w:rsidP="003C6AFF">
            <w:pPr>
              <w:ind w:firstLine="0"/>
            </w:pPr>
          </w:p>
        </w:tc>
        <w:tc>
          <w:tcPr>
            <w:tcW w:w="2620" w:type="dxa"/>
            <w:hideMark/>
          </w:tcPr>
          <w:p w14:paraId="5230F39A" w14:textId="77777777" w:rsidR="00617EDA" w:rsidRPr="00617EDA" w:rsidRDefault="00617EDA" w:rsidP="003C6AFF">
            <w:pPr>
              <w:ind w:firstLine="0"/>
            </w:pPr>
          </w:p>
        </w:tc>
        <w:tc>
          <w:tcPr>
            <w:tcW w:w="1640" w:type="dxa"/>
            <w:hideMark/>
          </w:tcPr>
          <w:p w14:paraId="3AFE37B5" w14:textId="77777777" w:rsidR="00617EDA" w:rsidRPr="00617EDA" w:rsidRDefault="00617EDA" w:rsidP="003C6AFF">
            <w:pPr>
              <w:ind w:firstLine="0"/>
            </w:pPr>
          </w:p>
        </w:tc>
      </w:tr>
    </w:tbl>
    <w:p w14:paraId="7015856C" w14:textId="77777777" w:rsidR="00617EDA" w:rsidRDefault="00617EDA" w:rsidP="00617EDA">
      <w:pPr>
        <w:ind w:firstLine="0"/>
      </w:pPr>
    </w:p>
    <w:p w14:paraId="04AC8370" w14:textId="77777777" w:rsidR="00617EDA" w:rsidRDefault="00617EDA" w:rsidP="00617EDA"/>
    <w:p w14:paraId="693B1542" w14:textId="77777777" w:rsidR="00617EDA" w:rsidRPr="00617EDA" w:rsidRDefault="00617EDA" w:rsidP="00617EDA"/>
    <w:tbl>
      <w:tblPr>
        <w:tblStyle w:val="Tabelacomgrade"/>
        <w:tblW w:w="13993" w:type="dxa"/>
        <w:tblLook w:val="04A0" w:firstRow="1" w:lastRow="0" w:firstColumn="1" w:lastColumn="0" w:noHBand="0" w:noVBand="1"/>
      </w:tblPr>
      <w:tblGrid>
        <w:gridCol w:w="2061"/>
        <w:gridCol w:w="2129"/>
        <w:gridCol w:w="2179"/>
        <w:gridCol w:w="2077"/>
        <w:gridCol w:w="2044"/>
        <w:gridCol w:w="1867"/>
        <w:gridCol w:w="1636"/>
      </w:tblGrid>
      <w:tr w:rsidR="00617EDA" w14:paraId="3AAD37F6" w14:textId="77777777" w:rsidTr="003C6AFF">
        <w:tc>
          <w:tcPr>
            <w:tcW w:w="2061" w:type="dxa"/>
          </w:tcPr>
          <w:p w14:paraId="1AAB8050" w14:textId="77777777" w:rsidR="00617EDA" w:rsidRPr="009F416B" w:rsidRDefault="00617EDA" w:rsidP="003C6AFF">
            <w:pPr>
              <w:ind w:firstLine="0"/>
              <w:rPr>
                <w:b/>
              </w:rPr>
            </w:pPr>
            <w:r w:rsidRPr="009F416B">
              <w:rPr>
                <w:b/>
              </w:rPr>
              <w:t>Trabalho</w:t>
            </w:r>
          </w:p>
        </w:tc>
        <w:tc>
          <w:tcPr>
            <w:tcW w:w="2129" w:type="dxa"/>
          </w:tcPr>
          <w:p w14:paraId="40662FCA" w14:textId="77777777" w:rsidR="00617EDA" w:rsidRPr="009F416B" w:rsidRDefault="00617EDA" w:rsidP="003C6AFF">
            <w:pPr>
              <w:ind w:firstLine="0"/>
              <w:rPr>
                <w:b/>
              </w:rPr>
            </w:pPr>
            <w:r w:rsidRPr="009F416B">
              <w:rPr>
                <w:b/>
              </w:rPr>
              <w:t>X - Incertezas</w:t>
            </w:r>
          </w:p>
        </w:tc>
        <w:tc>
          <w:tcPr>
            <w:tcW w:w="2179" w:type="dxa"/>
          </w:tcPr>
          <w:p w14:paraId="2B443119" w14:textId="77777777" w:rsidR="00617EDA" w:rsidRPr="009F416B" w:rsidRDefault="00617EDA" w:rsidP="003C6AFF">
            <w:pPr>
              <w:ind w:firstLine="0"/>
              <w:rPr>
                <w:b/>
              </w:rPr>
            </w:pPr>
            <w:r w:rsidRPr="009F416B">
              <w:rPr>
                <w:b/>
              </w:rPr>
              <w:t xml:space="preserve">L </w:t>
            </w:r>
            <w:r>
              <w:rPr>
                <w:b/>
              </w:rPr>
              <w:t>–</w:t>
            </w:r>
            <w:r w:rsidRPr="009F416B">
              <w:rPr>
                <w:b/>
              </w:rPr>
              <w:t xml:space="preserve"> Estratégias</w:t>
            </w:r>
          </w:p>
        </w:tc>
        <w:tc>
          <w:tcPr>
            <w:tcW w:w="2077" w:type="dxa"/>
          </w:tcPr>
          <w:p w14:paraId="721C6851" w14:textId="77777777" w:rsidR="00617EDA" w:rsidRPr="009F416B" w:rsidRDefault="00617EDA" w:rsidP="003C6AFF">
            <w:pPr>
              <w:ind w:firstLine="0"/>
              <w:rPr>
                <w:b/>
              </w:rPr>
            </w:pPr>
            <w:r w:rsidRPr="009F416B">
              <w:rPr>
                <w:b/>
              </w:rPr>
              <w:t>R – Relações</w:t>
            </w:r>
          </w:p>
        </w:tc>
        <w:tc>
          <w:tcPr>
            <w:tcW w:w="2044" w:type="dxa"/>
          </w:tcPr>
          <w:p w14:paraId="46DADC45" w14:textId="77777777" w:rsidR="00617EDA" w:rsidRPr="009F416B" w:rsidRDefault="00617EDA" w:rsidP="003C6AFF">
            <w:pPr>
              <w:ind w:firstLine="0"/>
              <w:rPr>
                <w:b/>
              </w:rPr>
            </w:pPr>
            <w:r w:rsidRPr="009F416B">
              <w:rPr>
                <w:b/>
              </w:rPr>
              <w:t>M - Métricas</w:t>
            </w:r>
          </w:p>
        </w:tc>
        <w:tc>
          <w:tcPr>
            <w:tcW w:w="1867" w:type="dxa"/>
          </w:tcPr>
          <w:p w14:paraId="55410BD2" w14:textId="77777777" w:rsidR="00617EDA" w:rsidRPr="009F416B" w:rsidRDefault="00617EDA" w:rsidP="003C6AFF">
            <w:pPr>
              <w:ind w:firstLine="0"/>
              <w:rPr>
                <w:b/>
              </w:rPr>
            </w:pPr>
            <w:r>
              <w:rPr>
                <w:b/>
              </w:rPr>
              <w:t>Objeto original</w:t>
            </w:r>
          </w:p>
        </w:tc>
        <w:tc>
          <w:tcPr>
            <w:tcW w:w="1636" w:type="dxa"/>
          </w:tcPr>
          <w:p w14:paraId="3B6F5F71" w14:textId="77777777" w:rsidR="00617EDA" w:rsidRDefault="00617EDA" w:rsidP="003C6AFF">
            <w:pPr>
              <w:ind w:firstLine="0"/>
              <w:rPr>
                <w:b/>
              </w:rPr>
            </w:pPr>
          </w:p>
        </w:tc>
      </w:tr>
      <w:tr w:rsidR="00617EDA" w:rsidRPr="00641C61" w14:paraId="3ACD18BE" w14:textId="77777777" w:rsidTr="003C6AFF">
        <w:tc>
          <w:tcPr>
            <w:tcW w:w="2061" w:type="dxa"/>
          </w:tcPr>
          <w:p w14:paraId="22489DE7" w14:textId="4579FE07" w:rsidR="00617EDA" w:rsidRPr="00641C61" w:rsidRDefault="00617EDA" w:rsidP="003C6AFF">
            <w:pPr>
              <w:ind w:firstLine="0"/>
              <w:rPr>
                <w:lang w:val="en-US"/>
              </w:rPr>
            </w:pPr>
            <w:r>
              <w:rPr>
                <w:lang w:val="en-US"/>
              </w:rPr>
              <w:fldChar w:fldCharType="begin" w:fldLock="1"/>
            </w:r>
            <w:r w:rsidR="00810566">
              <w:rPr>
                <w:lang w:val="en-US"/>
              </w:rP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rPr>
                <w:lang w:val="en-US"/>
              </w:rPr>
              <w:fldChar w:fldCharType="separate"/>
            </w:r>
            <w:r w:rsidRPr="00C438E0">
              <w:rPr>
                <w:noProof/>
                <w:lang w:val="en-US"/>
              </w:rPr>
              <w:t>(MAIER, 1998)</w:t>
            </w:r>
            <w:r>
              <w:rPr>
                <w:lang w:val="en-US"/>
              </w:rPr>
              <w:fldChar w:fldCharType="end"/>
            </w:r>
          </w:p>
        </w:tc>
        <w:tc>
          <w:tcPr>
            <w:tcW w:w="2129" w:type="dxa"/>
          </w:tcPr>
          <w:p w14:paraId="56DE6FF9" w14:textId="77777777" w:rsidR="00617EDA" w:rsidRPr="00641C61" w:rsidRDefault="00617EDA" w:rsidP="003C6AFF">
            <w:pPr>
              <w:ind w:firstLine="0"/>
              <w:rPr>
                <w:lang w:val="en-US"/>
              </w:rPr>
            </w:pPr>
          </w:p>
        </w:tc>
        <w:tc>
          <w:tcPr>
            <w:tcW w:w="2179" w:type="dxa"/>
          </w:tcPr>
          <w:p w14:paraId="2E7A811E" w14:textId="77777777" w:rsidR="00617EDA" w:rsidRPr="00F61BF3" w:rsidRDefault="00617EDA" w:rsidP="003C6AFF">
            <w:pPr>
              <w:ind w:firstLine="0"/>
            </w:pPr>
          </w:p>
        </w:tc>
        <w:tc>
          <w:tcPr>
            <w:tcW w:w="2077" w:type="dxa"/>
          </w:tcPr>
          <w:p w14:paraId="2CB837B0" w14:textId="77777777" w:rsidR="00617EDA" w:rsidRPr="00F61BF3" w:rsidRDefault="00617EDA" w:rsidP="003C6AFF">
            <w:pPr>
              <w:ind w:firstLine="0"/>
            </w:pPr>
          </w:p>
        </w:tc>
        <w:tc>
          <w:tcPr>
            <w:tcW w:w="2044" w:type="dxa"/>
          </w:tcPr>
          <w:p w14:paraId="323D21F8" w14:textId="77777777" w:rsidR="00617EDA" w:rsidRPr="00F61BF3" w:rsidRDefault="00617EDA" w:rsidP="003C6AFF">
            <w:pPr>
              <w:ind w:firstLine="0"/>
            </w:pPr>
          </w:p>
        </w:tc>
        <w:tc>
          <w:tcPr>
            <w:tcW w:w="1867" w:type="dxa"/>
          </w:tcPr>
          <w:p w14:paraId="6E4D086C" w14:textId="77777777" w:rsidR="00617EDA" w:rsidRPr="00F61BF3" w:rsidRDefault="00617EDA" w:rsidP="003C6AFF">
            <w:pPr>
              <w:ind w:firstLine="0"/>
            </w:pPr>
            <w:r>
              <w:t>New product diffusion</w:t>
            </w:r>
          </w:p>
        </w:tc>
        <w:tc>
          <w:tcPr>
            <w:tcW w:w="1636" w:type="dxa"/>
          </w:tcPr>
          <w:p w14:paraId="1C491591" w14:textId="77777777" w:rsidR="00617EDA" w:rsidRDefault="00617EDA" w:rsidP="003C6AFF">
            <w:pPr>
              <w:ind w:firstLine="0"/>
            </w:pPr>
          </w:p>
        </w:tc>
      </w:tr>
      <w:tr w:rsidR="00617EDA" w:rsidRPr="00641C61" w14:paraId="19CC1A14" w14:textId="77777777" w:rsidTr="003C6AFF">
        <w:tc>
          <w:tcPr>
            <w:tcW w:w="2061" w:type="dxa"/>
          </w:tcPr>
          <w:p w14:paraId="693B0C49" w14:textId="77777777" w:rsidR="00617EDA" w:rsidRPr="00641C61" w:rsidRDefault="00617EDA" w:rsidP="003C6AFF">
            <w:pPr>
              <w:ind w:firstLine="0"/>
            </w:pPr>
          </w:p>
        </w:tc>
        <w:tc>
          <w:tcPr>
            <w:tcW w:w="2129" w:type="dxa"/>
          </w:tcPr>
          <w:p w14:paraId="19532F81" w14:textId="77777777" w:rsidR="00617EDA" w:rsidRPr="00641C61" w:rsidRDefault="00617EDA" w:rsidP="003C6AFF">
            <w:pPr>
              <w:ind w:firstLine="0"/>
            </w:pPr>
          </w:p>
        </w:tc>
        <w:tc>
          <w:tcPr>
            <w:tcW w:w="2179" w:type="dxa"/>
          </w:tcPr>
          <w:p w14:paraId="27521951" w14:textId="77777777" w:rsidR="00617EDA" w:rsidRPr="00641C61" w:rsidRDefault="00617EDA" w:rsidP="003C6AFF">
            <w:pPr>
              <w:ind w:firstLine="0"/>
            </w:pPr>
          </w:p>
        </w:tc>
        <w:tc>
          <w:tcPr>
            <w:tcW w:w="2077" w:type="dxa"/>
          </w:tcPr>
          <w:p w14:paraId="13A20DC6" w14:textId="77777777" w:rsidR="00617EDA" w:rsidRPr="00641C61" w:rsidRDefault="00617EDA" w:rsidP="003C6AFF">
            <w:pPr>
              <w:ind w:firstLine="0"/>
            </w:pPr>
          </w:p>
        </w:tc>
        <w:tc>
          <w:tcPr>
            <w:tcW w:w="2044" w:type="dxa"/>
          </w:tcPr>
          <w:p w14:paraId="4AF71422" w14:textId="77777777" w:rsidR="00617EDA" w:rsidRPr="00641C61" w:rsidRDefault="00617EDA" w:rsidP="003C6AFF">
            <w:pPr>
              <w:ind w:firstLine="0"/>
            </w:pPr>
          </w:p>
        </w:tc>
        <w:tc>
          <w:tcPr>
            <w:tcW w:w="1867" w:type="dxa"/>
          </w:tcPr>
          <w:p w14:paraId="03CC46D4" w14:textId="77777777" w:rsidR="00617EDA" w:rsidRPr="00641C61" w:rsidRDefault="00617EDA" w:rsidP="003C6AFF">
            <w:pPr>
              <w:ind w:firstLine="0"/>
            </w:pPr>
          </w:p>
        </w:tc>
        <w:tc>
          <w:tcPr>
            <w:tcW w:w="1636" w:type="dxa"/>
          </w:tcPr>
          <w:p w14:paraId="4EC5EAC3" w14:textId="77777777" w:rsidR="00617EDA" w:rsidRPr="00641C61" w:rsidRDefault="00617EDA" w:rsidP="003C6AFF">
            <w:pPr>
              <w:ind w:firstLine="0"/>
            </w:pPr>
          </w:p>
        </w:tc>
      </w:tr>
      <w:tr w:rsidR="00617EDA" w:rsidRPr="00641C61" w14:paraId="7575374B" w14:textId="77777777" w:rsidTr="003C6AFF">
        <w:tc>
          <w:tcPr>
            <w:tcW w:w="2061" w:type="dxa"/>
          </w:tcPr>
          <w:p w14:paraId="46111F92" w14:textId="77777777" w:rsidR="00617EDA" w:rsidRPr="00641C61" w:rsidRDefault="00617EDA" w:rsidP="003C6AFF">
            <w:pPr>
              <w:ind w:firstLine="0"/>
            </w:pPr>
          </w:p>
        </w:tc>
        <w:tc>
          <w:tcPr>
            <w:tcW w:w="2129" w:type="dxa"/>
          </w:tcPr>
          <w:p w14:paraId="19F5079F" w14:textId="77777777" w:rsidR="00617EDA" w:rsidRPr="00641C61" w:rsidRDefault="00617EDA" w:rsidP="003C6AFF">
            <w:pPr>
              <w:ind w:firstLine="0"/>
            </w:pPr>
          </w:p>
        </w:tc>
        <w:tc>
          <w:tcPr>
            <w:tcW w:w="2179" w:type="dxa"/>
          </w:tcPr>
          <w:p w14:paraId="68322198" w14:textId="77777777" w:rsidR="00617EDA" w:rsidRPr="00641C61" w:rsidRDefault="00617EDA" w:rsidP="003C6AFF">
            <w:pPr>
              <w:ind w:firstLine="0"/>
            </w:pPr>
          </w:p>
        </w:tc>
        <w:tc>
          <w:tcPr>
            <w:tcW w:w="2077" w:type="dxa"/>
          </w:tcPr>
          <w:p w14:paraId="663FC551" w14:textId="77777777" w:rsidR="00617EDA" w:rsidRPr="00641C61" w:rsidRDefault="00617EDA" w:rsidP="003C6AFF">
            <w:pPr>
              <w:ind w:firstLine="0"/>
            </w:pPr>
          </w:p>
        </w:tc>
        <w:tc>
          <w:tcPr>
            <w:tcW w:w="2044" w:type="dxa"/>
          </w:tcPr>
          <w:p w14:paraId="3781B35B" w14:textId="77777777" w:rsidR="00617EDA" w:rsidRPr="00641C61" w:rsidRDefault="00617EDA" w:rsidP="003C6AFF">
            <w:pPr>
              <w:ind w:firstLine="0"/>
            </w:pPr>
          </w:p>
        </w:tc>
        <w:tc>
          <w:tcPr>
            <w:tcW w:w="1867" w:type="dxa"/>
          </w:tcPr>
          <w:p w14:paraId="05CA785D" w14:textId="77777777" w:rsidR="00617EDA" w:rsidRPr="00641C61" w:rsidRDefault="00617EDA" w:rsidP="003C6AFF">
            <w:pPr>
              <w:ind w:firstLine="0"/>
            </w:pPr>
          </w:p>
        </w:tc>
        <w:tc>
          <w:tcPr>
            <w:tcW w:w="1636" w:type="dxa"/>
          </w:tcPr>
          <w:p w14:paraId="43783425" w14:textId="77777777" w:rsidR="00617EDA" w:rsidRPr="00641C61" w:rsidRDefault="00617EDA" w:rsidP="003C6AFF">
            <w:pPr>
              <w:ind w:firstLine="0"/>
            </w:pPr>
          </w:p>
        </w:tc>
      </w:tr>
      <w:tr w:rsidR="00617EDA" w:rsidRPr="00641C61" w14:paraId="1708FBBE" w14:textId="77777777" w:rsidTr="003C6AFF">
        <w:tc>
          <w:tcPr>
            <w:tcW w:w="2061" w:type="dxa"/>
          </w:tcPr>
          <w:p w14:paraId="2CD73FDE" w14:textId="77777777" w:rsidR="00617EDA" w:rsidRPr="00641C61" w:rsidRDefault="00617EDA" w:rsidP="003C6AFF">
            <w:pPr>
              <w:ind w:firstLine="0"/>
            </w:pPr>
          </w:p>
        </w:tc>
        <w:tc>
          <w:tcPr>
            <w:tcW w:w="2129" w:type="dxa"/>
          </w:tcPr>
          <w:p w14:paraId="58B9F8CB" w14:textId="77777777" w:rsidR="00617EDA" w:rsidRPr="00641C61" w:rsidRDefault="00617EDA" w:rsidP="003C6AFF">
            <w:pPr>
              <w:ind w:firstLine="0"/>
            </w:pPr>
          </w:p>
        </w:tc>
        <w:tc>
          <w:tcPr>
            <w:tcW w:w="2179" w:type="dxa"/>
          </w:tcPr>
          <w:p w14:paraId="718A7915" w14:textId="77777777" w:rsidR="00617EDA" w:rsidRPr="00641C61" w:rsidRDefault="00617EDA" w:rsidP="003C6AFF">
            <w:pPr>
              <w:ind w:firstLine="0"/>
            </w:pPr>
          </w:p>
        </w:tc>
        <w:tc>
          <w:tcPr>
            <w:tcW w:w="2077" w:type="dxa"/>
          </w:tcPr>
          <w:p w14:paraId="685405B3" w14:textId="77777777" w:rsidR="00617EDA" w:rsidRPr="00641C61" w:rsidRDefault="00617EDA" w:rsidP="003C6AFF">
            <w:pPr>
              <w:ind w:firstLine="0"/>
            </w:pPr>
          </w:p>
        </w:tc>
        <w:tc>
          <w:tcPr>
            <w:tcW w:w="2044" w:type="dxa"/>
          </w:tcPr>
          <w:p w14:paraId="7A6B9398" w14:textId="77777777" w:rsidR="00617EDA" w:rsidRPr="00641C61" w:rsidRDefault="00617EDA" w:rsidP="003C6AFF">
            <w:pPr>
              <w:ind w:firstLine="0"/>
            </w:pPr>
          </w:p>
        </w:tc>
        <w:tc>
          <w:tcPr>
            <w:tcW w:w="1867" w:type="dxa"/>
          </w:tcPr>
          <w:p w14:paraId="0C0A19D2" w14:textId="77777777" w:rsidR="00617EDA" w:rsidRPr="00641C61" w:rsidRDefault="00617EDA" w:rsidP="003C6AFF">
            <w:pPr>
              <w:ind w:firstLine="0"/>
            </w:pPr>
          </w:p>
        </w:tc>
        <w:tc>
          <w:tcPr>
            <w:tcW w:w="1636" w:type="dxa"/>
          </w:tcPr>
          <w:p w14:paraId="7A8D3A78" w14:textId="77777777" w:rsidR="00617EDA" w:rsidRPr="00641C61" w:rsidRDefault="00617EDA" w:rsidP="003C6AFF">
            <w:pPr>
              <w:ind w:firstLine="0"/>
            </w:pPr>
          </w:p>
        </w:tc>
      </w:tr>
      <w:tr w:rsidR="00617EDA" w:rsidRPr="00641C61" w14:paraId="34F7964B" w14:textId="77777777" w:rsidTr="003C6AFF">
        <w:tc>
          <w:tcPr>
            <w:tcW w:w="2061" w:type="dxa"/>
          </w:tcPr>
          <w:p w14:paraId="4EAE5C19" w14:textId="77777777" w:rsidR="00617EDA" w:rsidRPr="00641C61" w:rsidRDefault="00617EDA" w:rsidP="003C6AFF">
            <w:pPr>
              <w:ind w:firstLine="0"/>
            </w:pPr>
          </w:p>
        </w:tc>
        <w:tc>
          <w:tcPr>
            <w:tcW w:w="2129" w:type="dxa"/>
          </w:tcPr>
          <w:p w14:paraId="12100E24" w14:textId="77777777" w:rsidR="00617EDA" w:rsidRPr="00641C61" w:rsidRDefault="00617EDA" w:rsidP="003C6AFF">
            <w:pPr>
              <w:ind w:firstLine="0"/>
            </w:pPr>
          </w:p>
        </w:tc>
        <w:tc>
          <w:tcPr>
            <w:tcW w:w="2179" w:type="dxa"/>
          </w:tcPr>
          <w:p w14:paraId="0CFB3381" w14:textId="77777777" w:rsidR="00617EDA" w:rsidRPr="00641C61" w:rsidRDefault="00617EDA" w:rsidP="003C6AFF">
            <w:pPr>
              <w:ind w:firstLine="0"/>
            </w:pPr>
          </w:p>
        </w:tc>
        <w:tc>
          <w:tcPr>
            <w:tcW w:w="2077" w:type="dxa"/>
          </w:tcPr>
          <w:p w14:paraId="1BF386BA" w14:textId="77777777" w:rsidR="00617EDA" w:rsidRPr="00641C61" w:rsidRDefault="00617EDA" w:rsidP="003C6AFF">
            <w:pPr>
              <w:ind w:firstLine="0"/>
            </w:pPr>
          </w:p>
        </w:tc>
        <w:tc>
          <w:tcPr>
            <w:tcW w:w="2044" w:type="dxa"/>
          </w:tcPr>
          <w:p w14:paraId="68843D26" w14:textId="77777777" w:rsidR="00617EDA" w:rsidRPr="00641C61" w:rsidRDefault="00617EDA" w:rsidP="003C6AFF">
            <w:pPr>
              <w:ind w:firstLine="0"/>
            </w:pPr>
          </w:p>
        </w:tc>
        <w:tc>
          <w:tcPr>
            <w:tcW w:w="1867" w:type="dxa"/>
          </w:tcPr>
          <w:p w14:paraId="342AC1C2" w14:textId="77777777" w:rsidR="00617EDA" w:rsidRPr="00641C61" w:rsidRDefault="00617EDA" w:rsidP="003C6AFF">
            <w:pPr>
              <w:ind w:firstLine="0"/>
            </w:pPr>
          </w:p>
        </w:tc>
        <w:tc>
          <w:tcPr>
            <w:tcW w:w="1636" w:type="dxa"/>
          </w:tcPr>
          <w:p w14:paraId="6757F8FB" w14:textId="77777777" w:rsidR="00617EDA" w:rsidRPr="00641C61" w:rsidRDefault="00617EDA" w:rsidP="003C6AFF">
            <w:pPr>
              <w:ind w:firstLine="0"/>
            </w:pPr>
          </w:p>
        </w:tc>
      </w:tr>
      <w:tr w:rsidR="00617EDA" w:rsidRPr="00641C61" w14:paraId="3AF8437A" w14:textId="77777777" w:rsidTr="003C6AFF">
        <w:tc>
          <w:tcPr>
            <w:tcW w:w="2061" w:type="dxa"/>
          </w:tcPr>
          <w:p w14:paraId="194D7E4F" w14:textId="77777777" w:rsidR="00617EDA" w:rsidRPr="00641C61" w:rsidRDefault="00617EDA" w:rsidP="003C6AFF">
            <w:pPr>
              <w:ind w:firstLine="0"/>
            </w:pPr>
          </w:p>
        </w:tc>
        <w:tc>
          <w:tcPr>
            <w:tcW w:w="2129" w:type="dxa"/>
          </w:tcPr>
          <w:p w14:paraId="4CF365FB" w14:textId="77777777" w:rsidR="00617EDA" w:rsidRPr="00641C61" w:rsidRDefault="00617EDA" w:rsidP="003C6AFF">
            <w:pPr>
              <w:ind w:firstLine="0"/>
            </w:pPr>
          </w:p>
        </w:tc>
        <w:tc>
          <w:tcPr>
            <w:tcW w:w="2179" w:type="dxa"/>
          </w:tcPr>
          <w:p w14:paraId="309C1A63" w14:textId="77777777" w:rsidR="00617EDA" w:rsidRPr="00641C61" w:rsidRDefault="00617EDA" w:rsidP="003C6AFF">
            <w:pPr>
              <w:ind w:firstLine="0"/>
            </w:pPr>
          </w:p>
        </w:tc>
        <w:tc>
          <w:tcPr>
            <w:tcW w:w="2077" w:type="dxa"/>
          </w:tcPr>
          <w:p w14:paraId="6FAD1763" w14:textId="77777777" w:rsidR="00617EDA" w:rsidRPr="00641C61" w:rsidRDefault="00617EDA" w:rsidP="003C6AFF">
            <w:pPr>
              <w:ind w:firstLine="0"/>
            </w:pPr>
          </w:p>
        </w:tc>
        <w:tc>
          <w:tcPr>
            <w:tcW w:w="2044" w:type="dxa"/>
          </w:tcPr>
          <w:p w14:paraId="5E671F7C" w14:textId="77777777" w:rsidR="00617EDA" w:rsidRPr="00641C61" w:rsidRDefault="00617EDA" w:rsidP="003C6AFF">
            <w:pPr>
              <w:ind w:firstLine="0"/>
            </w:pPr>
          </w:p>
        </w:tc>
        <w:tc>
          <w:tcPr>
            <w:tcW w:w="1867" w:type="dxa"/>
          </w:tcPr>
          <w:p w14:paraId="352FAEE4" w14:textId="77777777" w:rsidR="00617EDA" w:rsidRPr="00641C61" w:rsidRDefault="00617EDA" w:rsidP="003C6AFF">
            <w:pPr>
              <w:ind w:firstLine="0"/>
            </w:pPr>
          </w:p>
        </w:tc>
        <w:tc>
          <w:tcPr>
            <w:tcW w:w="1636" w:type="dxa"/>
          </w:tcPr>
          <w:p w14:paraId="01552850" w14:textId="77777777" w:rsidR="00617EDA" w:rsidRPr="00641C61" w:rsidRDefault="00617EDA" w:rsidP="003C6AFF">
            <w:pPr>
              <w:ind w:firstLine="0"/>
            </w:pPr>
          </w:p>
        </w:tc>
      </w:tr>
    </w:tbl>
    <w:p w14:paraId="614184EC" w14:textId="77777777" w:rsidR="00617EDA" w:rsidRPr="00641C61" w:rsidRDefault="00617EDA" w:rsidP="00617EDA">
      <w:pPr>
        <w:sectPr w:rsidR="00617EDA" w:rsidRPr="00641C61" w:rsidSect="00641C61">
          <w:footnotePr>
            <w:numRestart w:val="eachSect"/>
          </w:footnotePr>
          <w:pgSz w:w="16838" w:h="11906" w:orient="landscape" w:code="9"/>
          <w:pgMar w:top="1701" w:right="1701" w:bottom="1134" w:left="1134" w:header="1134" w:footer="709" w:gutter="0"/>
          <w:cols w:space="708"/>
          <w:docGrid w:linePitch="360"/>
        </w:sectPr>
      </w:pPr>
    </w:p>
    <w:p w14:paraId="299542BA" w14:textId="77777777" w:rsidR="00617EDA" w:rsidRDefault="00617EDA" w:rsidP="00617EDA">
      <w:r>
        <w:lastRenderedPageBreak/>
        <w:t>Final da Discussão.</w:t>
      </w:r>
    </w:p>
    <w:p w14:paraId="5E2DB01C" w14:textId="1B9E3CCC" w:rsidR="00617EDA" w:rsidRDefault="00617EDA" w:rsidP="00617EDA"/>
    <w:p w14:paraId="07C7DA6F" w14:textId="2945A7E5" w:rsidR="00617EDA" w:rsidRDefault="00617EDA" w:rsidP="00617EDA">
      <w:r>
        <w:t xml:space="preserve">O modelo desenvolvido neste trabalho é uma extensão do modelo de difusão de inovação de Bass </w:t>
      </w:r>
      <w:r>
        <w:fldChar w:fldCharType="begin" w:fldLock="1"/>
      </w:r>
      <w:r w:rsidR="0081056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Pr="00C24875">
        <w:rPr>
          <w:noProof/>
        </w:rPr>
        <w:t>(1969)</w:t>
      </w:r>
      <w:r>
        <w:fldChar w:fldCharType="end"/>
      </w:r>
      <w:r>
        <w:t xml:space="preserve">, o qual é um modelo amplamente aceito e aplicado ao tema da difusão de inova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33", "uris" : [ "http://www.mendeley.com/documents/?uuid=88f28a50-f9a8-4e90-b3ac-7a4c7fa4c3cf" ] } ], "mendeley" : { "formattedCitation" : "(STERMAN, 2000, p. 333)", "plainTextFormattedCitation" : "(STERMAN, 2000, p. 333)", "previouslyFormattedCitation" : "(STERMAN, 2000, p. 333)" }, "properties" : {  }, "schema" : "https://github.com/citation-style-language/schema/raw/master/csl-citation.json" }</w:instrText>
      </w:r>
      <w:r>
        <w:fldChar w:fldCharType="separate"/>
      </w:r>
      <w:r w:rsidRPr="00953CD2">
        <w:rPr>
          <w:noProof/>
        </w:rPr>
        <w:t>(STERMAN, 2000, p. 333)</w:t>
      </w:r>
      <w:r>
        <w:fldChar w:fldCharType="end"/>
      </w:r>
      <w:r>
        <w:t>.</w:t>
      </w:r>
    </w:p>
    <w:p w14:paraId="1913778B" w14:textId="77777777" w:rsidR="00617EDA" w:rsidRDefault="00617EDA" w:rsidP="00617EDA"/>
    <w:p w14:paraId="1ADDD136" w14:textId="77777777" w:rsidR="00617EDA" w:rsidRPr="008933A1" w:rsidRDefault="00617EDA" w:rsidP="00617EDA">
      <w:r w:rsidRPr="008933A1">
        <w:t>Esta seção descreve o modelo computacional empregado neste trabalho. Como f na seção 2.X.X, este trabalho utilizou como ponto de partida o modelo proposto por Sterman (XX), visto que este possui uma série de características aplicáveis à indústria da manufatura aditiva. Inicialmente, a estrutura geral do modelo é delineada, e o papel e funcionamento de cada um de seus módulos é sintetizado. Em seguida, a formulação matemática do modelo é justificada, e as modificações realizadas em relação ao modelo original são explicitadas.</w:t>
      </w:r>
    </w:p>
    <w:p w14:paraId="4AAFC38E" w14:textId="77777777" w:rsidR="00617EDA" w:rsidRDefault="00617EDA" w:rsidP="00576605">
      <w:pPr>
        <w:pStyle w:val="Ttulo3"/>
        <w:numPr>
          <w:ilvl w:val="0"/>
          <w:numId w:val="0"/>
        </w:numPr>
      </w:pPr>
      <w:bookmarkStart w:id="111" w:name="_Toc502855272"/>
      <w:r>
        <w:t>Diagrama de Fronteiras do Modelo</w:t>
      </w:r>
      <w:bookmarkEnd w:id="111"/>
    </w:p>
    <w:p w14:paraId="53EE0E9A" w14:textId="77777777" w:rsidR="00617EDA" w:rsidRPr="008933A1" w:rsidRDefault="00617EDA" w:rsidP="00617EDA">
      <w:r w:rsidRPr="008933A1">
        <w:t>A Figura (XX) ilustra os módulos do modelo e suas principais relações. Esta seção introduzirá as principais característsicas do modelo, e argumentará sua relação com a indústria da manufatura aditiva. Além disto, a seção definirá as principais relações existentes entre os módulos e justificará a decisão pela inclusão de cada um destes módulos no modelo. Em seguida, a formulação matemática de cada um dos módulos será detalhada. Finalmente, esta seção também sintetizará as modificações empregadas no modelo original de Sterman (xx), justificando tais alterações.</w:t>
      </w:r>
    </w:p>
    <w:p w14:paraId="6EB318FD" w14:textId="77777777" w:rsidR="00617EDA" w:rsidRPr="008933A1" w:rsidRDefault="00617EDA" w:rsidP="00617EDA">
      <w:r w:rsidRPr="008933A1">
        <w:t>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indústria. Desta maneira, o modelo permite simular a interação entre decisões estratégicas dos diversos players simultâneamente.</w:t>
      </w:r>
    </w:p>
    <w:p w14:paraId="67D28317" w14:textId="77777777" w:rsidR="00617EDA" w:rsidRPr="008933A1" w:rsidRDefault="00617EDA" w:rsidP="00617EDA">
      <w:r w:rsidRPr="008933A1">
        <w:t xml:space="preserve">Um segundo aspecto importante para a compreensão do modelo é que o mesmo ocupa-se de decisões estratégicas relacionadas à capacidade produtiva da empresa. Em específico, o modelo ocupa-se de analisar estratégias de crescimento de capacidade agressivas versus estratégias conservadoras. Adotando uma estratégia agressiva, um player adota metas ousadas de market share buscando </w:t>
      </w:r>
      <w:r w:rsidRPr="008933A1">
        <w:lastRenderedPageBreak/>
        <w:t>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11FBF9D3" w14:textId="77777777" w:rsidR="00617EDA" w:rsidRDefault="00617EDA" w:rsidP="00617EDA">
      <w:pPr>
        <w:pStyle w:val="FigurewithCaption"/>
      </w:pPr>
      <w:r>
        <w:rPr>
          <w:noProof/>
        </w:rPr>
        <w:drawing>
          <wp:inline distT="0" distB="0" distL="0" distR="0" wp14:anchorId="1DADECC2" wp14:editId="346088D9">
            <wp:extent cx="5334000" cy="3890154"/>
            <wp:effectExtent l="0" t="0" r="0" b="0"/>
            <wp:docPr id="25" name="Picture" descr="Modelo de Dinâmica Competitiva - Diagrama de Fronteiras"/>
            <wp:cNvGraphicFramePr/>
            <a:graphic xmlns:a="http://schemas.openxmlformats.org/drawingml/2006/main">
              <a:graphicData uri="http://schemas.openxmlformats.org/drawingml/2006/picture">
                <pic:pic xmlns:pic="http://schemas.openxmlformats.org/drawingml/2006/picture">
                  <pic:nvPicPr>
                    <pic:cNvPr id="0" name="Picture" descr="images/model-diagram.png"/>
                    <pic:cNvPicPr>
                      <a:picLocks noChangeAspect="1" noChangeArrowheads="1"/>
                    </pic:cNvPicPr>
                  </pic:nvPicPr>
                  <pic:blipFill>
                    <a:blip r:embed="rId55"/>
                    <a:stretch>
                      <a:fillRect/>
                    </a:stretch>
                  </pic:blipFill>
                  <pic:spPr bwMode="auto">
                    <a:xfrm>
                      <a:off x="0" y="0"/>
                      <a:ext cx="5334000" cy="3890154"/>
                    </a:xfrm>
                    <a:prstGeom prst="rect">
                      <a:avLst/>
                    </a:prstGeom>
                    <a:noFill/>
                    <a:ln w="9525">
                      <a:noFill/>
                      <a:headEnd/>
                      <a:tailEnd/>
                    </a:ln>
                  </pic:spPr>
                </pic:pic>
              </a:graphicData>
            </a:graphic>
          </wp:inline>
        </w:drawing>
      </w:r>
    </w:p>
    <w:p w14:paraId="0AABDFC8" w14:textId="77777777" w:rsidR="00617EDA" w:rsidRPr="008933A1" w:rsidRDefault="00617EDA" w:rsidP="00617EDA">
      <w:pPr>
        <w:pStyle w:val="ImageCaption"/>
        <w:rPr>
          <w:lang w:val="pt-BR"/>
        </w:rPr>
      </w:pPr>
      <w:r w:rsidRPr="008933A1">
        <w:rPr>
          <w:lang w:val="pt-BR"/>
        </w:rPr>
        <w:t>Modelo de Dinâmica Competitiva - Diagrama de Fronteiras</w:t>
      </w:r>
    </w:p>
    <w:p w14:paraId="35E7C372" w14:textId="77777777" w:rsidR="00576605" w:rsidRDefault="00576605" w:rsidP="00576605">
      <w:pPr>
        <w:ind w:firstLine="0"/>
      </w:pPr>
    </w:p>
    <w:p w14:paraId="7E429BE1" w14:textId="38919589" w:rsidR="00576605" w:rsidRDefault="00576605" w:rsidP="00576605">
      <w:pPr>
        <w:pStyle w:val="PargrafodaLista"/>
        <w:numPr>
          <w:ilvl w:val="0"/>
          <w:numId w:val="25"/>
        </w:numPr>
      </w:pPr>
      <w:r>
        <w:t>Colocar Cores nas Caixas para identificar a origem dos módulos;</w:t>
      </w:r>
    </w:p>
    <w:p w14:paraId="44227DBD" w14:textId="3E42897A" w:rsidR="00576605" w:rsidRDefault="00576605" w:rsidP="00576605">
      <w:pPr>
        <w:pStyle w:val="PargrafodaLista"/>
        <w:numPr>
          <w:ilvl w:val="0"/>
          <w:numId w:val="25"/>
        </w:numPr>
      </w:pPr>
      <w:r>
        <w:t>Justificar as adições com a seção anterior (em função do 2.4).</w:t>
      </w:r>
    </w:p>
    <w:p w14:paraId="3A2B136E" w14:textId="77777777" w:rsidR="00576605" w:rsidRDefault="00576605" w:rsidP="00617EDA"/>
    <w:tbl>
      <w:tblPr>
        <w:tblStyle w:val="Tabelacomgrade"/>
        <w:tblW w:w="0" w:type="auto"/>
        <w:tblLook w:val="04A0" w:firstRow="1" w:lastRow="0" w:firstColumn="1" w:lastColumn="0" w:noHBand="0" w:noVBand="1"/>
      </w:tblPr>
      <w:tblGrid>
        <w:gridCol w:w="4530"/>
        <w:gridCol w:w="4531"/>
      </w:tblGrid>
      <w:tr w:rsidR="00576605" w14:paraId="2A489527" w14:textId="77777777" w:rsidTr="00576605">
        <w:tc>
          <w:tcPr>
            <w:tcW w:w="4530" w:type="dxa"/>
          </w:tcPr>
          <w:p w14:paraId="3DCCA43D" w14:textId="4B52CAEC" w:rsidR="00576605" w:rsidRDefault="00576605" w:rsidP="00576605">
            <w:pPr>
              <w:ind w:firstLine="0"/>
            </w:pPr>
            <w:r>
              <w:t>Módulo</w:t>
            </w:r>
          </w:p>
        </w:tc>
        <w:tc>
          <w:tcPr>
            <w:tcW w:w="4531" w:type="dxa"/>
          </w:tcPr>
          <w:p w14:paraId="6EC5833C" w14:textId="02F21CDF" w:rsidR="00576605" w:rsidRDefault="00576605" w:rsidP="00576605">
            <w:pPr>
              <w:ind w:firstLine="0"/>
            </w:pPr>
            <w:r>
              <w:t>Definição</w:t>
            </w:r>
          </w:p>
        </w:tc>
      </w:tr>
      <w:tr w:rsidR="00576605" w14:paraId="21DF2EE6" w14:textId="77777777" w:rsidTr="00576605">
        <w:tc>
          <w:tcPr>
            <w:tcW w:w="4530" w:type="dxa"/>
          </w:tcPr>
          <w:p w14:paraId="3D8EB27D" w14:textId="773F7320" w:rsidR="00576605" w:rsidRDefault="00576605" w:rsidP="00576605">
            <w:pPr>
              <w:ind w:firstLine="0"/>
            </w:pPr>
            <w:r>
              <w:t>Demanda Prevista</w:t>
            </w:r>
          </w:p>
        </w:tc>
        <w:tc>
          <w:tcPr>
            <w:tcW w:w="4531" w:type="dxa"/>
          </w:tcPr>
          <w:p w14:paraId="26623D87" w14:textId="2600C0F9" w:rsidR="00576605" w:rsidRDefault="00576605" w:rsidP="00576605">
            <w:pPr>
              <w:ind w:firstLine="0"/>
            </w:pPr>
            <w:r>
              <w:t>...</w:t>
            </w:r>
          </w:p>
        </w:tc>
      </w:tr>
      <w:tr w:rsidR="00576605" w14:paraId="6D895875" w14:textId="77777777" w:rsidTr="00576605">
        <w:tc>
          <w:tcPr>
            <w:tcW w:w="4530" w:type="dxa"/>
          </w:tcPr>
          <w:p w14:paraId="0A16F2A4" w14:textId="77777777" w:rsidR="00576605" w:rsidRDefault="00576605" w:rsidP="00576605">
            <w:pPr>
              <w:ind w:firstLine="0"/>
            </w:pPr>
          </w:p>
        </w:tc>
        <w:tc>
          <w:tcPr>
            <w:tcW w:w="4531" w:type="dxa"/>
          </w:tcPr>
          <w:p w14:paraId="2D674330" w14:textId="77777777" w:rsidR="00576605" w:rsidRDefault="00576605" w:rsidP="00576605">
            <w:pPr>
              <w:ind w:firstLine="0"/>
            </w:pPr>
          </w:p>
        </w:tc>
      </w:tr>
      <w:tr w:rsidR="00576605" w14:paraId="731E744B" w14:textId="77777777" w:rsidTr="00576605">
        <w:tc>
          <w:tcPr>
            <w:tcW w:w="4530" w:type="dxa"/>
          </w:tcPr>
          <w:p w14:paraId="49138068" w14:textId="77777777" w:rsidR="00576605" w:rsidRDefault="00576605" w:rsidP="00576605">
            <w:pPr>
              <w:ind w:firstLine="0"/>
            </w:pPr>
          </w:p>
        </w:tc>
        <w:tc>
          <w:tcPr>
            <w:tcW w:w="4531" w:type="dxa"/>
          </w:tcPr>
          <w:p w14:paraId="0C31F205" w14:textId="77777777" w:rsidR="00576605" w:rsidRDefault="00576605" w:rsidP="00576605">
            <w:pPr>
              <w:ind w:firstLine="0"/>
            </w:pPr>
          </w:p>
        </w:tc>
      </w:tr>
    </w:tbl>
    <w:p w14:paraId="47CB0022" w14:textId="425FBA5B" w:rsidR="00576605" w:rsidRDefault="00576605" w:rsidP="00576605">
      <w:pPr>
        <w:ind w:firstLine="0"/>
      </w:pPr>
    </w:p>
    <w:p w14:paraId="6D7D01DC" w14:textId="77777777" w:rsidR="00576605" w:rsidRDefault="00576605" w:rsidP="00617EDA"/>
    <w:p w14:paraId="7EB4C41C" w14:textId="38144FB5" w:rsidR="00617EDA" w:rsidRPr="008933A1" w:rsidRDefault="00617EDA" w:rsidP="00617EDA">
      <w:r w:rsidRPr="008933A1">
        <w:t xml:space="preserve">No modelo atual, a demanda global pelo produto é determinada em função do preço, e de parâmetros que estimam o tamanho do mercado potencial, e sua reação </w:t>
      </w:r>
      <w:r w:rsidRPr="008933A1">
        <w:lastRenderedPageBreak/>
        <w:t>à acréscimos ou decréscimos no preço por meio de uma curva de preço versus demanda. A demanda global calculada obtida em equilíbrio com o preço é sujeita à um processo de difusão do produto. Considerar o processo de difusão de um novo produto é uma prática presente em diversos modelos similadres (Ex: Bass (XX), citar outros), visto que a difusão de um novo produto não é instantânea. A difusão do produto é dada a partir da demanda global determinada pelo preço, e parâmetros que medem a velocidade de difusão do produto no mercado alvo.</w:t>
      </w:r>
    </w:p>
    <w:p w14:paraId="77D458CF" w14:textId="77777777" w:rsidR="00617EDA" w:rsidRPr="008933A1" w:rsidRDefault="00617EDA" w:rsidP="00617EDA">
      <w:r w:rsidRPr="008933A1">
        <w:t>O próximo conjunto de módulos do modelo é vetorizado por produtores de impressora 3D (a partir deste momento denominados como players). Esta característica torna o modelo útil para a avaliação da decisão estratégica de e um player específico, e permite a consideração de decisões estratégicas de outros players sobre o resultado da estratégia de um player em questão.Este aspecto será essencial para simular situações onde players existentes no mercado possuem estratégias de crescimento agressivas ou conservadoras, e o como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285FFA1B" w14:textId="77777777" w:rsidR="00617EDA" w:rsidRPr="008933A1" w:rsidRDefault="00617EDA" w:rsidP="00617EDA">
      <w:r w:rsidRPr="008933A1">
        <w:t>Este aspecto é relevante para a representação da indústria da manufatura aditiva, visto que a adição de capacidade por outros players, e decisões relacionadas à sua precificação tendem à influenciar a decisão da empresa.</w:t>
      </w:r>
    </w:p>
    <w:p w14:paraId="050AAFDC" w14:textId="77777777" w:rsidR="00617EDA" w:rsidRPr="008933A1" w:rsidRDefault="00617EDA" w:rsidP="00617EDA">
      <w:r w:rsidRPr="008933A1">
        <w:t>Em seguida, a produção de cada um dos players simulados no moeolo é estimada, utilizando as informações de demanda, capacidade dos players e market share estimado. A produção, de modo imediato, gera caixa para os players, atualizando seu valor presente líquido em caixa.</w:t>
      </w:r>
    </w:p>
    <w:p w14:paraId="06093A6E" w14:textId="77777777" w:rsidR="00617EDA" w:rsidRPr="008933A1" w:rsidRDefault="00617EDA" w:rsidP="00617EDA">
      <w:r w:rsidRPr="008933A1">
        <w:t>Três macro-enlaces de feedback podem ser visualizados nesta estrutura. O primeiro enlace, R1, tende à estimular o crescimento da demanda por meio da expansão do mercado. Uma vez que parcelas cada vez maiores da</w:t>
      </w:r>
    </w:p>
    <w:p w14:paraId="2B134795" w14:textId="4F021133" w:rsidR="00617EDA" w:rsidRDefault="00617EDA" w:rsidP="00617EDA">
      <w:r w:rsidRPr="008933A1">
        <w:t>No modelo proposto por Sterman (XX) dois players, inicialmente com a mesma capacidade produtiva, iniciam vendendo produtos a um mercado em expansão.</w:t>
      </w:r>
    </w:p>
    <w:p w14:paraId="1D5AB183" w14:textId="77777777" w:rsidR="00617EDA" w:rsidRPr="008933A1" w:rsidRDefault="00617EDA" w:rsidP="00617EDA"/>
    <w:p w14:paraId="208F17CF" w14:textId="60E789F7" w:rsidR="00617EDA" w:rsidRDefault="00617EDA" w:rsidP="00617EDA"/>
    <w:p w14:paraId="10B56021" w14:textId="080318B6" w:rsidR="00A24367" w:rsidRDefault="00FC58AC" w:rsidP="00BC5B27">
      <w:pPr>
        <w:pStyle w:val="Ttulo1"/>
      </w:pPr>
      <w:bookmarkStart w:id="112" w:name="_Toc502855273"/>
      <w:r>
        <w:t>MÉTODO DE PESQUISA</w:t>
      </w:r>
      <w:bookmarkEnd w:id="112"/>
    </w:p>
    <w:p w14:paraId="3DBF80FD" w14:textId="1154F326" w:rsidR="00FC58AC" w:rsidRDefault="00D95CF3" w:rsidP="00FC58AC">
      <w:r>
        <w:lastRenderedPageBreak/>
        <w:t xml:space="preserve">A pesquisa deve buscar simultaneamente atender a dois requisitos: rigor e relevância.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D95CF3">
        <w:rPr>
          <w:noProof/>
        </w:rPr>
        <w:t>(DRESCH et al., 2015)</w:t>
      </w:r>
      <w:r>
        <w:fldChar w:fldCharType="end"/>
      </w:r>
      <w:r>
        <w:t xml:space="preserve">. Enquanto as seções anteriores do trabalho procuraram demonstrar sua relevância para a tomada de decisão estratégica, esta seção se ocupa de projetar seu rigor, o qual deve ser alcançado com a utilização de métodos de pesquisa adequados para as características do problema de pesquisa em questão. </w:t>
      </w:r>
      <w:r w:rsidR="00AA1688">
        <w:fldChar w:fldCharType="begin" w:fldLock="1"/>
      </w:r>
      <w:r w:rsidR="00810566">
        <w:instrText>ADDIN CSL_CITATION { "citationItems" : [ { "id" : "ITEM-1", "itemData" : { "DOI" : "10.1108/00251740910995666", "ISBN" : "1355585121121", "ISSN" : "0025-1747", "PMID" : "42012058", "author" : [ { "dropping-particle" : "", "family" : "Hatchuel", "given" : "Armand", "non-dropping-particle" : "", "parse-names" : false, "suffix" : "" } ], "container-title" : "Management Decision", "editor" : [ { "dropping-particle" : "", "family" : "Thomas", "given" : "Howard", "non-dropping-particle" : "", "parse-names" : false, "suffix" : "" } ], "id" : "ITEM-1", "issue" : "9", "issued" : { "date-parts" : [ [ "2009", "10", "16" ] ] }, "page" : "1458-1475", "title" : "A foundationalist perspective for management research: a European trend and experience", "type" : "article-journal", "volume" : "47" }, "uris" : [ "http://www.mendeley.com/documents/?uuid=0ba5ec4d-72f1-4910-9d84-f6b38aa94b94" ] } ], "mendeley" : { "formattedCitation" : "(HATCHUEL, 2009)", "plainTextFormattedCitation" : "(HATCHUEL, 2009)", "previouslyFormattedCitation" : "(HATCHUEL, 2009)" }, "properties" : {  }, "schema" : "https://github.com/citation-style-language/schema/raw/master/csl-citation.json" }</w:instrText>
      </w:r>
      <w:r w:rsidR="00AA1688">
        <w:fldChar w:fldCharType="separate"/>
      </w:r>
      <w:r w:rsidR="00AA1688" w:rsidRPr="00AA1688">
        <w:rPr>
          <w:noProof/>
        </w:rPr>
        <w:t>(HATCHUEL, 2009)</w:t>
      </w:r>
      <w:r w:rsidR="00AA1688">
        <w:fldChar w:fldCharType="end"/>
      </w:r>
      <w:r w:rsidR="00CC2759">
        <w:t xml:space="preserve">. </w:t>
      </w:r>
    </w:p>
    <w:p w14:paraId="74491217" w14:textId="6972844C" w:rsidR="00FC58AC" w:rsidRPr="00FC58AC" w:rsidRDefault="00FC58AC" w:rsidP="00FC58AC">
      <w:r>
        <w:t>Esta seção apresenta os procedimentos metodológicos projetados para</w:t>
      </w:r>
      <w:r w:rsidR="00600ACD">
        <w:t xml:space="preserve"> o avanço do conhecimento sobre “como avaliar </w:t>
      </w:r>
      <w:r>
        <w:t>avaliação de decisões estratégicas em situações de incerteza</w:t>
      </w:r>
      <w:r w:rsidR="00600ACD">
        <w:t>”</w:t>
      </w:r>
      <w:r>
        <w:t xml:space="preserve">. Primeiramente será explicitado o delineamento desta pesquisa. Em seguida, serão definidos os passos para a </w:t>
      </w:r>
      <w:r w:rsidR="00BF46FF">
        <w:t>o atingimento</w:t>
      </w:r>
      <w:r>
        <w:t xml:space="preserve"> dos objetivos do trabalho.</w:t>
      </w:r>
    </w:p>
    <w:p w14:paraId="19358FCF" w14:textId="1412430D" w:rsidR="000E0FD9" w:rsidRDefault="000E0FD9" w:rsidP="000E0FD9">
      <w:pPr>
        <w:pStyle w:val="Ttulo2"/>
      </w:pPr>
      <w:bookmarkStart w:id="113" w:name="_Toc502855274"/>
      <w:r>
        <w:t>Delineamento da Pesquisa</w:t>
      </w:r>
      <w:bookmarkEnd w:id="113"/>
    </w:p>
    <w:p w14:paraId="52BB9B06" w14:textId="00C9A064" w:rsidR="00CC2759" w:rsidRDefault="00CC2759" w:rsidP="00FC58AC">
      <w:r>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CC2759">
        <w:rPr>
          <w:noProof/>
        </w:rPr>
        <w:t>(2015)</w:t>
      </w:r>
      <w:r>
        <w:fldChar w:fldCharType="end"/>
      </w:r>
      <w:r>
        <w:t xml:space="preserve"> ilustram a necessidade de alinhamento entre as razões para a realização de uma pesquisa, seus procedimentos e a confiabilidade dos resultados por meio de um pêndulo. Para que os resultados da pesquisa sejam confiáveis, os elementos contidos no pêndulo e as decisões realizadas em sua condução devem ser justificados.</w:t>
      </w:r>
    </w:p>
    <w:p w14:paraId="3A6CE851" w14:textId="1AB54E3A" w:rsidR="00CC2759" w:rsidRDefault="00CC2759" w:rsidP="00FC58AC">
      <w:r>
        <w:t>Quanto às razões para realizar a pesquisa, este trabalho tem o objetivo de buscar a resposta para uma questão importante, a saber</w:t>
      </w:r>
      <w:r w:rsidR="00495DD7">
        <w:t>,</w:t>
      </w:r>
      <w:r>
        <w:t xml:space="preserve"> “como avaliar decisões estratégicas sob incerteza profunda”. </w:t>
      </w:r>
      <w:r w:rsidR="008F0A76">
        <w:t>O</w:t>
      </w:r>
      <w:r>
        <w:t xml:space="preserve"> objetivo do trabalho não é </w:t>
      </w:r>
      <w:r w:rsidR="00C755AC">
        <w:t xml:space="preserve">descrever como as empresas avaliam suas decisões em situações de incerteza, tampouco “predizer” como as empresas avaliarão tais decisões em um dado contexto. Baseando-se sobre o paradigma da Design Science, este trabalho tem o objetivo de </w:t>
      </w:r>
      <w:r w:rsidR="00C755AC">
        <w:rPr>
          <w:i/>
        </w:rPr>
        <w:t xml:space="preserve">prescrever </w:t>
      </w:r>
      <w:r w:rsidR="00C755AC">
        <w:t>“como” empresas devem avaliar decisões estratégicas sob incerteza</w:t>
      </w:r>
      <w:r w:rsidR="008F0A76">
        <w:t xml:space="preserve"> profunda</w:t>
      </w:r>
      <w:r w:rsidR="00C755AC">
        <w:t>.</w:t>
      </w:r>
    </w:p>
    <w:p w14:paraId="0EF1A385" w14:textId="3F4EDC70" w:rsidR="008177FF" w:rsidRDefault="008177FF" w:rsidP="00B83A2D">
      <w:r>
        <w:t>Quanto ao método científico empregado no trabalho, a abordagem da Modelagem Exploratória e o RDM são concebidos como abordagens predominantemente indutivas</w:t>
      </w:r>
      <w:r w:rsidR="008A5587">
        <w:t xml:space="preserve"> e abdutivas</w:t>
      </w:r>
      <w:r w:rsidR="00B83A2D">
        <w:t xml:space="preserve"> (</w:t>
      </w:r>
      <w:r w:rsidR="00B83A2D">
        <w:fldChar w:fldCharType="begin"/>
      </w:r>
      <w:r w:rsidR="00B83A2D">
        <w:instrText xml:space="preserve"> REF _Ref481745704 \h </w:instrText>
      </w:r>
      <w:r w:rsidR="00B83A2D">
        <w:fldChar w:fldCharType="separate"/>
      </w:r>
      <w:r w:rsidR="00743F02">
        <w:t xml:space="preserve">Quadro </w:t>
      </w:r>
      <w:r w:rsidR="00743F02">
        <w:rPr>
          <w:noProof/>
        </w:rPr>
        <w:t>9</w:t>
      </w:r>
      <w:r w:rsidR="00B83A2D">
        <w:fldChar w:fldCharType="end"/>
      </w:r>
      <w:r w:rsidR="00B83A2D">
        <w:t>)</w:t>
      </w:r>
      <w:r>
        <w:t>.</w:t>
      </w:r>
      <w:r w:rsidR="00101D9D">
        <w:t xml:space="preserve"> </w:t>
      </w:r>
    </w:p>
    <w:p w14:paraId="2434A4BA" w14:textId="77777777" w:rsidR="00BF46FF" w:rsidRDefault="00BF46FF">
      <w:pPr>
        <w:autoSpaceDE/>
        <w:autoSpaceDN/>
        <w:adjustRightInd/>
        <w:spacing w:after="160" w:line="259" w:lineRule="auto"/>
        <w:ind w:firstLine="0"/>
        <w:jc w:val="left"/>
        <w:rPr>
          <w:bCs/>
          <w:color w:val="000000"/>
          <w:szCs w:val="18"/>
        </w:rPr>
      </w:pPr>
      <w:bookmarkStart w:id="114" w:name="_Ref481326006"/>
      <w:r>
        <w:br w:type="page"/>
      </w:r>
    </w:p>
    <w:p w14:paraId="7AD8674F" w14:textId="26F18093" w:rsidR="008177FF" w:rsidRDefault="008177FF" w:rsidP="008177FF">
      <w:pPr>
        <w:pStyle w:val="Legenda"/>
      </w:pPr>
      <w:bookmarkStart w:id="115" w:name="_Ref481745704"/>
      <w:bookmarkStart w:id="116" w:name="_Toc482263857"/>
      <w:r>
        <w:lastRenderedPageBreak/>
        <w:t xml:space="preserve">Quadro </w:t>
      </w:r>
      <w:r w:rsidR="000A47A3">
        <w:fldChar w:fldCharType="begin"/>
      </w:r>
      <w:r w:rsidR="000A47A3">
        <w:instrText xml:space="preserve"> SEQ Quadro \* ARABIC </w:instrText>
      </w:r>
      <w:r w:rsidR="000A47A3">
        <w:fldChar w:fldCharType="separate"/>
      </w:r>
      <w:r w:rsidR="00743F02">
        <w:rPr>
          <w:noProof/>
        </w:rPr>
        <w:t>9</w:t>
      </w:r>
      <w:r w:rsidR="000A47A3">
        <w:rPr>
          <w:noProof/>
        </w:rPr>
        <w:fldChar w:fldCharType="end"/>
      </w:r>
      <w:bookmarkEnd w:id="114"/>
      <w:bookmarkEnd w:id="115"/>
      <w:r>
        <w:t xml:space="preserve"> – Abordagem Científica do RDM e EMA</w:t>
      </w:r>
      <w:bookmarkEnd w:id="116"/>
    </w:p>
    <w:tbl>
      <w:tblPr>
        <w:tblStyle w:val="Tabelacomgrade"/>
        <w:tblW w:w="0" w:type="auto"/>
        <w:tblLook w:val="04A0" w:firstRow="1" w:lastRow="0" w:firstColumn="1" w:lastColumn="0" w:noHBand="0" w:noVBand="1"/>
      </w:tblPr>
      <w:tblGrid>
        <w:gridCol w:w="1554"/>
        <w:gridCol w:w="1751"/>
        <w:gridCol w:w="5756"/>
      </w:tblGrid>
      <w:tr w:rsidR="002D3861" w14:paraId="4ADDE740" w14:textId="77777777" w:rsidTr="00CC538A">
        <w:tc>
          <w:tcPr>
            <w:tcW w:w="1554" w:type="dxa"/>
          </w:tcPr>
          <w:p w14:paraId="24793126" w14:textId="7B880018" w:rsidR="002D3861" w:rsidRPr="00EB3A63" w:rsidRDefault="002D3861" w:rsidP="00FC58AC">
            <w:pPr>
              <w:ind w:firstLine="0"/>
              <w:rPr>
                <w:b/>
              </w:rPr>
            </w:pPr>
            <w:r w:rsidRPr="00EB3A63">
              <w:rPr>
                <w:b/>
              </w:rPr>
              <w:t>Referência</w:t>
            </w:r>
          </w:p>
        </w:tc>
        <w:tc>
          <w:tcPr>
            <w:tcW w:w="1751" w:type="dxa"/>
          </w:tcPr>
          <w:p w14:paraId="585F3520" w14:textId="19DF7163" w:rsidR="002D3861" w:rsidRPr="00EB3A63" w:rsidRDefault="002D3861" w:rsidP="00FC58AC">
            <w:pPr>
              <w:ind w:firstLine="0"/>
              <w:rPr>
                <w:b/>
              </w:rPr>
            </w:pPr>
            <w:r w:rsidRPr="00EB3A63">
              <w:rPr>
                <w:b/>
              </w:rPr>
              <w:t>Classificação</w:t>
            </w:r>
          </w:p>
        </w:tc>
        <w:tc>
          <w:tcPr>
            <w:tcW w:w="5756" w:type="dxa"/>
          </w:tcPr>
          <w:p w14:paraId="578600EA" w14:textId="174B903B" w:rsidR="002D3861" w:rsidRPr="00EB3A63" w:rsidRDefault="002D3861" w:rsidP="00FC58AC">
            <w:pPr>
              <w:ind w:firstLine="0"/>
              <w:rPr>
                <w:b/>
              </w:rPr>
            </w:pPr>
            <w:r w:rsidRPr="00EB3A63">
              <w:rPr>
                <w:b/>
              </w:rPr>
              <w:t>Texto</w:t>
            </w:r>
          </w:p>
        </w:tc>
      </w:tr>
      <w:tr w:rsidR="002D3861" w:rsidRPr="002D3861" w14:paraId="6A75F725" w14:textId="77777777" w:rsidTr="00CC538A">
        <w:tc>
          <w:tcPr>
            <w:tcW w:w="1554" w:type="dxa"/>
          </w:tcPr>
          <w:p w14:paraId="3DFD5EB6" w14:textId="41CF367E" w:rsidR="002D3861" w:rsidRDefault="00EB3A63" w:rsidP="00FC58AC">
            <w:pPr>
              <w:ind w:firstLine="0"/>
            </w:pPr>
            <w:r>
              <w:fldChar w:fldCharType="begin" w:fldLock="1"/>
            </w:r>
            <w:r w:rsidR="00810566">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fldChar w:fldCharType="separate"/>
            </w:r>
            <w:r w:rsidRPr="00EB3A63">
              <w:rPr>
                <w:noProof/>
              </w:rPr>
              <w:t>(LEMPERT, 2002)</w:t>
            </w:r>
            <w:r>
              <w:fldChar w:fldCharType="end"/>
            </w:r>
          </w:p>
        </w:tc>
        <w:tc>
          <w:tcPr>
            <w:tcW w:w="1751" w:type="dxa"/>
          </w:tcPr>
          <w:p w14:paraId="5D723F11" w14:textId="77777777" w:rsidR="002D3861" w:rsidRDefault="002D3861" w:rsidP="00FC58AC">
            <w:pPr>
              <w:ind w:firstLine="0"/>
            </w:pPr>
            <w:r>
              <w:t>Indutivo</w:t>
            </w:r>
          </w:p>
          <w:p w14:paraId="3C274B80" w14:textId="750F0CFD" w:rsidR="002D3861" w:rsidRDefault="002D3861" w:rsidP="00FC58AC">
            <w:pPr>
              <w:ind w:firstLine="0"/>
            </w:pPr>
          </w:p>
        </w:tc>
        <w:tc>
          <w:tcPr>
            <w:tcW w:w="5756" w:type="dxa"/>
          </w:tcPr>
          <w:p w14:paraId="2C669FB6" w14:textId="77777777" w:rsidR="002D3861" w:rsidRPr="00EB3A63" w:rsidRDefault="002D3861" w:rsidP="00FC58AC">
            <w:pPr>
              <w:ind w:firstLine="0"/>
              <w:rPr>
                <w:sz w:val="22"/>
                <w:lang w:val="en-US"/>
              </w:rPr>
            </w:pPr>
            <w:r w:rsidRPr="00EB3A63">
              <w:rPr>
                <w:sz w:val="22"/>
                <w:lang w:val="en-US"/>
              </w:rPr>
              <w:t xml:space="preserve">“New approaches, which use </w:t>
            </w:r>
            <w:r w:rsidRPr="00EB3A63">
              <w:rPr>
                <w:b/>
                <w:sz w:val="22"/>
                <w:lang w:val="en-US"/>
              </w:rPr>
              <w:t>inductive reasoning</w:t>
            </w:r>
            <w:r w:rsidRPr="00EB3A63">
              <w:rPr>
                <w:sz w:val="22"/>
                <w:lang w:val="en-US"/>
              </w:rPr>
              <w:t xml:space="preserve"> over large ensembles of computational experiments, now make possible systematic comparison of alter- native policy options using models of complex systems.” (p.1)</w:t>
            </w:r>
          </w:p>
          <w:p w14:paraId="4A88501B" w14:textId="03B36CF0" w:rsidR="002D3861" w:rsidRPr="00EB3A63" w:rsidRDefault="002D3861" w:rsidP="00FC58AC">
            <w:pPr>
              <w:ind w:firstLine="0"/>
              <w:rPr>
                <w:sz w:val="22"/>
                <w:lang w:val="en-US"/>
              </w:rPr>
            </w:pPr>
            <w:r w:rsidRPr="00EB3A63">
              <w:rPr>
                <w:sz w:val="22"/>
                <w:lang w:val="en-US"/>
              </w:rPr>
              <w:t xml:space="preserve">“The key to this CAR approach is an </w:t>
            </w:r>
            <w:r w:rsidRPr="00EB3A63">
              <w:rPr>
                <w:b/>
                <w:sz w:val="22"/>
                <w:lang w:val="en-US"/>
              </w:rPr>
              <w:t>inductive</w:t>
            </w:r>
            <w:r w:rsidRPr="00EB3A63">
              <w:rPr>
                <w:sz w:val="22"/>
                <w:lang w:val="en-US"/>
              </w:rPr>
              <w:t>, rather than deductive, approach to quantitative reasoning.” (p.2)</w:t>
            </w:r>
          </w:p>
        </w:tc>
      </w:tr>
      <w:tr w:rsidR="002D3861" w:rsidRPr="002D3861" w14:paraId="1CC8789B" w14:textId="77777777" w:rsidTr="00CC538A">
        <w:tc>
          <w:tcPr>
            <w:tcW w:w="1554" w:type="dxa"/>
          </w:tcPr>
          <w:p w14:paraId="4A973064" w14:textId="1CBBD070"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lang w:val="en-US"/>
              </w:rPr>
              <w:fldChar w:fldCharType="separate"/>
            </w:r>
            <w:r w:rsidRPr="00EB3A63">
              <w:rPr>
                <w:noProof/>
                <w:lang w:val="en-US"/>
              </w:rPr>
              <w:t>(BANKES; WALKER; KWAKKEL, 2013)</w:t>
            </w:r>
            <w:r>
              <w:rPr>
                <w:lang w:val="en-US"/>
              </w:rPr>
              <w:fldChar w:fldCharType="end"/>
            </w:r>
          </w:p>
        </w:tc>
        <w:tc>
          <w:tcPr>
            <w:tcW w:w="1751" w:type="dxa"/>
          </w:tcPr>
          <w:p w14:paraId="48E30F40" w14:textId="77777777" w:rsidR="002D3861" w:rsidRDefault="00EB3A63" w:rsidP="00FC58AC">
            <w:pPr>
              <w:ind w:firstLine="0"/>
              <w:rPr>
                <w:lang w:val="en-US"/>
              </w:rPr>
            </w:pPr>
            <w:r>
              <w:rPr>
                <w:lang w:val="en-US"/>
              </w:rPr>
              <w:t>Indutivo</w:t>
            </w:r>
          </w:p>
          <w:p w14:paraId="25284006" w14:textId="0470366A" w:rsidR="00EB3A63" w:rsidRPr="002D3861" w:rsidRDefault="00EB3A63" w:rsidP="00FC58AC">
            <w:pPr>
              <w:ind w:firstLine="0"/>
              <w:rPr>
                <w:lang w:val="en-US"/>
              </w:rPr>
            </w:pPr>
            <w:r>
              <w:rPr>
                <w:lang w:val="en-US"/>
              </w:rPr>
              <w:t>Abdutivo</w:t>
            </w:r>
          </w:p>
        </w:tc>
        <w:tc>
          <w:tcPr>
            <w:tcW w:w="5756" w:type="dxa"/>
          </w:tcPr>
          <w:p w14:paraId="142CFBE7" w14:textId="70AC2C4C" w:rsidR="002D3861" w:rsidRPr="00EB3A63" w:rsidRDefault="00EB3A63" w:rsidP="00FC58AC">
            <w:pPr>
              <w:ind w:firstLine="0"/>
              <w:rPr>
                <w:sz w:val="22"/>
                <w:lang w:val="en-US"/>
              </w:rPr>
            </w:pPr>
            <w:r w:rsidRPr="00EB3A63">
              <w:rPr>
                <w:sz w:val="22"/>
                <w:lang w:val="en-US"/>
              </w:rPr>
              <w:t xml:space="preserve">“Inferring global properties of a large or infinite set from a finite sample is not a deductive process but requires some combination of </w:t>
            </w:r>
            <w:r w:rsidRPr="00EB3A63">
              <w:rPr>
                <w:b/>
                <w:sz w:val="22"/>
                <w:lang w:val="en-US"/>
              </w:rPr>
              <w:t>inductive</w:t>
            </w:r>
            <w:r w:rsidRPr="00EB3A63">
              <w:rPr>
                <w:sz w:val="22"/>
                <w:lang w:val="en-US"/>
              </w:rPr>
              <w:t xml:space="preserve"> and </w:t>
            </w:r>
            <w:r w:rsidRPr="00EB3A63">
              <w:rPr>
                <w:b/>
                <w:sz w:val="22"/>
                <w:lang w:val="en-US"/>
              </w:rPr>
              <w:t>abductive</w:t>
            </w:r>
            <w:r w:rsidRPr="00EB3A63">
              <w:rPr>
                <w:sz w:val="22"/>
                <w:lang w:val="en-US"/>
              </w:rPr>
              <w:t xml:space="preserve"> inference along with effective data mining and visualization tools.” (p.532)</w:t>
            </w:r>
          </w:p>
        </w:tc>
      </w:tr>
      <w:tr w:rsidR="002D3861" w:rsidRPr="002D3861" w14:paraId="517645C7" w14:textId="77777777" w:rsidTr="00CC538A">
        <w:tc>
          <w:tcPr>
            <w:tcW w:w="1554" w:type="dxa"/>
          </w:tcPr>
          <w:p w14:paraId="51C781D0" w14:textId="3341A938"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lang w:val="en-US"/>
              </w:rPr>
              <w:fldChar w:fldCharType="separate"/>
            </w:r>
            <w:r w:rsidRPr="00EB3A63">
              <w:rPr>
                <w:noProof/>
                <w:lang w:val="en-US"/>
              </w:rPr>
              <w:t>(LEMPERT; POPPER; BANKES, 2003)</w:t>
            </w:r>
            <w:r>
              <w:rPr>
                <w:lang w:val="en-US"/>
              </w:rPr>
              <w:fldChar w:fldCharType="end"/>
            </w:r>
          </w:p>
        </w:tc>
        <w:tc>
          <w:tcPr>
            <w:tcW w:w="1751" w:type="dxa"/>
          </w:tcPr>
          <w:p w14:paraId="6DCBE88B" w14:textId="62F882CF" w:rsidR="002D3861" w:rsidRPr="002D3861" w:rsidRDefault="00EB3A63" w:rsidP="00FC58AC">
            <w:pPr>
              <w:ind w:firstLine="0"/>
              <w:rPr>
                <w:lang w:val="en-US"/>
              </w:rPr>
            </w:pPr>
            <w:r>
              <w:rPr>
                <w:lang w:val="en-US"/>
              </w:rPr>
              <w:t>Indutivo</w:t>
            </w:r>
          </w:p>
        </w:tc>
        <w:tc>
          <w:tcPr>
            <w:tcW w:w="5756" w:type="dxa"/>
          </w:tcPr>
          <w:p w14:paraId="6988E52A" w14:textId="6CC88CC9" w:rsidR="002D3861" w:rsidRPr="00EB3A63" w:rsidRDefault="00EB3A63" w:rsidP="00FC58AC">
            <w:pPr>
              <w:ind w:firstLine="0"/>
              <w:rPr>
                <w:sz w:val="22"/>
                <w:lang w:val="en-US"/>
              </w:rPr>
            </w:pPr>
            <w:r w:rsidRPr="00EB3A63">
              <w:rPr>
                <w:sz w:val="22"/>
                <w:lang w:val="en-US"/>
              </w:rPr>
              <w:t xml:space="preserve">“Rather than prove conclusively that one particular strategy is the best choice, the process generates </w:t>
            </w:r>
            <w:r w:rsidRPr="00EB3A63">
              <w:rPr>
                <w:b/>
                <w:sz w:val="22"/>
                <w:lang w:val="en-US"/>
              </w:rPr>
              <w:t>inductive</w:t>
            </w:r>
            <w:r w:rsidRPr="00EB3A63">
              <w:rPr>
                <w:sz w:val="22"/>
                <w:lang w:val="en-US"/>
              </w:rPr>
              <w:t xml:space="preserve"> policy arguments based on a structu</w:t>
            </w:r>
            <w:r w:rsidR="0024625B">
              <w:rPr>
                <w:sz w:val="22"/>
                <w:lang w:val="en-US"/>
              </w:rPr>
              <w:t>red exploration over the multi</w:t>
            </w:r>
            <w:r w:rsidRPr="00EB3A63">
              <w:rPr>
                <w:sz w:val="22"/>
                <w:lang w:val="en-US"/>
              </w:rPr>
              <w:t>plicity of plausible futures.” (p. 67)</w:t>
            </w:r>
          </w:p>
          <w:p w14:paraId="42A5107C" w14:textId="0A3EC54F" w:rsidR="00EB3A63" w:rsidRPr="00EB3A63" w:rsidRDefault="00EB3A63" w:rsidP="00FC58AC">
            <w:pPr>
              <w:ind w:firstLine="0"/>
              <w:rPr>
                <w:sz w:val="22"/>
                <w:lang w:val="en-US"/>
              </w:rPr>
            </w:pPr>
            <w:r w:rsidRPr="00EB3A63">
              <w:rPr>
                <w:sz w:val="22"/>
                <w:lang w:val="en-US"/>
              </w:rPr>
              <w:t xml:space="preserve">By its nature, such a robust-decision approach depends more on open-ended, </w:t>
            </w:r>
            <w:r w:rsidRPr="00EB3A63">
              <w:rPr>
                <w:b/>
                <w:sz w:val="22"/>
                <w:lang w:val="en-US"/>
              </w:rPr>
              <w:t>inductive reasoning</w:t>
            </w:r>
            <w:r w:rsidRPr="00EB3A63">
              <w:rPr>
                <w:sz w:val="22"/>
                <w:lang w:val="en-US"/>
              </w:rPr>
              <w:t xml:space="preserve"> than on the conclusive, deductive argument appropriate for policy problems where prediction is feasible.” (p.143)</w:t>
            </w:r>
          </w:p>
        </w:tc>
      </w:tr>
    </w:tbl>
    <w:p w14:paraId="7E4FAE82" w14:textId="4E90B867" w:rsidR="002D3861" w:rsidRPr="002D3861" w:rsidRDefault="00681D73" w:rsidP="00681D73">
      <w:pPr>
        <w:ind w:firstLine="0"/>
        <w:jc w:val="center"/>
        <w:rPr>
          <w:lang w:val="en-US"/>
        </w:rPr>
      </w:pPr>
      <w:r>
        <w:rPr>
          <w:lang w:val="en-US"/>
        </w:rPr>
        <w:t xml:space="preserve">Fonte: </w:t>
      </w:r>
      <w:r w:rsidRPr="0024625B">
        <w:t>Elaborado pelo Autor</w:t>
      </w:r>
      <w:r>
        <w:rPr>
          <w:lang w:val="en-US"/>
        </w:rPr>
        <w:t>.</w:t>
      </w:r>
    </w:p>
    <w:p w14:paraId="1BA2FC74" w14:textId="66F71E11" w:rsidR="00FC58AC" w:rsidRDefault="00495DD7" w:rsidP="00A04DA4">
      <w:r>
        <w:t>Quant</w:t>
      </w:r>
      <w:r w:rsidR="007B46D1">
        <w:t xml:space="preserve">o ao paradigma epistemológico, este trabalho adota a Design Science. March e Smith </w:t>
      </w:r>
      <w:r w:rsidR="007B46D1">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suppress-author" : 1, "uris" : [ "http://www.mendeley.com/documents/?uuid=7d794408-a25d-45dd-a969-41f6f4181789" ] } ], "mendeley" : { "formattedCitation" : "(1995)", "plainTextFormattedCitation" : "(1995)", "previouslyFormattedCitation" : "(1995)" }, "properties" : {  }, "schema" : "https://github.com/citation-style-language/schema/raw/master/csl-citation.json" }</w:instrText>
      </w:r>
      <w:r w:rsidR="007B46D1">
        <w:fldChar w:fldCharType="separate"/>
      </w:r>
      <w:r w:rsidR="007B46D1" w:rsidRPr="007B46D1">
        <w:rPr>
          <w:noProof/>
        </w:rPr>
        <w:t>(1995)</w:t>
      </w:r>
      <w:r w:rsidR="007B46D1">
        <w:fldChar w:fldCharType="end"/>
      </w:r>
      <w:r w:rsidR="00581135">
        <w:t xml:space="preserve"> fazem uma distinção entre as Ciências Naturais e a Design Science. Enquanto a ciência natural procura entender a realidade, a Design Science tenta criar artefatos que servem a propósitos humanos, sendo orientada a tecnologia. </w:t>
      </w:r>
      <w:r w:rsidR="00581135">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rsidR="00581135">
        <w:fldChar w:fldCharType="separate"/>
      </w:r>
      <w:r w:rsidR="00581135" w:rsidRPr="00581135">
        <w:rPr>
          <w:noProof/>
        </w:rPr>
        <w:t>(MARCH; SMITH, 1995)</w:t>
      </w:r>
      <w:r w:rsidR="00581135">
        <w:fldChar w:fldCharType="end"/>
      </w:r>
      <w:r w:rsidR="00581135">
        <w:t>.</w:t>
      </w:r>
      <w:r w:rsidR="007B46D1">
        <w:t xml:space="preserve"> </w:t>
      </w:r>
      <w:r w:rsidR="00773381">
        <w:t xml:space="preserve">Em outras palavras, enquanto o objetivo das Ciências Naturais é a verdade, o objetivo da Design Science é a utilidade. </w:t>
      </w:r>
      <w:r w:rsidR="00773381">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rsidR="00773381">
        <w:fldChar w:fldCharType="separate"/>
      </w:r>
      <w:r w:rsidR="00773381" w:rsidRPr="00773381">
        <w:rPr>
          <w:noProof/>
        </w:rPr>
        <w:t>(HEVNER; MARCH; PARK, 2004)</w:t>
      </w:r>
      <w:r w:rsidR="00773381">
        <w:fldChar w:fldCharType="end"/>
      </w:r>
      <w:r w:rsidR="00773381">
        <w:t xml:space="preserve">. </w:t>
      </w:r>
      <w:r w:rsidR="00581135">
        <w:t>Neste sentido, este trabalho procurar contribuir em relação ao conhecimento existente sobre “como avaliar decisões estratégicas”</w:t>
      </w:r>
      <w:r w:rsidR="00773381">
        <w:t xml:space="preserve"> (objetiva-se a utilidade das abordagens de avaliação de decisão)</w:t>
      </w:r>
      <w:r w:rsidR="00581135">
        <w:t xml:space="preserve">, </w:t>
      </w:r>
      <w:r>
        <w:t xml:space="preserve">o que é distinto de </w:t>
      </w:r>
      <w:r w:rsidR="00581135">
        <w:t>procurar entender “como decisões estratégicas são avaliadas”.</w:t>
      </w:r>
    </w:p>
    <w:p w14:paraId="45A093DF" w14:textId="0BCD1028" w:rsidR="00773381" w:rsidRDefault="00773381" w:rsidP="00773381">
      <w:r>
        <w:t>Uma distinção realizada por Hevner et al</w:t>
      </w:r>
      <w:r w:rsidR="005D2459">
        <w:t>.</w:t>
      </w:r>
      <w:r>
        <w:t xml:space="preserve">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suppress-author" : 1, "uris" : [ "http://www.mendeley.com/documents/?uuid=482b676b-bd18-4167-be1f-8edfb9b61520" ] } ], "mendeley" : { "formattedCitation" : "(2004)", "plainTextFormattedCitation" : "(2004)", "previouslyFormattedCitation" : "(2004)" }, "properties" : {  }, "schema" : "https://github.com/citation-style-language/schema/raw/master/csl-citation.json" }</w:instrText>
      </w:r>
      <w:r>
        <w:fldChar w:fldCharType="separate"/>
      </w:r>
      <w:r w:rsidRPr="00BD4FD6">
        <w:rPr>
          <w:noProof/>
        </w:rPr>
        <w:t>(2004)</w:t>
      </w:r>
      <w:r>
        <w:fldChar w:fldCharType="end"/>
      </w:r>
      <w:r>
        <w:t xml:space="preserve"> </w:t>
      </w:r>
      <w:r w:rsidR="005D2459">
        <w:t>necessária</w:t>
      </w:r>
      <w:r>
        <w:t xml:space="preserve"> para reconhec</w:t>
      </w:r>
      <w:r w:rsidR="002A1BCB">
        <w:t xml:space="preserve">er </w:t>
      </w:r>
      <w:r w:rsidR="005D2459">
        <w:t>o papel do método de pesquisa neste</w:t>
      </w:r>
      <w:r w:rsidR="002A1BCB">
        <w:t xml:space="preserve"> trabalho </w:t>
      </w:r>
      <w:r>
        <w:t xml:space="preserve">sob o paradigma da Design Science é a </w:t>
      </w:r>
      <w:r>
        <w:lastRenderedPageBreak/>
        <w:t>diferença entre “</w:t>
      </w:r>
      <w:r w:rsidRPr="009C64A3">
        <w:rPr>
          <w:i/>
        </w:rPr>
        <w:t>routine design</w:t>
      </w:r>
      <w:r>
        <w:t>” e a “</w:t>
      </w:r>
      <w:r w:rsidRPr="009C64A3">
        <w:rPr>
          <w:i/>
        </w:rPr>
        <w:t>design research</w:t>
      </w:r>
      <w:r>
        <w:t>”. A diferença</w:t>
      </w:r>
      <w:r w:rsidR="005D2459">
        <w:t xml:space="preserve"> entre ambos</w:t>
      </w:r>
      <w:r>
        <w:t xml:space="preserve"> está na natureza dos problemas e das soluções. “</w:t>
      </w:r>
      <w:r w:rsidRPr="009C64A3">
        <w:rPr>
          <w:i/>
        </w:rPr>
        <w:t>Routine Design</w:t>
      </w:r>
      <w:r>
        <w:t xml:space="preserve">” é a aplicação do conhecimento existente a problemas organizacionais, como a construção de um sistema de informação utilizando artefatos encontrados na base atual de conhecimento. Diferente disto, a Design Science endereça problemas ainda não resolvidos de maneira única ou inovadora, ou problemas resolvidos de uma maneira mais eficiente ou efetiva. Neste sentido, o diferenciador principal da Design Science está em sua contribuição para o corpo de conhecimento em métodos.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fldChar w:fldCharType="separate"/>
      </w:r>
      <w:r w:rsidRPr="00581135">
        <w:rPr>
          <w:noProof/>
        </w:rPr>
        <w:t>(HEVNER; MARCH; PARK, 2004)</w:t>
      </w:r>
      <w:r>
        <w:fldChar w:fldCharType="end"/>
      </w:r>
      <w:r>
        <w:t>. No presente caso, foi demonstrado que o problema da avaliação de decisões estratégicas sob incerteza em organizações foi resolvido de diversas formas, existindo um largo corpo de conhecimento pré-existente. No entanto, uma nova classe de artefatos desafia a utilidade deste corpo de abordagens.</w:t>
      </w:r>
      <w:r w:rsidR="002A1BCB">
        <w:t xml:space="preserve"> Neste sentido, a utilidade de abordagens para a avaliação de decisões estratégicas é o objetivo final d</w:t>
      </w:r>
      <w:r w:rsidR="00FA4E07">
        <w:t>esta pesquisa</w:t>
      </w:r>
      <w:r w:rsidR="005D2459">
        <w:t xml:space="preserve">, </w:t>
      </w:r>
      <w:r w:rsidR="002A1BCB">
        <w:t>e</w:t>
      </w:r>
      <w:r w:rsidR="00FA4E07">
        <w:t xml:space="preserve"> </w:t>
      </w:r>
      <w:r w:rsidR="005D2459">
        <w:t xml:space="preserve">consequentemente, </w:t>
      </w:r>
      <w:r w:rsidR="00FA4E07">
        <w:t xml:space="preserve">o que o método de trabalho deve </w:t>
      </w:r>
      <w:r w:rsidR="005D2459">
        <w:t>objetivar.</w:t>
      </w:r>
    </w:p>
    <w:p w14:paraId="7F739D25" w14:textId="0CC7CF53" w:rsidR="005D2459" w:rsidRDefault="005D2459" w:rsidP="005D2459">
      <w:r>
        <w:t xml:space="preserve">Os produtos da Design Science podem ser classificados em quatro tipos </w:t>
      </w:r>
      <w:r>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fldChar w:fldCharType="separate"/>
      </w:r>
      <w:r w:rsidRPr="005D2459">
        <w:rPr>
          <w:noProof/>
        </w:rPr>
        <w:t>(MARCH; SMITH, 1995)</w:t>
      </w:r>
      <w:r>
        <w:fldChar w:fldCharType="end"/>
      </w:r>
      <w:r>
        <w:t xml:space="preserve">: (i) Constructos; (ii) Modelos; (iii) Métodos, e (iv) Instanciações. </w:t>
      </w:r>
      <w:r w:rsidR="00A837A7">
        <w:t>Quanto ao produto deste trabalho, o mesmo caracteriza-se como uma instanciação.</w:t>
      </w:r>
      <w:r w:rsidR="00EF0F37">
        <w:t xml:space="preserve"> Instanciações “informam como implementar ou utilizar determinado artefato e seus possíveis resultados no ambiente real” .</w:t>
      </w:r>
      <w:r w:rsidR="00EF0F37">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12", "uris" : [ "http://www.mendeley.com/documents/?uuid=667eaa78-4c2d-4548-acda-57e64bb96497" ] } ], "mendeley" : { "formattedCitation" : "(DRESCH et al., 2015, p. 112)", "plainTextFormattedCitation" : "(DRESCH et al., 2015, p. 112)", "previouslyFormattedCitation" : "(DRESCH et al., 2015, p. 112)" }, "properties" : {  }, "schema" : "https://github.com/citation-style-language/schema/raw/master/csl-citation.json" }</w:instrText>
      </w:r>
      <w:r w:rsidR="00EF0F37">
        <w:fldChar w:fldCharType="separate"/>
      </w:r>
      <w:r w:rsidR="00EF0F37" w:rsidRPr="00EF0F37">
        <w:rPr>
          <w:noProof/>
        </w:rPr>
        <w:t>(DRESCH et al., 2015, p. 112)</w:t>
      </w:r>
      <w:r w:rsidR="00EF0F37">
        <w:fldChar w:fldCharType="end"/>
      </w:r>
      <w:r w:rsidR="00EF0F37">
        <w:t xml:space="preserve">. </w:t>
      </w:r>
      <w:r>
        <w:t xml:space="preserve">Instanciações são relevantes para a Design Science pois </w:t>
      </w:r>
      <w:r w:rsidR="00982227">
        <w:t xml:space="preserve">“demonstram a viabilidade e efetividade dos modelos e métodos que contém” </w:t>
      </w:r>
      <w:r w:rsidR="00982227">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locator" : "258", "uris" : [ "http://www.mendeley.com/documents/?uuid=7d794408-a25d-45dd-a969-41f6f4181789" ] } ], "mendeley" : { "formattedCitation" : "(MARCH; SMITH, 1995, p. 258)", "plainTextFormattedCitation" : "(MARCH; SMITH, 1995, p. 258)", "previouslyFormattedCitation" : "(MARCH; SMITH, 1995, p. 258)" }, "properties" : {  }, "schema" : "https://github.com/citation-style-language/schema/raw/master/csl-citation.json" }</w:instrText>
      </w:r>
      <w:r w:rsidR="00982227">
        <w:fldChar w:fldCharType="separate"/>
      </w:r>
      <w:r w:rsidR="00982227" w:rsidRPr="00982227">
        <w:rPr>
          <w:noProof/>
        </w:rPr>
        <w:t>(MARCH; SMITH, 1995, p. 258)</w:t>
      </w:r>
      <w:r w:rsidR="00982227">
        <w:fldChar w:fldCharType="end"/>
      </w:r>
      <w:r w:rsidR="00982227">
        <w:t>.</w:t>
      </w:r>
    </w:p>
    <w:p w14:paraId="230948F3" w14:textId="30FE58C0" w:rsidR="00A04DA4" w:rsidRDefault="00A04DA4" w:rsidP="005D2459">
      <w:r>
        <w:t>Considerando a questão de pesquisa deste trabalho, considera-se adequado adotar o paradigma epistemológico da Design Science, e o método de pesquisa, a Design Science Research</w:t>
      </w:r>
      <w:r w:rsidR="00CE73C7">
        <w:t xml:space="preserve"> (DSR)</w:t>
      </w:r>
      <w:r>
        <w:t xml:space="preserv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5", "uris" : [ "http://www.mendeley.com/documents/?uuid=667eaa78-4c2d-4548-acda-57e64bb96497" ] } ], "mendeley" : { "formattedCitation" : "(DRESCH et al., 2015, p. 15)", "plainTextFormattedCitation" : "(DRESCH et al., 2015, p. 15)", "previouslyFormattedCitation" : "(DRESCH et al., 2015, p. 15)" }, "properties" : {  }, "schema" : "https://github.com/citation-style-language/schema/raw/master/csl-citation.json" }</w:instrText>
      </w:r>
      <w:r>
        <w:fldChar w:fldCharType="separate"/>
      </w:r>
      <w:r w:rsidRPr="008E6E4B">
        <w:rPr>
          <w:noProof/>
        </w:rPr>
        <w:t>(DRESCH et al., 2015, p. 15)</w:t>
      </w:r>
      <w:r>
        <w:fldChar w:fldCharType="end"/>
      </w:r>
      <w:r w:rsidR="00CE73C7">
        <w:t xml:space="preserve">. As etapas da DSR são representadas na </w:t>
      </w:r>
      <w:r w:rsidR="00CE73C7">
        <w:fldChar w:fldCharType="begin"/>
      </w:r>
      <w:r w:rsidR="00CE73C7">
        <w:instrText xml:space="preserve"> REF _Ref481329246 \h </w:instrText>
      </w:r>
      <w:r w:rsidR="00CE73C7">
        <w:fldChar w:fldCharType="separate"/>
      </w:r>
      <w:r w:rsidR="00743F02">
        <w:t xml:space="preserve">Figura </w:t>
      </w:r>
      <w:r w:rsidR="00743F02">
        <w:rPr>
          <w:noProof/>
        </w:rPr>
        <w:t>27</w:t>
      </w:r>
      <w:r w:rsidR="00CE73C7">
        <w:fldChar w:fldCharType="end"/>
      </w:r>
      <w:r w:rsidR="00CE73C7">
        <w:t>.</w:t>
      </w:r>
      <w:r w:rsidR="00CC538A">
        <w:t xml:space="preserve"> O método inicia-se pela identificação do problema, passando pelas etapas de conscientização do problema, revisão da literatura, projeto, desenvolvimento e avaliação do artefato, explicitação das aprendizagens, conclusões, generalização para uma classe de problemas e comunicação dos resultados.</w:t>
      </w:r>
    </w:p>
    <w:p w14:paraId="5D57020C" w14:textId="439A516E" w:rsidR="00667DA5" w:rsidRDefault="00667DA5" w:rsidP="00667DA5">
      <w:pPr>
        <w:pStyle w:val="Legenda"/>
      </w:pPr>
      <w:bookmarkStart w:id="117" w:name="_Ref481329246"/>
      <w:bookmarkStart w:id="118" w:name="_Toc482263894"/>
      <w:r>
        <w:lastRenderedPageBreak/>
        <w:t xml:space="preserve">Figura </w:t>
      </w:r>
      <w:r w:rsidR="000A47A3">
        <w:fldChar w:fldCharType="begin"/>
      </w:r>
      <w:r w:rsidR="000A47A3">
        <w:instrText xml:space="preserve"> SEQ Figura \* ARABIC </w:instrText>
      </w:r>
      <w:r w:rsidR="000A47A3">
        <w:fldChar w:fldCharType="separate"/>
      </w:r>
      <w:r w:rsidR="00743F02">
        <w:rPr>
          <w:noProof/>
        </w:rPr>
        <w:t>27</w:t>
      </w:r>
      <w:r w:rsidR="000A47A3">
        <w:rPr>
          <w:noProof/>
        </w:rPr>
        <w:fldChar w:fldCharType="end"/>
      </w:r>
      <w:bookmarkEnd w:id="117"/>
      <w:r>
        <w:t xml:space="preserve"> – Etapas da Design Science Research</w:t>
      </w:r>
      <w:bookmarkEnd w:id="118"/>
    </w:p>
    <w:p w14:paraId="6FE966CA" w14:textId="2F43366D" w:rsidR="00667DA5" w:rsidRDefault="00667DA5" w:rsidP="00667DA5">
      <w:pPr>
        <w:ind w:firstLine="0"/>
        <w:jc w:val="center"/>
      </w:pPr>
      <w:r>
        <w:rPr>
          <w:noProof/>
        </w:rPr>
        <w:drawing>
          <wp:inline distT="0" distB="0" distL="0" distR="0" wp14:anchorId="7AF640BA" wp14:editId="6ADCAF6F">
            <wp:extent cx="5108575" cy="6998970"/>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108575" cy="6998970"/>
                    </a:xfrm>
                    <a:prstGeom prst="rect">
                      <a:avLst/>
                    </a:prstGeom>
                    <a:noFill/>
                  </pic:spPr>
                </pic:pic>
              </a:graphicData>
            </a:graphic>
          </wp:inline>
        </w:drawing>
      </w:r>
    </w:p>
    <w:p w14:paraId="75198CB4" w14:textId="6E33D4B8" w:rsidR="0084723C" w:rsidRDefault="00667DA5" w:rsidP="00667DA5">
      <w:pPr>
        <w:ind w:firstLine="0"/>
        <w:jc w:val="center"/>
      </w:pPr>
      <w:r>
        <w:t xml:space="preserve">Fonte: Adaptado d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25", "uris" : [ "http://www.mendeley.com/documents/?uuid=667eaa78-4c2d-4548-acda-57e64bb96497" ] } ], "mendeley" : { "formattedCitation" : "(DRESCH et al., 2015, p. 125)", "plainTextFormattedCitation" : "(DRESCH et al., 2015, p. 125)", "previouslyFormattedCitation" : "(DRESCH et al., 2015, p. 125)" }, "properties" : {  }, "schema" : "https://github.com/citation-style-language/schema/raw/master/csl-citation.json" }</w:instrText>
      </w:r>
      <w:r>
        <w:fldChar w:fldCharType="separate"/>
      </w:r>
      <w:r w:rsidRPr="00667DA5">
        <w:rPr>
          <w:noProof/>
        </w:rPr>
        <w:t>(DRESCH et al., 2015, p. 125)</w:t>
      </w:r>
      <w:r>
        <w:fldChar w:fldCharType="end"/>
      </w:r>
    </w:p>
    <w:p w14:paraId="7AC948C2" w14:textId="3CFAB86C" w:rsidR="00BF46FF" w:rsidRDefault="008F7F58" w:rsidP="00667DA5">
      <w:r>
        <w:t>A seção seguinte tratará de apresentar a customizaç</w:t>
      </w:r>
      <w:r w:rsidR="003F22D5">
        <w:t xml:space="preserve">ão deste </w:t>
      </w:r>
      <w:r w:rsidR="00CB6608">
        <w:t>método, formando o método de trabalho desta pesquisa.</w:t>
      </w:r>
    </w:p>
    <w:p w14:paraId="7981DB00" w14:textId="77777777" w:rsidR="00BF46FF" w:rsidRDefault="00BF46FF">
      <w:pPr>
        <w:autoSpaceDE/>
        <w:autoSpaceDN/>
        <w:adjustRightInd/>
        <w:spacing w:after="160" w:line="259" w:lineRule="auto"/>
        <w:ind w:firstLine="0"/>
        <w:jc w:val="left"/>
      </w:pPr>
      <w:r>
        <w:br w:type="page"/>
      </w:r>
    </w:p>
    <w:p w14:paraId="36DAA60E" w14:textId="02C7605C" w:rsidR="000E0FD9" w:rsidRDefault="000E0FD9" w:rsidP="000E0FD9">
      <w:pPr>
        <w:pStyle w:val="Ttulo2"/>
      </w:pPr>
      <w:bookmarkStart w:id="119" w:name="_Toc502855275"/>
      <w:r>
        <w:lastRenderedPageBreak/>
        <w:t>Método de Trabalho</w:t>
      </w:r>
      <w:bookmarkEnd w:id="119"/>
    </w:p>
    <w:p w14:paraId="0E11613B" w14:textId="21D9D21F" w:rsidR="00F81E35" w:rsidRPr="00F81E35" w:rsidRDefault="00F81E35" w:rsidP="00CB6608">
      <w:r w:rsidRPr="00684127">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F81E35">
        <w:rPr>
          <w:noProof/>
        </w:rPr>
        <w:t>(2015)</w:t>
      </w:r>
      <w:r>
        <w:fldChar w:fldCharType="end"/>
      </w:r>
      <w:r>
        <w:t xml:space="preserve"> argumenta que a validade de uma pesquisa em </w:t>
      </w:r>
      <w:r>
        <w:rPr>
          <w:i/>
        </w:rPr>
        <w:t xml:space="preserve">design Science </w:t>
      </w:r>
      <w:r>
        <w:t xml:space="preserve">deve ser obtida por meio de um conjunto de procedimentos sistemáticos, exigindo: (i) a explicitação do ambiente interno e externo do artefato e de seus objetivos; (ii) explicitação sobre os procedimentos para o teste do artefato, e; (iii) descrição dos mecanismos que gerarão os resultados da pesquisa. </w:t>
      </w:r>
    </w:p>
    <w:p w14:paraId="3D298083" w14:textId="652BB127" w:rsidR="0098365A" w:rsidRDefault="007C433C" w:rsidP="007C433C">
      <w:r>
        <w:t xml:space="preserve">Sob o paradigma da Design Science, o conhecimento é formado a partir de duas atividades elementares: (i) construir, e; (ii) avaliar. </w:t>
      </w:r>
      <w:r>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fldChar w:fldCharType="separate"/>
      </w:r>
      <w:r w:rsidRPr="00581135">
        <w:rPr>
          <w:noProof/>
        </w:rPr>
        <w:t>(MARCH; SMITH, 1995)</w:t>
      </w:r>
      <w:r>
        <w:fldChar w:fldCharType="end"/>
      </w:r>
      <w:r>
        <w:t xml:space="preserve">. Neste sentido, o conhecimento sobre uma classe de problemas e suas soluções são obtidos por meio da construção e aplicação de artefatos projetados. A avaliação de um artefato fornece informação necessária para um melhor entendimento sobre a qualidade do produto (artefato) e a qualidade do processo. O loop de construção e avaliação é tipicamente realizado diversas vezes antes que o projeto final de um artefato seja finalizado.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fldChar w:fldCharType="separate"/>
      </w:r>
      <w:r w:rsidRPr="00581135">
        <w:rPr>
          <w:noProof/>
        </w:rPr>
        <w:t>(HEVNER; MARCH; PARK, 2004)</w:t>
      </w:r>
      <w:r>
        <w:fldChar w:fldCharType="end"/>
      </w:r>
      <w:r>
        <w:t>.</w:t>
      </w:r>
    </w:p>
    <w:p w14:paraId="4EAA74F9" w14:textId="3BC0B789" w:rsidR="0098365A" w:rsidRDefault="0098365A" w:rsidP="0098365A">
      <w:r>
        <w:t>A avaliação objetiva de abordagens que procuram suportar decisões é um objeto de estudo delicado. Em outras palavras, avaliar artefatos não é uma tarefa trivial. No entanto, se a pesquisa em engenharia se desafia a propor artefatos, obviamente será necessário o design de procedimentos rigorosos para a sua avaliação.</w:t>
      </w:r>
    </w:p>
    <w:p w14:paraId="7C56411B" w14:textId="4030AD41" w:rsidR="0098365A" w:rsidRDefault="0098365A" w:rsidP="0098365A">
      <w:r>
        <w:t xml:space="preserve">Como consequência desta dificuldade, evidências empíricas que avaliem a efetividade de abordagens de suporte à decisão estratégicas são escassas. Um exemplo representativo é a abordagem de </w:t>
      </w:r>
      <w:r w:rsidR="00BF1476">
        <w:t>cenários. Embora haja mais de 23</w:t>
      </w:r>
      <w:r>
        <w:t xml:space="preserve"> abordagens diferentes para o uso de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 xml:space="preserve">, </w:t>
      </w:r>
      <w:r w:rsidR="00BF1476">
        <w:t xml:space="preserve">e </w:t>
      </w:r>
      <w:r>
        <w:t xml:space="preserve">a abordagem tenha sido concebida a mais de 30 ano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98365A">
        <w:rPr>
          <w:noProof/>
        </w:rPr>
        <w:t>(WACK, 1985)</w:t>
      </w:r>
      <w:r>
        <w:fldChar w:fldCharType="end"/>
      </w:r>
      <w:r>
        <w:t xml:space="preserve">, ainda são inconclusivas as evidências empíricas em relação à sua efetividade. </w:t>
      </w:r>
      <w:r>
        <w:fldChar w:fldCharType="begin" w:fldLock="1"/>
      </w:r>
      <w:r w:rsidR="00810566">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uris" : [ "http://www.mendeley.com/documents/?uuid=ea59bae7-fc9e-4692-b329-8b9fbee3b82a" ] } ], "mendeley" : { "formattedCitation" : "(PHADNIS et al., 2015)", "plainTextFormattedCitation" : "(PHADNIS et al., 2015)", "previouslyFormattedCitation" : "(PHADNIS et al., 2015)" }, "properties" : {  }, "schema" : "https://github.com/citation-style-language/schema/raw/master/csl-citation.json" }</w:instrText>
      </w:r>
      <w:r>
        <w:fldChar w:fldCharType="separate"/>
      </w:r>
      <w:r w:rsidRPr="0098365A">
        <w:rPr>
          <w:noProof/>
        </w:rPr>
        <w:t>(PHADNIS et al., 2015)</w:t>
      </w:r>
      <w:r>
        <w:fldChar w:fldCharType="end"/>
      </w:r>
      <w:r>
        <w:t xml:space="preserve">. Ainda que o uso deste artefato esteja presente no mundo real, seu potencial em “mudar os modelos ment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98365A">
        <w:rPr>
          <w:noProof/>
        </w:rPr>
        <w:t>(WACK, 1985)</w:t>
      </w:r>
      <w:r>
        <w:fldChar w:fldCharType="end"/>
      </w:r>
      <w:r>
        <w:t xml:space="preserve"> ainda não pode ser categoricamente afirmado com base em evidências experimentais. </w:t>
      </w:r>
      <w:r w:rsidR="00BF1476">
        <w:t>Como consequência,</w:t>
      </w:r>
      <w:r>
        <w:t xml:space="preserve"> sua interferência a favor de escolhas robustas foi demonstrada empiricamente </w:t>
      </w:r>
      <w:r w:rsidR="00BF1476">
        <w:t xml:space="preserve">apenas </w:t>
      </w:r>
      <w:r>
        <w:t xml:space="preserve">recentemente. </w:t>
      </w:r>
      <w:r>
        <w:fldChar w:fldCharType="begin" w:fldLock="1"/>
      </w:r>
      <w:r w:rsidR="00810566">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 "schema" : "https://github.com/citation-style-language/schema/raw/master/csl-citation.json" }</w:instrText>
      </w:r>
      <w:r>
        <w:fldChar w:fldCharType="separate"/>
      </w:r>
      <w:r w:rsidRPr="00D427D1">
        <w:rPr>
          <w:noProof/>
        </w:rPr>
        <w:t>(GONG et al., 2017)</w:t>
      </w:r>
      <w:r>
        <w:fldChar w:fldCharType="end"/>
      </w:r>
      <w:r>
        <w:t>.</w:t>
      </w:r>
    </w:p>
    <w:p w14:paraId="140CA20C" w14:textId="3C267DE6" w:rsidR="0098365A" w:rsidRDefault="0098365A" w:rsidP="0098365A">
      <w:r>
        <w:t xml:space="preserve">Face a este dilema, este trabalho encontra algumas alternativas metodológicas: (i) Esperar que o RDM seja largamente utilizado pelas empresas para que seja possível avaliar se empresas que o aplicam tomam decisões melhores (ou diferentes); </w:t>
      </w:r>
      <w:r>
        <w:lastRenderedPageBreak/>
        <w:t>(ii) Projetar um experimento no qual gestores usarão uma ferramenta baseada no RDM e observar se o comportamento dos que utilizam o RDM é diferente, ou; (iii) Aplicar o RDM em um contexto real e avaliar suas contribuições para a avaliação de decisões estratégicas. Quanto à opção (i), não parece razoável esperar que o RDM seja aplicado em empresas havendo pouc</w:t>
      </w:r>
      <w:r w:rsidR="00F0147E">
        <w:t>o</w:t>
      </w:r>
      <w:r>
        <w:t xml:space="preserve"> ou nenhum indício de que o mesmo </w:t>
      </w:r>
      <w:r>
        <w:rPr>
          <w:i/>
        </w:rPr>
        <w:t xml:space="preserve">deveria </w:t>
      </w:r>
      <w:r>
        <w:t xml:space="preserve">ser usado. Enquanto o RDM não for ensinado, não será aplicado, e enquanto não for aplicado, não haverá instanciações do RDM a observar. </w:t>
      </w:r>
    </w:p>
    <w:p w14:paraId="43B155F0" w14:textId="39DD04C6" w:rsidR="0098365A" w:rsidRDefault="0098365A" w:rsidP="0098365A">
      <w:r>
        <w:t xml:space="preserve">A </w:t>
      </w:r>
      <w:r w:rsidR="00F0147E">
        <w:t>o</w:t>
      </w:r>
      <w:r>
        <w:t xml:space="preserve">pção </w:t>
      </w:r>
      <w:r w:rsidR="00F0147E">
        <w:t>(</w:t>
      </w:r>
      <w:r>
        <w:t>ii</w:t>
      </w:r>
      <w:r w:rsidR="00F0147E">
        <w:t>)</w:t>
      </w:r>
      <w:r>
        <w:t xml:space="preserve"> foi executada em relação ao Planejamento por Cenários, pelos próprios criadores do RDM. </w:t>
      </w:r>
      <w:r>
        <w:fldChar w:fldCharType="begin" w:fldLock="1"/>
      </w:r>
      <w:r w:rsidR="00810566">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 "schema" : "https://github.com/citation-style-language/schema/raw/master/csl-citation.json" }</w:instrText>
      </w:r>
      <w:r>
        <w:fldChar w:fldCharType="separate"/>
      </w:r>
      <w:r w:rsidRPr="00D427D1">
        <w:rPr>
          <w:noProof/>
        </w:rPr>
        <w:t>(GONG et al., 2017)</w:t>
      </w:r>
      <w:r>
        <w:fldChar w:fldCharType="end"/>
      </w:r>
      <w:r>
        <w:t>. No entanto, tal opção não é acessível para o autor do trabalho (e talvez para nenhum pesquisador externo à RAND). Os autores não possuem as capabilidades necessárias para utilizar o RDM, logo um projeto experimental está, no momento, fora de alcance. Nos termos da Design Science</w:t>
      </w:r>
      <w:r w:rsidR="00F0147E">
        <w:t xml:space="preserve"> </w:t>
      </w:r>
      <w:r w:rsidR="00F0147E">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rsidR="00F0147E">
        <w:fldChar w:fldCharType="separate"/>
      </w:r>
      <w:r w:rsidR="00F0147E" w:rsidRPr="00F0147E">
        <w:rPr>
          <w:noProof/>
        </w:rPr>
        <w:t>(DRESCH et al., 2015)</w:t>
      </w:r>
      <w:r w:rsidR="00F0147E">
        <w:fldChar w:fldCharType="end"/>
      </w:r>
      <w:r>
        <w:t>, não se conhece as heurísticas construtivas necessárias para o projeto de uma instanciação, tampouco as contingenciais, necessárias para o seu sucesso em um contexto. Qualquer experimento com base no conhecimento existente sobre o artefato poderá ser condenado e falhar em reconhecer premissas básicas para a sua aplicação.</w:t>
      </w:r>
    </w:p>
    <w:p w14:paraId="2034E514" w14:textId="32C19445" w:rsidR="007C433C" w:rsidRDefault="0098365A" w:rsidP="00851B6D">
      <w:r>
        <w:t>A opção que resta é um programa de pesquisa que envolva sua instanciação em diferentes contextos, até que se saiba delimitar seu campo de atuação, e eventualmente, leve à melhoria ou adaptação do artefato futuramente. Em geral, o objetivo maior é a busca de artefatos que propiciem melhores decisões estratégicas, ao invés de uma afirmação categórica sobre a efetividade de um artefato em d</w:t>
      </w:r>
      <w:r w:rsidR="00851B6D">
        <w:t xml:space="preserve">eterminado ponto de maturidade. </w:t>
      </w:r>
      <w:r w:rsidR="007C433C">
        <w:t>Neste sentido, o método de trabalho desta pe</w:t>
      </w:r>
      <w:r w:rsidR="0024625B">
        <w:t>s</w:t>
      </w:r>
      <w:r w:rsidR="007C433C">
        <w:t>quisa foi projetado para viabilizar a avaliação d</w:t>
      </w:r>
      <w:r w:rsidR="00851B6D">
        <w:t>e uma</w:t>
      </w:r>
      <w:r w:rsidR="007C433C">
        <w:t xml:space="preserve"> instanciação</w:t>
      </w:r>
      <w:r w:rsidR="00851B6D">
        <w:t xml:space="preserve"> do método</w:t>
      </w:r>
      <w:r w:rsidR="007C433C">
        <w:t>.</w:t>
      </w:r>
    </w:p>
    <w:p w14:paraId="06F14C44" w14:textId="286D4D3E" w:rsidR="00EA30C6" w:rsidRDefault="00CB6608" w:rsidP="00CB6608">
      <w:r>
        <w:t xml:space="preserve">A </w:t>
      </w:r>
      <w:r>
        <w:fldChar w:fldCharType="begin"/>
      </w:r>
      <w:r>
        <w:instrText xml:space="preserve"> REF _Ref481330158 \h </w:instrText>
      </w:r>
      <w:r>
        <w:fldChar w:fldCharType="separate"/>
      </w:r>
      <w:r w:rsidR="00743F02">
        <w:t xml:space="preserve">Figura </w:t>
      </w:r>
      <w:r w:rsidR="00743F02">
        <w:rPr>
          <w:noProof/>
        </w:rPr>
        <w:t>28</w:t>
      </w:r>
      <w:r>
        <w:fldChar w:fldCharType="end"/>
      </w:r>
      <w:r>
        <w:t xml:space="preserve"> apresenta as etapas do método de trabalho desta pesquisa.</w:t>
      </w:r>
      <w:r w:rsidR="00EA30C6">
        <w:t xml:space="preserve"> O método foi baseado nas etapas da DSR, adaptado para as necessidades desta situação específica. O método compreende as seguintes etapas: (i) Identificação do problema; (ii) Conscientização do Problema; (iii) Projeto da Instanciação; (iv) Desenvolvimento da Instanciação; (v) Avaliação da Instanciação, e; (iv) Comunicação dos Resultados.</w:t>
      </w:r>
      <w:r w:rsidR="00D13E60">
        <w:t xml:space="preserve"> </w:t>
      </w:r>
    </w:p>
    <w:p w14:paraId="2644BA96" w14:textId="2A4EA97E" w:rsidR="00194A9E" w:rsidRDefault="00194A9E" w:rsidP="00194A9E">
      <w:pPr>
        <w:pStyle w:val="Legenda"/>
      </w:pPr>
      <w:bookmarkStart w:id="120" w:name="_Ref481330158"/>
      <w:bookmarkStart w:id="121" w:name="_Toc482263895"/>
      <w:r>
        <w:lastRenderedPageBreak/>
        <w:t xml:space="preserve">Figura </w:t>
      </w:r>
      <w:r w:rsidR="000A47A3">
        <w:fldChar w:fldCharType="begin"/>
      </w:r>
      <w:r w:rsidR="000A47A3">
        <w:instrText xml:space="preserve"> SEQ Figura \* ARABIC </w:instrText>
      </w:r>
      <w:r w:rsidR="000A47A3">
        <w:fldChar w:fldCharType="separate"/>
      </w:r>
      <w:r w:rsidR="00743F02">
        <w:rPr>
          <w:noProof/>
        </w:rPr>
        <w:t>28</w:t>
      </w:r>
      <w:r w:rsidR="000A47A3">
        <w:rPr>
          <w:noProof/>
        </w:rPr>
        <w:fldChar w:fldCharType="end"/>
      </w:r>
      <w:bookmarkEnd w:id="120"/>
      <w:r>
        <w:t xml:space="preserve"> – Método de Trabalho – Visão Geral</w:t>
      </w:r>
      <w:bookmarkEnd w:id="121"/>
    </w:p>
    <w:p w14:paraId="35B6D0E7" w14:textId="77777777" w:rsidR="00194A9E" w:rsidRDefault="00194A9E" w:rsidP="00194A9E">
      <w:pPr>
        <w:ind w:firstLine="0"/>
        <w:jc w:val="center"/>
      </w:pPr>
      <w:r>
        <w:rPr>
          <w:noProof/>
        </w:rPr>
        <w:drawing>
          <wp:inline distT="0" distB="0" distL="0" distR="0" wp14:anchorId="5A3CD9E2" wp14:editId="6B7F8944">
            <wp:extent cx="5499100" cy="8126730"/>
            <wp:effectExtent l="0" t="0" r="6350" b="7620"/>
            <wp:docPr id="1040" name="Imagem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99100" cy="8126730"/>
                    </a:xfrm>
                    <a:prstGeom prst="rect">
                      <a:avLst/>
                    </a:prstGeom>
                    <a:noFill/>
                  </pic:spPr>
                </pic:pic>
              </a:graphicData>
            </a:graphic>
          </wp:inline>
        </w:drawing>
      </w:r>
    </w:p>
    <w:p w14:paraId="7CAEF3D8" w14:textId="706FE632" w:rsidR="00194A9E" w:rsidRDefault="00194A9E" w:rsidP="00F654ED">
      <w:pPr>
        <w:ind w:firstLine="0"/>
        <w:jc w:val="center"/>
      </w:pPr>
      <w:r>
        <w:t xml:space="preserve">Fonte: Elaborado pelo Autor com base em Dresch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531A09">
        <w:rPr>
          <w:noProof/>
        </w:rPr>
        <w:t>(2015)</w:t>
      </w:r>
      <w:r>
        <w:fldChar w:fldCharType="end"/>
      </w:r>
      <w:r>
        <w:t>.</w:t>
      </w:r>
    </w:p>
    <w:p w14:paraId="1DAC3F4C" w14:textId="0361F26A" w:rsidR="004D3F2B" w:rsidRDefault="004D3F2B" w:rsidP="004D3F2B">
      <w:r>
        <w:lastRenderedPageBreak/>
        <w:t xml:space="preserve">Durante a identificação do problema objeto, problema e questões de pesquisa foram definidos. Tais definições foram explicitadas no capítulo I deste documento. Em seguida, foi utilizada uma Revisão Sistemática da Literatura, e a Síntese Temática como técnica de Análise. </w:t>
      </w:r>
      <w:r>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fldChar w:fldCharType="separate"/>
      </w:r>
      <w:r w:rsidRPr="000E1E54">
        <w:rPr>
          <w:noProof/>
        </w:rPr>
        <w:t>(MORANDI; CAMARGO, 2015b)</w:t>
      </w:r>
      <w:r>
        <w:fldChar w:fldCharType="end"/>
      </w:r>
      <w:r>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 Consolidando as abordagens identificadas para o suporte à decisão estratégica e as abordagens comparadas ao RDM, foi formado um quadro contendo as classes de problemas, assim como relatadas pelos autores destes trabalhos.</w:t>
      </w:r>
    </w:p>
    <w:p w14:paraId="1950AEBC" w14:textId="4A377087" w:rsidR="00CC538A" w:rsidRDefault="000E1E54" w:rsidP="009A7906">
      <w:r>
        <w:t>A próxima etapa trata-se do Projeto da Instanciação</w:t>
      </w:r>
      <w:r w:rsidR="000E1BA1">
        <w:t>, na qual ocorrerá a seleção do problema de decisão estratégica a ser tratado</w:t>
      </w:r>
      <w:r>
        <w:t>. Nesta etapa busca-se avaliar a plausibilidade de instanciação do RDM em um contexto específico. Neste sentido, a empresa na qual o método será instanciado será questionada sobre as decisões estratégicas nas quais o método poderia ser aplicado. Em seguida, será verifi</w:t>
      </w:r>
      <w:r w:rsidR="00184A03">
        <w:t>cado se o problema identificado pode ser tratado com o RDM.</w:t>
      </w:r>
      <w:r w:rsidR="009A7906">
        <w:t xml:space="preserve"> Apenas neste caso a instanciação será executada.</w:t>
      </w:r>
    </w:p>
    <w:p w14:paraId="5EDB19B7" w14:textId="3B847A3E" w:rsidR="00CC538A" w:rsidRPr="00DE5E7F" w:rsidRDefault="00CC538A" w:rsidP="00DE5E7F">
      <w:pPr>
        <w:rPr>
          <w:bCs/>
          <w:color w:val="000000"/>
          <w:szCs w:val="18"/>
        </w:rPr>
      </w:pPr>
      <w:r>
        <w:t xml:space="preserve">A etapa seguinte trata-se do desenvolvimento da instanciação do RDM no contexto selecionado. Esta etapa compreende as quatro </w:t>
      </w:r>
      <w:r w:rsidR="0024625B">
        <w:t>macro etapas</w:t>
      </w:r>
      <w:r>
        <w:t xml:space="preserve"> do RDM, a saber: (i) Estruturação da decisão; (ii) Geração de Casos; (iii) Descoberta de Cenários, e; (iv) Análise de Tradeoffs.</w:t>
      </w:r>
      <w:r w:rsidR="00E51802">
        <w:t xml:space="preserve"> Esta etapa consiste na avaliação das decisões estratégicas da empresa em questão, e está representada em detalhes na </w:t>
      </w:r>
      <w:r w:rsidR="00E51802">
        <w:fldChar w:fldCharType="begin"/>
      </w:r>
      <w:r w:rsidR="00E51802">
        <w:instrText xml:space="preserve"> REF _Ref481504514 \h </w:instrText>
      </w:r>
      <w:r w:rsidR="00E51802">
        <w:fldChar w:fldCharType="separate"/>
      </w:r>
      <w:r w:rsidR="00743F02">
        <w:t xml:space="preserve">Figura </w:t>
      </w:r>
      <w:r w:rsidR="00743F02">
        <w:rPr>
          <w:noProof/>
        </w:rPr>
        <w:t>29</w:t>
      </w:r>
      <w:r w:rsidR="00E51802">
        <w:fldChar w:fldCharType="end"/>
      </w:r>
      <w:r w:rsidR="00E51802">
        <w:t>. A leitura dos trabalhos normativos a respeito do RDM permitiu a identificação de decisões metodológicas a considerar durante a análise RD</w:t>
      </w:r>
      <w:r w:rsidR="003D3060">
        <w:t>M, representados no</w:t>
      </w:r>
      <w:r w:rsidR="00DE5E7F">
        <w:t xml:space="preserve"> </w:t>
      </w:r>
      <w:r w:rsidR="00DE5E7F">
        <w:fldChar w:fldCharType="begin"/>
      </w:r>
      <w:r w:rsidR="00DE5E7F">
        <w:instrText xml:space="preserve"> REF _Ref481760051 \h </w:instrText>
      </w:r>
      <w:r w:rsidR="00DE5E7F">
        <w:fldChar w:fldCharType="separate"/>
      </w:r>
      <w:r w:rsidR="00743F02">
        <w:t xml:space="preserve">Quadro </w:t>
      </w:r>
      <w:r w:rsidR="00743F02">
        <w:rPr>
          <w:noProof/>
        </w:rPr>
        <w:t>10</w:t>
      </w:r>
      <w:r w:rsidR="00DE5E7F">
        <w:fldChar w:fldCharType="end"/>
      </w:r>
      <w:r w:rsidR="00DE5E7F">
        <w:t xml:space="preserve"> .</w:t>
      </w:r>
      <w:r w:rsidR="00E5180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rsidR="00E51802">
        <w:fldChar w:fldCharType="separate"/>
      </w:r>
      <w:r w:rsidR="00E51802" w:rsidRPr="00615FE4">
        <w:rPr>
          <w:noProof/>
        </w:rPr>
        <w:t>(GROVES, 2006; LEMPERT et al., 2006; LEMPERT; POPPER; BANKES, 2003)</w:t>
      </w:r>
      <w:r w:rsidR="00E51802">
        <w:fldChar w:fldCharType="end"/>
      </w:r>
      <w:r w:rsidR="00E51802">
        <w:t>.</w:t>
      </w:r>
      <w:r w:rsidR="006655A1">
        <w:t xml:space="preserve"> Tais decisões metodológicas não são passíveis de definição neste estágio do trabalho. No entanto, cada uma das decisões deve ser justificada durante a instanciação, com base na literatura existente.</w:t>
      </w:r>
    </w:p>
    <w:p w14:paraId="0EB2B066" w14:textId="77777777" w:rsidR="00A31083" w:rsidRDefault="00A31083">
      <w:pPr>
        <w:autoSpaceDE/>
        <w:autoSpaceDN/>
        <w:adjustRightInd/>
        <w:spacing w:after="160" w:line="259" w:lineRule="auto"/>
        <w:ind w:firstLine="0"/>
        <w:jc w:val="left"/>
        <w:rPr>
          <w:bCs/>
          <w:color w:val="000000"/>
          <w:szCs w:val="18"/>
        </w:rPr>
      </w:pPr>
      <w:bookmarkStart w:id="122" w:name="_Ref481504823"/>
      <w:r>
        <w:br w:type="page"/>
      </w:r>
    </w:p>
    <w:p w14:paraId="0584352A" w14:textId="0700EDE1" w:rsidR="00194A9E" w:rsidRDefault="00194A9E" w:rsidP="00194A9E">
      <w:pPr>
        <w:pStyle w:val="Legenda"/>
      </w:pPr>
      <w:bookmarkStart w:id="123" w:name="_Ref481760051"/>
      <w:bookmarkStart w:id="124" w:name="_Toc482263858"/>
      <w:r>
        <w:lastRenderedPageBreak/>
        <w:t xml:space="preserve">Quadro </w:t>
      </w:r>
      <w:r w:rsidR="000A47A3">
        <w:fldChar w:fldCharType="begin"/>
      </w:r>
      <w:r w:rsidR="000A47A3">
        <w:instrText xml:space="preserve"> SEQ Quadro \* ARABIC </w:instrText>
      </w:r>
      <w:r w:rsidR="000A47A3">
        <w:fldChar w:fldCharType="separate"/>
      </w:r>
      <w:r w:rsidR="00743F02">
        <w:rPr>
          <w:noProof/>
        </w:rPr>
        <w:t>10</w:t>
      </w:r>
      <w:r w:rsidR="000A47A3">
        <w:rPr>
          <w:noProof/>
        </w:rPr>
        <w:fldChar w:fldCharType="end"/>
      </w:r>
      <w:bookmarkEnd w:id="122"/>
      <w:bookmarkEnd w:id="123"/>
      <w:r>
        <w:t xml:space="preserve"> – Decisões Metodológicas em uma aplicação do RDM</w:t>
      </w:r>
      <w:bookmarkEnd w:id="124"/>
    </w:p>
    <w:tbl>
      <w:tblPr>
        <w:tblStyle w:val="Tabelacomgrade"/>
        <w:tblW w:w="0" w:type="auto"/>
        <w:tblLook w:val="04A0" w:firstRow="1" w:lastRow="0" w:firstColumn="1" w:lastColumn="0" w:noHBand="0" w:noVBand="1"/>
      </w:tblPr>
      <w:tblGrid>
        <w:gridCol w:w="1980"/>
        <w:gridCol w:w="7081"/>
      </w:tblGrid>
      <w:tr w:rsidR="00194A9E" w14:paraId="2D420FBB" w14:textId="77777777" w:rsidTr="002E43D5">
        <w:trPr>
          <w:tblHeader/>
        </w:trPr>
        <w:tc>
          <w:tcPr>
            <w:tcW w:w="1980" w:type="dxa"/>
            <w:vAlign w:val="center"/>
          </w:tcPr>
          <w:p w14:paraId="3BF83758" w14:textId="77777777" w:rsidR="00194A9E" w:rsidRPr="00615FE4" w:rsidRDefault="00194A9E" w:rsidP="002E43D5">
            <w:pPr>
              <w:ind w:firstLine="0"/>
              <w:jc w:val="left"/>
              <w:rPr>
                <w:b/>
              </w:rPr>
            </w:pPr>
            <w:r w:rsidRPr="00615FE4">
              <w:rPr>
                <w:b/>
              </w:rPr>
              <w:t>Etapa</w:t>
            </w:r>
          </w:p>
        </w:tc>
        <w:tc>
          <w:tcPr>
            <w:tcW w:w="7081" w:type="dxa"/>
          </w:tcPr>
          <w:p w14:paraId="3C6FEF74" w14:textId="078557F3" w:rsidR="00194A9E" w:rsidRPr="00615FE4" w:rsidRDefault="002E43D5" w:rsidP="00375EF9">
            <w:pPr>
              <w:ind w:firstLine="0"/>
              <w:rPr>
                <w:b/>
              </w:rPr>
            </w:pPr>
            <w:r>
              <w:rPr>
                <w:b/>
              </w:rPr>
              <w:t>Decisões a Realizar e Justificar</w:t>
            </w:r>
          </w:p>
        </w:tc>
      </w:tr>
      <w:tr w:rsidR="00194A9E" w14:paraId="1207C089" w14:textId="77777777" w:rsidTr="002E43D5">
        <w:tc>
          <w:tcPr>
            <w:tcW w:w="1980" w:type="dxa"/>
            <w:vMerge w:val="restart"/>
            <w:vAlign w:val="center"/>
          </w:tcPr>
          <w:p w14:paraId="5A624390" w14:textId="77777777" w:rsidR="00194A9E" w:rsidRPr="00615FE4" w:rsidRDefault="00194A9E" w:rsidP="002E43D5">
            <w:pPr>
              <w:ind w:firstLine="0"/>
              <w:jc w:val="left"/>
              <w:rPr>
                <w:i/>
                <w:iCs/>
              </w:rPr>
            </w:pPr>
            <w:r>
              <w:t xml:space="preserve">1. Estruturação da Decisão </w:t>
            </w:r>
          </w:p>
        </w:tc>
        <w:tc>
          <w:tcPr>
            <w:tcW w:w="7081" w:type="dxa"/>
          </w:tcPr>
          <w:p w14:paraId="06C6C1DC" w14:textId="77777777" w:rsidR="00194A9E" w:rsidRPr="00490306" w:rsidRDefault="00194A9E" w:rsidP="00375EF9">
            <w:pPr>
              <w:ind w:firstLine="0"/>
              <w:rPr>
                <w:sz w:val="22"/>
              </w:rPr>
            </w:pPr>
            <w:r w:rsidRPr="00490306">
              <w:rPr>
                <w:sz w:val="22"/>
              </w:rPr>
              <w:t>X - Quais Incertezas Considerar?</w:t>
            </w:r>
          </w:p>
        </w:tc>
      </w:tr>
      <w:tr w:rsidR="00194A9E" w14:paraId="5EA8F04D" w14:textId="77777777" w:rsidTr="002E43D5">
        <w:tc>
          <w:tcPr>
            <w:tcW w:w="1980" w:type="dxa"/>
            <w:vMerge/>
            <w:vAlign w:val="center"/>
          </w:tcPr>
          <w:p w14:paraId="4E71F04E" w14:textId="77777777" w:rsidR="00194A9E" w:rsidRDefault="00194A9E" w:rsidP="002E43D5">
            <w:pPr>
              <w:jc w:val="left"/>
            </w:pPr>
          </w:p>
        </w:tc>
        <w:tc>
          <w:tcPr>
            <w:tcW w:w="7081" w:type="dxa"/>
          </w:tcPr>
          <w:p w14:paraId="041CC472" w14:textId="0855919F" w:rsidR="00194A9E" w:rsidRPr="00490306" w:rsidRDefault="00194A9E" w:rsidP="00375EF9">
            <w:pPr>
              <w:ind w:firstLine="0"/>
              <w:rPr>
                <w:sz w:val="22"/>
              </w:rPr>
            </w:pPr>
            <w:r w:rsidRPr="00490306">
              <w:rPr>
                <w:sz w:val="22"/>
              </w:rPr>
              <w:t xml:space="preserve">L - Quais Estratégias Considerar? </w:t>
            </w:r>
          </w:p>
        </w:tc>
      </w:tr>
      <w:tr w:rsidR="00194A9E" w14:paraId="2AE3A9FD" w14:textId="77777777" w:rsidTr="002E43D5">
        <w:tc>
          <w:tcPr>
            <w:tcW w:w="1980" w:type="dxa"/>
            <w:vMerge/>
            <w:vAlign w:val="center"/>
          </w:tcPr>
          <w:p w14:paraId="12179E3B" w14:textId="77777777" w:rsidR="00194A9E" w:rsidRDefault="00194A9E" w:rsidP="002E43D5">
            <w:pPr>
              <w:jc w:val="left"/>
            </w:pPr>
          </w:p>
        </w:tc>
        <w:tc>
          <w:tcPr>
            <w:tcW w:w="7081" w:type="dxa"/>
          </w:tcPr>
          <w:p w14:paraId="2F1DF242" w14:textId="7C889E19" w:rsidR="00194A9E" w:rsidRPr="00490306" w:rsidRDefault="00194A9E" w:rsidP="00375EF9">
            <w:pPr>
              <w:ind w:firstLine="0"/>
              <w:rPr>
                <w:sz w:val="22"/>
              </w:rPr>
            </w:pPr>
            <w:r w:rsidRPr="00490306">
              <w:rPr>
                <w:sz w:val="22"/>
              </w:rPr>
              <w:t>R - Quais Relações (Modelo</w:t>
            </w:r>
            <w:r w:rsidR="0024625B" w:rsidRPr="00490306">
              <w:rPr>
                <w:sz w:val="22"/>
              </w:rPr>
              <w:t>) considerar</w:t>
            </w:r>
            <w:r w:rsidRPr="00490306">
              <w:rPr>
                <w:sz w:val="22"/>
              </w:rPr>
              <w:t>?</w:t>
            </w:r>
          </w:p>
        </w:tc>
      </w:tr>
      <w:tr w:rsidR="00194A9E" w14:paraId="04A2E0B7" w14:textId="77777777" w:rsidTr="002E43D5">
        <w:tc>
          <w:tcPr>
            <w:tcW w:w="1980" w:type="dxa"/>
            <w:vMerge/>
            <w:vAlign w:val="center"/>
          </w:tcPr>
          <w:p w14:paraId="7AFD2AD8" w14:textId="77777777" w:rsidR="00194A9E" w:rsidRDefault="00194A9E" w:rsidP="002E43D5">
            <w:pPr>
              <w:ind w:firstLine="0"/>
              <w:jc w:val="left"/>
            </w:pPr>
          </w:p>
        </w:tc>
        <w:tc>
          <w:tcPr>
            <w:tcW w:w="7081" w:type="dxa"/>
          </w:tcPr>
          <w:p w14:paraId="5D619BCD" w14:textId="77777777" w:rsidR="00194A9E" w:rsidRPr="00490306" w:rsidRDefault="00194A9E" w:rsidP="00375EF9">
            <w:pPr>
              <w:ind w:firstLine="0"/>
              <w:rPr>
                <w:sz w:val="22"/>
              </w:rPr>
            </w:pPr>
            <w:r w:rsidRPr="00490306">
              <w:rPr>
                <w:sz w:val="22"/>
              </w:rPr>
              <w:t>M - Que Medidas de Performance Considerar?</w:t>
            </w:r>
          </w:p>
        </w:tc>
      </w:tr>
      <w:tr w:rsidR="00194A9E" w14:paraId="07EFA09F" w14:textId="77777777" w:rsidTr="002E43D5">
        <w:tc>
          <w:tcPr>
            <w:tcW w:w="1980" w:type="dxa"/>
            <w:vMerge w:val="restart"/>
            <w:vAlign w:val="center"/>
          </w:tcPr>
          <w:p w14:paraId="77938CC4" w14:textId="77777777" w:rsidR="00194A9E" w:rsidRPr="00615FE4" w:rsidRDefault="00194A9E" w:rsidP="002E43D5">
            <w:pPr>
              <w:ind w:firstLine="0"/>
              <w:jc w:val="left"/>
              <w:rPr>
                <w:i/>
                <w:iCs/>
              </w:rPr>
            </w:pPr>
            <w:r>
              <w:t>2. Geração de Casos</w:t>
            </w:r>
          </w:p>
        </w:tc>
        <w:tc>
          <w:tcPr>
            <w:tcW w:w="7081" w:type="dxa"/>
          </w:tcPr>
          <w:p w14:paraId="728C358F" w14:textId="77777777" w:rsidR="00194A9E" w:rsidRPr="00490306" w:rsidRDefault="00194A9E" w:rsidP="00375EF9">
            <w:pPr>
              <w:ind w:firstLine="0"/>
              <w:rPr>
                <w:sz w:val="22"/>
              </w:rPr>
            </w:pPr>
            <w:r w:rsidRPr="00490306">
              <w:rPr>
                <w:sz w:val="22"/>
              </w:rPr>
              <w:t>Que Estratégia de Amostragem Considerar?</w:t>
            </w:r>
          </w:p>
        </w:tc>
      </w:tr>
      <w:tr w:rsidR="00194A9E" w14:paraId="5E48C1EA" w14:textId="77777777" w:rsidTr="002E43D5">
        <w:tc>
          <w:tcPr>
            <w:tcW w:w="1980" w:type="dxa"/>
            <w:vMerge/>
            <w:vAlign w:val="center"/>
          </w:tcPr>
          <w:p w14:paraId="0EF19602" w14:textId="77777777" w:rsidR="00194A9E" w:rsidRDefault="00194A9E" w:rsidP="002E43D5">
            <w:pPr>
              <w:jc w:val="left"/>
            </w:pPr>
          </w:p>
        </w:tc>
        <w:tc>
          <w:tcPr>
            <w:tcW w:w="7081" w:type="dxa"/>
          </w:tcPr>
          <w:p w14:paraId="65147E93" w14:textId="77777777" w:rsidR="00194A9E" w:rsidRPr="00490306" w:rsidRDefault="00194A9E" w:rsidP="00375EF9">
            <w:pPr>
              <w:ind w:firstLine="0"/>
              <w:rPr>
                <w:sz w:val="22"/>
              </w:rPr>
            </w:pPr>
            <w:r w:rsidRPr="00490306">
              <w:rPr>
                <w:sz w:val="22"/>
              </w:rPr>
              <w:t>Que Ranges de Incerteza Considerar?</w:t>
            </w:r>
          </w:p>
        </w:tc>
      </w:tr>
      <w:tr w:rsidR="00194A9E" w14:paraId="467A77FF" w14:textId="77777777" w:rsidTr="002E43D5">
        <w:tc>
          <w:tcPr>
            <w:tcW w:w="1980" w:type="dxa"/>
            <w:vMerge/>
            <w:vAlign w:val="center"/>
          </w:tcPr>
          <w:p w14:paraId="28441928" w14:textId="77777777" w:rsidR="00194A9E" w:rsidRDefault="00194A9E" w:rsidP="002E43D5">
            <w:pPr>
              <w:jc w:val="left"/>
            </w:pPr>
          </w:p>
        </w:tc>
        <w:tc>
          <w:tcPr>
            <w:tcW w:w="7081" w:type="dxa"/>
          </w:tcPr>
          <w:p w14:paraId="5785E3A1" w14:textId="77777777" w:rsidR="00194A9E" w:rsidRPr="00490306" w:rsidRDefault="00194A9E" w:rsidP="00375EF9">
            <w:pPr>
              <w:ind w:firstLine="0"/>
              <w:rPr>
                <w:sz w:val="22"/>
              </w:rPr>
            </w:pPr>
            <w:r w:rsidRPr="00490306">
              <w:rPr>
                <w:sz w:val="22"/>
              </w:rPr>
              <w:t>Quantos Casos Analisar?</w:t>
            </w:r>
          </w:p>
        </w:tc>
      </w:tr>
      <w:tr w:rsidR="00194A9E" w14:paraId="5CDEF449" w14:textId="77777777" w:rsidTr="002E43D5">
        <w:tc>
          <w:tcPr>
            <w:tcW w:w="1980" w:type="dxa"/>
            <w:vMerge/>
            <w:vAlign w:val="center"/>
          </w:tcPr>
          <w:p w14:paraId="635A49AD" w14:textId="77777777" w:rsidR="00194A9E" w:rsidRDefault="00194A9E" w:rsidP="002E43D5">
            <w:pPr>
              <w:ind w:firstLine="0"/>
              <w:jc w:val="left"/>
            </w:pPr>
          </w:p>
        </w:tc>
        <w:tc>
          <w:tcPr>
            <w:tcW w:w="7081" w:type="dxa"/>
          </w:tcPr>
          <w:p w14:paraId="19C95C19" w14:textId="77777777" w:rsidR="00194A9E" w:rsidRPr="00490306" w:rsidRDefault="00194A9E" w:rsidP="00375EF9">
            <w:pPr>
              <w:ind w:firstLine="0"/>
              <w:rPr>
                <w:sz w:val="22"/>
              </w:rPr>
            </w:pPr>
            <w:r w:rsidRPr="00490306">
              <w:rPr>
                <w:sz w:val="22"/>
              </w:rPr>
              <w:t>Como Avaliar a Plausibilidade dos Resultados?</w:t>
            </w:r>
          </w:p>
        </w:tc>
      </w:tr>
      <w:tr w:rsidR="00194A9E" w14:paraId="24B72746" w14:textId="77777777" w:rsidTr="002E43D5">
        <w:tc>
          <w:tcPr>
            <w:tcW w:w="1980" w:type="dxa"/>
            <w:vMerge w:val="restart"/>
            <w:vAlign w:val="center"/>
          </w:tcPr>
          <w:p w14:paraId="704E801D" w14:textId="77777777" w:rsidR="00194A9E" w:rsidRPr="00615FE4" w:rsidRDefault="00194A9E" w:rsidP="002E43D5">
            <w:pPr>
              <w:ind w:firstLine="0"/>
              <w:jc w:val="left"/>
              <w:rPr>
                <w:i/>
                <w:iCs/>
              </w:rPr>
            </w:pPr>
            <w:r>
              <w:t>3. Descoberta de Cenários</w:t>
            </w:r>
          </w:p>
        </w:tc>
        <w:tc>
          <w:tcPr>
            <w:tcW w:w="7081" w:type="dxa"/>
          </w:tcPr>
          <w:p w14:paraId="0E95D272" w14:textId="77777777" w:rsidR="00194A9E" w:rsidRPr="00490306" w:rsidRDefault="00194A9E" w:rsidP="00375EF9">
            <w:pPr>
              <w:ind w:firstLine="0"/>
              <w:rPr>
                <w:sz w:val="22"/>
              </w:rPr>
            </w:pPr>
            <w:r w:rsidRPr="00490306">
              <w:rPr>
                <w:sz w:val="22"/>
              </w:rPr>
              <w:t>Que estratégia de ordenação de estratégias candidatas considerar?</w:t>
            </w:r>
          </w:p>
        </w:tc>
      </w:tr>
      <w:tr w:rsidR="00194A9E" w14:paraId="5783F134" w14:textId="77777777" w:rsidTr="002E43D5">
        <w:tc>
          <w:tcPr>
            <w:tcW w:w="1980" w:type="dxa"/>
            <w:vMerge/>
            <w:vAlign w:val="center"/>
          </w:tcPr>
          <w:p w14:paraId="216A6353" w14:textId="77777777" w:rsidR="00194A9E" w:rsidRDefault="00194A9E" w:rsidP="002E43D5">
            <w:pPr>
              <w:jc w:val="left"/>
            </w:pPr>
          </w:p>
        </w:tc>
        <w:tc>
          <w:tcPr>
            <w:tcW w:w="7081" w:type="dxa"/>
          </w:tcPr>
          <w:p w14:paraId="09713827" w14:textId="77777777" w:rsidR="00194A9E" w:rsidRPr="00490306" w:rsidRDefault="00194A9E" w:rsidP="00375EF9">
            <w:pPr>
              <w:ind w:firstLine="0"/>
              <w:rPr>
                <w:sz w:val="22"/>
              </w:rPr>
            </w:pPr>
            <w:r w:rsidRPr="00490306">
              <w:rPr>
                <w:sz w:val="22"/>
              </w:rPr>
              <w:t>Que estratégias candidatas avaliar?</w:t>
            </w:r>
          </w:p>
        </w:tc>
      </w:tr>
      <w:tr w:rsidR="00194A9E" w14:paraId="478D4AAC" w14:textId="77777777" w:rsidTr="002E43D5">
        <w:tc>
          <w:tcPr>
            <w:tcW w:w="1980" w:type="dxa"/>
            <w:vMerge/>
            <w:vAlign w:val="center"/>
          </w:tcPr>
          <w:p w14:paraId="7BC94B34" w14:textId="77777777" w:rsidR="00194A9E" w:rsidRDefault="00194A9E" w:rsidP="002E43D5">
            <w:pPr>
              <w:jc w:val="left"/>
            </w:pPr>
          </w:p>
        </w:tc>
        <w:tc>
          <w:tcPr>
            <w:tcW w:w="7081" w:type="dxa"/>
          </w:tcPr>
          <w:p w14:paraId="7456F8A2" w14:textId="77777777" w:rsidR="00194A9E" w:rsidRPr="00490306" w:rsidRDefault="00194A9E" w:rsidP="00375EF9">
            <w:pPr>
              <w:ind w:firstLine="0"/>
              <w:rPr>
                <w:sz w:val="22"/>
              </w:rPr>
            </w:pPr>
            <w:r w:rsidRPr="00490306">
              <w:rPr>
                <w:sz w:val="22"/>
              </w:rPr>
              <w:t>Que ferramentas analíticas usar para descobrir os cenários?</w:t>
            </w:r>
          </w:p>
        </w:tc>
      </w:tr>
      <w:tr w:rsidR="00194A9E" w14:paraId="1BEE399D" w14:textId="77777777" w:rsidTr="002E43D5">
        <w:tc>
          <w:tcPr>
            <w:tcW w:w="1980" w:type="dxa"/>
            <w:vMerge/>
            <w:vAlign w:val="center"/>
          </w:tcPr>
          <w:p w14:paraId="12769103" w14:textId="77777777" w:rsidR="00194A9E" w:rsidRDefault="00194A9E" w:rsidP="002E43D5">
            <w:pPr>
              <w:jc w:val="left"/>
            </w:pPr>
          </w:p>
        </w:tc>
        <w:tc>
          <w:tcPr>
            <w:tcW w:w="7081" w:type="dxa"/>
          </w:tcPr>
          <w:p w14:paraId="69A5E279" w14:textId="77777777" w:rsidR="00194A9E" w:rsidRPr="00490306" w:rsidRDefault="00194A9E" w:rsidP="00375EF9">
            <w:pPr>
              <w:ind w:firstLine="0"/>
              <w:rPr>
                <w:sz w:val="22"/>
              </w:rPr>
            </w:pPr>
            <w:r w:rsidRPr="00490306">
              <w:rPr>
                <w:sz w:val="22"/>
              </w:rPr>
              <w:t>Que critérios de escolha dos cenários serão usados? (densidade, cobertura, etc.)</w:t>
            </w:r>
          </w:p>
        </w:tc>
      </w:tr>
      <w:tr w:rsidR="00194A9E" w14:paraId="127CC983" w14:textId="77777777" w:rsidTr="002E43D5">
        <w:tc>
          <w:tcPr>
            <w:tcW w:w="1980" w:type="dxa"/>
            <w:vMerge/>
            <w:vAlign w:val="center"/>
          </w:tcPr>
          <w:p w14:paraId="1D2506F7" w14:textId="77777777" w:rsidR="00194A9E" w:rsidRDefault="00194A9E" w:rsidP="002E43D5">
            <w:pPr>
              <w:jc w:val="left"/>
            </w:pPr>
          </w:p>
        </w:tc>
        <w:tc>
          <w:tcPr>
            <w:tcW w:w="7081" w:type="dxa"/>
          </w:tcPr>
          <w:p w14:paraId="3088FDC9" w14:textId="77777777" w:rsidR="00194A9E" w:rsidRPr="00490306" w:rsidRDefault="00194A9E" w:rsidP="00375EF9">
            <w:pPr>
              <w:ind w:firstLine="0"/>
              <w:rPr>
                <w:sz w:val="22"/>
              </w:rPr>
            </w:pPr>
            <w:r w:rsidRPr="00490306">
              <w:rPr>
                <w:sz w:val="22"/>
              </w:rPr>
              <w:t>Que critérios de avaliação dos cenários serão usados? (densidade, cobertura, etc.)</w:t>
            </w:r>
          </w:p>
        </w:tc>
      </w:tr>
      <w:tr w:rsidR="00194A9E" w14:paraId="0B83B300" w14:textId="77777777" w:rsidTr="002E43D5">
        <w:tc>
          <w:tcPr>
            <w:tcW w:w="1980" w:type="dxa"/>
            <w:vMerge/>
            <w:vAlign w:val="center"/>
          </w:tcPr>
          <w:p w14:paraId="584B50A0" w14:textId="77777777" w:rsidR="00194A9E" w:rsidRDefault="00194A9E" w:rsidP="002E43D5">
            <w:pPr>
              <w:ind w:firstLine="0"/>
              <w:jc w:val="left"/>
            </w:pPr>
          </w:p>
        </w:tc>
        <w:tc>
          <w:tcPr>
            <w:tcW w:w="7081" w:type="dxa"/>
          </w:tcPr>
          <w:p w14:paraId="5C60E024" w14:textId="77777777" w:rsidR="00194A9E" w:rsidRPr="00490306" w:rsidRDefault="00194A9E" w:rsidP="00375EF9">
            <w:pPr>
              <w:ind w:firstLine="0"/>
              <w:rPr>
                <w:sz w:val="22"/>
              </w:rPr>
            </w:pPr>
            <w:r w:rsidRPr="00490306">
              <w:rPr>
                <w:sz w:val="22"/>
              </w:rPr>
              <w:t>Quantos cenários serão considerados?</w:t>
            </w:r>
          </w:p>
        </w:tc>
      </w:tr>
      <w:tr w:rsidR="00194A9E" w14:paraId="577BE488" w14:textId="77777777" w:rsidTr="002E43D5">
        <w:tc>
          <w:tcPr>
            <w:tcW w:w="1980" w:type="dxa"/>
            <w:vMerge w:val="restart"/>
            <w:vAlign w:val="center"/>
          </w:tcPr>
          <w:p w14:paraId="5676CC62" w14:textId="77777777" w:rsidR="00194A9E" w:rsidRPr="00615FE4" w:rsidRDefault="00194A9E" w:rsidP="002E43D5">
            <w:pPr>
              <w:ind w:firstLine="0"/>
              <w:jc w:val="left"/>
              <w:rPr>
                <w:i/>
                <w:iCs/>
              </w:rPr>
            </w:pPr>
            <w:r>
              <w:t>4. Avaliação de Tradeoffs</w:t>
            </w:r>
          </w:p>
        </w:tc>
        <w:tc>
          <w:tcPr>
            <w:tcW w:w="7081" w:type="dxa"/>
          </w:tcPr>
          <w:p w14:paraId="268BAD16" w14:textId="77777777" w:rsidR="00194A9E" w:rsidRPr="00490306" w:rsidRDefault="00194A9E" w:rsidP="00375EF9">
            <w:pPr>
              <w:ind w:firstLine="0"/>
              <w:rPr>
                <w:sz w:val="22"/>
              </w:rPr>
            </w:pPr>
            <w:r w:rsidRPr="00490306">
              <w:rPr>
                <w:sz w:val="22"/>
              </w:rPr>
              <w:t>Como encontrar estratégias na “fronteira de eficiência”? Que critério considerar para elencar estratégias que competem entre si?</w:t>
            </w:r>
          </w:p>
        </w:tc>
      </w:tr>
      <w:tr w:rsidR="00194A9E" w14:paraId="6A9CA696" w14:textId="77777777" w:rsidTr="002E43D5">
        <w:tc>
          <w:tcPr>
            <w:tcW w:w="1980" w:type="dxa"/>
            <w:vMerge/>
          </w:tcPr>
          <w:p w14:paraId="46FB1072" w14:textId="77777777" w:rsidR="00194A9E" w:rsidRDefault="00194A9E" w:rsidP="00375EF9">
            <w:pPr>
              <w:ind w:firstLine="0"/>
            </w:pPr>
          </w:p>
        </w:tc>
        <w:tc>
          <w:tcPr>
            <w:tcW w:w="7081" w:type="dxa"/>
          </w:tcPr>
          <w:p w14:paraId="28B2B37E" w14:textId="77777777" w:rsidR="00194A9E" w:rsidRPr="00490306" w:rsidRDefault="00194A9E" w:rsidP="00375EF9">
            <w:pPr>
              <w:ind w:firstLine="0"/>
              <w:rPr>
                <w:sz w:val="22"/>
              </w:rPr>
            </w:pPr>
            <w:r w:rsidRPr="00490306">
              <w:rPr>
                <w:sz w:val="22"/>
              </w:rPr>
              <w:t>Que cenários considerar para a Avaliação dos Tradeoffs?</w:t>
            </w:r>
          </w:p>
        </w:tc>
      </w:tr>
    </w:tbl>
    <w:p w14:paraId="481EB7FC" w14:textId="481C51A4" w:rsidR="00194A9E" w:rsidRDefault="00194A9E" w:rsidP="006655A1">
      <w:pPr>
        <w:ind w:firstLine="0"/>
        <w:jc w:val="center"/>
      </w:pPr>
      <w:r>
        <w:t xml:space="preserve">Fonte: Elaborado a partir d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15FE4">
        <w:rPr>
          <w:noProof/>
        </w:rPr>
        <w:t>(GROVES, 2006; LEMPERT et al., 2006; LEMPERT; POPPER; BANKES, 2003)</w:t>
      </w:r>
      <w:r>
        <w:fldChar w:fldCharType="end"/>
      </w:r>
      <w:r>
        <w:t>.</w:t>
      </w:r>
    </w:p>
    <w:p w14:paraId="48184028" w14:textId="2E0D1188" w:rsidR="002E43D5" w:rsidRDefault="002E43D5" w:rsidP="002E43D5">
      <w:r>
        <w:t xml:space="preserve">Durante a fase de estruturação do problema devem ser definidas as Incertezas, Estratégias, Métricas e as relações (modelo) utilizados para representar a situação em quest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76E89">
        <w:rPr>
          <w:noProof/>
        </w:rPr>
        <w:t>(LEMPERT; POPPER; BANKES, 2003)</w:t>
      </w:r>
      <w:r>
        <w:fldChar w:fldCharType="end"/>
      </w:r>
      <w:r w:rsidR="00C33634">
        <w:t xml:space="preserve">. </w:t>
      </w:r>
      <w:r>
        <w:t xml:space="preserve">Após a identificação das incertezas envolvidas na situação, devem ser identificadas as faixas de valores plausíveis de cada uma das incertezas. Esta definição pode ser suportada por informações históric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76E89">
        <w:rPr>
          <w:noProof/>
        </w:rPr>
        <w:t>(LEMPERT; POPPER; BANKES, 2003)</w:t>
      </w:r>
      <w:r>
        <w:fldChar w:fldCharType="end"/>
      </w:r>
      <w:r>
        <w:t>.</w:t>
      </w:r>
      <w:r w:rsidR="007B52EB">
        <w:t xml:space="preserve"> </w:t>
      </w:r>
    </w:p>
    <w:p w14:paraId="65620DF4" w14:textId="21DEC3B8" w:rsidR="002E43D5" w:rsidRDefault="002E43D5" w:rsidP="00C53B6B">
      <w:r>
        <w:t>Em seguida, inicia-se a fase de geração de casos.</w:t>
      </w:r>
      <w:r w:rsidR="00C53B6B">
        <w:t xml:space="preserve"> O Objetivo desta fase é gerar uma base de dados simulados, a partir do conhecimento existente sobre o problema, e das estratégias e incertezas identificadas. O processo inicia-se pela construção do modelo, segue para a definição do experimento, geração dos casos e avaliação do modelo.</w:t>
      </w:r>
    </w:p>
    <w:p w14:paraId="4AB031D9" w14:textId="6A40180C" w:rsidR="00194A9E" w:rsidRDefault="00194A9E" w:rsidP="00194A9E">
      <w:pPr>
        <w:pStyle w:val="Legenda"/>
      </w:pPr>
      <w:bookmarkStart w:id="125" w:name="_Ref481504514"/>
      <w:bookmarkStart w:id="126" w:name="_Toc482263896"/>
      <w:r>
        <w:lastRenderedPageBreak/>
        <w:t xml:space="preserve">Figura </w:t>
      </w:r>
      <w:r w:rsidR="000A47A3">
        <w:fldChar w:fldCharType="begin"/>
      </w:r>
      <w:r w:rsidR="000A47A3">
        <w:instrText xml:space="preserve"> SEQ Figura \* ARABIC </w:instrText>
      </w:r>
      <w:r w:rsidR="000A47A3">
        <w:fldChar w:fldCharType="separate"/>
      </w:r>
      <w:r w:rsidR="00743F02">
        <w:rPr>
          <w:noProof/>
        </w:rPr>
        <w:t>29</w:t>
      </w:r>
      <w:r w:rsidR="000A47A3">
        <w:rPr>
          <w:noProof/>
        </w:rPr>
        <w:fldChar w:fldCharType="end"/>
      </w:r>
      <w:bookmarkEnd w:id="125"/>
      <w:r>
        <w:t xml:space="preserve"> – Detalhamento – Instanciação do RDM – Etapas e Outputs</w:t>
      </w:r>
      <w:bookmarkEnd w:id="126"/>
    </w:p>
    <w:p w14:paraId="64752D05" w14:textId="5EBB92AA" w:rsidR="00194A9E" w:rsidRDefault="00C53B6B" w:rsidP="00194A9E">
      <w:pPr>
        <w:autoSpaceDE/>
        <w:autoSpaceDN/>
        <w:adjustRightInd/>
        <w:spacing w:after="160" w:line="259" w:lineRule="auto"/>
        <w:ind w:firstLine="0"/>
        <w:jc w:val="left"/>
      </w:pPr>
      <w:r>
        <w:rPr>
          <w:noProof/>
        </w:rPr>
        <w:drawing>
          <wp:inline distT="0" distB="0" distL="0" distR="0" wp14:anchorId="7484E5A1" wp14:editId="24648BCF">
            <wp:extent cx="5533901" cy="8237077"/>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536420" cy="8240827"/>
                    </a:xfrm>
                    <a:prstGeom prst="rect">
                      <a:avLst/>
                    </a:prstGeom>
                    <a:noFill/>
                  </pic:spPr>
                </pic:pic>
              </a:graphicData>
            </a:graphic>
          </wp:inline>
        </w:drawing>
      </w:r>
    </w:p>
    <w:p w14:paraId="7E4CF4D3" w14:textId="77777777" w:rsidR="00194A9E" w:rsidRDefault="00194A9E" w:rsidP="00194A9E">
      <w:pPr>
        <w:autoSpaceDE/>
        <w:autoSpaceDN/>
        <w:adjustRightInd/>
        <w:spacing w:after="160" w:line="259" w:lineRule="auto"/>
        <w:ind w:firstLine="0"/>
        <w:jc w:val="center"/>
      </w:pPr>
      <w:r>
        <w:t>Fonte: Elaborado pelo Autor.</w:t>
      </w:r>
    </w:p>
    <w:p w14:paraId="4014B2F0" w14:textId="47625630" w:rsidR="00455BCF" w:rsidRDefault="00455BCF" w:rsidP="00194A9E">
      <w:pPr>
        <w:ind w:firstLine="0"/>
      </w:pPr>
    </w:p>
    <w:p w14:paraId="5DB49FA1" w14:textId="7651F503" w:rsidR="00FC0246" w:rsidRPr="00CB6608" w:rsidRDefault="00FC0246" w:rsidP="00FC0246">
      <w:r>
        <w:t xml:space="preserve">O modelo utilizado deve ser avaliado, utilizando como critério a plausibilidade dos seus resultado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FD055A">
        <w:rPr>
          <w:noProof/>
        </w:rPr>
        <w:t>(GROVES, 2006)</w:t>
      </w:r>
      <w:r>
        <w:fldChar w:fldCharType="end"/>
      </w:r>
      <w:r>
        <w:t xml:space="preserve">. </w:t>
      </w:r>
      <w:r w:rsidR="004E384E">
        <w:t>Pode</w:t>
      </w:r>
      <w:r>
        <w:t xml:space="preserve"> ser necessário o refinamento do modelo dura</w:t>
      </w:r>
      <w:r w:rsidR="004E384E">
        <w:t>nte a etapa de geração de casos</w:t>
      </w:r>
      <w:r>
        <w:t xml:space="preserve"> se os resultados gerados não forem considerados plausíveis. No entanto, deve-se atentar para a diferença entre os modelos consolidativos e geradores de cenários adequados para uma abordagem exploratória como o RDM.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w:t>
      </w:r>
    </w:p>
    <w:p w14:paraId="382E18FE" w14:textId="76A0C829" w:rsidR="0039069D" w:rsidRDefault="00CC7178" w:rsidP="00A140B5">
      <w:r>
        <w:t>A próxima etapa da instanciação trata-se da Descoberta de Cenários.</w:t>
      </w:r>
      <w:r w:rsidR="004E5F5E">
        <w:t xml:space="preserve"> O objetivo desta etapa é identificar as condições nas quais uma determinada estratégia candidata falhará.</w:t>
      </w:r>
      <w:r w:rsidR="00011BBB">
        <w:t xml:space="preserve"> </w:t>
      </w:r>
      <w:r w:rsidR="00011BBB">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011BBB">
        <w:fldChar w:fldCharType="separate"/>
      </w:r>
      <w:r w:rsidR="00011BBB" w:rsidRPr="00011BBB">
        <w:rPr>
          <w:noProof/>
        </w:rPr>
        <w:t>(BRYANT; LEMPERT, 2010)</w:t>
      </w:r>
      <w:r w:rsidR="00011BBB">
        <w:fldChar w:fldCharType="end"/>
      </w:r>
      <w:r w:rsidR="00011BBB">
        <w:t>.</w:t>
      </w:r>
      <w:r w:rsidR="007E0680">
        <w:t xml:space="preserve"> Identificando-se vulnerabilidades na estratégia, será necessário decidir entre refinar a estratégia e </w:t>
      </w:r>
      <w:r w:rsidR="006C6DFB">
        <w:t>percorrer o processo novamente ou prosseguir para a análise de tradeoffs.</w:t>
      </w:r>
    </w:p>
    <w:p w14:paraId="4C20B99E" w14:textId="49EBCC04" w:rsidR="005D577E" w:rsidRDefault="006C6DFB" w:rsidP="006655A1">
      <w:r>
        <w:t>Durante a análise de tradeoffs ser</w:t>
      </w:r>
      <w:r w:rsidR="00D25807">
        <w:t>á utilizado o cá</w:t>
      </w:r>
      <w:r>
        <w:t>lculo do valor esperado por estratégia de acordo com a probabilidade de ocorrência dos cenários identificados na etapa anterior</w:t>
      </w:r>
      <w:r w:rsidR="00D25807">
        <w:t>, gerando uma fronteira de estratégias potencialmente robustas</w:t>
      </w:r>
      <w:r>
        <w:t>.</w:t>
      </w:r>
      <w:r w:rsidR="00D25807">
        <w:t xml:space="preserve"> Esta fronteira de estratégias é então analisada, procurando-se identificar um conjunto de estratégias potencialmente robustas para a escolha</w:t>
      </w:r>
      <w:r w:rsidR="00387974">
        <w:t xml:space="preserve"> final</w:t>
      </w:r>
      <w:r w:rsidR="00D25807">
        <w:t xml:space="preserve">. </w:t>
      </w:r>
      <w:r w:rsidR="00D25807">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D25807">
        <w:fldChar w:fldCharType="separate"/>
      </w:r>
      <w:r w:rsidR="00D25807" w:rsidRPr="00D25807">
        <w:rPr>
          <w:noProof/>
        </w:rPr>
        <w:t>(LEMPERT; POPPER; BANKES, 2003)</w:t>
      </w:r>
      <w:r w:rsidR="00D25807">
        <w:fldChar w:fldCharType="end"/>
      </w:r>
      <w:r w:rsidR="00D25807">
        <w:t>.</w:t>
      </w:r>
    </w:p>
    <w:p w14:paraId="170CE92D" w14:textId="5A04CA87" w:rsidR="00D25807" w:rsidRDefault="00D25807" w:rsidP="006655A1">
      <w:r>
        <w:t>Por fim, a avaliação da instanciação será conduzida</w:t>
      </w:r>
      <w:r w:rsidR="00493169">
        <w:t xml:space="preserve"> com o propósito de verificar a utilidade da instanciação</w:t>
      </w:r>
      <w:r>
        <w:t>.</w:t>
      </w:r>
      <w:r w:rsidR="005107CC">
        <w:t xml:space="preserve"> O objetivo desta etapa será analisar as contribuições propiciadas pelo RDM para a análise das decisões estratégicas. Como parâmetros para a análise serão utilizadas as contribuições potenciais previstas pela literatura em RDM, indicadas no Apêndice F.</w:t>
      </w:r>
      <w:r w:rsidR="00F05026">
        <w:t xml:space="preserve"> Em seguida, os dados coletados na etapa pré-instanciação serão comparados à avaliação da instanciação, permitindo a avaliação das contribuições do RDM para o contexto da decisão estratégica organização. Finalmente, os resultados serão generalizados para uma classe de problemas. E os resultados serão comunicados.</w:t>
      </w:r>
    </w:p>
    <w:p w14:paraId="51149477" w14:textId="77777777" w:rsidR="006655A1" w:rsidRDefault="006655A1" w:rsidP="00684127"/>
    <w:p w14:paraId="40F5CB9E" w14:textId="77777777" w:rsidR="00194A9E" w:rsidRDefault="00194A9E" w:rsidP="00684127"/>
    <w:p w14:paraId="42B6BAB3" w14:textId="77A81279" w:rsidR="00194A9E" w:rsidRDefault="00194A9E" w:rsidP="00D8379F"/>
    <w:p w14:paraId="05D9B109" w14:textId="038A2011" w:rsidR="00194A9E" w:rsidRDefault="00194A9E" w:rsidP="00D8379F"/>
    <w:p w14:paraId="0D016058" w14:textId="6B3D2332" w:rsidR="00A24367" w:rsidRDefault="00A24367" w:rsidP="00845104">
      <w:pPr>
        <w:ind w:firstLine="0"/>
        <w:rPr>
          <w:rFonts w:cs="Arial"/>
        </w:rPr>
      </w:pPr>
    </w:p>
    <w:p w14:paraId="08D9D2E2" w14:textId="77777777" w:rsidR="00A24367" w:rsidRDefault="00A24367" w:rsidP="00A24367">
      <w:pPr>
        <w:rPr>
          <w:rFonts w:cs="Arial"/>
        </w:rPr>
        <w:sectPr w:rsidR="00A24367" w:rsidSect="001F56FA">
          <w:footnotePr>
            <w:numRestart w:val="eachSect"/>
          </w:footnotePr>
          <w:pgSz w:w="11906" w:h="16838" w:code="9"/>
          <w:pgMar w:top="1701" w:right="1134" w:bottom="1134" w:left="1701" w:header="1134" w:footer="709" w:gutter="0"/>
          <w:cols w:space="708"/>
          <w:docGrid w:linePitch="360"/>
        </w:sectPr>
      </w:pPr>
    </w:p>
    <w:p w14:paraId="35E4470B" w14:textId="234E042F" w:rsidR="00473BCA" w:rsidRDefault="00473BCA" w:rsidP="003733DA">
      <w:pPr>
        <w:pStyle w:val="Ttulo2"/>
      </w:pPr>
      <w:bookmarkStart w:id="127" w:name="_Toc502855276"/>
      <w:bookmarkStart w:id="128" w:name="_Toc456015074"/>
      <w:r>
        <w:lastRenderedPageBreak/>
        <w:t>Coleta de Dados</w:t>
      </w:r>
      <w:bookmarkEnd w:id="127"/>
    </w:p>
    <w:p w14:paraId="77646325" w14:textId="30550825" w:rsidR="002B122E" w:rsidRDefault="002B122E" w:rsidP="00B07CCD">
      <w:r>
        <w:t xml:space="preserve">O objetivo da coleta de dados em um trabalho de modelagem exploratória tem o objetivo de estimar ranges de parâmetros plausíveis, </w:t>
      </w:r>
      <w:r w:rsidR="0008382D">
        <w:t>que serão utilizados como referência para simular as decisões da empresa no futuro. Além disso</w:t>
      </w:r>
      <w:r w:rsidR="00A925CD">
        <w:t>....</w:t>
      </w:r>
    </w:p>
    <w:p w14:paraId="49263A53" w14:textId="2FF448BB" w:rsidR="00A925CD" w:rsidRDefault="00A925CD" w:rsidP="00B07CCD"/>
    <w:p w14:paraId="499709F2" w14:textId="578B721C" w:rsidR="00112047" w:rsidRDefault="00112047" w:rsidP="00B07CCD">
      <w:r>
        <w:t>Considerando as características da modelagem exploratória discutidas na seção 2.3.2, esta seção apresenta fontes de dados utilizadas por este trabalho. Tais fontes foram úteis nas etapas de estruturação do problema, formulação do modelo matemático e na etapa de avaliação do modelo matemático.</w:t>
      </w:r>
    </w:p>
    <w:p w14:paraId="5A40E69E" w14:textId="77777777" w:rsidR="00112047" w:rsidRDefault="00112047" w:rsidP="00B07CCD"/>
    <w:p w14:paraId="54C2B8EB" w14:textId="5B81DD40" w:rsidR="007205D5" w:rsidRDefault="00BD45B6" w:rsidP="00112047">
      <w:r>
        <w:t xml:space="preserve">Considerando </w:t>
      </w:r>
      <w:r w:rsidR="00B07CCD">
        <w:t>o objetivo deste trabalho em simular o comportamento competitivo de empresas que são fabricantes de impressora 3D profissionais,</w:t>
      </w:r>
      <w:r w:rsidR="0032095E">
        <w:t xml:space="preserve"> um conjunto de fontes secundárias de dados foi utilizado para coletar informações sobre </w:t>
      </w:r>
      <w:r w:rsidR="00112047">
        <w:t>este</w:t>
      </w:r>
      <w:r w:rsidR="0032095E">
        <w:t xml:space="preserve"> mercado</w:t>
      </w:r>
      <w:r w:rsidR="00B07CCD">
        <w:t xml:space="preserve">. </w:t>
      </w:r>
      <w:r w:rsidR="007205D5">
        <w:t xml:space="preserve">Tais fontes de dados podem ser categorizadas em quatro grupos, </w:t>
      </w:r>
      <w:r w:rsidR="00B07CCD">
        <w:t xml:space="preserve">a saber: i) Relatórios com foco retrospectivo, ii) Relatórios com Foco Prospectivo, iii) </w:t>
      </w:r>
      <w:r w:rsidR="007205D5">
        <w:t>F</w:t>
      </w:r>
      <w:r w:rsidR="00B07CCD">
        <w:t>undamentos financeiros</w:t>
      </w:r>
      <w:r w:rsidR="007205D5">
        <w:t xml:space="preserve">, e; iv) Guias Tecnológicos. As fontes de dados e suas respectivas contribuições para o trabalho estão listadas no </w:t>
      </w:r>
      <w:r w:rsidR="007205D5">
        <w:fldChar w:fldCharType="begin"/>
      </w:r>
      <w:r w:rsidR="007205D5">
        <w:instrText xml:space="preserve"> REF _Ref503440283 \h </w:instrText>
      </w:r>
      <w:r w:rsidR="007205D5">
        <w:fldChar w:fldCharType="separate"/>
      </w:r>
      <w:r w:rsidR="00743F02">
        <w:t xml:space="preserve">Quadro </w:t>
      </w:r>
      <w:r w:rsidR="00743F02">
        <w:rPr>
          <w:noProof/>
        </w:rPr>
        <w:t>11</w:t>
      </w:r>
      <w:r w:rsidR="007205D5">
        <w:fldChar w:fldCharType="end"/>
      </w:r>
      <w:r w:rsidR="007205D5">
        <w:t>.</w:t>
      </w:r>
    </w:p>
    <w:p w14:paraId="63390AE5" w14:textId="46FAAEA4" w:rsidR="00A97E9F" w:rsidRDefault="00A97E9F" w:rsidP="00112047">
      <w:r>
        <w:t>Bases de dados agregadoras de Fundamentos Financeiros possuem informações reportadas por players com ações negociadas em bolsa de valores presentes em seus demonstrativos de resultado e balanço financeiro. Tais fontes de dados</w:t>
      </w:r>
      <w:r w:rsidR="0000367B">
        <w:t xml:space="preserve"> </w:t>
      </w:r>
      <w:r w:rsidR="0000367B">
        <w:fldChar w:fldCharType="begin" w:fldLock="1"/>
      </w:r>
      <w:r w:rsidR="0000367B">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id" : "ITEM-2", "itemData" : { "URL" : "http://www.usfundamentals.com/", "accessed" : { "date-parts" : [ [ "2017", "11", "10" ] ] }, "author" : [ { "dropping-particle" : "", "family" : "US FUNDAMENTALS", "given" : "", "non-dropping-particle" : "", "parse-names" : false, "suffix" : "" } ], "id" : "ITEM-2", "issued" : { "date-parts" : [ [ "2017" ] ] }, "title" : "US Stocks Fundamentals API", "type" : "webpage" }, "uris" : [ "http://www.mendeley.com/documents/?uuid=e1764fbf-e38f-4ecc-a76b-58a58a3285a1" ] } ], "mendeley" : { "formattedCitation" : "(QUANDL, 2017; US FUNDAMENTALS, 2017)", "plainTextFormattedCitation" : "(QUANDL, 2017; US FUNDAMENTALS, 2017)", "previouslyFormattedCitation" : "(QUANDL, 2017; US FUNDAMENTALS, 2017)" }, "properties" : {  }, "schema" : "https://github.com/citation-style-language/schema/raw/master/csl-citation.json" }</w:instrText>
      </w:r>
      <w:r w:rsidR="0000367B">
        <w:fldChar w:fldCharType="separate"/>
      </w:r>
      <w:r w:rsidR="0000367B" w:rsidRPr="0000367B">
        <w:rPr>
          <w:noProof/>
        </w:rPr>
        <w:t>(QUANDL, 2017; US FUNDAMENTALS, 2017)</w:t>
      </w:r>
      <w:r w:rsidR="0000367B">
        <w:fldChar w:fldCharType="end"/>
      </w:r>
      <w:r>
        <w:t xml:space="preserve"> foram importantes para determinar, aproximadamente, o nível de investimento em pesquisa e desenvolvimento realizado pelos players fabricantes de </w:t>
      </w:r>
      <w:r w:rsidR="00EA6488">
        <w:t>impressoras</w:t>
      </w:r>
      <w:r>
        <w:t xml:space="preserve"> 3D</w:t>
      </w:r>
      <w:r w:rsidR="006809F1">
        <w:t xml:space="preserve">, como é possível observar na </w:t>
      </w:r>
      <w:r w:rsidR="00B530AC">
        <w:fldChar w:fldCharType="begin"/>
      </w:r>
      <w:r w:rsidR="00B530AC">
        <w:instrText xml:space="preserve"> REF _Ref503443209 \h </w:instrText>
      </w:r>
      <w:r w:rsidR="00B530AC">
        <w:fldChar w:fldCharType="separate"/>
      </w:r>
      <w:r w:rsidR="00743F02">
        <w:t xml:space="preserve">Figura </w:t>
      </w:r>
      <w:r w:rsidR="00743F02">
        <w:rPr>
          <w:noProof/>
        </w:rPr>
        <w:t>30</w:t>
      </w:r>
      <w:r w:rsidR="00B530AC">
        <w:fldChar w:fldCharType="end"/>
      </w:r>
      <w:r w:rsidR="00B530AC">
        <w:t xml:space="preserve">. Embora não seja possível determinar a fração de investimento que </w:t>
      </w:r>
      <w:r w:rsidR="0000367B">
        <w:t>tais empresas</w:t>
      </w:r>
      <w:r w:rsidR="00B530AC">
        <w:t xml:space="preserve"> dedica</w:t>
      </w:r>
      <w:r w:rsidR="0000367B">
        <w:t>m</w:t>
      </w:r>
      <w:r w:rsidR="00B530AC">
        <w:t xml:space="preserve"> exclusivamente à seus sistemas de impressão (a 3D Systems atua em diversas áreas da impressão 3D), tais informações são importantes para avaliar a ordem de grandeza dos resultados gerados pelo modelo</w:t>
      </w:r>
      <w:r w:rsidR="0000367B">
        <w:t>, e são importantes para observar a relevância do investimento em pesquisa e desenvolvimento neste mercado, o que motivou a consideração deste aspecto como um elemento estratégico a ser testado na análise.</w:t>
      </w:r>
    </w:p>
    <w:p w14:paraId="6F7F5308" w14:textId="49DE9550" w:rsidR="00CB3182" w:rsidRDefault="00CB3182" w:rsidP="006809F1">
      <w:pPr>
        <w:pStyle w:val="Legenda"/>
      </w:pPr>
      <w:bookmarkStart w:id="129" w:name="_Ref503443209"/>
      <w:r>
        <w:lastRenderedPageBreak/>
        <w:t xml:space="preserve">Figura </w:t>
      </w:r>
      <w:r w:rsidR="000A47A3">
        <w:fldChar w:fldCharType="begin"/>
      </w:r>
      <w:r w:rsidR="000A47A3">
        <w:instrText xml:space="preserve"> SEQ Figura \* ARABIC </w:instrText>
      </w:r>
      <w:r w:rsidR="000A47A3">
        <w:fldChar w:fldCharType="separate"/>
      </w:r>
      <w:r w:rsidR="00743F02">
        <w:rPr>
          <w:noProof/>
        </w:rPr>
        <w:t>30</w:t>
      </w:r>
      <w:r w:rsidR="000A47A3">
        <w:rPr>
          <w:noProof/>
        </w:rPr>
        <w:fldChar w:fldCharType="end"/>
      </w:r>
      <w:bookmarkEnd w:id="129"/>
      <w:r>
        <w:t xml:space="preserve"> </w:t>
      </w:r>
      <w:r w:rsidR="006809F1">
        <w:t>–</w:t>
      </w:r>
      <w:r>
        <w:t xml:space="preserve"> </w:t>
      </w:r>
      <w:r w:rsidR="006809F1">
        <w:t>Investimento em Pesquisa e Desenvolvimento – 3D Systems</w:t>
      </w:r>
    </w:p>
    <w:p w14:paraId="6A46BFB3" w14:textId="7EA5E9DD" w:rsidR="00CB3182" w:rsidRDefault="00CB3182" w:rsidP="00CB3182">
      <w:pPr>
        <w:ind w:firstLine="0"/>
      </w:pPr>
      <w:r>
        <w:rPr>
          <w:noProof/>
        </w:rPr>
        <w:drawing>
          <wp:inline distT="0" distB="0" distL="0" distR="0" wp14:anchorId="06E7CAC0" wp14:editId="06728EAD">
            <wp:extent cx="5760085" cy="2700694"/>
            <wp:effectExtent l="0" t="0" r="0" b="4445"/>
            <wp:docPr id="1035" name="Imagem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60085" cy="2700694"/>
                    </a:xfrm>
                    <a:prstGeom prst="rect">
                      <a:avLst/>
                    </a:prstGeom>
                    <a:noFill/>
                    <a:ln>
                      <a:noFill/>
                    </a:ln>
                  </pic:spPr>
                </pic:pic>
              </a:graphicData>
            </a:graphic>
          </wp:inline>
        </w:drawing>
      </w:r>
    </w:p>
    <w:p w14:paraId="2CD301C0" w14:textId="552D4E40" w:rsidR="006809F1" w:rsidRDefault="006809F1" w:rsidP="006809F1">
      <w:pPr>
        <w:ind w:firstLine="0"/>
        <w:jc w:val="center"/>
      </w:pPr>
      <w:r>
        <w:t xml:space="preserve">Fonte: Elaborado a partir de </w:t>
      </w: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6809F1">
        <w:rPr>
          <w:noProof/>
        </w:rPr>
        <w:t>(QUANDL, 2017)</w:t>
      </w:r>
      <w:r>
        <w:fldChar w:fldCharType="end"/>
      </w:r>
      <w:r>
        <w:t>.</w:t>
      </w:r>
    </w:p>
    <w:p w14:paraId="02CF9847" w14:textId="21B58C0D" w:rsidR="007205D5" w:rsidRPr="00B02604" w:rsidRDefault="007205D5" w:rsidP="00B07CCD">
      <w:pPr>
        <w:rPr>
          <w:i/>
        </w:rPr>
      </w:pPr>
      <w:r>
        <w:t xml:space="preserve">Relatórios com foco retrospectivo consolidam e publicam informações sobre a evolução do mercado da manufatura aditiva. </w:t>
      </w:r>
      <w:r w:rsidR="00112047">
        <w:t>Dentre estes relatórios se destaca as publica</w:t>
      </w:r>
      <w:r w:rsidR="00B02604">
        <w:t xml:space="preserve">ção </w:t>
      </w:r>
      <w:r w:rsidR="00B02604">
        <w:rPr>
          <w:i/>
        </w:rPr>
        <w:t>Wohlers Report</w:t>
      </w:r>
      <w:r w:rsidR="00B53A1C" w:rsidRPr="00B53A1C">
        <w:t>,</w:t>
      </w:r>
      <w:r w:rsidR="00B53A1C">
        <w:rPr>
          <w:i/>
        </w:rPr>
        <w:t xml:space="preserve"> </w:t>
      </w:r>
      <w:r w:rsidR="00B53A1C">
        <w:t>a qual contém séries históricas relacionadas à Indústria da Impressão 3D.</w:t>
      </w:r>
      <w:r w:rsidR="00B53A1C">
        <w:fldChar w:fldCharType="begin" w:fldLock="1"/>
      </w:r>
      <w:r w:rsidR="00B53A1C">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rsidR="00B53A1C">
        <w:fldChar w:fldCharType="separate"/>
      </w:r>
      <w:r w:rsidR="00B53A1C" w:rsidRPr="00F34456">
        <w:rPr>
          <w:noProof/>
        </w:rPr>
        <w:t>(CAFFREY; WOHLERS; CAMPBELL, 2016)</w:t>
      </w:r>
      <w:r w:rsidR="00B53A1C">
        <w:fldChar w:fldCharType="end"/>
      </w:r>
      <w:r w:rsidR="00B53A1C">
        <w:t>. Este trabalho utilizou informações disponíveis nos relatórios executivos desta publicação</w:t>
      </w:r>
      <w:r w:rsidR="00665AC6">
        <w:t xml:space="preserve"> </w:t>
      </w:r>
      <w:r w:rsidR="00665AC6">
        <w:fldChar w:fldCharType="begin" w:fldLock="1"/>
      </w:r>
      <w:r w:rsidR="00665AC6">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id" : "ITEM-4",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4",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WOHLERS ASSOCIATES, 2013, 2014, 2015)", "plainTextFormattedCitation" : "(CAFFREY; WOHLERS; CAMPBELL, 2016; WOHLERS ASSOCIATES, 2013, 2014, 2015)", "previouslyFormattedCitation" : "(CAFFREY; WOHLERS; CAMPBELL, 2016; WOHLERS ASSOCIATES, 2013, 2014, 2015)" }, "properties" : {  }, "schema" : "https://github.com/citation-style-language/schema/raw/master/csl-citation.json" }</w:instrText>
      </w:r>
      <w:r w:rsidR="00665AC6">
        <w:fldChar w:fldCharType="separate"/>
      </w:r>
      <w:r w:rsidR="00665AC6" w:rsidRPr="00665AC6">
        <w:rPr>
          <w:noProof/>
        </w:rPr>
        <w:t>(CAFFREY; WOHLERS; CAMPBELL, 2016; WOHLERS ASSOCIATES, 2013, 2014, 2015)</w:t>
      </w:r>
      <w:r w:rsidR="00665AC6">
        <w:fldChar w:fldCharType="end"/>
      </w:r>
      <w:r w:rsidR="00B53A1C">
        <w:t xml:space="preserve">, </w:t>
      </w:r>
      <w:r w:rsidR="00665AC6">
        <w:t>bem como a</w:t>
      </w:r>
      <w:r w:rsidR="00B53A1C">
        <w:t xml:space="preserve"> apresentações dos resultados desta pesquisa disponíveis publicamente. </w:t>
      </w:r>
      <w:r w:rsidR="00B53A1C">
        <w:fldChar w:fldCharType="begin" w:fldLock="1"/>
      </w:r>
      <w:r w:rsidR="00ED3CE7">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rsidR="00B53A1C">
        <w:fldChar w:fldCharType="separate"/>
      </w:r>
      <w:r w:rsidR="00B53A1C" w:rsidRPr="00B53A1C">
        <w:rPr>
          <w:noProof/>
        </w:rPr>
        <w:t>(WOHLERS, 2017)</w:t>
      </w:r>
      <w:r w:rsidR="00B53A1C">
        <w:fldChar w:fldCharType="end"/>
      </w:r>
      <w:r w:rsidR="00B53A1C">
        <w:t>.</w:t>
      </w:r>
      <w:r w:rsidR="00AA4797">
        <w:t xml:space="preserve"> Outra fonte relevante de informações nesta categoria foi o relatório de patentes em impressão 3D publicado pelo governo inglês. </w:t>
      </w:r>
      <w:r w:rsidR="00AA4797">
        <w:fldChar w:fldCharType="begin" w:fldLock="1"/>
      </w:r>
      <w:r w:rsidR="00AA4797">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rsidR="00AA4797">
        <w:fldChar w:fldCharType="separate"/>
      </w:r>
      <w:r w:rsidR="00AA4797" w:rsidRPr="00F34456">
        <w:rPr>
          <w:noProof/>
        </w:rPr>
        <w:t>(UK INTELLECTUAL PROPERTY OFFICE, 2013)</w:t>
      </w:r>
      <w:r w:rsidR="00AA4797">
        <w:fldChar w:fldCharType="end"/>
      </w:r>
      <w:r w:rsidR="00AA4797">
        <w:t xml:space="preserve">. Esta publicação realizou um levantamento de patentes relacionadas à impressão 3D e seus donos, permitindo verificar que players dominantes no mercado de impressão 3D são os players que possuem o maior número de patentes recentes. Esta informação suportou a decisão sobre </w:t>
      </w:r>
      <w:r w:rsidR="00D274DB">
        <w:t>a inclusão do módulo de pesquisa e desenvolvimento e performance no modelo computacional.</w:t>
      </w:r>
      <w:r w:rsidR="00AA4797">
        <w:t xml:space="preserve"> </w:t>
      </w:r>
    </w:p>
    <w:p w14:paraId="72CC4D73" w14:textId="77777777" w:rsidR="00D274DB" w:rsidRDefault="00B07CCD" w:rsidP="00B07CCD">
      <w:r>
        <w:t xml:space="preserve">Relatórios com foco </w:t>
      </w:r>
      <w:r w:rsidR="007205D5">
        <w:t>prospectivo</w:t>
      </w:r>
      <w:r>
        <w:t xml:space="preserve"> retratam o comportamento do mercado consolidando dados</w:t>
      </w:r>
      <w:r w:rsidR="00D274DB">
        <w:t>, usualmente perceptivos,</w:t>
      </w:r>
      <w:r>
        <w:t xml:space="preserve"> de diversas outras empresas.</w:t>
      </w:r>
      <w:r w:rsidR="007205D5">
        <w:t xml:space="preserve"> </w:t>
      </w:r>
      <w:r w:rsidR="00D274DB">
        <w:t>Exemplos incluem os r</w:t>
      </w:r>
    </w:p>
    <w:p w14:paraId="7E5311A9" w14:textId="77777777" w:rsidR="00D274DB" w:rsidRDefault="00D274DB" w:rsidP="00B07CCD"/>
    <w:p w14:paraId="5F4E1161" w14:textId="77777777" w:rsidR="00D274DB" w:rsidRDefault="00D274DB" w:rsidP="00B07CCD"/>
    <w:p w14:paraId="148680F6" w14:textId="4554BFC7" w:rsidR="00B07CCD" w:rsidRDefault="007205D5" w:rsidP="00B07CCD">
      <w:r>
        <w:lastRenderedPageBreak/>
        <w:t xml:space="preserve"> alguns casos, tais relatórios realizam surveys junto a empresas para embasar suas conclusões (</w:t>
      </w:r>
      <w:r w:rsidR="00B07CCD">
        <w:t xml:space="preserve"> </w:t>
      </w:r>
      <w:r>
        <w:t>). Tais relatórios foram utilizados na etapa de formulação do modelo computacional</w:t>
      </w:r>
      <w:r w:rsidR="00112047">
        <w:t>.</w:t>
      </w:r>
    </w:p>
    <w:p w14:paraId="71050D5D" w14:textId="77777777" w:rsidR="007205D5" w:rsidRDefault="007205D5" w:rsidP="00B07CCD"/>
    <w:p w14:paraId="740B8847" w14:textId="476FC83D" w:rsidR="00B07CCD" w:rsidRDefault="00B07CCD" w:rsidP="00473BCA">
      <w:r>
        <w:t>O uso da primeira categoria de fonte de dados, os agregadores de variáveis de fundamentos financeiros, foi utilizado com o objetivo de observar a performance financeira das empresa líder de mercado, a 3D Systems.</w:t>
      </w:r>
    </w:p>
    <w:p w14:paraId="471B82F5" w14:textId="053B9AEA" w:rsidR="00BD45B6" w:rsidRDefault="00BD45B6" w:rsidP="00473BCA"/>
    <w:p w14:paraId="5AB2A387" w14:textId="1721EE8E" w:rsidR="00BD45B6" w:rsidRDefault="00BD45B6" w:rsidP="00473BCA"/>
    <w:p w14:paraId="0BC98D50" w14:textId="77777777" w:rsidR="00BD45B6" w:rsidRDefault="00BD45B6" w:rsidP="00473BCA"/>
    <w:p w14:paraId="756F4A2D" w14:textId="4F2EDCD4" w:rsidR="00576605" w:rsidRDefault="00576605" w:rsidP="00473BCA">
      <w:r>
        <w:t>Justificar as Fontes de Dados</w:t>
      </w:r>
    </w:p>
    <w:p w14:paraId="53DA962B" w14:textId="196FE3D8" w:rsidR="00576605" w:rsidRDefault="00991C79" w:rsidP="00473BCA">
      <w:r>
        <w:t xml:space="preserve">Para cada Base de Dados, que variáveis foram </w:t>
      </w:r>
      <w:r w:rsidR="007643B2">
        <w:t>observadas</w:t>
      </w:r>
      <w:r>
        <w:t>.</w:t>
      </w:r>
    </w:p>
    <w:p w14:paraId="771CE6FB" w14:textId="584BF8E4" w:rsidR="00991C79" w:rsidRDefault="0038133F" w:rsidP="00473BCA">
      <w:r>
        <w:t>Fontes de Dados Públicas Utilizadas</w:t>
      </w:r>
    </w:p>
    <w:p w14:paraId="75982C79" w14:textId="2F2665E1" w:rsidR="0038133F" w:rsidRDefault="0038133F" w:rsidP="00473BCA"/>
    <w:p w14:paraId="5A5843F6" w14:textId="77777777" w:rsidR="0038133F" w:rsidRDefault="0038133F" w:rsidP="00473BCA">
      <w:pPr>
        <w:sectPr w:rsidR="0038133F" w:rsidSect="001F56FA">
          <w:footnotePr>
            <w:numRestart w:val="eachSect"/>
          </w:footnotePr>
          <w:pgSz w:w="11906" w:h="16838" w:code="9"/>
          <w:pgMar w:top="1701" w:right="1134" w:bottom="1134" w:left="1701" w:header="1134" w:footer="709" w:gutter="0"/>
          <w:cols w:space="708"/>
          <w:docGrid w:linePitch="360"/>
        </w:sectPr>
      </w:pPr>
    </w:p>
    <w:p w14:paraId="681A7985" w14:textId="2DF1C73C" w:rsidR="0038133F" w:rsidRDefault="0038133F" w:rsidP="0038133F">
      <w:pPr>
        <w:pStyle w:val="Legenda"/>
      </w:pPr>
      <w:bookmarkStart w:id="130" w:name="_Ref503440283"/>
      <w:r>
        <w:lastRenderedPageBreak/>
        <w:t xml:space="preserve">Quadro </w:t>
      </w:r>
      <w:r w:rsidR="000A47A3">
        <w:fldChar w:fldCharType="begin"/>
      </w:r>
      <w:r w:rsidR="000A47A3">
        <w:instrText xml:space="preserve"> SEQ Quadro \* ARABIC </w:instrText>
      </w:r>
      <w:r w:rsidR="000A47A3">
        <w:fldChar w:fldCharType="separate"/>
      </w:r>
      <w:r w:rsidR="00743F02">
        <w:rPr>
          <w:noProof/>
        </w:rPr>
        <w:t>11</w:t>
      </w:r>
      <w:r w:rsidR="000A47A3">
        <w:rPr>
          <w:noProof/>
        </w:rPr>
        <w:fldChar w:fldCharType="end"/>
      </w:r>
      <w:bookmarkEnd w:id="130"/>
      <w:r>
        <w:t xml:space="preserve"> – Fontes de Dados Utilizadas</w:t>
      </w:r>
    </w:p>
    <w:tbl>
      <w:tblPr>
        <w:tblStyle w:val="Tabelacomgrade"/>
        <w:tblW w:w="13993" w:type="dxa"/>
        <w:tblLayout w:type="fixed"/>
        <w:tblLook w:val="04A0" w:firstRow="1" w:lastRow="0" w:firstColumn="1" w:lastColumn="0" w:noHBand="0" w:noVBand="1"/>
      </w:tblPr>
      <w:tblGrid>
        <w:gridCol w:w="1980"/>
        <w:gridCol w:w="1701"/>
        <w:gridCol w:w="7087"/>
        <w:gridCol w:w="3225"/>
      </w:tblGrid>
      <w:tr w:rsidR="0038133F" w14:paraId="250960D1" w14:textId="78DAFB66" w:rsidTr="00FD76C8">
        <w:trPr>
          <w:tblHeader/>
        </w:trPr>
        <w:tc>
          <w:tcPr>
            <w:tcW w:w="1980" w:type="dxa"/>
          </w:tcPr>
          <w:p w14:paraId="4B1F560B" w14:textId="504E2891" w:rsidR="0038133F" w:rsidRPr="001B275E" w:rsidRDefault="0038133F" w:rsidP="00CA1B31">
            <w:pPr>
              <w:ind w:firstLine="0"/>
              <w:rPr>
                <w:b/>
              </w:rPr>
            </w:pPr>
            <w:r w:rsidRPr="001B275E">
              <w:rPr>
                <w:b/>
              </w:rPr>
              <w:t>Fonte</w:t>
            </w:r>
          </w:p>
        </w:tc>
        <w:tc>
          <w:tcPr>
            <w:tcW w:w="1701" w:type="dxa"/>
          </w:tcPr>
          <w:p w14:paraId="0C34C3FC" w14:textId="4781F809" w:rsidR="0038133F" w:rsidRPr="001B275E" w:rsidRDefault="0038133F" w:rsidP="00CA1B31">
            <w:pPr>
              <w:ind w:firstLine="0"/>
              <w:rPr>
                <w:b/>
              </w:rPr>
            </w:pPr>
            <w:r w:rsidRPr="001B275E">
              <w:rPr>
                <w:b/>
              </w:rPr>
              <w:t>Categoria</w:t>
            </w:r>
          </w:p>
        </w:tc>
        <w:tc>
          <w:tcPr>
            <w:tcW w:w="7087" w:type="dxa"/>
          </w:tcPr>
          <w:p w14:paraId="5F4F41CF" w14:textId="5CBE4ADA" w:rsidR="0038133F" w:rsidRPr="001B275E" w:rsidRDefault="00BE40D8" w:rsidP="00CA1B31">
            <w:pPr>
              <w:ind w:firstLine="0"/>
              <w:rPr>
                <w:b/>
              </w:rPr>
            </w:pPr>
            <w:r>
              <w:rPr>
                <w:b/>
              </w:rPr>
              <w:t xml:space="preserve">Trabalho e </w:t>
            </w:r>
            <w:r w:rsidR="0038133F">
              <w:rPr>
                <w:b/>
              </w:rPr>
              <w:t>Contribuição</w:t>
            </w:r>
          </w:p>
        </w:tc>
        <w:tc>
          <w:tcPr>
            <w:tcW w:w="3225" w:type="dxa"/>
          </w:tcPr>
          <w:p w14:paraId="03EB606F" w14:textId="07616234" w:rsidR="0038133F" w:rsidRDefault="00043871" w:rsidP="00CA1B31">
            <w:pPr>
              <w:ind w:firstLine="0"/>
              <w:rPr>
                <w:b/>
              </w:rPr>
            </w:pPr>
            <w:r>
              <w:rPr>
                <w:b/>
              </w:rPr>
              <w:t>Informações</w:t>
            </w:r>
            <w:r w:rsidR="0038133F">
              <w:rPr>
                <w:b/>
              </w:rPr>
              <w:t xml:space="preserve"> Disponíveis</w:t>
            </w:r>
          </w:p>
        </w:tc>
      </w:tr>
      <w:tr w:rsidR="0038133F" w14:paraId="5537E4CB" w14:textId="77DF36D9" w:rsidTr="00FD76C8">
        <w:tc>
          <w:tcPr>
            <w:tcW w:w="1980" w:type="dxa"/>
          </w:tcPr>
          <w:p w14:paraId="1E936BE8" w14:textId="07ACE4F0" w:rsidR="0038133F" w:rsidRDefault="0038133F" w:rsidP="00CA1B31">
            <w:pPr>
              <w:ind w:firstLine="0"/>
            </w:pP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F34456">
              <w:rPr>
                <w:noProof/>
              </w:rPr>
              <w:t>(QUANDL, 2017)</w:t>
            </w:r>
            <w:r>
              <w:fldChar w:fldCharType="end"/>
            </w:r>
          </w:p>
        </w:tc>
        <w:tc>
          <w:tcPr>
            <w:tcW w:w="1701" w:type="dxa"/>
          </w:tcPr>
          <w:p w14:paraId="189F685E" w14:textId="58A4040A" w:rsidR="0038133F" w:rsidRDefault="0038133F" w:rsidP="00CA1B31">
            <w:pPr>
              <w:ind w:firstLine="0"/>
            </w:pPr>
            <w:r>
              <w:t>Fundamentos Financeiros</w:t>
            </w:r>
          </w:p>
        </w:tc>
        <w:tc>
          <w:tcPr>
            <w:tcW w:w="7087" w:type="dxa"/>
          </w:tcPr>
          <w:p w14:paraId="3AB601F7" w14:textId="3B6743F4" w:rsidR="00BE40D8" w:rsidRPr="00BE40D8" w:rsidRDefault="00BE40D8" w:rsidP="00CA1B31">
            <w:pPr>
              <w:ind w:firstLine="0"/>
              <w:rPr>
                <w:b/>
              </w:rPr>
            </w:pPr>
            <w:r w:rsidRPr="00BE40D8">
              <w:rPr>
                <w:b/>
              </w:rPr>
              <w:t>Base Free US Fundamentals - Quandl</w:t>
            </w:r>
          </w:p>
          <w:p w14:paraId="3673A3C2" w14:textId="48AFE2FF" w:rsidR="0038133F" w:rsidRDefault="0038133F" w:rsidP="00CA1B31">
            <w:pPr>
              <w:ind w:firstLine="0"/>
            </w:pPr>
            <w:r>
              <w:t>A base disponível na plataforma Quandl contém séries históricas de fundamentos financeiros da empresa 3D Systems de modo aberto. Esta base permite consultar o nível de despesas da empresa em Pesquisa e Desenvolvimento, balizando a análise das estratégias da empresa.</w:t>
            </w:r>
          </w:p>
        </w:tc>
        <w:tc>
          <w:tcPr>
            <w:tcW w:w="3225" w:type="dxa"/>
          </w:tcPr>
          <w:p w14:paraId="49480955" w14:textId="2594EEE1" w:rsidR="0038133F" w:rsidRDefault="0038133F" w:rsidP="00CA1B31">
            <w:pPr>
              <w:ind w:firstLine="0"/>
            </w:pPr>
            <w:r>
              <w:t>Receita, Despesas, Investimento em Pesquisa e Desenvolvimento (Série Histórica)</w:t>
            </w:r>
          </w:p>
        </w:tc>
      </w:tr>
      <w:tr w:rsidR="0038133F" w14:paraId="3ACE52A1" w14:textId="6B9AEE4C" w:rsidTr="00FD76C8">
        <w:tc>
          <w:tcPr>
            <w:tcW w:w="1980" w:type="dxa"/>
          </w:tcPr>
          <w:p w14:paraId="2EDF82F2" w14:textId="5DF8AD9D" w:rsidR="0038133F" w:rsidRDefault="0038133F" w:rsidP="00CA1B31">
            <w:pPr>
              <w:ind w:firstLine="0"/>
            </w:pPr>
            <w:r>
              <w:fldChar w:fldCharType="begin" w:fldLock="1"/>
            </w:r>
            <w:r>
              <w:instrText>ADDIN CSL_CITATION { "citationItems" : [ { "id" : "ITEM-1", "itemData" : { "URL" : "http://www.usfundamentals.com/", "accessed" : { "date-parts" : [ [ "2017", "11", "10" ] ] }, "author" : [ { "dropping-particle" : "", "family" : "US FUNDAMENTALS", "given" : "", "non-dropping-particle" : "", "parse-names" : false, "suffix" : "" } ], "id" : "ITEM-1", "issued" : { "date-parts" : [ [ "2017" ] ] }, "title" : "US Stocks Fundamentals API", "type" : "webpage" }, "uris" : [ "http://www.mendeley.com/documents/?uuid=e1764fbf-e38f-4ecc-a76b-58a58a3285a1" ] } ], "mendeley" : { "formattedCitation" : "(US FUNDAMENTALS, 2017)", "plainTextFormattedCitation" : "(US FUNDAMENTALS, 2017)", "previouslyFormattedCitation" : "(US FUNDAMENTALS, 2017)" }, "properties" : {  }, "schema" : "https://github.com/citation-style-language/schema/raw/master/csl-citation.json" }</w:instrText>
            </w:r>
            <w:r>
              <w:fldChar w:fldCharType="separate"/>
            </w:r>
            <w:r w:rsidRPr="0038133F">
              <w:rPr>
                <w:noProof/>
              </w:rPr>
              <w:t>(US FUNDAMENTALS, 2017)</w:t>
            </w:r>
            <w:r>
              <w:fldChar w:fldCharType="end"/>
            </w:r>
          </w:p>
        </w:tc>
        <w:tc>
          <w:tcPr>
            <w:tcW w:w="1701" w:type="dxa"/>
          </w:tcPr>
          <w:p w14:paraId="4FAF4911" w14:textId="1D459436" w:rsidR="0038133F" w:rsidRDefault="0038133F" w:rsidP="00CA1B31">
            <w:pPr>
              <w:ind w:firstLine="0"/>
            </w:pPr>
            <w:r>
              <w:t>Fundamentos Financeiros</w:t>
            </w:r>
          </w:p>
        </w:tc>
        <w:tc>
          <w:tcPr>
            <w:tcW w:w="7087" w:type="dxa"/>
          </w:tcPr>
          <w:p w14:paraId="63F17749" w14:textId="2211F1B6" w:rsidR="00BE40D8" w:rsidRPr="00BE40D8" w:rsidRDefault="00BE40D8" w:rsidP="00CA1B31">
            <w:pPr>
              <w:ind w:firstLine="0"/>
              <w:rPr>
                <w:b/>
              </w:rPr>
            </w:pPr>
            <w:r w:rsidRPr="00BE40D8">
              <w:rPr>
                <w:b/>
              </w:rPr>
              <w:t>Base US Fundamentals</w:t>
            </w:r>
          </w:p>
          <w:p w14:paraId="1292F223" w14:textId="78B89F1D" w:rsidR="0038133F" w:rsidRDefault="0038133F" w:rsidP="00CA1B31">
            <w:pPr>
              <w:ind w:firstLine="0"/>
            </w:pPr>
            <w:r>
              <w:t>A plataforma consolida variáveis de fundamentos financeiros de empresas negociadas em Bolsa dos Estados Unidos</w:t>
            </w:r>
            <w:r w:rsidR="00D140F7">
              <w:t>, incluindo os fabricantes de impressão 3D Stratasys e 3D Systems. Apesar disso, os dados encontrados na base são fragmentados e incompletos.</w:t>
            </w:r>
          </w:p>
        </w:tc>
        <w:tc>
          <w:tcPr>
            <w:tcW w:w="3225" w:type="dxa"/>
          </w:tcPr>
          <w:p w14:paraId="31B4D372" w14:textId="54303392" w:rsidR="0038133F" w:rsidRDefault="0038133F" w:rsidP="00CA1B31">
            <w:pPr>
              <w:ind w:firstLine="0"/>
            </w:pPr>
            <w:r>
              <w:t>Receita, Despesas, Investimento em Pesquisa e Desenvolvimento (Série Histórica)</w:t>
            </w:r>
          </w:p>
        </w:tc>
      </w:tr>
      <w:tr w:rsidR="0038133F" w14:paraId="1BC9AB33" w14:textId="23862F36" w:rsidTr="00FD76C8">
        <w:tc>
          <w:tcPr>
            <w:tcW w:w="1980" w:type="dxa"/>
          </w:tcPr>
          <w:p w14:paraId="6E5894B2" w14:textId="02A4AA49" w:rsidR="0038133F" w:rsidRDefault="0038133F" w:rsidP="00CA1B31">
            <w:pPr>
              <w:ind w:firstLine="0"/>
            </w:pP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F34456">
              <w:rPr>
                <w:noProof/>
              </w:rPr>
              <w:t>(CAFFREY; WOHLERS; CAMPBELL, 2016)</w:t>
            </w:r>
            <w:r>
              <w:fldChar w:fldCharType="end"/>
            </w:r>
          </w:p>
        </w:tc>
        <w:tc>
          <w:tcPr>
            <w:tcW w:w="1701" w:type="dxa"/>
          </w:tcPr>
          <w:p w14:paraId="574D5777" w14:textId="77453128" w:rsidR="0038133F" w:rsidRDefault="0038133F" w:rsidP="00CA1B31">
            <w:pPr>
              <w:ind w:firstLine="0"/>
            </w:pPr>
            <w:r>
              <w:t>Relatório Retrospectivo</w:t>
            </w:r>
          </w:p>
        </w:tc>
        <w:tc>
          <w:tcPr>
            <w:tcW w:w="7087" w:type="dxa"/>
          </w:tcPr>
          <w:p w14:paraId="7BEA88B8" w14:textId="771538FF" w:rsidR="004546A9" w:rsidRPr="00043871" w:rsidRDefault="00043871" w:rsidP="00CA1B31">
            <w:pPr>
              <w:ind w:firstLine="0"/>
              <w:rPr>
                <w:b/>
                <w:lang w:val="en-US"/>
              </w:rPr>
            </w:pPr>
            <w:r w:rsidRPr="00043871">
              <w:rPr>
                <w:b/>
                <w:lang w:val="en-US"/>
              </w:rPr>
              <w:t>Executive summary of the Wohlers Report 2016</w:t>
            </w:r>
          </w:p>
          <w:p w14:paraId="4D215229" w14:textId="443D28D4" w:rsidR="0038133F" w:rsidRDefault="00D140F7" w:rsidP="00CA1B31">
            <w:pPr>
              <w:ind w:firstLine="0"/>
            </w:pPr>
            <w:r>
              <w:t>O Sumário executivo do Wohlers Report</w:t>
            </w:r>
            <w:r w:rsidR="00627016">
              <w:t>, publicado anualmente desde 1985,</w:t>
            </w:r>
            <w:r>
              <w:t xml:space="preserve"> apresenta indicadores da evolução da manufatura aditiva.</w:t>
            </w:r>
            <w:r w:rsidR="00627016">
              <w:t xml:space="preserve"> SO sumário</w:t>
            </w:r>
            <w:r>
              <w:t xml:space="preserve"> </w:t>
            </w:r>
            <w:r w:rsidR="00627016">
              <w:t>a</w:t>
            </w:r>
            <w:r>
              <w:t xml:space="preserve">presenta gráficos com séries históricas da venda de impressoras 3D não-profissionais. Utiliza a divisão do mercado de impressoras de mesa (com custo menor do que USD </w:t>
            </w:r>
            <w:r>
              <w:lastRenderedPageBreak/>
              <w:t>5000) e impressoras industriais</w:t>
            </w:r>
            <w:r w:rsidR="004255AD">
              <w:t>.</w:t>
            </w:r>
            <w:r w:rsidR="00627016">
              <w:t xml:space="preserve"> Outras versões anteriores do sumário executivo também foram consultadas </w:t>
            </w:r>
            <w:r w:rsidR="00627016">
              <w:fldChar w:fldCharType="begin" w:fldLock="1"/>
            </w:r>
            <w:r w:rsidR="00BE40D8">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mendeley" : { "formattedCitation" : "(WOHLERS ASSOCIATES, 2013, 2014, 2015)", "plainTextFormattedCitation" : "(WOHLERS ASSOCIATES, 2013, 2014, 2015)", "previouslyFormattedCitation" : "(WOHLERS ASSOCIATES, 2013, 2014, 2015)" }, "properties" : {  }, "schema" : "https://github.com/citation-style-language/schema/raw/master/csl-citation.json" }</w:instrText>
            </w:r>
            <w:r w:rsidR="00627016">
              <w:fldChar w:fldCharType="separate"/>
            </w:r>
            <w:r w:rsidR="00BE40D8" w:rsidRPr="00BE40D8">
              <w:rPr>
                <w:noProof/>
              </w:rPr>
              <w:t>(WOHLERS ASSOCIATES, 2013, 2014, 2015)</w:t>
            </w:r>
            <w:r w:rsidR="00627016">
              <w:fldChar w:fldCharType="end"/>
            </w:r>
            <w:r w:rsidR="00BE40D8">
              <w:t>.</w:t>
            </w:r>
          </w:p>
        </w:tc>
        <w:tc>
          <w:tcPr>
            <w:tcW w:w="3225" w:type="dxa"/>
          </w:tcPr>
          <w:p w14:paraId="74D31EBE" w14:textId="474EE73F" w:rsidR="00D140F7" w:rsidRDefault="004546A9" w:rsidP="00D140F7">
            <w:pPr>
              <w:ind w:firstLine="0"/>
            </w:pPr>
            <w:r>
              <w:lastRenderedPageBreak/>
              <w:t xml:space="preserve">Estimativas de Impressoras 3D profissionais produzidas. </w:t>
            </w:r>
            <w:r w:rsidR="00D140F7">
              <w:t>Receita Gerada pela MA</w:t>
            </w:r>
            <w:r>
              <w:t>.</w:t>
            </w:r>
          </w:p>
          <w:p w14:paraId="6DCDFB03" w14:textId="0A1B926A" w:rsidR="0038133F" w:rsidRDefault="00D140F7" w:rsidP="00D140F7">
            <w:pPr>
              <w:ind w:firstLine="0"/>
            </w:pPr>
            <w:r>
              <w:t>Número de Fabricantes de Sistemas de MA profissional</w:t>
            </w:r>
          </w:p>
        </w:tc>
      </w:tr>
      <w:tr w:rsidR="00E22012" w:rsidRPr="00394A9F" w14:paraId="5D13A6EA" w14:textId="77777777" w:rsidTr="00FD76C8">
        <w:tc>
          <w:tcPr>
            <w:tcW w:w="1980" w:type="dxa"/>
          </w:tcPr>
          <w:p w14:paraId="6B48E703" w14:textId="19C6CFA0" w:rsidR="00E22012" w:rsidRDefault="00394A9F" w:rsidP="00CA1B31">
            <w:pPr>
              <w:ind w:firstLine="0"/>
              <w:rPr>
                <w:lang w:val="en-US"/>
              </w:rPr>
            </w:pPr>
            <w:r>
              <w:rPr>
                <w:lang w:val="en-US"/>
              </w:rPr>
              <w:fldChar w:fldCharType="begin" w:fldLock="1"/>
            </w:r>
            <w:r>
              <w:rPr>
                <w:lang w:val="en-US"/>
              </w:rP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Pr>
                <w:lang w:val="en-US"/>
              </w:rPr>
              <w:fldChar w:fldCharType="separate"/>
            </w:r>
            <w:r w:rsidRPr="00394A9F">
              <w:rPr>
                <w:noProof/>
                <w:lang w:val="en-US"/>
              </w:rPr>
              <w:t>(WHOLERS, 2016)</w:t>
            </w:r>
            <w:r>
              <w:rPr>
                <w:lang w:val="en-US"/>
              </w:rPr>
              <w:fldChar w:fldCharType="end"/>
            </w:r>
          </w:p>
        </w:tc>
        <w:tc>
          <w:tcPr>
            <w:tcW w:w="1701" w:type="dxa"/>
          </w:tcPr>
          <w:p w14:paraId="66D33F32" w14:textId="22149325" w:rsidR="00E22012" w:rsidRDefault="00E22012" w:rsidP="00CA1B31">
            <w:pPr>
              <w:ind w:firstLine="0"/>
            </w:pPr>
            <w:r>
              <w:t>Relatório Retrospectivo</w:t>
            </w:r>
          </w:p>
        </w:tc>
        <w:tc>
          <w:tcPr>
            <w:tcW w:w="7087" w:type="dxa"/>
          </w:tcPr>
          <w:p w14:paraId="2CEC2724" w14:textId="6C757EC4" w:rsidR="00E22012" w:rsidRPr="00DE55AD" w:rsidRDefault="00E22012" w:rsidP="00E22012">
            <w:pPr>
              <w:ind w:firstLine="0"/>
              <w:rPr>
                <w:b/>
              </w:rPr>
            </w:pPr>
            <w:r w:rsidRPr="00DE55AD">
              <w:rPr>
                <w:b/>
              </w:rPr>
              <w:t>Popularity of FDM</w:t>
            </w:r>
          </w:p>
          <w:p w14:paraId="512C4A96" w14:textId="57D47A23" w:rsidR="00E22012" w:rsidRPr="004C3F20" w:rsidRDefault="00394A9F" w:rsidP="00CA1B31">
            <w:pPr>
              <w:ind w:firstLine="0"/>
            </w:pPr>
            <w:r w:rsidRPr="004C3F20">
              <w:t>Apresenta o histórico da adoção da tecnologia FDM a partir do vencimento de patentes.</w:t>
            </w:r>
          </w:p>
        </w:tc>
        <w:tc>
          <w:tcPr>
            <w:tcW w:w="3225" w:type="dxa"/>
          </w:tcPr>
          <w:p w14:paraId="2B364C23" w14:textId="52EEE61A" w:rsidR="00E22012" w:rsidRPr="00394A9F" w:rsidRDefault="004C3F20" w:rsidP="00CA1B31">
            <w:pPr>
              <w:ind w:firstLine="0"/>
            </w:pPr>
            <w:r>
              <w:t>Venda de impressoras 3D industriais em 2014.</w:t>
            </w:r>
          </w:p>
        </w:tc>
      </w:tr>
      <w:tr w:rsidR="0038133F" w:rsidRPr="004546A9" w14:paraId="2FB57275" w14:textId="778E4055" w:rsidTr="00FD76C8">
        <w:tc>
          <w:tcPr>
            <w:tcW w:w="1980" w:type="dxa"/>
          </w:tcPr>
          <w:p w14:paraId="21CBF85F" w14:textId="2F168947" w:rsidR="0038133F" w:rsidRPr="004255AD" w:rsidRDefault="008E5FC4" w:rsidP="00CA1B31">
            <w:pPr>
              <w:ind w:firstLine="0"/>
              <w:rPr>
                <w:lang w:val="en-US"/>
              </w:rPr>
            </w:pPr>
            <w:r>
              <w:rPr>
                <w:lang w:val="en-US"/>
              </w:rPr>
              <w:fldChar w:fldCharType="begin" w:fldLock="1"/>
            </w:r>
            <w:r w:rsidR="00BE40D8">
              <w:rPr>
                <w:lang w:val="en-US"/>
              </w:rP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Pr>
                <w:lang w:val="en-US"/>
              </w:rPr>
              <w:fldChar w:fldCharType="separate"/>
            </w:r>
            <w:r w:rsidR="00BE40D8" w:rsidRPr="00BE40D8">
              <w:rPr>
                <w:noProof/>
                <w:lang w:val="en-US"/>
              </w:rPr>
              <w:t>(WOHLERS; GORNET, 2016)</w:t>
            </w:r>
            <w:r>
              <w:rPr>
                <w:lang w:val="en-US"/>
              </w:rPr>
              <w:fldChar w:fldCharType="end"/>
            </w:r>
          </w:p>
        </w:tc>
        <w:tc>
          <w:tcPr>
            <w:tcW w:w="1701" w:type="dxa"/>
          </w:tcPr>
          <w:p w14:paraId="29041075" w14:textId="4179901F" w:rsidR="0038133F" w:rsidRPr="004255AD" w:rsidRDefault="008E5FC4" w:rsidP="00CA1B31">
            <w:pPr>
              <w:ind w:firstLine="0"/>
              <w:rPr>
                <w:lang w:val="en-US"/>
              </w:rPr>
            </w:pPr>
            <w:r>
              <w:t>Relatório Retrospectivo</w:t>
            </w:r>
          </w:p>
        </w:tc>
        <w:tc>
          <w:tcPr>
            <w:tcW w:w="7087" w:type="dxa"/>
          </w:tcPr>
          <w:p w14:paraId="61648319" w14:textId="77777777" w:rsidR="0038133F" w:rsidRPr="00874B4B" w:rsidRDefault="004546A9" w:rsidP="00CA1B31">
            <w:pPr>
              <w:ind w:firstLine="0"/>
              <w:rPr>
                <w:b/>
              </w:rPr>
            </w:pPr>
            <w:r w:rsidRPr="00874B4B">
              <w:rPr>
                <w:b/>
              </w:rPr>
              <w:t>History of additive manufacturing.</w:t>
            </w:r>
          </w:p>
          <w:p w14:paraId="1BF817F8" w14:textId="4135CF71" w:rsidR="004546A9" w:rsidRPr="004546A9" w:rsidRDefault="004546A9" w:rsidP="00CA1B31">
            <w:pPr>
              <w:ind w:firstLine="0"/>
            </w:pPr>
            <w:r w:rsidRPr="004546A9">
              <w:t>Documento relata a histórica da</w:t>
            </w:r>
            <w:r>
              <w:t xml:space="preserve"> manufatura aditiva indicando eventos considerados importantes desde 1987.</w:t>
            </w:r>
          </w:p>
        </w:tc>
        <w:tc>
          <w:tcPr>
            <w:tcW w:w="3225" w:type="dxa"/>
          </w:tcPr>
          <w:p w14:paraId="274704E0" w14:textId="711A20E3" w:rsidR="0038133F" w:rsidRPr="004546A9" w:rsidRDefault="007205D5" w:rsidP="00CA1B31">
            <w:pPr>
              <w:ind w:firstLine="0"/>
            </w:pPr>
            <w:r>
              <w:t>Histórico de introdução de novas tecnologias de manufatura aditiva.</w:t>
            </w:r>
            <w:r w:rsidR="004546A9">
              <w:t xml:space="preserve"> </w:t>
            </w:r>
          </w:p>
        </w:tc>
      </w:tr>
      <w:tr w:rsidR="00874B4B" w:rsidRPr="00ED3CE7" w14:paraId="54C837A1" w14:textId="77777777" w:rsidTr="00FD76C8">
        <w:tc>
          <w:tcPr>
            <w:tcW w:w="1980" w:type="dxa"/>
          </w:tcPr>
          <w:p w14:paraId="321D7761" w14:textId="12A17EF5" w:rsidR="00874B4B" w:rsidRDefault="00ED3CE7" w:rsidP="00CA1B31">
            <w:pPr>
              <w:ind w:firstLine="0"/>
            </w:pPr>
            <w:r>
              <w:fldChar w:fldCharType="begin" w:fldLock="1"/>
            </w:r>
            <w:r>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fldChar w:fldCharType="separate"/>
            </w:r>
            <w:r w:rsidRPr="00ED3CE7">
              <w:rPr>
                <w:noProof/>
              </w:rPr>
              <w:t>(WOHLERS, 2017)</w:t>
            </w:r>
            <w:r>
              <w:fldChar w:fldCharType="end"/>
            </w:r>
          </w:p>
        </w:tc>
        <w:tc>
          <w:tcPr>
            <w:tcW w:w="1701" w:type="dxa"/>
          </w:tcPr>
          <w:p w14:paraId="2F799457" w14:textId="555EB6C5" w:rsidR="00874B4B" w:rsidRDefault="00ED3CE7" w:rsidP="00CA1B31">
            <w:pPr>
              <w:ind w:firstLine="0"/>
            </w:pPr>
            <w:r>
              <w:t>Relatório Retrospectivo</w:t>
            </w:r>
          </w:p>
        </w:tc>
        <w:tc>
          <w:tcPr>
            <w:tcW w:w="7087" w:type="dxa"/>
          </w:tcPr>
          <w:p w14:paraId="67B415CA" w14:textId="77777777" w:rsidR="00874B4B" w:rsidRDefault="00ED3CE7" w:rsidP="00CA1B31">
            <w:pPr>
              <w:ind w:firstLine="0"/>
              <w:rPr>
                <w:b/>
                <w:lang w:val="en-US"/>
              </w:rPr>
            </w:pPr>
            <w:r w:rsidRPr="00ED3CE7">
              <w:rPr>
                <w:b/>
                <w:lang w:val="en-US"/>
              </w:rPr>
              <w:t>The future of 3D Printing (by Terry Wohlers)</w:t>
            </w:r>
          </w:p>
          <w:p w14:paraId="663C87BF" w14:textId="45B43BDB" w:rsidR="00ED3CE7" w:rsidRPr="00ED3CE7" w:rsidRDefault="00ED3CE7" w:rsidP="00CA1B31">
            <w:pPr>
              <w:ind w:firstLine="0"/>
            </w:pPr>
            <w:r w:rsidRPr="00ED3CE7">
              <w:t xml:space="preserve">Nesta apresentação, Terry Wohlers </w:t>
            </w:r>
            <w:r>
              <w:t>apresenta resultados do Relatório Wohers Report 2017.</w:t>
            </w:r>
          </w:p>
        </w:tc>
        <w:tc>
          <w:tcPr>
            <w:tcW w:w="3225" w:type="dxa"/>
          </w:tcPr>
          <w:p w14:paraId="3B30A8CB" w14:textId="571638E6" w:rsidR="00874B4B" w:rsidRPr="00ED3CE7" w:rsidRDefault="00ED3CE7" w:rsidP="004255AD">
            <w:pPr>
              <w:ind w:firstLine="0"/>
            </w:pPr>
            <w:r>
              <w:t>Preço Médio de Impressoas 3D Profissionais</w:t>
            </w:r>
          </w:p>
        </w:tc>
      </w:tr>
      <w:tr w:rsidR="0038133F" w14:paraId="7B5269A8" w14:textId="69DE93FD" w:rsidTr="00FD76C8">
        <w:tc>
          <w:tcPr>
            <w:tcW w:w="1980" w:type="dxa"/>
          </w:tcPr>
          <w:p w14:paraId="1012334B" w14:textId="669CA8E4" w:rsidR="0038133F" w:rsidRDefault="0038133F" w:rsidP="00CA1B31">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34456">
              <w:rPr>
                <w:noProof/>
              </w:rPr>
              <w:t>(UK INTELLECTUAL PROPERTY OFFICE, 2013)</w:t>
            </w:r>
            <w:r>
              <w:fldChar w:fldCharType="end"/>
            </w:r>
          </w:p>
        </w:tc>
        <w:tc>
          <w:tcPr>
            <w:tcW w:w="1701" w:type="dxa"/>
          </w:tcPr>
          <w:p w14:paraId="25468942" w14:textId="31B64647" w:rsidR="0038133F" w:rsidRDefault="008E5FC4" w:rsidP="00CA1B31">
            <w:pPr>
              <w:ind w:firstLine="0"/>
            </w:pPr>
            <w:r>
              <w:t>Relatório Retrospectivo</w:t>
            </w:r>
          </w:p>
        </w:tc>
        <w:tc>
          <w:tcPr>
            <w:tcW w:w="7087" w:type="dxa"/>
          </w:tcPr>
          <w:p w14:paraId="000183B7" w14:textId="6BA41369" w:rsidR="003346CB" w:rsidRPr="003346CB" w:rsidRDefault="003346CB" w:rsidP="00CA1B31">
            <w:pPr>
              <w:ind w:firstLine="0"/>
              <w:rPr>
                <w:b/>
              </w:rPr>
            </w:pPr>
            <w:r w:rsidRPr="003346CB">
              <w:rPr>
                <w:b/>
              </w:rPr>
              <w:t>3D Printing - A Patent Overview</w:t>
            </w:r>
          </w:p>
          <w:p w14:paraId="1E0C679E" w14:textId="5DB4E6A7" w:rsidR="0038133F" w:rsidRDefault="008E5FC4" w:rsidP="00CA1B31">
            <w:pPr>
              <w:ind w:firstLine="0"/>
            </w:pPr>
            <w:r>
              <w:t>Relatório executa uma busca sistemática de patentes relacionadas à impressão 3D, revelando as principais empresas donas de patentes.</w:t>
            </w:r>
          </w:p>
        </w:tc>
        <w:tc>
          <w:tcPr>
            <w:tcW w:w="3225" w:type="dxa"/>
          </w:tcPr>
          <w:p w14:paraId="035BF143" w14:textId="136978F7" w:rsidR="004255AD" w:rsidRDefault="004255AD" w:rsidP="004255AD">
            <w:pPr>
              <w:ind w:firstLine="0"/>
            </w:pPr>
            <w:r>
              <w:t>Número de Patentes Solicitadas</w:t>
            </w:r>
            <w:r w:rsidR="008E5FC4">
              <w:t xml:space="preserve"> e Concedidas</w:t>
            </w:r>
            <w:r w:rsidR="007205D5">
              <w:t xml:space="preserve"> relacionadas à MA.</w:t>
            </w:r>
          </w:p>
          <w:p w14:paraId="1AE02E6C" w14:textId="24D96E44" w:rsidR="0038133F" w:rsidRDefault="004255AD" w:rsidP="004255AD">
            <w:pPr>
              <w:ind w:firstLine="0"/>
            </w:pPr>
            <w:r>
              <w:t>Players com maior número de patentes.</w:t>
            </w:r>
          </w:p>
        </w:tc>
      </w:tr>
      <w:tr w:rsidR="003346CB" w14:paraId="115D5B8D" w14:textId="2561B316" w:rsidTr="00FD76C8">
        <w:tc>
          <w:tcPr>
            <w:tcW w:w="1980" w:type="dxa"/>
          </w:tcPr>
          <w:p w14:paraId="6492028C" w14:textId="20498379" w:rsidR="003346CB" w:rsidRDefault="003346CB" w:rsidP="003346CB">
            <w:pPr>
              <w:ind w:firstLine="0"/>
            </w:pPr>
            <w:r>
              <w:fldChar w:fldCharType="begin" w:fldLock="1"/>
            </w:r>
            <w:r>
              <w:instrText>ADDIN CSL_CITATION { "citationItems" : [ { "id" : "ITEM-1", "itemData" : { "URL" : "https://www.contextworld.com/news", "accessed" : { "date-parts" : [ [ "2017", "12", "12" ] ] }, "author" : [ { "dropping-particle" : "", "family" : "Context", "given" : "", "non-dropping-particle" : "", "parse-names" : false, "suffix" : "" } ], "id" : "ITEM-1", "issued" : { "date-parts" : [ [ "2017" ] ] }, "title" : "Context News", "type" : "webpage" }, "uris" : [ "http://www.mendeley.com/documents/?uuid=c6b44f17-2392-40ec-831a-b10a86ea7522" ] } ], "mendeley" : { "formattedCitation" : "(CONTEXT, 2017)", "plainTextFormattedCitation" : "(CONTEXT, 2017)", "previouslyFormattedCitation" : "(CONTEXT, 2017)" }, "properties" : {  }, "schema" : "https://github.com/citation-style-language/schema/raw/master/csl-citation.json" }</w:instrText>
            </w:r>
            <w:r>
              <w:fldChar w:fldCharType="separate"/>
            </w:r>
            <w:r w:rsidRPr="00E83361">
              <w:rPr>
                <w:noProof/>
              </w:rPr>
              <w:t>(CONTEXT, 2017)</w:t>
            </w:r>
            <w:r>
              <w:fldChar w:fldCharType="end"/>
            </w:r>
          </w:p>
        </w:tc>
        <w:tc>
          <w:tcPr>
            <w:tcW w:w="1701" w:type="dxa"/>
          </w:tcPr>
          <w:p w14:paraId="5078A5C7" w14:textId="3F458E87" w:rsidR="003346CB" w:rsidRDefault="003346CB" w:rsidP="003346CB">
            <w:pPr>
              <w:ind w:firstLine="0"/>
            </w:pPr>
            <w:r>
              <w:t>Relatório Retrospectivo</w:t>
            </w:r>
          </w:p>
        </w:tc>
        <w:tc>
          <w:tcPr>
            <w:tcW w:w="7087" w:type="dxa"/>
          </w:tcPr>
          <w:p w14:paraId="6A799527" w14:textId="77777777" w:rsidR="003346CB" w:rsidRPr="00E83361" w:rsidRDefault="003346CB" w:rsidP="003346CB">
            <w:pPr>
              <w:ind w:firstLine="0"/>
              <w:rPr>
                <w:b/>
              </w:rPr>
            </w:pPr>
            <w:r w:rsidRPr="00E83361">
              <w:rPr>
                <w:b/>
              </w:rPr>
              <w:t>Context News</w:t>
            </w:r>
          </w:p>
          <w:p w14:paraId="3F7C92DE" w14:textId="3DBC843A" w:rsidR="003346CB" w:rsidRDefault="003346CB" w:rsidP="003346CB">
            <w:pPr>
              <w:ind w:firstLine="0"/>
            </w:pPr>
            <w:r>
              <w:t>Apresenta análises realizadas sobre vendas de impressoras 3D profissionais e não profissionais.</w:t>
            </w:r>
            <w:r w:rsidR="007205D5">
              <w:t xml:space="preserve"> Utiliza  uma base de dados </w:t>
            </w:r>
            <w:r w:rsidR="007205D5">
              <w:lastRenderedPageBreak/>
              <w:t>atualizada frequentemente com vendas registradas pela empresa para emitir seus relatórios.</w:t>
            </w:r>
          </w:p>
        </w:tc>
        <w:tc>
          <w:tcPr>
            <w:tcW w:w="3225" w:type="dxa"/>
          </w:tcPr>
          <w:p w14:paraId="30202245" w14:textId="7F88D3AC" w:rsidR="003346CB" w:rsidRDefault="003346CB" w:rsidP="00FD76C8">
            <w:pPr>
              <w:ind w:firstLine="0"/>
            </w:pPr>
            <w:r>
              <w:lastRenderedPageBreak/>
              <w:t>Principais fabricantes de Impressão 3D</w:t>
            </w:r>
            <w:r w:rsidR="00FD76C8">
              <w:t xml:space="preserve">; </w:t>
            </w:r>
            <w:r w:rsidR="007205D5">
              <w:t xml:space="preserve">Estimativas </w:t>
            </w:r>
            <w:r w:rsidR="007205D5">
              <w:lastRenderedPageBreak/>
              <w:t xml:space="preserve">de </w:t>
            </w:r>
            <w:r>
              <w:t>Market Share dos Players</w:t>
            </w:r>
            <w:r w:rsidR="007205D5">
              <w:t>.</w:t>
            </w:r>
          </w:p>
        </w:tc>
      </w:tr>
      <w:tr w:rsidR="003346CB" w14:paraId="293BA0EE" w14:textId="39850863" w:rsidTr="00FD76C8">
        <w:tc>
          <w:tcPr>
            <w:tcW w:w="1980" w:type="dxa"/>
          </w:tcPr>
          <w:p w14:paraId="09CF6A57" w14:textId="55829E52" w:rsidR="003346CB" w:rsidRDefault="003346CB" w:rsidP="003346CB">
            <w:pPr>
              <w:ind w:firstLine="0"/>
            </w:pPr>
            <w:r>
              <w:lastRenderedPageBreak/>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uris" : [ "http://www.mendeley.com/documents/?uuid=8398f412-7849-48cd-ad57-338688d3c322" ] } ], "mendeley" : { "formattedCitation" : "(MCKINSEY GLOBAL INSTITUTE, 2013)", "plainTextFormattedCitation" : "(MCKINSEY GLOBAL INSTITUTE, 2013)", "previouslyFormattedCitation" : "(MCKINSEY GLOBAL INSTITUTE, 2013)" }, "properties" : {  }, "schema" : "https://github.com/citation-style-language/schema/raw/master/csl-citation.json" }</w:instrText>
            </w:r>
            <w:r>
              <w:fldChar w:fldCharType="separate"/>
            </w:r>
            <w:r w:rsidRPr="00F34456">
              <w:rPr>
                <w:noProof/>
              </w:rPr>
              <w:t>(MCKINSEY GLOBAL INSTITUTE, 2013)</w:t>
            </w:r>
            <w:r>
              <w:fldChar w:fldCharType="end"/>
            </w:r>
          </w:p>
        </w:tc>
        <w:tc>
          <w:tcPr>
            <w:tcW w:w="1701" w:type="dxa"/>
          </w:tcPr>
          <w:p w14:paraId="752F45BF" w14:textId="38A6ABA3" w:rsidR="003346CB" w:rsidRDefault="003346CB" w:rsidP="003346CB">
            <w:pPr>
              <w:ind w:firstLine="0"/>
            </w:pPr>
            <w:r>
              <w:t>Relatório Prospectivo</w:t>
            </w:r>
          </w:p>
        </w:tc>
        <w:tc>
          <w:tcPr>
            <w:tcW w:w="7087" w:type="dxa"/>
          </w:tcPr>
          <w:p w14:paraId="5E1646F8" w14:textId="05BDE0A5" w:rsidR="003346CB" w:rsidRPr="003346CB" w:rsidRDefault="003346CB" w:rsidP="003346CB">
            <w:pPr>
              <w:ind w:firstLine="0"/>
              <w:rPr>
                <w:b/>
                <w:lang w:val="en-US"/>
              </w:rPr>
            </w:pPr>
            <w:r w:rsidRPr="003346CB">
              <w:rPr>
                <w:b/>
                <w:lang w:val="en-US"/>
              </w:rPr>
              <w:t>Disruptive technologies: Advances that will transform life, business, and the global economy</w:t>
            </w:r>
          </w:p>
          <w:p w14:paraId="3193AECB" w14:textId="67C72654" w:rsidR="003346CB" w:rsidRDefault="003346CB" w:rsidP="003346CB">
            <w:pPr>
              <w:ind w:firstLine="0"/>
            </w:pPr>
            <w:r>
              <w:t>Apresenta Estimativas sobre o valor monetário movimentado pela indústria da Manufatura Aditiva. Apesar disto, não apresenta diretamente a estimativa do número de impressoras vendidas.</w:t>
            </w:r>
          </w:p>
        </w:tc>
        <w:tc>
          <w:tcPr>
            <w:tcW w:w="3225" w:type="dxa"/>
          </w:tcPr>
          <w:p w14:paraId="3F9FA345" w14:textId="3B16CB7F" w:rsidR="003346CB" w:rsidRDefault="003346CB" w:rsidP="003346CB">
            <w:pPr>
              <w:ind w:firstLine="0"/>
            </w:pPr>
            <w:r>
              <w:t>Volume financeiro movimentado pela indústria da manufatura aditiva estimado.</w:t>
            </w:r>
          </w:p>
        </w:tc>
      </w:tr>
      <w:tr w:rsidR="003346CB" w14:paraId="4ACC0CDA" w14:textId="6A4757B8" w:rsidTr="00FD76C8">
        <w:tc>
          <w:tcPr>
            <w:tcW w:w="1980" w:type="dxa"/>
          </w:tcPr>
          <w:p w14:paraId="325467AF" w14:textId="7BE4625E" w:rsidR="003346CB" w:rsidRDefault="003346CB" w:rsidP="003346CB">
            <w:pPr>
              <w:ind w:firstLine="0"/>
            </w:pPr>
            <w:r>
              <w:fldChar w:fldCharType="begin" w:fldLock="1"/>
            </w:r>
            <w:r>
              <w:instrText>ADDIN CSL_CITATION { "citationItems" : [ { "id" : "ITEM-1", "itemData" : { "author" : [ { "dropping-particle" : "", "family" : "A.T. Kearney", "given" : "", "non-dropping-particle" : "", "parse-names" : false, "suffix" : "" } ], "id" : "ITEM-1", "issued" : { "date-parts" : [ [ "2014" ] ] }, "page" : "1-16", "title" : "3D Printing: A Manufacturing Revolution", "type" : "article-journal" }, "uris" : [ "http://www.mendeley.com/documents/?uuid=55636157-447c-4dc7-940d-edb18e9ada88" ] } ], "mendeley" : { "formattedCitation" : "(A.T. KEARNEY, 2014)", "plainTextFormattedCitation" : "(A.T. KEARNEY, 2014)", "previouslyFormattedCitation" : "(A.T. KEARNEY, 2014)" }, "properties" : {  }, "schema" : "https://github.com/citation-style-language/schema/raw/master/csl-citation.json" }</w:instrText>
            </w:r>
            <w:r>
              <w:fldChar w:fldCharType="separate"/>
            </w:r>
            <w:r w:rsidRPr="008E5FC4">
              <w:rPr>
                <w:noProof/>
              </w:rPr>
              <w:t>(A.T. KEARNEY, 2014)</w:t>
            </w:r>
            <w:r>
              <w:fldChar w:fldCharType="end"/>
            </w:r>
          </w:p>
        </w:tc>
        <w:tc>
          <w:tcPr>
            <w:tcW w:w="1701" w:type="dxa"/>
          </w:tcPr>
          <w:p w14:paraId="6B1A6443" w14:textId="306F9D0A" w:rsidR="003346CB" w:rsidRDefault="003346CB" w:rsidP="003346CB">
            <w:pPr>
              <w:ind w:firstLine="0"/>
            </w:pPr>
            <w:r>
              <w:t>Relatório Prospectivo</w:t>
            </w:r>
          </w:p>
        </w:tc>
        <w:tc>
          <w:tcPr>
            <w:tcW w:w="7087" w:type="dxa"/>
          </w:tcPr>
          <w:p w14:paraId="49DB5722" w14:textId="00133514" w:rsidR="003346CB" w:rsidRPr="003346CB" w:rsidRDefault="003346CB" w:rsidP="003346CB">
            <w:pPr>
              <w:ind w:firstLine="0"/>
              <w:rPr>
                <w:b/>
              </w:rPr>
            </w:pPr>
            <w:r w:rsidRPr="003346CB">
              <w:rPr>
                <w:b/>
              </w:rPr>
              <w:t>3D Printing: A Manufacturing Revolution</w:t>
            </w:r>
          </w:p>
          <w:p w14:paraId="6E854750" w14:textId="39FD6A14" w:rsidR="003346CB" w:rsidRDefault="003346CB" w:rsidP="003346CB">
            <w:pPr>
              <w:ind w:firstLine="0"/>
            </w:pPr>
            <w:r>
              <w:t>Apresenta a estimativas de crescimento da MA, indústrias que já aplicam a MA, desafios tecnológicos a serem superados e discussões sobre a competição entre a manufatura tradicional e a manufatura em impressão 3D. Sugere que melhorias tecnológicas na impressão 3D tendem a torná-la mais competitiva frente à manufatura tradicional.</w:t>
            </w:r>
          </w:p>
        </w:tc>
        <w:tc>
          <w:tcPr>
            <w:tcW w:w="3225" w:type="dxa"/>
          </w:tcPr>
          <w:p w14:paraId="4DFD1CE3" w14:textId="43FFBD8B" w:rsidR="003346CB" w:rsidRDefault="003346CB" w:rsidP="003346CB">
            <w:pPr>
              <w:ind w:firstLine="0"/>
            </w:pPr>
            <w:r>
              <w:t>Volume financeiro movimentado pela indústria da manufatura aditiva estimado.</w:t>
            </w:r>
          </w:p>
        </w:tc>
      </w:tr>
      <w:tr w:rsidR="003346CB" w:rsidRPr="002A284D" w14:paraId="07F6B8B1" w14:textId="77777777" w:rsidTr="00FD76C8">
        <w:tc>
          <w:tcPr>
            <w:tcW w:w="1980" w:type="dxa"/>
          </w:tcPr>
          <w:p w14:paraId="34A3A52B" w14:textId="3E6A5541" w:rsidR="003346CB" w:rsidRDefault="003346CB" w:rsidP="003346CB">
            <w:pPr>
              <w:ind w:firstLine="0"/>
            </w:pP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p>
        </w:tc>
        <w:tc>
          <w:tcPr>
            <w:tcW w:w="1701" w:type="dxa"/>
          </w:tcPr>
          <w:p w14:paraId="05043C04" w14:textId="39321A65" w:rsidR="003346CB" w:rsidRDefault="003346CB" w:rsidP="003346CB">
            <w:pPr>
              <w:ind w:firstLine="0"/>
            </w:pPr>
            <w:r>
              <w:t>Relatório Prospectivo</w:t>
            </w:r>
          </w:p>
        </w:tc>
        <w:tc>
          <w:tcPr>
            <w:tcW w:w="7087" w:type="dxa"/>
          </w:tcPr>
          <w:p w14:paraId="0955ED94" w14:textId="6C40D8C1" w:rsidR="003346CB" w:rsidRPr="003346CB" w:rsidRDefault="003346CB" w:rsidP="003346CB">
            <w:pPr>
              <w:ind w:firstLine="0"/>
              <w:rPr>
                <w:b/>
                <w:lang w:val="en-US"/>
              </w:rPr>
            </w:pPr>
            <w:r w:rsidRPr="003346CB">
              <w:rPr>
                <w:b/>
                <w:lang w:val="en-US"/>
              </w:rPr>
              <w:t>EY’s Global 3D printing Report 2016</w:t>
            </w:r>
          </w:p>
          <w:p w14:paraId="0E7F0D51" w14:textId="4AADD1C9" w:rsidR="003346CB" w:rsidRDefault="003346CB" w:rsidP="003346CB">
            <w:pPr>
              <w:ind w:firstLine="0"/>
            </w:pPr>
            <w:r>
              <w:t>Apresenta prospecções sobre o impacto da manufatura aditiva, predominantemente por meio de entrevistas a usuários da impressão 3D. Também apresenta dados históricos de players da impressão 3D e estimativas de Market share, indicando tendência de consolidação dos fabricantes.</w:t>
            </w:r>
          </w:p>
        </w:tc>
        <w:tc>
          <w:tcPr>
            <w:tcW w:w="3225" w:type="dxa"/>
          </w:tcPr>
          <w:p w14:paraId="3B2EA82E" w14:textId="69C08CAC" w:rsidR="003346CB" w:rsidRPr="002A284D" w:rsidRDefault="003346CB" w:rsidP="003346CB">
            <w:pPr>
              <w:ind w:firstLine="0"/>
              <w:rPr>
                <w:lang w:val="en-US"/>
              </w:rPr>
            </w:pPr>
            <w:r w:rsidRPr="002A284D">
              <w:rPr>
                <w:lang w:val="en-US"/>
              </w:rPr>
              <w:t>Market Share de players f</w:t>
            </w:r>
            <w:r>
              <w:rPr>
                <w:lang w:val="en-US"/>
              </w:rPr>
              <w:t>abricantes de impressão 3D.</w:t>
            </w:r>
          </w:p>
        </w:tc>
      </w:tr>
      <w:tr w:rsidR="003346CB" w14:paraId="34AC93D8" w14:textId="77777777" w:rsidTr="00FD76C8">
        <w:tc>
          <w:tcPr>
            <w:tcW w:w="1980" w:type="dxa"/>
          </w:tcPr>
          <w:p w14:paraId="14F1B98F" w14:textId="575AAE0F" w:rsidR="003346CB" w:rsidRDefault="003346CB" w:rsidP="003346CB">
            <w:pPr>
              <w:ind w:firstLine="0"/>
            </w:pPr>
            <w:r>
              <w:lastRenderedPageBreak/>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54038">
              <w:rPr>
                <w:noProof/>
              </w:rPr>
              <w:t>(KEENEY, 2016)</w:t>
            </w:r>
            <w:r>
              <w:fldChar w:fldCharType="end"/>
            </w:r>
          </w:p>
        </w:tc>
        <w:tc>
          <w:tcPr>
            <w:tcW w:w="1701" w:type="dxa"/>
          </w:tcPr>
          <w:p w14:paraId="18686244" w14:textId="382CF827" w:rsidR="003346CB" w:rsidRDefault="003346CB" w:rsidP="003346CB">
            <w:pPr>
              <w:ind w:firstLine="0"/>
            </w:pPr>
            <w:r>
              <w:t>Relatório Prospectivo</w:t>
            </w:r>
          </w:p>
        </w:tc>
        <w:tc>
          <w:tcPr>
            <w:tcW w:w="7087" w:type="dxa"/>
          </w:tcPr>
          <w:p w14:paraId="2CDA6CB7" w14:textId="3969955D" w:rsidR="003346CB" w:rsidRPr="003346CB" w:rsidRDefault="003346CB" w:rsidP="003346CB">
            <w:pPr>
              <w:ind w:firstLine="0"/>
              <w:rPr>
                <w:b/>
                <w:lang w:val="en-US"/>
              </w:rPr>
            </w:pPr>
            <w:r w:rsidRPr="003346CB">
              <w:rPr>
                <w:b/>
                <w:lang w:val="en-US"/>
              </w:rPr>
              <w:t>3D Printing Market: Analystis Are Underestimating the Future</w:t>
            </w:r>
          </w:p>
          <w:p w14:paraId="778E90D5" w14:textId="30183C9F" w:rsidR="003346CB" w:rsidRDefault="003346CB" w:rsidP="003346CB">
            <w:pPr>
              <w:ind w:firstLine="0"/>
            </w:pPr>
            <w:r>
              <w:t>Compara diferentes estimativas de crescimento da indústria da MA, e identifica diferenças entre tais estimativas. Demonstra o ambiente incerto da impressão 3D.</w:t>
            </w:r>
          </w:p>
        </w:tc>
        <w:tc>
          <w:tcPr>
            <w:tcW w:w="3225" w:type="dxa"/>
          </w:tcPr>
          <w:p w14:paraId="33573C2F" w14:textId="71CA3C04" w:rsidR="003346CB" w:rsidRDefault="003346CB" w:rsidP="003346CB">
            <w:pPr>
              <w:ind w:firstLine="0"/>
            </w:pPr>
            <w:r>
              <w:t>Taxa de Crescimento do mercado de impressão 3D.</w:t>
            </w:r>
          </w:p>
        </w:tc>
      </w:tr>
      <w:tr w:rsidR="003346CB" w14:paraId="11EE205D" w14:textId="77777777" w:rsidTr="00FD76C8">
        <w:tc>
          <w:tcPr>
            <w:tcW w:w="1980" w:type="dxa"/>
          </w:tcPr>
          <w:p w14:paraId="122B13A3" w14:textId="09777577" w:rsidR="003346CB" w:rsidRDefault="003346CB" w:rsidP="003346CB">
            <w:pPr>
              <w:ind w:firstLine="0"/>
            </w:pPr>
            <w:r>
              <w:fldChar w:fldCharType="begin" w:fldLock="1"/>
            </w:r>
            <w:r>
              <w:instrText>ADDIN CSL_CITATION { "citationItems" : [ { "id" : "ITEM-1", "itemData" : { "author" : [ { "dropping-particle" : "", "family" : "Stratasys LTD", "given" : "", "non-dropping-particle" : "", "parse-names" : false, "suffix" : "" } ], "id" : "ITEM-1", "issued" : { "date-parts" : [ [ "2015" ] ] }, "title" : "3D Printing\u2019s Imminent Impact on Manufacturing", "type" : "article-journal" }, "uris" : [ "http://www.mendeley.com/documents/?uuid=2fc254f2-85a2-4711-9047-f89145cbacfe" ] } ], "mendeley" : { "formattedCitation" : "(STRATASYS LTD, 2015)", "plainTextFormattedCitation" : "(STRATASYS LTD, 2015)", "previouslyFormattedCitation" : "(STRATASYS LTD, 2015)" }, "properties" : {  }, "schema" : "https://github.com/citation-style-language/schema/raw/master/csl-citation.json" }</w:instrText>
            </w:r>
            <w:r>
              <w:fldChar w:fldCharType="separate"/>
            </w:r>
            <w:r w:rsidRPr="00384A51">
              <w:rPr>
                <w:noProof/>
              </w:rPr>
              <w:t>(STRATASYS LTD, 2015)</w:t>
            </w:r>
            <w:r>
              <w:fldChar w:fldCharType="end"/>
            </w:r>
          </w:p>
        </w:tc>
        <w:tc>
          <w:tcPr>
            <w:tcW w:w="1701" w:type="dxa"/>
          </w:tcPr>
          <w:p w14:paraId="199D0FEF" w14:textId="7E775CC4" w:rsidR="003346CB" w:rsidRDefault="003346CB" w:rsidP="003346CB">
            <w:pPr>
              <w:ind w:firstLine="0"/>
            </w:pPr>
            <w:r>
              <w:t>Relatório Prospectivo</w:t>
            </w:r>
          </w:p>
        </w:tc>
        <w:tc>
          <w:tcPr>
            <w:tcW w:w="7087" w:type="dxa"/>
          </w:tcPr>
          <w:p w14:paraId="515FAC94" w14:textId="7E726E66" w:rsidR="003346CB" w:rsidRPr="003346CB" w:rsidRDefault="003346CB" w:rsidP="003346CB">
            <w:pPr>
              <w:ind w:firstLine="0"/>
              <w:rPr>
                <w:b/>
                <w:lang w:val="en-US"/>
              </w:rPr>
            </w:pPr>
            <w:r w:rsidRPr="003346CB">
              <w:rPr>
                <w:b/>
                <w:lang w:val="en-US"/>
              </w:rPr>
              <w:t>3D Printing’s Imminent Impact on Manufacturing</w:t>
            </w:r>
          </w:p>
          <w:p w14:paraId="397914BF" w14:textId="6DB0E144" w:rsidR="003346CB" w:rsidRDefault="003346CB" w:rsidP="003346CB">
            <w:pPr>
              <w:ind w:firstLine="0"/>
            </w:pPr>
            <w:r>
              <w:t xml:space="preserve">Apresenta uma survey realizada junto a empresas usuárias da impressão 3D observando expectativas sobre os resultados da impressão 3D. Indica que empresas tem se preparado para projetar peças especificamente para fabricação em 3 dimensões. </w:t>
            </w:r>
          </w:p>
        </w:tc>
        <w:tc>
          <w:tcPr>
            <w:tcW w:w="3225" w:type="dxa"/>
          </w:tcPr>
          <w:p w14:paraId="751DC3D1" w14:textId="60AA1709" w:rsidR="003346CB" w:rsidRDefault="00BE1754" w:rsidP="003346CB">
            <w:pPr>
              <w:ind w:firstLine="0"/>
            </w:pPr>
            <w:r>
              <w:t>Impacto</w:t>
            </w:r>
            <w:r w:rsidR="00D454F3">
              <w:t xml:space="preserve"> estimado</w:t>
            </w:r>
            <w:r>
              <w:t xml:space="preserve"> por usuários de impressão 3D </w:t>
            </w:r>
            <w:r w:rsidR="00D454F3">
              <w:t>na manufatura aditiva.</w:t>
            </w:r>
          </w:p>
        </w:tc>
      </w:tr>
      <w:tr w:rsidR="003346CB" w14:paraId="31CB0C58" w14:textId="16B104D7" w:rsidTr="00FD76C8">
        <w:tc>
          <w:tcPr>
            <w:tcW w:w="1980" w:type="dxa"/>
          </w:tcPr>
          <w:p w14:paraId="6BB37011" w14:textId="0C4BF7AA" w:rsidR="003346CB" w:rsidRDefault="003346CB" w:rsidP="003346CB">
            <w:pPr>
              <w:ind w:firstLine="0"/>
            </w:pP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140F7">
              <w:rPr>
                <w:noProof/>
              </w:rPr>
              <w:t>(3D SYSTEMS, 2018)</w:t>
            </w:r>
            <w:r>
              <w:fldChar w:fldCharType="end"/>
            </w:r>
          </w:p>
        </w:tc>
        <w:tc>
          <w:tcPr>
            <w:tcW w:w="1701" w:type="dxa"/>
          </w:tcPr>
          <w:p w14:paraId="5DDF394E" w14:textId="533F3B65" w:rsidR="003346CB" w:rsidRDefault="003346CB" w:rsidP="003346CB">
            <w:pPr>
              <w:ind w:firstLine="0"/>
            </w:pPr>
            <w:r>
              <w:t>Guia Tecnológico</w:t>
            </w:r>
          </w:p>
        </w:tc>
        <w:tc>
          <w:tcPr>
            <w:tcW w:w="7087" w:type="dxa"/>
          </w:tcPr>
          <w:p w14:paraId="14B8771E" w14:textId="67435EC2" w:rsidR="003346CB" w:rsidRPr="00E83361" w:rsidRDefault="003346CB" w:rsidP="003346CB">
            <w:pPr>
              <w:ind w:firstLine="0"/>
              <w:rPr>
                <w:b/>
                <w:lang w:val="en-US"/>
              </w:rPr>
            </w:pPr>
            <w:r w:rsidRPr="00E83361">
              <w:rPr>
                <w:b/>
                <w:lang w:val="en-US"/>
              </w:rPr>
              <w:t>3D Printer Buyer's Guide For Professional and Production Applications</w:t>
            </w:r>
          </w:p>
          <w:p w14:paraId="57A657C0" w14:textId="20486787" w:rsidR="003346CB" w:rsidRDefault="003346CB" w:rsidP="003346CB">
            <w:pPr>
              <w:ind w:firstLine="0"/>
            </w:pPr>
            <w:r>
              <w:t>Apresenta critérios de seleção para a compra de impressoras 3D. Possibilitou a definição do conceito de performance.</w:t>
            </w:r>
          </w:p>
        </w:tc>
        <w:tc>
          <w:tcPr>
            <w:tcW w:w="3225" w:type="dxa"/>
          </w:tcPr>
          <w:p w14:paraId="2013607C" w14:textId="38B15E38" w:rsidR="003346CB" w:rsidRDefault="003346CB" w:rsidP="003346CB">
            <w:pPr>
              <w:ind w:firstLine="0"/>
            </w:pPr>
            <w:r>
              <w:t>Nenhuma variável quantitativa informada.</w:t>
            </w:r>
          </w:p>
        </w:tc>
      </w:tr>
      <w:tr w:rsidR="003346CB" w:rsidRPr="00043871" w14:paraId="5E6BA6E8" w14:textId="77777777" w:rsidTr="00FD76C8">
        <w:tc>
          <w:tcPr>
            <w:tcW w:w="1980" w:type="dxa"/>
          </w:tcPr>
          <w:p w14:paraId="75BA7485" w14:textId="69359A59" w:rsidR="003346CB" w:rsidRDefault="003346CB" w:rsidP="003346CB">
            <w:pPr>
              <w:ind w:firstLine="0"/>
            </w:pPr>
            <w:r>
              <w:fldChar w:fldCharType="begin" w:fldLock="1"/>
            </w:r>
            <w:r w:rsidR="00170467">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00170467" w:rsidRPr="00170467">
              <w:rPr>
                <w:noProof/>
              </w:rPr>
              <w:t>(3D HUBS, 2017a)</w:t>
            </w:r>
            <w:r>
              <w:fldChar w:fldCharType="end"/>
            </w:r>
          </w:p>
        </w:tc>
        <w:tc>
          <w:tcPr>
            <w:tcW w:w="1701" w:type="dxa"/>
          </w:tcPr>
          <w:p w14:paraId="0D14FE71" w14:textId="281F9FD9" w:rsidR="003346CB" w:rsidRDefault="003346CB" w:rsidP="003346CB">
            <w:pPr>
              <w:ind w:firstLine="0"/>
            </w:pPr>
            <w:r>
              <w:t>Guia Tecnológico</w:t>
            </w:r>
          </w:p>
        </w:tc>
        <w:tc>
          <w:tcPr>
            <w:tcW w:w="7087" w:type="dxa"/>
          </w:tcPr>
          <w:p w14:paraId="4F64A67B" w14:textId="77777777" w:rsidR="003346CB" w:rsidRPr="00874B4B" w:rsidRDefault="003346CB" w:rsidP="003346CB">
            <w:pPr>
              <w:ind w:firstLine="0"/>
              <w:rPr>
                <w:b/>
              </w:rPr>
            </w:pPr>
            <w:r w:rsidRPr="00874B4B">
              <w:rPr>
                <w:b/>
              </w:rPr>
              <w:t>Additive Manufacturing Technologies: An Overview</w:t>
            </w:r>
          </w:p>
          <w:p w14:paraId="7971F842" w14:textId="091C283E" w:rsidR="003346CB" w:rsidRPr="00043871" w:rsidRDefault="003346CB" w:rsidP="003346CB">
            <w:pPr>
              <w:ind w:firstLine="0"/>
            </w:pPr>
            <w:r w:rsidRPr="00043871">
              <w:t>Apresenta tecnologias existentes de i</w:t>
            </w:r>
            <w:r>
              <w:t>mpressão 3D e players produtores de impressoras de cada tecnologia.</w:t>
            </w:r>
          </w:p>
        </w:tc>
        <w:tc>
          <w:tcPr>
            <w:tcW w:w="3225" w:type="dxa"/>
          </w:tcPr>
          <w:p w14:paraId="244DF98F" w14:textId="0D8A9959" w:rsidR="003346CB" w:rsidRPr="00043871" w:rsidRDefault="003346CB" w:rsidP="003346CB">
            <w:pPr>
              <w:ind w:firstLine="0"/>
            </w:pPr>
            <w:r w:rsidRPr="00043871">
              <w:t>Players present</w:t>
            </w:r>
            <w:r>
              <w:t>e</w:t>
            </w:r>
            <w:r w:rsidRPr="00043871">
              <w:t>s na indústria da</w:t>
            </w:r>
            <w:r>
              <w:t xml:space="preserve"> impressão 3D e tecnologias envolvidas.</w:t>
            </w:r>
          </w:p>
        </w:tc>
      </w:tr>
      <w:tr w:rsidR="00170467" w:rsidRPr="00BC2ED2" w14:paraId="0692993B" w14:textId="77777777" w:rsidTr="00FD76C8">
        <w:tc>
          <w:tcPr>
            <w:tcW w:w="1980" w:type="dxa"/>
          </w:tcPr>
          <w:p w14:paraId="61A11039" w14:textId="60D2B5BF" w:rsidR="00170467" w:rsidRDefault="00170467" w:rsidP="003346CB">
            <w:pPr>
              <w:ind w:firstLine="0"/>
            </w:pP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170467">
              <w:rPr>
                <w:noProof/>
              </w:rPr>
              <w:t>(3D HUBS, 2017b)</w:t>
            </w:r>
            <w:r>
              <w:fldChar w:fldCharType="end"/>
            </w:r>
          </w:p>
        </w:tc>
        <w:tc>
          <w:tcPr>
            <w:tcW w:w="1701" w:type="dxa"/>
          </w:tcPr>
          <w:p w14:paraId="7AF848EC" w14:textId="27FBD4B0" w:rsidR="00170467" w:rsidRDefault="00170467" w:rsidP="003346CB">
            <w:pPr>
              <w:ind w:firstLine="0"/>
            </w:pPr>
            <w:r>
              <w:t>Guia Tecnológico</w:t>
            </w:r>
          </w:p>
        </w:tc>
        <w:tc>
          <w:tcPr>
            <w:tcW w:w="7087" w:type="dxa"/>
          </w:tcPr>
          <w:p w14:paraId="7B4F1BCF" w14:textId="77777777" w:rsidR="00170467" w:rsidRPr="00170467" w:rsidRDefault="00170467" w:rsidP="003346CB">
            <w:pPr>
              <w:ind w:firstLine="0"/>
              <w:rPr>
                <w:b/>
              </w:rPr>
            </w:pPr>
            <w:r w:rsidRPr="00170467">
              <w:rPr>
                <w:b/>
              </w:rPr>
              <w:t>3D Printer Index</w:t>
            </w:r>
          </w:p>
          <w:p w14:paraId="22128D5B" w14:textId="4BC24B6C" w:rsidR="00170467" w:rsidRPr="00170467" w:rsidRDefault="00170467" w:rsidP="003346CB">
            <w:pPr>
              <w:ind w:firstLine="0"/>
            </w:pPr>
            <w:r w:rsidRPr="00170467">
              <w:t>Ranking</w:t>
            </w:r>
            <w:r>
              <w:t xml:space="preserve"> com </w:t>
            </w:r>
            <w:r w:rsidR="00B13D79">
              <w:t>impressoras 3D e avaliação de usuários, incluindo preços e comentários.</w:t>
            </w:r>
          </w:p>
        </w:tc>
        <w:tc>
          <w:tcPr>
            <w:tcW w:w="3225" w:type="dxa"/>
          </w:tcPr>
          <w:p w14:paraId="3CC5AD35" w14:textId="3F0EC72C" w:rsidR="00170467" w:rsidRPr="00B13D79" w:rsidRDefault="00B13D79" w:rsidP="003346CB">
            <w:pPr>
              <w:ind w:firstLine="0"/>
              <w:rPr>
                <w:lang w:val="en-US"/>
              </w:rPr>
            </w:pPr>
            <w:r>
              <w:t xml:space="preserve">Avaliações de Performance de Impressoras. </w:t>
            </w:r>
            <w:r w:rsidRPr="00B13D79">
              <w:rPr>
                <w:lang w:val="en-US"/>
              </w:rPr>
              <w:t xml:space="preserve">Players </w:t>
            </w:r>
            <w:r w:rsidRPr="00B13D79">
              <w:rPr>
                <w:lang w:val="en-US"/>
              </w:rPr>
              <w:lastRenderedPageBreak/>
              <w:t>com impressoras</w:t>
            </w:r>
            <w:r>
              <w:rPr>
                <w:lang w:val="en-US"/>
              </w:rPr>
              <w:t xml:space="preserve"> 3D</w:t>
            </w:r>
            <w:r w:rsidRPr="00B13D79">
              <w:rPr>
                <w:lang w:val="en-US"/>
              </w:rPr>
              <w:t xml:space="preserve"> open so</w:t>
            </w:r>
            <w:r>
              <w:rPr>
                <w:lang w:val="en-US"/>
              </w:rPr>
              <w:t>urce.</w:t>
            </w:r>
          </w:p>
        </w:tc>
      </w:tr>
    </w:tbl>
    <w:p w14:paraId="143FA047" w14:textId="51258064" w:rsidR="0038133F" w:rsidRDefault="0038133F" w:rsidP="00FD76C8">
      <w:pPr>
        <w:ind w:firstLine="0"/>
        <w:jc w:val="center"/>
        <w:sectPr w:rsidR="0038133F" w:rsidSect="0038133F">
          <w:footnotePr>
            <w:numRestart w:val="eachSect"/>
          </w:footnotePr>
          <w:pgSz w:w="16838" w:h="11906" w:orient="landscape" w:code="9"/>
          <w:pgMar w:top="1701" w:right="1701" w:bottom="1134" w:left="1134" w:header="1134" w:footer="709" w:gutter="0"/>
          <w:cols w:space="708"/>
          <w:docGrid w:linePitch="360"/>
        </w:sectPr>
      </w:pPr>
      <w:r>
        <w:lastRenderedPageBreak/>
        <w:t>Fonte: Elaborado pelo Autor.</w:t>
      </w:r>
    </w:p>
    <w:p w14:paraId="32B8B72F" w14:textId="5BCAF5AC" w:rsidR="00CA1B31" w:rsidRDefault="00CA1B31" w:rsidP="0038133F">
      <w:pPr>
        <w:ind w:firstLine="0"/>
      </w:pPr>
    </w:p>
    <w:p w14:paraId="03034BF4" w14:textId="1D54C862" w:rsidR="00473BCA" w:rsidRDefault="00B67B1C" w:rsidP="00473BCA">
      <w:r>
        <w:t>Esta seção explicita as técnicas de coletas de dados a serem empregadas pelas etapas deste trabalho e suas respectivas justificativas.</w:t>
      </w:r>
      <w:r w:rsidR="00B162B9">
        <w:t xml:space="preserve"> A relação entre as etapas que exigem técnicas específicas de coleta de dados e de análise de dados está indicada no </w:t>
      </w:r>
      <w:r w:rsidR="00B162B9">
        <w:fldChar w:fldCharType="begin"/>
      </w:r>
      <w:r w:rsidR="00B162B9">
        <w:instrText xml:space="preserve"> REF _Ref481514697 \h </w:instrText>
      </w:r>
      <w:r w:rsidR="00B162B9">
        <w:fldChar w:fldCharType="separate"/>
      </w:r>
      <w:r w:rsidR="00743F02">
        <w:t xml:space="preserve">Quadro </w:t>
      </w:r>
      <w:r w:rsidR="00743F02">
        <w:rPr>
          <w:noProof/>
        </w:rPr>
        <w:t>12</w:t>
      </w:r>
      <w:r w:rsidR="00B162B9">
        <w:fldChar w:fldCharType="end"/>
      </w:r>
      <w:r w:rsidR="00B162B9">
        <w:t>.</w:t>
      </w:r>
    </w:p>
    <w:p w14:paraId="378434F1" w14:textId="136FB06B" w:rsidR="00B162B9" w:rsidRDefault="00B162B9" w:rsidP="00B162B9">
      <w:pPr>
        <w:pStyle w:val="Legenda"/>
      </w:pPr>
      <w:bookmarkStart w:id="131" w:name="_Ref481514697"/>
      <w:bookmarkStart w:id="132" w:name="_Toc482263859"/>
      <w:r>
        <w:t xml:space="preserve">Quadro </w:t>
      </w:r>
      <w:r w:rsidR="000A47A3">
        <w:fldChar w:fldCharType="begin"/>
      </w:r>
      <w:r w:rsidR="000A47A3">
        <w:instrText xml:space="preserve"> SEQ Quadro \* ARABIC </w:instrText>
      </w:r>
      <w:r w:rsidR="000A47A3">
        <w:fldChar w:fldCharType="separate"/>
      </w:r>
      <w:r w:rsidR="00743F02">
        <w:rPr>
          <w:noProof/>
        </w:rPr>
        <w:t>12</w:t>
      </w:r>
      <w:r w:rsidR="000A47A3">
        <w:rPr>
          <w:noProof/>
        </w:rPr>
        <w:fldChar w:fldCharType="end"/>
      </w:r>
      <w:bookmarkEnd w:id="131"/>
      <w:r>
        <w:t xml:space="preserve"> – Relação entre Etapas do Método de Trabalho e Técnicas de Coleta e Análise dos Dados</w:t>
      </w:r>
      <w:bookmarkEnd w:id="132"/>
    </w:p>
    <w:tbl>
      <w:tblPr>
        <w:tblStyle w:val="Tabelacomgrade"/>
        <w:tblW w:w="0" w:type="auto"/>
        <w:tblLayout w:type="fixed"/>
        <w:tblLook w:val="04A0" w:firstRow="1" w:lastRow="0" w:firstColumn="1" w:lastColumn="0" w:noHBand="0" w:noVBand="1"/>
      </w:tblPr>
      <w:tblGrid>
        <w:gridCol w:w="2972"/>
        <w:gridCol w:w="2977"/>
        <w:gridCol w:w="3112"/>
      </w:tblGrid>
      <w:tr w:rsidR="00B162B9" w14:paraId="414744F6" w14:textId="77777777" w:rsidTr="00C53B6B">
        <w:tc>
          <w:tcPr>
            <w:tcW w:w="2972" w:type="dxa"/>
            <w:shd w:val="clear" w:color="auto" w:fill="auto"/>
          </w:tcPr>
          <w:p w14:paraId="65EFDB8A" w14:textId="77777777" w:rsidR="00B162B9" w:rsidRPr="00D25577" w:rsidRDefault="00B162B9" w:rsidP="00C53B6B">
            <w:pPr>
              <w:spacing w:line="276" w:lineRule="auto"/>
              <w:ind w:firstLine="0"/>
              <w:jc w:val="left"/>
              <w:rPr>
                <w:b/>
              </w:rPr>
            </w:pPr>
            <w:r w:rsidRPr="00D25577">
              <w:rPr>
                <w:b/>
              </w:rPr>
              <w:t>Etapa</w:t>
            </w:r>
            <w:r>
              <w:rPr>
                <w:b/>
              </w:rPr>
              <w:t xml:space="preserve"> do Método de Trabalho</w:t>
            </w:r>
          </w:p>
        </w:tc>
        <w:tc>
          <w:tcPr>
            <w:tcW w:w="2977" w:type="dxa"/>
            <w:shd w:val="clear" w:color="auto" w:fill="auto"/>
          </w:tcPr>
          <w:p w14:paraId="3DC61CBE" w14:textId="77777777" w:rsidR="00B162B9" w:rsidRPr="00D25577" w:rsidRDefault="00B162B9" w:rsidP="00C53B6B">
            <w:pPr>
              <w:spacing w:line="276" w:lineRule="auto"/>
              <w:ind w:firstLine="0"/>
              <w:jc w:val="left"/>
              <w:rPr>
                <w:b/>
              </w:rPr>
            </w:pPr>
            <w:r>
              <w:rPr>
                <w:b/>
              </w:rPr>
              <w:t xml:space="preserve">Técnica de </w:t>
            </w:r>
            <w:r w:rsidRPr="00D25577">
              <w:rPr>
                <w:b/>
              </w:rPr>
              <w:t>Coleta de Dados</w:t>
            </w:r>
          </w:p>
        </w:tc>
        <w:tc>
          <w:tcPr>
            <w:tcW w:w="3112" w:type="dxa"/>
            <w:shd w:val="clear" w:color="auto" w:fill="auto"/>
          </w:tcPr>
          <w:p w14:paraId="7449762B" w14:textId="77777777" w:rsidR="00B162B9" w:rsidRPr="00D25577" w:rsidRDefault="00B162B9" w:rsidP="00C53B6B">
            <w:pPr>
              <w:spacing w:line="276" w:lineRule="auto"/>
              <w:ind w:firstLine="0"/>
              <w:jc w:val="left"/>
              <w:rPr>
                <w:b/>
              </w:rPr>
            </w:pPr>
            <w:r>
              <w:rPr>
                <w:b/>
              </w:rPr>
              <w:t xml:space="preserve">Técnica de </w:t>
            </w:r>
            <w:r w:rsidRPr="00D25577">
              <w:rPr>
                <w:b/>
              </w:rPr>
              <w:t>Análise de Dados</w:t>
            </w:r>
          </w:p>
        </w:tc>
      </w:tr>
      <w:tr w:rsidR="00B162B9" w14:paraId="0E0902F0" w14:textId="77777777" w:rsidTr="00C53B6B">
        <w:tc>
          <w:tcPr>
            <w:tcW w:w="2972" w:type="dxa"/>
            <w:vAlign w:val="center"/>
          </w:tcPr>
          <w:p w14:paraId="662D5639" w14:textId="77777777" w:rsidR="00B162B9" w:rsidRPr="00B162B9" w:rsidRDefault="00B162B9" w:rsidP="00C53B6B">
            <w:pPr>
              <w:spacing w:line="276" w:lineRule="auto"/>
              <w:ind w:firstLine="0"/>
              <w:jc w:val="left"/>
              <w:rPr>
                <w:sz w:val="22"/>
              </w:rPr>
            </w:pPr>
            <w:r w:rsidRPr="00B162B9">
              <w:rPr>
                <w:sz w:val="22"/>
              </w:rPr>
              <w:t>Revisão de Abordagens para Avaliação de Decisões Estratégicas</w:t>
            </w:r>
          </w:p>
        </w:tc>
        <w:tc>
          <w:tcPr>
            <w:tcW w:w="2977" w:type="dxa"/>
            <w:vAlign w:val="center"/>
          </w:tcPr>
          <w:p w14:paraId="7451C622" w14:textId="77777777" w:rsidR="00B162B9" w:rsidRPr="00B162B9" w:rsidRDefault="00B162B9" w:rsidP="00C53B6B">
            <w:pPr>
              <w:spacing w:line="276" w:lineRule="auto"/>
              <w:ind w:firstLine="0"/>
              <w:jc w:val="left"/>
              <w:rPr>
                <w:sz w:val="22"/>
              </w:rPr>
            </w:pPr>
            <w:r w:rsidRPr="00B162B9">
              <w:rPr>
                <w:sz w:val="22"/>
              </w:rPr>
              <w:t>Revisão Sistemática da Literatura</w:t>
            </w:r>
          </w:p>
        </w:tc>
        <w:tc>
          <w:tcPr>
            <w:tcW w:w="3112" w:type="dxa"/>
            <w:vAlign w:val="center"/>
          </w:tcPr>
          <w:p w14:paraId="002B091B" w14:textId="77777777" w:rsidR="00B162B9" w:rsidRPr="00B162B9" w:rsidRDefault="00B162B9" w:rsidP="00C53B6B">
            <w:pPr>
              <w:spacing w:line="276" w:lineRule="auto"/>
              <w:ind w:firstLine="0"/>
              <w:jc w:val="left"/>
              <w:rPr>
                <w:sz w:val="22"/>
              </w:rPr>
            </w:pPr>
            <w:r w:rsidRPr="00B162B9">
              <w:rPr>
                <w:sz w:val="22"/>
              </w:rPr>
              <w:t>Síntese Temática</w:t>
            </w:r>
          </w:p>
        </w:tc>
      </w:tr>
      <w:tr w:rsidR="00B162B9" w14:paraId="5DF8D935" w14:textId="77777777" w:rsidTr="00C53B6B">
        <w:tc>
          <w:tcPr>
            <w:tcW w:w="2972" w:type="dxa"/>
            <w:vAlign w:val="center"/>
          </w:tcPr>
          <w:p w14:paraId="0AC27886" w14:textId="77777777" w:rsidR="00B162B9" w:rsidRPr="00B162B9" w:rsidRDefault="00B162B9" w:rsidP="00C53B6B">
            <w:pPr>
              <w:spacing w:line="276" w:lineRule="auto"/>
              <w:ind w:firstLine="0"/>
              <w:jc w:val="left"/>
              <w:rPr>
                <w:sz w:val="22"/>
              </w:rPr>
            </w:pPr>
            <w:r w:rsidRPr="00B162B9">
              <w:rPr>
                <w:sz w:val="22"/>
              </w:rPr>
              <w:t>Avaliação Pré-Instanciação</w:t>
            </w:r>
          </w:p>
        </w:tc>
        <w:tc>
          <w:tcPr>
            <w:tcW w:w="2977" w:type="dxa"/>
            <w:vAlign w:val="center"/>
          </w:tcPr>
          <w:p w14:paraId="61966B86" w14:textId="77777777" w:rsidR="00B162B9" w:rsidRPr="00B162B9" w:rsidRDefault="00B162B9" w:rsidP="00C53B6B">
            <w:pPr>
              <w:spacing w:line="276" w:lineRule="auto"/>
              <w:ind w:firstLine="0"/>
              <w:jc w:val="left"/>
              <w:rPr>
                <w:sz w:val="22"/>
              </w:rPr>
            </w:pPr>
            <w:r w:rsidRPr="00B162B9">
              <w:rPr>
                <w:sz w:val="22"/>
              </w:rPr>
              <w:t>Entrevista semiestruturada</w:t>
            </w:r>
          </w:p>
        </w:tc>
        <w:tc>
          <w:tcPr>
            <w:tcW w:w="3112" w:type="dxa"/>
            <w:vAlign w:val="center"/>
          </w:tcPr>
          <w:p w14:paraId="62A7E493" w14:textId="77777777" w:rsidR="00B162B9" w:rsidRPr="00B162B9" w:rsidRDefault="00B162B9" w:rsidP="00C53B6B">
            <w:pPr>
              <w:spacing w:line="276" w:lineRule="auto"/>
              <w:ind w:firstLine="0"/>
              <w:jc w:val="left"/>
              <w:rPr>
                <w:sz w:val="22"/>
              </w:rPr>
            </w:pPr>
            <w:r w:rsidRPr="00B162B9">
              <w:rPr>
                <w:sz w:val="22"/>
              </w:rPr>
              <w:t>Análise de Conteúdo Categórica</w:t>
            </w:r>
          </w:p>
        </w:tc>
      </w:tr>
      <w:tr w:rsidR="00B162B9" w14:paraId="2F96BA92" w14:textId="77777777" w:rsidTr="00C53B6B">
        <w:tc>
          <w:tcPr>
            <w:tcW w:w="2972" w:type="dxa"/>
            <w:vAlign w:val="center"/>
          </w:tcPr>
          <w:p w14:paraId="2EB19F1F" w14:textId="77777777" w:rsidR="00B162B9" w:rsidRPr="00B162B9" w:rsidRDefault="00B162B9" w:rsidP="00C53B6B">
            <w:pPr>
              <w:spacing w:line="276" w:lineRule="auto"/>
              <w:ind w:firstLine="0"/>
              <w:jc w:val="left"/>
              <w:rPr>
                <w:sz w:val="22"/>
              </w:rPr>
            </w:pPr>
            <w:r w:rsidRPr="00B162B9">
              <w:rPr>
                <w:sz w:val="22"/>
              </w:rPr>
              <w:t>Estruturação da Decisão</w:t>
            </w:r>
          </w:p>
        </w:tc>
        <w:tc>
          <w:tcPr>
            <w:tcW w:w="2977" w:type="dxa"/>
            <w:vAlign w:val="center"/>
          </w:tcPr>
          <w:p w14:paraId="6F322C12" w14:textId="77777777" w:rsidR="00B162B9" w:rsidRPr="00B162B9" w:rsidRDefault="00B162B9" w:rsidP="00C53B6B">
            <w:pPr>
              <w:spacing w:line="276" w:lineRule="auto"/>
              <w:ind w:firstLine="0"/>
              <w:jc w:val="left"/>
              <w:rPr>
                <w:sz w:val="22"/>
              </w:rPr>
            </w:pPr>
            <w:r w:rsidRPr="00B162B9">
              <w:rPr>
                <w:sz w:val="22"/>
              </w:rPr>
              <w:t>Pesquisa Documental</w:t>
            </w:r>
          </w:p>
          <w:p w14:paraId="72D19723" w14:textId="77777777" w:rsidR="00B162B9" w:rsidRPr="00B162B9" w:rsidRDefault="00B162B9" w:rsidP="00C53B6B">
            <w:pPr>
              <w:spacing w:line="276" w:lineRule="auto"/>
              <w:ind w:firstLine="0"/>
              <w:jc w:val="left"/>
              <w:rPr>
                <w:sz w:val="22"/>
              </w:rPr>
            </w:pPr>
            <w:r w:rsidRPr="00B162B9">
              <w:rPr>
                <w:sz w:val="22"/>
              </w:rPr>
              <w:t>Entrevista semiestruturada</w:t>
            </w:r>
          </w:p>
        </w:tc>
        <w:tc>
          <w:tcPr>
            <w:tcW w:w="3112" w:type="dxa"/>
            <w:vAlign w:val="center"/>
          </w:tcPr>
          <w:p w14:paraId="6DA0096E" w14:textId="77777777" w:rsidR="00B162B9" w:rsidRPr="00B162B9" w:rsidRDefault="00B162B9" w:rsidP="00C53B6B">
            <w:pPr>
              <w:spacing w:line="276" w:lineRule="auto"/>
              <w:ind w:firstLine="0"/>
              <w:jc w:val="left"/>
              <w:rPr>
                <w:sz w:val="22"/>
              </w:rPr>
            </w:pPr>
            <w:r w:rsidRPr="00B162B9">
              <w:rPr>
                <w:sz w:val="22"/>
              </w:rPr>
              <w:t>*</w:t>
            </w:r>
          </w:p>
        </w:tc>
      </w:tr>
      <w:tr w:rsidR="00B162B9" w14:paraId="1A943AAA" w14:textId="77777777" w:rsidTr="00C53B6B">
        <w:tc>
          <w:tcPr>
            <w:tcW w:w="2972" w:type="dxa"/>
            <w:vAlign w:val="center"/>
          </w:tcPr>
          <w:p w14:paraId="44804563" w14:textId="77777777" w:rsidR="00B162B9" w:rsidRPr="00B162B9" w:rsidRDefault="00B162B9" w:rsidP="00C53B6B">
            <w:pPr>
              <w:spacing w:line="276" w:lineRule="auto"/>
              <w:ind w:firstLine="0"/>
              <w:jc w:val="left"/>
              <w:rPr>
                <w:sz w:val="22"/>
              </w:rPr>
            </w:pPr>
            <w:r w:rsidRPr="00B162B9">
              <w:rPr>
                <w:sz w:val="22"/>
              </w:rPr>
              <w:t>Geração de Casos</w:t>
            </w:r>
          </w:p>
        </w:tc>
        <w:tc>
          <w:tcPr>
            <w:tcW w:w="2977" w:type="dxa"/>
            <w:vAlign w:val="center"/>
          </w:tcPr>
          <w:p w14:paraId="07F2B259" w14:textId="77777777" w:rsidR="00B162B9" w:rsidRPr="00B162B9" w:rsidRDefault="00B162B9" w:rsidP="00C53B6B">
            <w:pPr>
              <w:spacing w:line="276" w:lineRule="auto"/>
              <w:ind w:firstLine="0"/>
              <w:jc w:val="left"/>
              <w:rPr>
                <w:sz w:val="22"/>
              </w:rPr>
            </w:pPr>
            <w:r w:rsidRPr="00B162B9">
              <w:rPr>
                <w:sz w:val="22"/>
              </w:rPr>
              <w:t>Modelagem e Simulação Computacional</w:t>
            </w:r>
          </w:p>
          <w:p w14:paraId="04B0A979" w14:textId="77777777" w:rsidR="00B162B9" w:rsidRPr="00B162B9" w:rsidRDefault="00B162B9" w:rsidP="00C53B6B">
            <w:pPr>
              <w:spacing w:line="276" w:lineRule="auto"/>
              <w:ind w:firstLine="0"/>
              <w:jc w:val="left"/>
              <w:rPr>
                <w:sz w:val="22"/>
              </w:rPr>
            </w:pPr>
            <w:r w:rsidRPr="00B162B9">
              <w:rPr>
                <w:sz w:val="22"/>
              </w:rPr>
              <w:t>Projeto de Experimentos</w:t>
            </w:r>
          </w:p>
        </w:tc>
        <w:tc>
          <w:tcPr>
            <w:tcW w:w="3112" w:type="dxa"/>
            <w:vAlign w:val="center"/>
          </w:tcPr>
          <w:p w14:paraId="08622FB9" w14:textId="77777777" w:rsidR="00B162B9" w:rsidRPr="00B162B9" w:rsidRDefault="00B162B9" w:rsidP="00C53B6B">
            <w:pPr>
              <w:spacing w:line="276" w:lineRule="auto"/>
              <w:ind w:firstLine="0"/>
              <w:jc w:val="left"/>
              <w:rPr>
                <w:sz w:val="22"/>
              </w:rPr>
            </w:pPr>
            <w:r w:rsidRPr="00B162B9">
              <w:rPr>
                <w:sz w:val="22"/>
              </w:rPr>
              <w:t>Estatística Descritiva</w:t>
            </w:r>
          </w:p>
          <w:p w14:paraId="39CD787E" w14:textId="77777777" w:rsidR="00B162B9" w:rsidRPr="00B162B9" w:rsidRDefault="00B162B9" w:rsidP="00C53B6B">
            <w:pPr>
              <w:spacing w:line="276" w:lineRule="auto"/>
              <w:ind w:firstLine="0"/>
              <w:jc w:val="left"/>
              <w:rPr>
                <w:sz w:val="22"/>
              </w:rPr>
            </w:pPr>
            <w:r w:rsidRPr="00B162B9">
              <w:rPr>
                <w:sz w:val="22"/>
              </w:rPr>
              <w:t>Gráficos de Dispersão</w:t>
            </w:r>
          </w:p>
        </w:tc>
      </w:tr>
      <w:tr w:rsidR="00B162B9" w14:paraId="3AD1CF25" w14:textId="77777777" w:rsidTr="00C53B6B">
        <w:tc>
          <w:tcPr>
            <w:tcW w:w="2972" w:type="dxa"/>
            <w:vAlign w:val="center"/>
          </w:tcPr>
          <w:p w14:paraId="439B4AC6" w14:textId="77777777" w:rsidR="00B162B9" w:rsidRPr="00B162B9" w:rsidRDefault="00B162B9" w:rsidP="00C53B6B">
            <w:pPr>
              <w:spacing w:line="276" w:lineRule="auto"/>
              <w:ind w:firstLine="0"/>
              <w:jc w:val="left"/>
              <w:rPr>
                <w:sz w:val="22"/>
              </w:rPr>
            </w:pPr>
            <w:r w:rsidRPr="00B162B9">
              <w:rPr>
                <w:sz w:val="22"/>
              </w:rPr>
              <w:t>Descoberta de Cenários</w:t>
            </w:r>
          </w:p>
        </w:tc>
        <w:tc>
          <w:tcPr>
            <w:tcW w:w="2977" w:type="dxa"/>
            <w:vAlign w:val="center"/>
          </w:tcPr>
          <w:p w14:paraId="37905E8E" w14:textId="77777777" w:rsidR="00B162B9" w:rsidRPr="00B162B9" w:rsidRDefault="00B162B9" w:rsidP="00C53B6B">
            <w:pPr>
              <w:spacing w:line="276" w:lineRule="auto"/>
              <w:ind w:firstLine="0"/>
              <w:jc w:val="left"/>
              <w:rPr>
                <w:sz w:val="22"/>
              </w:rPr>
            </w:pPr>
            <w:r w:rsidRPr="00B162B9">
              <w:rPr>
                <w:sz w:val="22"/>
              </w:rPr>
              <w:t>**</w:t>
            </w:r>
          </w:p>
        </w:tc>
        <w:tc>
          <w:tcPr>
            <w:tcW w:w="3112" w:type="dxa"/>
            <w:vAlign w:val="center"/>
          </w:tcPr>
          <w:p w14:paraId="38883225" w14:textId="77777777" w:rsidR="00B162B9" w:rsidRPr="00B162B9" w:rsidRDefault="00B162B9" w:rsidP="00C53B6B">
            <w:pPr>
              <w:spacing w:line="276" w:lineRule="auto"/>
              <w:ind w:firstLine="0"/>
              <w:jc w:val="left"/>
              <w:rPr>
                <w:sz w:val="22"/>
              </w:rPr>
            </w:pPr>
            <w:r w:rsidRPr="00B162B9">
              <w:rPr>
                <w:sz w:val="22"/>
              </w:rPr>
              <w:t>PRIM – Análise de Clusters</w:t>
            </w:r>
          </w:p>
          <w:p w14:paraId="5BF896FF" w14:textId="77777777" w:rsidR="00B162B9" w:rsidRPr="00B162B9" w:rsidRDefault="00B162B9" w:rsidP="00C53B6B">
            <w:pPr>
              <w:spacing w:line="276" w:lineRule="auto"/>
              <w:ind w:firstLine="0"/>
              <w:jc w:val="left"/>
              <w:rPr>
                <w:sz w:val="22"/>
              </w:rPr>
            </w:pPr>
            <w:r w:rsidRPr="00B162B9">
              <w:rPr>
                <w:sz w:val="22"/>
              </w:rPr>
              <w:t>Estatística Descritiva</w:t>
            </w:r>
          </w:p>
          <w:p w14:paraId="6AC5A181" w14:textId="77777777" w:rsidR="00B162B9" w:rsidRPr="00B162B9" w:rsidRDefault="00B162B9" w:rsidP="00C53B6B">
            <w:pPr>
              <w:spacing w:line="276" w:lineRule="auto"/>
              <w:ind w:firstLine="0"/>
              <w:jc w:val="left"/>
              <w:rPr>
                <w:sz w:val="22"/>
              </w:rPr>
            </w:pPr>
            <w:r w:rsidRPr="00B162B9">
              <w:rPr>
                <w:sz w:val="22"/>
              </w:rPr>
              <w:t>Gráficos de Dispersão</w:t>
            </w:r>
          </w:p>
        </w:tc>
      </w:tr>
      <w:tr w:rsidR="00B162B9" w14:paraId="7144D62F" w14:textId="77777777" w:rsidTr="00C53B6B">
        <w:tc>
          <w:tcPr>
            <w:tcW w:w="2972" w:type="dxa"/>
            <w:vAlign w:val="center"/>
          </w:tcPr>
          <w:p w14:paraId="1E048CE5" w14:textId="77777777" w:rsidR="00B162B9" w:rsidRPr="00B162B9" w:rsidRDefault="00B162B9" w:rsidP="00C53B6B">
            <w:pPr>
              <w:spacing w:line="276" w:lineRule="auto"/>
              <w:ind w:firstLine="0"/>
              <w:jc w:val="left"/>
              <w:rPr>
                <w:sz w:val="22"/>
              </w:rPr>
            </w:pPr>
            <w:r w:rsidRPr="00B162B9">
              <w:rPr>
                <w:sz w:val="22"/>
              </w:rPr>
              <w:t>Análise de Tradeoffs</w:t>
            </w:r>
          </w:p>
        </w:tc>
        <w:tc>
          <w:tcPr>
            <w:tcW w:w="2977" w:type="dxa"/>
            <w:vAlign w:val="center"/>
          </w:tcPr>
          <w:p w14:paraId="2F9DE77D" w14:textId="77777777" w:rsidR="00B162B9" w:rsidRPr="00B162B9" w:rsidRDefault="00B162B9" w:rsidP="00C53B6B">
            <w:pPr>
              <w:spacing w:line="276" w:lineRule="auto"/>
              <w:ind w:firstLine="0"/>
              <w:jc w:val="left"/>
              <w:rPr>
                <w:sz w:val="22"/>
              </w:rPr>
            </w:pPr>
            <w:r w:rsidRPr="00B162B9">
              <w:rPr>
                <w:sz w:val="22"/>
              </w:rPr>
              <w:t>**</w:t>
            </w:r>
          </w:p>
        </w:tc>
        <w:tc>
          <w:tcPr>
            <w:tcW w:w="3112" w:type="dxa"/>
            <w:vAlign w:val="center"/>
          </w:tcPr>
          <w:p w14:paraId="57C66606" w14:textId="77777777" w:rsidR="00B162B9" w:rsidRPr="00B162B9" w:rsidRDefault="00B162B9" w:rsidP="00C53B6B">
            <w:pPr>
              <w:spacing w:line="276" w:lineRule="auto"/>
              <w:ind w:firstLine="0"/>
              <w:jc w:val="left"/>
              <w:rPr>
                <w:sz w:val="22"/>
              </w:rPr>
            </w:pPr>
            <w:r w:rsidRPr="00B162B9">
              <w:rPr>
                <w:sz w:val="22"/>
              </w:rPr>
              <w:t>Calculo de Valor Esperado por Estratégia para formação da Fronteira de Estratégias Robustas</w:t>
            </w:r>
          </w:p>
        </w:tc>
      </w:tr>
      <w:tr w:rsidR="00B162B9" w14:paraId="444980C3" w14:textId="77777777" w:rsidTr="00C53B6B">
        <w:tc>
          <w:tcPr>
            <w:tcW w:w="2972" w:type="dxa"/>
            <w:vAlign w:val="center"/>
          </w:tcPr>
          <w:p w14:paraId="78D9B963" w14:textId="77777777" w:rsidR="00B162B9" w:rsidRPr="00B162B9" w:rsidRDefault="00B162B9" w:rsidP="00C53B6B">
            <w:pPr>
              <w:spacing w:line="276" w:lineRule="auto"/>
              <w:ind w:firstLine="0"/>
              <w:jc w:val="left"/>
              <w:rPr>
                <w:sz w:val="22"/>
              </w:rPr>
            </w:pPr>
            <w:r w:rsidRPr="00B162B9">
              <w:rPr>
                <w:sz w:val="22"/>
              </w:rPr>
              <w:t>Avaliação pós-Instanciação</w:t>
            </w:r>
          </w:p>
        </w:tc>
        <w:tc>
          <w:tcPr>
            <w:tcW w:w="2977" w:type="dxa"/>
            <w:vAlign w:val="center"/>
          </w:tcPr>
          <w:p w14:paraId="53AA15F5" w14:textId="77777777" w:rsidR="00B162B9" w:rsidRPr="00B162B9" w:rsidRDefault="00B162B9" w:rsidP="00C53B6B">
            <w:pPr>
              <w:spacing w:line="276" w:lineRule="auto"/>
              <w:ind w:firstLine="0"/>
              <w:jc w:val="left"/>
              <w:rPr>
                <w:sz w:val="22"/>
              </w:rPr>
            </w:pPr>
            <w:r w:rsidRPr="00B162B9">
              <w:rPr>
                <w:sz w:val="22"/>
              </w:rPr>
              <w:t>Grupo Focal Confirmatório</w:t>
            </w:r>
          </w:p>
        </w:tc>
        <w:tc>
          <w:tcPr>
            <w:tcW w:w="3112" w:type="dxa"/>
            <w:vAlign w:val="center"/>
          </w:tcPr>
          <w:p w14:paraId="3F192FBF" w14:textId="75FED816" w:rsidR="00B162B9" w:rsidRPr="00B162B9" w:rsidRDefault="00F05026" w:rsidP="00C53B6B">
            <w:pPr>
              <w:spacing w:line="276" w:lineRule="auto"/>
              <w:ind w:firstLine="0"/>
              <w:jc w:val="left"/>
              <w:rPr>
                <w:sz w:val="22"/>
              </w:rPr>
            </w:pPr>
            <w:r>
              <w:rPr>
                <w:sz w:val="22"/>
              </w:rPr>
              <w:t>*</w:t>
            </w:r>
          </w:p>
        </w:tc>
      </w:tr>
      <w:tr w:rsidR="00F05026" w14:paraId="60E7F3BA" w14:textId="77777777" w:rsidTr="00C53B6B">
        <w:tc>
          <w:tcPr>
            <w:tcW w:w="2972" w:type="dxa"/>
            <w:vAlign w:val="center"/>
          </w:tcPr>
          <w:p w14:paraId="128E0815" w14:textId="67F7F46B" w:rsidR="00F05026" w:rsidRPr="00B162B9" w:rsidRDefault="00F05026" w:rsidP="00C53B6B">
            <w:pPr>
              <w:spacing w:line="276" w:lineRule="auto"/>
              <w:ind w:firstLine="0"/>
              <w:jc w:val="left"/>
              <w:rPr>
                <w:sz w:val="22"/>
              </w:rPr>
            </w:pPr>
            <w:r>
              <w:rPr>
                <w:sz w:val="22"/>
              </w:rPr>
              <w:t>Comparação dos Dados Pré e Pós-Instanciação</w:t>
            </w:r>
          </w:p>
        </w:tc>
        <w:tc>
          <w:tcPr>
            <w:tcW w:w="2977" w:type="dxa"/>
            <w:vAlign w:val="center"/>
          </w:tcPr>
          <w:p w14:paraId="6DD8C6DF" w14:textId="213EEC21" w:rsidR="00F05026" w:rsidRPr="00B162B9" w:rsidRDefault="00F05026" w:rsidP="00C53B6B">
            <w:pPr>
              <w:spacing w:line="276" w:lineRule="auto"/>
              <w:ind w:firstLine="0"/>
              <w:jc w:val="left"/>
              <w:rPr>
                <w:sz w:val="22"/>
              </w:rPr>
            </w:pPr>
            <w:r>
              <w:rPr>
                <w:sz w:val="22"/>
              </w:rPr>
              <w:t>**</w:t>
            </w:r>
          </w:p>
        </w:tc>
        <w:tc>
          <w:tcPr>
            <w:tcW w:w="3112" w:type="dxa"/>
            <w:vAlign w:val="center"/>
          </w:tcPr>
          <w:p w14:paraId="30525086" w14:textId="4B50C51D" w:rsidR="00F05026" w:rsidRPr="00B162B9" w:rsidRDefault="00F05026" w:rsidP="00C53B6B">
            <w:pPr>
              <w:spacing w:line="276" w:lineRule="auto"/>
              <w:ind w:firstLine="0"/>
              <w:jc w:val="left"/>
              <w:rPr>
                <w:sz w:val="22"/>
              </w:rPr>
            </w:pPr>
            <w:r w:rsidRPr="00B162B9">
              <w:rPr>
                <w:sz w:val="22"/>
              </w:rPr>
              <w:t>Análise de Conteúdo Categórica</w:t>
            </w:r>
          </w:p>
        </w:tc>
      </w:tr>
    </w:tbl>
    <w:p w14:paraId="52DD9287" w14:textId="7190DE18" w:rsidR="00B162B9" w:rsidRDefault="00B162B9" w:rsidP="00B162B9">
      <w:pPr>
        <w:ind w:firstLine="0"/>
        <w:jc w:val="center"/>
      </w:pPr>
      <w:r>
        <w:t>* A etapa é input para outras etapas do Método e não possui Análise em si mesma.</w:t>
      </w:r>
    </w:p>
    <w:p w14:paraId="194B2F25" w14:textId="40670AF2" w:rsidR="00B162B9" w:rsidRDefault="00B162B9" w:rsidP="00B162B9">
      <w:pPr>
        <w:ind w:firstLine="0"/>
        <w:jc w:val="center"/>
      </w:pPr>
      <w:r>
        <w:t>** A etapa não possui Coleta de Dados.</w:t>
      </w:r>
    </w:p>
    <w:p w14:paraId="745C59B5" w14:textId="77777777" w:rsidR="00B162B9" w:rsidRDefault="00B162B9" w:rsidP="00B162B9">
      <w:pPr>
        <w:ind w:firstLine="0"/>
        <w:jc w:val="center"/>
      </w:pPr>
      <w:r>
        <w:t>Fonte: Elaborado pelo Autor.</w:t>
      </w:r>
    </w:p>
    <w:p w14:paraId="5BCA1F14" w14:textId="137C99C9" w:rsidR="00C53B6B" w:rsidRDefault="005D3EE8" w:rsidP="0004554C">
      <w:r>
        <w:t xml:space="preserve">A fase inicial de revisão de abordagens para avaliação de decisões estratégicas empregou como técnica de coleta de dados a Revisão Sistemática da Literatura </w:t>
      </w:r>
      <w:r>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fldChar w:fldCharType="separate"/>
      </w:r>
      <w:r w:rsidRPr="000E1E54">
        <w:rPr>
          <w:noProof/>
        </w:rPr>
        <w:t>(MORANDI; CAMARGO, 2015b)</w:t>
      </w:r>
      <w:r>
        <w:fldChar w:fldCharType="end"/>
      </w:r>
      <w:r>
        <w:t>, cujo protocolo está localizado no Apêndice A..</w:t>
      </w:r>
    </w:p>
    <w:p w14:paraId="17557C00" w14:textId="4C829B3F" w:rsidR="006913B5" w:rsidRDefault="006913B5" w:rsidP="005D3EE8">
      <w:r>
        <w:t xml:space="preserve">A etapa de Avaliação Pré-Instanciação empregará a Entrevista Semiestruturada. Este tipo de entrevista é adequado para situações nas quais o entrevistador formula perguntas a priori, porém mantém a flexibilidade de explorar tópicos específicos em mais detalhes </w:t>
      </w:r>
      <w:r>
        <w:fldChar w:fldCharType="begin" w:fldLock="1"/>
      </w:r>
      <w:r w:rsidR="00810566">
        <w:instrText>ADDIN CSL_CITATION { "citationItems" : [ { "id" : "ITEM-1", "itemData" : { "DOI" : "10.1080/10503300802702105", "ISBN" : "1050330080", "author" : [ { "dropping-particle" : "", "family" : "Knox", "given" : "Sarah", "non-dropping-particle" : "", "parse-names" : false, "suffix" : "" }, { "dropping-particle" : "", "family" : "Burkard", "given" : "Alan W", "non-dropping-particle" : "", "parse-names" : false, "suffix" : "" } ], "id" : "ITEM-1", "issue" : "August 2013", "issued" : { "date-parts" : [ [ "2009" ] ] }, "page" : "37-41", "title" : "Qualitative research interviews", "type" : "article-journal" }, "uris" : [ "http://www.mendeley.com/documents/?uuid=e0c775c1-e56b-4696-9e79-1cec35becc83" ] } ], "mendeley" : { "formattedCitation" : "(KNOX; BURKARD, 2009)", "plainTextFormattedCitation" : "(KNOX; BURKARD, 2009)", "previouslyFormattedCitation" : "(KNOX; BURKARD, 2009)" }, "properties" : {  }, "schema" : "https://github.com/citation-style-language/schema/raw/master/csl-citation.json" }</w:instrText>
      </w:r>
      <w:r>
        <w:fldChar w:fldCharType="separate"/>
      </w:r>
      <w:r w:rsidRPr="00567D3F">
        <w:rPr>
          <w:noProof/>
        </w:rPr>
        <w:t>(KNOX; BURKARD, 2009)</w:t>
      </w:r>
      <w:r>
        <w:fldChar w:fldCharType="end"/>
      </w:r>
      <w:r>
        <w:t xml:space="preserve">, o que é um aspecto </w:t>
      </w:r>
      <w:r>
        <w:lastRenderedPageBreak/>
        <w:t xml:space="preserve">relevante para a identificação do problema a ser considerado para a instanciação. O </w:t>
      </w:r>
      <w:r>
        <w:fldChar w:fldCharType="begin"/>
      </w:r>
      <w:r>
        <w:instrText xml:space="preserve"> REF _Ref481483558 \h </w:instrText>
      </w:r>
      <w:r>
        <w:fldChar w:fldCharType="separate"/>
      </w:r>
      <w:r w:rsidR="00743F02">
        <w:t xml:space="preserve">Quadro </w:t>
      </w:r>
      <w:r w:rsidR="00743F02">
        <w:rPr>
          <w:noProof/>
        </w:rPr>
        <w:t>13</w:t>
      </w:r>
      <w:r>
        <w:fldChar w:fldCharType="end"/>
      </w:r>
      <w:r>
        <w:t xml:space="preserve"> sintetiza as condições necessárias para a instanciação do RDM e o Apêndice E contém um protocolo contendo questões a verificar.</w:t>
      </w:r>
    </w:p>
    <w:p w14:paraId="4582C073" w14:textId="3100A67F" w:rsidR="006913B5" w:rsidRDefault="006913B5" w:rsidP="006913B5">
      <w:pPr>
        <w:pStyle w:val="Legenda"/>
      </w:pPr>
      <w:bookmarkStart w:id="133" w:name="_Ref481483558"/>
      <w:bookmarkStart w:id="134" w:name="_Toc482263860"/>
      <w:r>
        <w:t xml:space="preserve">Quadro </w:t>
      </w:r>
      <w:r w:rsidR="000A47A3">
        <w:fldChar w:fldCharType="begin"/>
      </w:r>
      <w:r w:rsidR="000A47A3">
        <w:instrText xml:space="preserve"> SEQ Quadro \* ARABIC </w:instrText>
      </w:r>
      <w:r w:rsidR="000A47A3">
        <w:fldChar w:fldCharType="separate"/>
      </w:r>
      <w:r w:rsidR="00743F02">
        <w:rPr>
          <w:noProof/>
        </w:rPr>
        <w:t>13</w:t>
      </w:r>
      <w:r w:rsidR="000A47A3">
        <w:rPr>
          <w:noProof/>
        </w:rPr>
        <w:fldChar w:fldCharType="end"/>
      </w:r>
      <w:bookmarkEnd w:id="133"/>
      <w:r>
        <w:t xml:space="preserve"> – Condições Necessárias para a Instanciação do RDM</w:t>
      </w:r>
      <w:bookmarkEnd w:id="134"/>
    </w:p>
    <w:tbl>
      <w:tblPr>
        <w:tblStyle w:val="Tabelacomgrade"/>
        <w:tblW w:w="0" w:type="auto"/>
        <w:tblLook w:val="04A0" w:firstRow="1" w:lastRow="0" w:firstColumn="1" w:lastColumn="0" w:noHBand="0" w:noVBand="1"/>
      </w:tblPr>
      <w:tblGrid>
        <w:gridCol w:w="1980"/>
        <w:gridCol w:w="5691"/>
        <w:gridCol w:w="1390"/>
      </w:tblGrid>
      <w:tr w:rsidR="006913B5" w14:paraId="6D87A718" w14:textId="77777777" w:rsidTr="00077DFD">
        <w:trPr>
          <w:tblHeader/>
        </w:trPr>
        <w:tc>
          <w:tcPr>
            <w:tcW w:w="1980" w:type="dxa"/>
          </w:tcPr>
          <w:p w14:paraId="441DDB50" w14:textId="77777777" w:rsidR="006913B5" w:rsidRPr="002F6C9C" w:rsidRDefault="006913B5" w:rsidP="00077DFD">
            <w:pPr>
              <w:ind w:firstLine="0"/>
              <w:rPr>
                <w:b/>
              </w:rPr>
            </w:pPr>
            <w:r w:rsidRPr="002F6C9C">
              <w:rPr>
                <w:b/>
              </w:rPr>
              <w:t>Característica</w:t>
            </w:r>
          </w:p>
        </w:tc>
        <w:tc>
          <w:tcPr>
            <w:tcW w:w="5691" w:type="dxa"/>
          </w:tcPr>
          <w:p w14:paraId="4873563E" w14:textId="77777777" w:rsidR="006913B5" w:rsidRPr="002F6C9C" w:rsidRDefault="006913B5" w:rsidP="00077DFD">
            <w:pPr>
              <w:ind w:firstLine="0"/>
              <w:rPr>
                <w:b/>
              </w:rPr>
            </w:pPr>
            <w:r w:rsidRPr="002F6C9C">
              <w:rPr>
                <w:b/>
              </w:rPr>
              <w:t>Descrição</w:t>
            </w:r>
          </w:p>
        </w:tc>
        <w:tc>
          <w:tcPr>
            <w:tcW w:w="1390" w:type="dxa"/>
          </w:tcPr>
          <w:p w14:paraId="0BC05B9F" w14:textId="77777777" w:rsidR="006913B5" w:rsidRPr="002F6C9C" w:rsidRDefault="006913B5" w:rsidP="00077DFD">
            <w:pPr>
              <w:ind w:firstLine="0"/>
              <w:rPr>
                <w:b/>
              </w:rPr>
            </w:pPr>
            <w:r w:rsidRPr="002F6C9C">
              <w:rPr>
                <w:b/>
              </w:rPr>
              <w:t>Fonte</w:t>
            </w:r>
          </w:p>
        </w:tc>
      </w:tr>
      <w:tr w:rsidR="006913B5" w14:paraId="793C3569" w14:textId="77777777" w:rsidTr="00077DFD">
        <w:tc>
          <w:tcPr>
            <w:tcW w:w="1980" w:type="dxa"/>
          </w:tcPr>
          <w:p w14:paraId="082236BD" w14:textId="77777777" w:rsidR="006913B5" w:rsidRPr="00A90DAA" w:rsidRDefault="006913B5" w:rsidP="00077DFD">
            <w:pPr>
              <w:ind w:firstLine="0"/>
              <w:rPr>
                <w:sz w:val="22"/>
              </w:rPr>
            </w:pPr>
            <w:r w:rsidRPr="00A90DAA">
              <w:rPr>
                <w:sz w:val="22"/>
              </w:rPr>
              <w:t>1 - A situação é complexa</w:t>
            </w:r>
          </w:p>
        </w:tc>
        <w:tc>
          <w:tcPr>
            <w:tcW w:w="5691" w:type="dxa"/>
          </w:tcPr>
          <w:p w14:paraId="239A9D3F" w14:textId="77777777" w:rsidR="006913B5" w:rsidRPr="00A90DAA" w:rsidRDefault="006913B5" w:rsidP="00077DFD">
            <w:pPr>
              <w:ind w:firstLine="0"/>
              <w:rPr>
                <w:sz w:val="22"/>
              </w:rPr>
            </w:pPr>
            <w:r w:rsidRPr="00A90DAA">
              <w:rPr>
                <w:sz w:val="22"/>
              </w:rPr>
              <w:t>A situação é complexa o suficiente para demandar o suporte de um tratamento analítico. Apenas a intuição não pode ser utilizada para avaliar as opções.</w:t>
            </w:r>
          </w:p>
        </w:tc>
        <w:tc>
          <w:tcPr>
            <w:tcW w:w="1390" w:type="dxa"/>
          </w:tcPr>
          <w:p w14:paraId="7D8F3048" w14:textId="48C825D5"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rsidRPr="00A90DAA">
              <w:rPr>
                <w:sz w:val="22"/>
              </w:rPr>
              <w:fldChar w:fldCharType="separate"/>
            </w:r>
            <w:r w:rsidRPr="00A90DAA">
              <w:rPr>
                <w:noProof/>
                <w:sz w:val="22"/>
              </w:rPr>
              <w:t>(LEMPERT et al., 2013, p. 9)</w:t>
            </w:r>
            <w:r w:rsidRPr="00A90DAA">
              <w:rPr>
                <w:sz w:val="22"/>
              </w:rPr>
              <w:fldChar w:fldCharType="end"/>
            </w:r>
          </w:p>
        </w:tc>
      </w:tr>
      <w:tr w:rsidR="006913B5" w:rsidRPr="00BC2ED2" w14:paraId="2B962B8C" w14:textId="77777777" w:rsidTr="00077DFD">
        <w:tc>
          <w:tcPr>
            <w:tcW w:w="1980" w:type="dxa"/>
          </w:tcPr>
          <w:p w14:paraId="15D9F5B5" w14:textId="77777777" w:rsidR="006913B5" w:rsidRPr="00A90DAA" w:rsidRDefault="006913B5" w:rsidP="00077DFD">
            <w:pPr>
              <w:ind w:firstLine="0"/>
              <w:rPr>
                <w:sz w:val="22"/>
              </w:rPr>
            </w:pPr>
            <w:r w:rsidRPr="00A90DAA">
              <w:rPr>
                <w:sz w:val="22"/>
              </w:rPr>
              <w:t>2 - Há Incerteza Profunda</w:t>
            </w:r>
          </w:p>
        </w:tc>
        <w:tc>
          <w:tcPr>
            <w:tcW w:w="5691" w:type="dxa"/>
          </w:tcPr>
          <w:p w14:paraId="65B3DE45" w14:textId="77777777" w:rsidR="006913B5" w:rsidRPr="00A90DAA" w:rsidRDefault="006913B5" w:rsidP="00077DFD">
            <w:pPr>
              <w:ind w:firstLine="0"/>
              <w:rPr>
                <w:sz w:val="22"/>
              </w:rPr>
            </w:pPr>
            <w:r w:rsidRPr="00A90DAA">
              <w:rPr>
                <w:sz w:val="22"/>
              </w:rP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A90DAA">
              <w:rPr>
                <w:i/>
                <w:sz w:val="22"/>
              </w:rPr>
              <w:t>desirability</w:t>
            </w:r>
            <w:r w:rsidRPr="00A90DAA">
              <w:rPr>
                <w:sz w:val="22"/>
              </w:rPr>
              <w:t xml:space="preserve">) de diferentes </w:t>
            </w:r>
            <w:r w:rsidRPr="00A90DAA">
              <w:rPr>
                <w:i/>
                <w:sz w:val="22"/>
              </w:rPr>
              <w:t>outcomes</w:t>
            </w:r>
            <w:r w:rsidRPr="00A90DAA">
              <w:rPr>
                <w:sz w:val="22"/>
              </w:rPr>
              <w:t>.</w:t>
            </w:r>
          </w:p>
        </w:tc>
        <w:tc>
          <w:tcPr>
            <w:tcW w:w="1390" w:type="dxa"/>
          </w:tcPr>
          <w:p w14:paraId="4062DBC7" w14:textId="6FA97CAE" w:rsidR="006913B5" w:rsidRPr="00A90DAA" w:rsidRDefault="006913B5" w:rsidP="00077DFD">
            <w:pPr>
              <w:ind w:firstLine="0"/>
              <w:rPr>
                <w:sz w:val="22"/>
                <w:lang w:val="en-US"/>
              </w:rPr>
            </w:pPr>
            <w:r w:rsidRPr="00A90DAA">
              <w:rPr>
                <w:sz w:val="22"/>
              </w:rPr>
              <w:fldChar w:fldCharType="begin" w:fldLock="1"/>
            </w:r>
            <w:r w:rsidR="00810566" w:rsidRPr="00BC2ED2">
              <w:rPr>
                <w:sz w:val="22"/>
                <w:lang w:val="en-US"/>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w:instrText>
            </w:r>
            <w:r w:rsidR="00810566">
              <w:rPr>
                <w:sz w:val="22"/>
                <w:lang w:val="en-US"/>
              </w:rPr>
              <w:instrText>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rsidRPr="00A90DAA">
              <w:rPr>
                <w:sz w:val="22"/>
              </w:rPr>
              <w:fldChar w:fldCharType="separate"/>
            </w:r>
            <w:r w:rsidRPr="00A90DAA">
              <w:rPr>
                <w:noProof/>
                <w:sz w:val="22"/>
                <w:lang w:val="en-US"/>
              </w:rPr>
              <w:t>(LEMPERT; POPPER; BANKES, 2003, p. xii)</w:t>
            </w:r>
            <w:r w:rsidRPr="00A90DAA">
              <w:rPr>
                <w:sz w:val="22"/>
              </w:rPr>
              <w:fldChar w:fldCharType="end"/>
            </w:r>
          </w:p>
        </w:tc>
      </w:tr>
      <w:tr w:rsidR="006913B5" w14:paraId="6A5646B4" w14:textId="77777777" w:rsidTr="00077DFD">
        <w:tc>
          <w:tcPr>
            <w:tcW w:w="1980" w:type="dxa"/>
          </w:tcPr>
          <w:p w14:paraId="3B1173EC" w14:textId="77777777" w:rsidR="006913B5" w:rsidRPr="00A90DAA" w:rsidRDefault="006913B5" w:rsidP="00077DFD">
            <w:pPr>
              <w:ind w:firstLine="0"/>
              <w:rPr>
                <w:sz w:val="22"/>
              </w:rPr>
            </w:pPr>
            <w:r>
              <w:rPr>
                <w:sz w:val="22"/>
              </w:rPr>
              <w:t xml:space="preserve">3 - </w:t>
            </w:r>
            <w:r w:rsidRPr="00A90DAA">
              <w:rPr>
                <w:sz w:val="22"/>
              </w:rPr>
              <w:t>A situação pode ser modelada</w:t>
            </w:r>
          </w:p>
        </w:tc>
        <w:tc>
          <w:tcPr>
            <w:tcW w:w="5691" w:type="dxa"/>
          </w:tcPr>
          <w:p w14:paraId="27990B50" w14:textId="77777777" w:rsidR="006913B5" w:rsidRPr="00A90DAA" w:rsidRDefault="006913B5" w:rsidP="00077DFD">
            <w:pPr>
              <w:ind w:firstLine="0"/>
              <w:rPr>
                <w:sz w:val="22"/>
              </w:rPr>
            </w:pPr>
            <w:r w:rsidRPr="00A90DAA">
              <w:rPr>
                <w:sz w:val="22"/>
              </w:rPr>
              <w:t>É possível reunir o conhecimento existente sobre a situação na forma de um modelo, calculando o resultado da decisão dado um conjunto de pressupostos.</w:t>
            </w:r>
          </w:p>
        </w:tc>
        <w:tc>
          <w:tcPr>
            <w:tcW w:w="1390" w:type="dxa"/>
          </w:tcPr>
          <w:p w14:paraId="3553C917" w14:textId="39409ECB"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6913B5" w14:paraId="7AC1EEDB" w14:textId="77777777" w:rsidTr="00077DFD">
        <w:tc>
          <w:tcPr>
            <w:tcW w:w="1980" w:type="dxa"/>
          </w:tcPr>
          <w:p w14:paraId="0AE34EF2" w14:textId="77777777" w:rsidR="006913B5" w:rsidRPr="00A90DAA" w:rsidRDefault="006913B5" w:rsidP="00077DFD">
            <w:pPr>
              <w:ind w:firstLine="0"/>
              <w:rPr>
                <w:sz w:val="22"/>
              </w:rPr>
            </w:pPr>
            <w:r>
              <w:rPr>
                <w:sz w:val="22"/>
              </w:rPr>
              <w:t>4 - D</w:t>
            </w:r>
            <w:r w:rsidRPr="00A90DAA">
              <w:rPr>
                <w:sz w:val="22"/>
              </w:rPr>
              <w:t>iversidade de opções a analisar</w:t>
            </w:r>
          </w:p>
        </w:tc>
        <w:tc>
          <w:tcPr>
            <w:tcW w:w="5691" w:type="dxa"/>
          </w:tcPr>
          <w:p w14:paraId="4D584E70" w14:textId="77777777" w:rsidR="006913B5" w:rsidRPr="00A90DAA" w:rsidRDefault="006913B5" w:rsidP="00077DFD">
            <w:pPr>
              <w:ind w:firstLine="0"/>
              <w:rPr>
                <w:sz w:val="22"/>
              </w:rPr>
            </w:pPr>
            <w:r w:rsidRPr="00A90DAA">
              <w:rPr>
                <w:sz w:val="22"/>
              </w:rPr>
              <w:t>Há um conjunto rico de opções a avaliar de modo a ser plausível a existência de soluções robustas.</w:t>
            </w:r>
          </w:p>
        </w:tc>
        <w:tc>
          <w:tcPr>
            <w:tcW w:w="1390" w:type="dxa"/>
          </w:tcPr>
          <w:p w14:paraId="4FC60530" w14:textId="53A1DE11"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6913B5" w14:paraId="74FA0CD3" w14:textId="77777777" w:rsidTr="00077DFD">
        <w:trPr>
          <w:trHeight w:val="85"/>
        </w:trPr>
        <w:tc>
          <w:tcPr>
            <w:tcW w:w="1980" w:type="dxa"/>
          </w:tcPr>
          <w:p w14:paraId="7CF54163" w14:textId="77777777" w:rsidR="006913B5" w:rsidRPr="00A90DAA" w:rsidRDefault="006913B5" w:rsidP="00077DFD">
            <w:pPr>
              <w:ind w:firstLine="0"/>
              <w:rPr>
                <w:sz w:val="22"/>
              </w:rPr>
            </w:pPr>
            <w:r>
              <w:rPr>
                <w:sz w:val="22"/>
              </w:rPr>
              <w:t xml:space="preserve">5 – </w:t>
            </w:r>
            <w:r w:rsidRPr="00A90DAA">
              <w:rPr>
                <w:sz w:val="22"/>
              </w:rPr>
              <w:t>A</w:t>
            </w:r>
            <w:r>
              <w:rPr>
                <w:sz w:val="22"/>
              </w:rPr>
              <w:t xml:space="preserve"> </w:t>
            </w:r>
            <w:r w:rsidRPr="00A90DAA">
              <w:rPr>
                <w:sz w:val="22"/>
              </w:rPr>
              <w:t>decisão é sensível às Incertezas</w:t>
            </w:r>
          </w:p>
        </w:tc>
        <w:tc>
          <w:tcPr>
            <w:tcW w:w="5691" w:type="dxa"/>
          </w:tcPr>
          <w:p w14:paraId="67DA80A7" w14:textId="77777777" w:rsidR="006913B5" w:rsidRPr="00A90DAA" w:rsidRDefault="006913B5" w:rsidP="00077DFD">
            <w:pPr>
              <w:ind w:firstLine="0"/>
              <w:rPr>
                <w:sz w:val="22"/>
              </w:rPr>
            </w:pPr>
            <w:r w:rsidRPr="00A90DAA">
              <w:rPr>
                <w:sz w:val="22"/>
              </w:rPr>
              <w:t>A escolha da melhor estratégia é altamente sensível a pressupostos sobre a estrutura e probabilidades relacionadas ao modelo.</w:t>
            </w:r>
          </w:p>
        </w:tc>
        <w:tc>
          <w:tcPr>
            <w:tcW w:w="1390" w:type="dxa"/>
          </w:tcPr>
          <w:p w14:paraId="44867317" w14:textId="14DF45BD"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bl>
    <w:p w14:paraId="7EDBFFAD" w14:textId="0B606D7F" w:rsidR="006913B5" w:rsidRDefault="006913B5" w:rsidP="005D3EE8">
      <w:pPr>
        <w:ind w:firstLine="0"/>
        <w:jc w:val="center"/>
      </w:pPr>
      <w:r>
        <w:t>Fonte: Consolidado pelo Autor.</w:t>
      </w:r>
    </w:p>
    <w:p w14:paraId="2A13118D" w14:textId="68B63E05" w:rsidR="006915B9" w:rsidRDefault="006915B9" w:rsidP="006915B9">
      <w:r>
        <w:t xml:space="preserve">A primeira fase da instanciação empregará a Pesquisa Documental como fonte de informações, suportada por Entrevistas Semiestruturadas. Estas entrevistas serão suportadas pelo framework XLRM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B77E9">
        <w:rPr>
          <w:noProof/>
        </w:rPr>
        <w:t>(LEMPERT; POPPER; BANKES, 2003)</w:t>
      </w:r>
      <w:r>
        <w:fldChar w:fldCharType="end"/>
      </w:r>
      <w:r>
        <w:t xml:space="preserve">, discutido na seção </w:t>
      </w:r>
      <w:r>
        <w:fldChar w:fldCharType="begin"/>
      </w:r>
      <w:r>
        <w:instrText xml:space="preserve"> REF _Ref481757274 \r \h </w:instrText>
      </w:r>
      <w:r>
        <w:fldChar w:fldCharType="separate"/>
      </w:r>
      <w:r w:rsidR="00743F02">
        <w:t>0</w:t>
      </w:r>
      <w:r>
        <w:fldChar w:fldCharType="end"/>
      </w:r>
      <w:r>
        <w:t>, o qual servirá como estrutural conceitual para a discussão. Não há roteiro de entrevista a priori para esta etapa além das perguntas relacionadas a cada elemento do framework (XLRM), visto que a mesma apenas tem o objetivo de suportar a construção do modelo. Ainda assim, sua validade poderá ser observada na forma do modelo construído, o qual irá explicitar os pressupostos da análise.</w:t>
      </w:r>
    </w:p>
    <w:p w14:paraId="48F41933" w14:textId="7AE989B6" w:rsidR="00AB475A" w:rsidRDefault="00013488" w:rsidP="006915B9">
      <w:r>
        <w:t>Durante a etapa de Geração de Casos</w:t>
      </w:r>
      <w:r w:rsidR="00397875">
        <w:t>,</w:t>
      </w:r>
      <w:r w:rsidR="00C53B6B">
        <w:t xml:space="preserve"> a modelagem e </w:t>
      </w:r>
      <w:r w:rsidR="00AB475A">
        <w:t>simulação computacional foi</w:t>
      </w:r>
      <w:r w:rsidR="00C53B6B">
        <w:t xml:space="preserve"> empregada, considerando a necessidade de simular o </w:t>
      </w:r>
      <w:r w:rsidR="00C53B6B">
        <w:lastRenderedPageBreak/>
        <w:t xml:space="preserve">comportamento das estratégias imposta pelo RDM. </w:t>
      </w:r>
      <w:r w:rsidR="00C53B6B">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C53B6B">
        <w:fldChar w:fldCharType="separate"/>
      </w:r>
      <w:r w:rsidR="00C53B6B" w:rsidRPr="000D178E">
        <w:rPr>
          <w:noProof/>
        </w:rPr>
        <w:t>(LEMPERT et al., 2006)</w:t>
      </w:r>
      <w:r w:rsidR="00C53B6B">
        <w:fldChar w:fldCharType="end"/>
      </w:r>
      <w:r w:rsidR="00C53B6B">
        <w:t xml:space="preserve">. Por parte do RDM não há uma exigência quanto ao tipo de modelagem a ser empregada, sendo observadas aplicações com modelos de dinâmica de sistemas </w:t>
      </w:r>
      <w:r w:rsidR="00C53B6B">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C53B6B">
        <w:fldChar w:fldCharType="separate"/>
      </w:r>
      <w:r w:rsidR="00C53B6B" w:rsidRPr="00F02930">
        <w:rPr>
          <w:noProof/>
        </w:rPr>
        <w:t>(LEMPERT; POPPER; BANKES, 2003)</w:t>
      </w:r>
      <w:r w:rsidR="00C53B6B">
        <w:fldChar w:fldCharType="end"/>
      </w:r>
      <w:r w:rsidR="00C53B6B">
        <w:t xml:space="preserve">, modelos de opções reais </w:t>
      </w:r>
      <w:r w:rsidR="00C53B6B">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sidR="00C53B6B">
        <w:fldChar w:fldCharType="separate"/>
      </w:r>
      <w:r w:rsidR="00C53B6B" w:rsidRPr="00F02930">
        <w:rPr>
          <w:noProof/>
        </w:rPr>
        <w:t>(MAHNOVSKI, 2007)</w:t>
      </w:r>
      <w:r w:rsidR="00C53B6B">
        <w:fldChar w:fldCharType="end"/>
      </w:r>
      <w:r w:rsidR="00C53B6B">
        <w:t xml:space="preserve">, ou modelos probabilísticos </w:t>
      </w:r>
      <w:r w:rsidR="00C53B6B">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sidR="00C53B6B">
        <w:fldChar w:fldCharType="separate"/>
      </w:r>
      <w:r w:rsidR="00C53B6B" w:rsidRPr="00F02930">
        <w:rPr>
          <w:noProof/>
        </w:rPr>
        <w:t>(LEMPERT et al., 2013)</w:t>
      </w:r>
      <w:r w:rsidR="00C53B6B">
        <w:fldChar w:fldCharType="end"/>
      </w:r>
      <w:r w:rsidR="00C53B6B">
        <w:t xml:space="preserve">. Esta definição </w:t>
      </w:r>
      <w:r w:rsidR="00AB475A">
        <w:t>depende</w:t>
      </w:r>
      <w:r w:rsidR="00C53B6B">
        <w:t xml:space="preserve"> das características do problema em questão.</w:t>
      </w:r>
    </w:p>
    <w:p w14:paraId="39DC39FC" w14:textId="3467F18E" w:rsidR="00AB475A" w:rsidRDefault="00AB475A" w:rsidP="00AB475A">
      <w:r>
        <w:t xml:space="preserve">Este trabalho optou por utilizar a simulação de dinâmica de sistemas como paradigma de modelagem. A simulação de dinâmica de sistemas é propícia para a representação de fenômenos dinâmicos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 xml:space="preserve">, e foi reconhecida como técnica propícia para a modelagem de problemas de estratégia empresarial há decadas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Pr>
          <w:rFonts w:cs="Arial"/>
          <w:color w:val="000000"/>
          <w:sz w:val="22"/>
          <w:szCs w:val="22"/>
        </w:rPr>
        <w:fldChar w:fldCharType="separate"/>
      </w:r>
      <w:r w:rsidRPr="00EC6D2B">
        <w:rPr>
          <w:rFonts w:cs="Arial"/>
          <w:noProof/>
          <w:color w:val="000000"/>
          <w:sz w:val="22"/>
          <w:szCs w:val="22"/>
        </w:rPr>
        <w:t>(MORECROFT, 1984)</w:t>
      </w:r>
      <w:r>
        <w:rPr>
          <w:rFonts w:cs="Arial"/>
          <w:color w:val="000000"/>
          <w:sz w:val="22"/>
          <w:szCs w:val="22"/>
        </w:rPr>
        <w:fldChar w:fldCharType="end"/>
      </w:r>
      <w:r>
        <w:t xml:space="preserve">. A técnica continua sendo utilizada para modelar problemas similares ao problema </w:t>
      </w:r>
      <w:r w:rsidR="00BE35A8">
        <w:t xml:space="preserve">tratado neste trabalho </w:t>
      </w:r>
      <w:r w:rsidR="00BE35A8">
        <w:fldChar w:fldCharType="begin" w:fldLock="1"/>
      </w:r>
      <w:r w:rsidR="00810566">
        <w:instrText>ADDIN CSL_CITATION { "citationItems" : [ { "id" : "ITEM-1",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1",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RUUTU; CASEY; KOTOVIRTA, 2017)", "plainTextFormattedCitation" : "(RUUTU; CASEY; KOTOVIRTA, 2017)", "previouslyFormattedCitation" : "(RUUTU; CASEY; KOTOVIRTA, 2017)" }, "properties" : {  }, "schema" : "https://github.com/citation-style-language/schema/raw/master/csl-citation.json" }</w:instrText>
      </w:r>
      <w:r w:rsidR="00BE35A8">
        <w:fldChar w:fldCharType="separate"/>
      </w:r>
      <w:r w:rsidR="00BE35A8" w:rsidRPr="00BE35A8">
        <w:rPr>
          <w:noProof/>
        </w:rPr>
        <w:t>(RUUTU; CASEY; KOTOVIRTA, 2017)</w:t>
      </w:r>
      <w:r w:rsidR="00BE35A8">
        <w:fldChar w:fldCharType="end"/>
      </w:r>
      <w:r>
        <w:t>.</w:t>
      </w:r>
      <w:r w:rsidR="00BE35A8">
        <w:t xml:space="preserve"> </w:t>
      </w:r>
    </w:p>
    <w:p w14:paraId="1BE64257" w14:textId="53184A67" w:rsidR="00AB475A" w:rsidRDefault="00BE35A8" w:rsidP="00AB475A">
      <w:r>
        <w:t xml:space="preserve">Matemáticamente, Modelos de dinâmicas de sistemas são Sistemas de equações diferencias ordinárias não-lineares. Como a maioria destes sistemas são de difícil solução analítica quando um problema real é modelado, frequentemente  </w:t>
      </w:r>
      <w:r w:rsidR="00D326C0">
        <w:t xml:space="preserve">aplica-se a integração numérica para a sua solu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w:t>
      </w:r>
      <w:r w:rsidR="00D326C0">
        <w:t xml:space="preserve"> Dentre os diferentes métodos de integração numérica (método de Euler, Runge-Kutta).</w:t>
      </w:r>
    </w:p>
    <w:p w14:paraId="7A93740D" w14:textId="77752226" w:rsidR="00AB475A" w:rsidRDefault="00AB475A" w:rsidP="006915B9"/>
    <w:p w14:paraId="63AC0363" w14:textId="77777777" w:rsidR="002E34D7" w:rsidRDefault="002E34D7" w:rsidP="006915B9"/>
    <w:p w14:paraId="73E3596F" w14:textId="77777777" w:rsidR="00AB475A" w:rsidRDefault="00AB475A" w:rsidP="006915B9"/>
    <w:p w14:paraId="71B9FD30" w14:textId="4D89D160" w:rsidR="00C53B6B" w:rsidRDefault="00C53B6B" w:rsidP="006915B9">
      <w:r>
        <w:t xml:space="preserve"> Sendo definido o modelo de avaliação das decisões estratégicas é necessário definir o projeto de experimento utilizado para explorá-lo. Esta etapa é requerida para qualquer análise que utilize a modelagem exploratória como paradigma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3554FB">
        <w:rPr>
          <w:noProof/>
        </w:rPr>
        <w:t>(BANKES; WALKER; KWAKKEL, 2013)</w:t>
      </w:r>
      <w:r>
        <w:fldChar w:fldCharType="end"/>
      </w:r>
      <w:r>
        <w:t xml:space="preserve">, o que é o caso. Nesta etapa, portanto, será definida a combinação de estratégias e futuros nas quais o modelo será executado. Tal definição dependerá tanto do número de estratégias sob consideração quanto das incertezas considerada, sendo a técnica Latin Hypercube Sampling recomendada para orientar a etap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980CD8">
        <w:rPr>
          <w:noProof/>
        </w:rPr>
        <w:t>(GROVES, 2006)</w:t>
      </w:r>
      <w:r>
        <w:fldChar w:fldCharType="end"/>
      </w:r>
      <w:r>
        <w:t>.</w:t>
      </w:r>
    </w:p>
    <w:p w14:paraId="0381C5ED" w14:textId="10D012C8" w:rsidR="0004554C" w:rsidRPr="00473BCA" w:rsidRDefault="00084C50" w:rsidP="0004554C">
      <w:r>
        <w:t>Após o t</w:t>
      </w:r>
      <w:r w:rsidR="00C53B6B">
        <w:t>é</w:t>
      </w:r>
      <w:r>
        <w:t>rmino da instanciação do RDM</w:t>
      </w:r>
      <w:r w:rsidR="0004554C">
        <w:t xml:space="preserve">, </w:t>
      </w:r>
      <w:r>
        <w:t>uma</w:t>
      </w:r>
      <w:r w:rsidR="0004554C">
        <w:t xml:space="preserve"> avaliação da instanciação será conduzida com o propósito de </w:t>
      </w:r>
      <w:r>
        <w:t xml:space="preserve">analisar </w:t>
      </w:r>
      <w:r w:rsidR="0019243E">
        <w:t>suas</w:t>
      </w:r>
      <w:r>
        <w:t xml:space="preserve"> contribuições</w:t>
      </w:r>
      <w:r w:rsidR="0004554C">
        <w:t xml:space="preserve">. Será utilizado como técnica de coleta de dados um grupo focal confirmatório </w:t>
      </w:r>
      <w:r w:rsidR="0004554C">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rsidR="0004554C">
        <w:fldChar w:fldCharType="separate"/>
      </w:r>
      <w:r w:rsidR="0004554C" w:rsidRPr="00D25807">
        <w:rPr>
          <w:noProof/>
        </w:rPr>
        <w:t>(DRESCH et al., 2015)</w:t>
      </w:r>
      <w:r w:rsidR="0004554C">
        <w:fldChar w:fldCharType="end"/>
      </w:r>
      <w:r w:rsidR="0004554C">
        <w:t xml:space="preserve">, visto que esta técnica é considerada uma técnica adequada para a verificação da utilidade de um artefato </w:t>
      </w:r>
      <w:r w:rsidR="0004554C">
        <w:fldChar w:fldCharType="begin" w:fldLock="1"/>
      </w:r>
      <w:r w:rsidR="00810566">
        <w:instrText>ADDIN CSL_CITATION { "citationItems" : [ { "id" : "ITEM-1", "itemData" : { "DOI" : "10.1007/978-1-4419-5653-8_10", "ISBN" : "15293181", "ISSN" : "15293181", "PMID" : "52686571", "abstract" : "Focus groups to investigate new ideas are widely used in many research fields. The use of focus groups in design research poses interesting opportunities and challenges. Traditional focus group methods must be adapted to meet two specific goals of design research. For the refinement of an artifact design, exploratory focus groups (EFGs) study the artifact to propose improvements in the design. The cycle of build and evaluate using EFGs continues until the artifact is released for field test in the application environment. Then, the field test of the design artifact may employ confirmatory focus groups (CFGs) to establish the utility of the artifact in field use. Rigorous investigation of the artifact requires multiple CFGs to be run with opportunities for quantitative and qualitative data collection and analyses across the multiple CFGs. In this paper, we discuss the adaptation of focus groups to design research projects. We demonstrate the use of both EFGs and CFGs in a design research project in the health care field. [ABSTRACT FROM AUTHOR] Copyright of Communications of the Association for Information Systems is the property of Association for Information System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Tremblay", "given" : "Monica Chiarini", "non-dropping-particle" : "", "parse-names" : false, "suffix" : "" }, { "dropping-particle" : "", "family" : "Hevner", "given" : "Alan R", "non-dropping-particle" : "", "parse-names" : false, "suffix" : "" }, { "dropping-particle" : "", "family" : "Berndt", "given" : "Donald J", "non-dropping-particle" : "", "parse-names" : false, "suffix" : "" } ], "container-title" : "Communications of the Association for Information Systems", "id" : "ITEM-1", "issued" : { "date-parts" : [ [ "2010" ] ] }, "page" : "599-618", "title" : "Focus Groups for Artifact Refinement and Evaluation in Design Research", "type" : "article-journal", "volume" : "26" }, "uris" : [ "http://www.mendeley.com/documents/?uuid=78bb2691-c861-426b-84dc-f83b151d693f" ] } ], "mendeley" : { "formattedCitation" : "(TREMBLAY; HEVNER; BERNDT, 2010)", "plainTextFormattedCitation" : "(TREMBLAY; HEVNER; BERNDT, 2010)", "previouslyFormattedCitation" : "(TREMBLAY; HEVNER; BERNDT, 2010)" }, "properties" : {  }, "schema" : "https://github.com/citation-style-language/schema/raw/master/csl-citation.json" }</w:instrText>
      </w:r>
      <w:r w:rsidR="0004554C">
        <w:fldChar w:fldCharType="separate"/>
      </w:r>
      <w:r w:rsidR="0004554C" w:rsidRPr="00493169">
        <w:rPr>
          <w:noProof/>
        </w:rPr>
        <w:t>(TREMBLAY; HEVNER; BERNDT, 2010)</w:t>
      </w:r>
      <w:r w:rsidR="0004554C">
        <w:fldChar w:fldCharType="end"/>
      </w:r>
      <w:r w:rsidR="0004554C">
        <w:t xml:space="preserve">. Os participantes do grupo serão </w:t>
      </w:r>
      <w:r w:rsidR="0004554C">
        <w:lastRenderedPageBreak/>
        <w:t>selecionados com base em seu conhecimento sobre a decisão estratégica em questão. Os resultados da instanciação serão apresentados a este grupo, o qual avaliará a utilidade da análise instanciada para a avaliação de decisões estratégicas. Um roteiro contendo questões relevantes sobre a avaliação de decisões estratégicas foi formulado, o qual está disponível no Apêndice F.</w:t>
      </w:r>
    </w:p>
    <w:p w14:paraId="2804FE1D" w14:textId="1D77714E" w:rsidR="00473BCA" w:rsidRDefault="00473BCA">
      <w:pPr>
        <w:pStyle w:val="Ttulo2"/>
      </w:pPr>
      <w:bookmarkStart w:id="135" w:name="_Toc502855277"/>
      <w:r>
        <w:t>Análise de Dados</w:t>
      </w:r>
      <w:bookmarkEnd w:id="135"/>
    </w:p>
    <w:p w14:paraId="43E7177C" w14:textId="4F8B2DC5" w:rsidR="00991C79" w:rsidRDefault="00991C79" w:rsidP="007B5F18">
      <w:r>
        <w:t>Todas as Técnicas de Análise e Critérios de Análise, justificando.</w:t>
      </w:r>
    </w:p>
    <w:p w14:paraId="57FD8E83" w14:textId="77777777" w:rsidR="00991C79" w:rsidRDefault="00991C79" w:rsidP="007B5F18"/>
    <w:p w14:paraId="7BBDBCBA" w14:textId="77777777" w:rsidR="00991C79" w:rsidRDefault="00991C79" w:rsidP="007B5F18"/>
    <w:p w14:paraId="1BABF4E6" w14:textId="3C21E793" w:rsidR="005D3EE8" w:rsidRDefault="00B67B1C" w:rsidP="007B5F18">
      <w:r>
        <w:t>Esta seção explicita as técnicas de coletas de dados a serem empregadas pelas etapas deste trabalho e suas respectivas justificativas.</w:t>
      </w:r>
      <w:r w:rsidR="007B5F18">
        <w:t xml:space="preserve"> </w:t>
      </w:r>
      <w:r w:rsidR="00A23892">
        <w:t xml:space="preserve">A primeira etapa de análise do trabalho trata-se da Síntese Temática realizada a partir da </w:t>
      </w:r>
      <w:r w:rsidR="005D3EE8">
        <w:t xml:space="preserve">Revisão Sistemática da Literatura. </w:t>
      </w:r>
      <w:r w:rsidR="005D3EE8">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rsidR="005D3EE8">
        <w:fldChar w:fldCharType="separate"/>
      </w:r>
      <w:r w:rsidR="005D3EE8" w:rsidRPr="000E1E54">
        <w:rPr>
          <w:noProof/>
        </w:rPr>
        <w:t>(MORANDI; CAMARGO, 2015b)</w:t>
      </w:r>
      <w:r w:rsidR="005D3EE8">
        <w:fldChar w:fldCharType="end"/>
      </w:r>
      <w:r w:rsidR="005D3EE8">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w:t>
      </w:r>
      <w:r w:rsidR="00A23892">
        <w:t xml:space="preserve"> As aplicações do RDM foram categorizadas de acordo com o contexto de aplicação, e organizadas no Apêndice D.</w:t>
      </w:r>
      <w:r w:rsidR="005D3EE8">
        <w:t xml:space="preserve"> Consolidando as abordagens identificadas para o suporte à decisão estratégica e as abordagens comparadas ao RDM, foi formado um quadro contendo as classes de problemas, assim como relatadas pelos autores destes trabalhos</w:t>
      </w:r>
      <w:r w:rsidR="00A23892">
        <w:t xml:space="preserve"> (Apêndice H)</w:t>
      </w:r>
      <w:r w:rsidR="005D3EE8">
        <w:t>.</w:t>
      </w:r>
    </w:p>
    <w:p w14:paraId="4E001A68" w14:textId="43B213E9" w:rsidR="009A7906" w:rsidRPr="00473BCA" w:rsidRDefault="009A7906" w:rsidP="009A7906">
      <w:r>
        <w:t xml:space="preserve">Durante a etapa de Avaliação Pré-Instanciação, é prevista a utilização da análise de conteúdo categórica, a qual pode ser usada para identificar a ocorrência ou não de temas nas respostas dos entrevistados. </w:t>
      </w:r>
      <w:r>
        <w:fldChar w:fldCharType="begin" w:fldLock="1"/>
      </w:r>
      <w:r w:rsidR="00810566">
        <w:instrText>ADDIN CSL_CITATION { "citationItems" : [ { "id" : "ITEM-1", "itemData" : { "author" : [ { "dropping-particle" : "", "family" : "Bardin", "given" : "Laurence", "non-dropping-particle" : "", "parse-names" : false, "suffix" : "" } ], "id" : "ITEM-1", "issued" : { "date-parts" : [ [ "2011" ] ] }, "number-of-pages" : "1-19", "title" : "An\u00e1lise de conte\u00fado", "type" : "book" }, "uris" : [ "http://www.mendeley.com/documents/?uuid=762b1926-9b9a-4ba8-9c36-f0a5e5c53202" ] } ], "mendeley" : { "formattedCitation" : "(BARDIN, 2011)", "plainTextFormattedCitation" : "(BARDIN, 2011)", "previouslyFormattedCitation" : "(BARDIN, 2011)" }, "properties" : {  }, "schema" : "https://github.com/citation-style-language/schema/raw/master/csl-citation.json" }</w:instrText>
      </w:r>
      <w:r>
        <w:fldChar w:fldCharType="separate"/>
      </w:r>
      <w:r w:rsidRPr="00184A03">
        <w:rPr>
          <w:noProof/>
        </w:rPr>
        <w:t>(BARDIN, 2011)</w:t>
      </w:r>
      <w:r>
        <w:fldChar w:fldCharType="end"/>
      </w:r>
      <w:r>
        <w:t>. A análise será realizada com o objetivo de identificar se o problema candidato para a instanciação tem as características necessárias para o tratamento do RDM.</w:t>
      </w:r>
    </w:p>
    <w:p w14:paraId="70296E0D" w14:textId="3A6B88AA" w:rsidR="005107CC" w:rsidRDefault="00C53B6B" w:rsidP="00473BCA">
      <w:r>
        <w:t>Durante a etapa de Geração de ca</w:t>
      </w:r>
      <w:r w:rsidR="00397875">
        <w:t>sos, o</w:t>
      </w:r>
      <w:r>
        <w:t xml:space="preserve">s resultados dos dados simulados serão analisados utilizando estatística descritiva e gráficos de dispersão. Este padrão de análise pode ser observado nas aplicações em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2",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plainTextFormattedCitation" : "(GROVES, 2006; LEMPERT et al., 2006)", "previouslyFormattedCitation" : "(GROVES, 2006; LEMPERT et al., 2006)" }, "properties" : {  }, "schema" : "https://github.com/citation-style-language/schema/raw/master/csl-citation.json" }</w:instrText>
      </w:r>
      <w:r>
        <w:fldChar w:fldCharType="separate"/>
      </w:r>
      <w:r w:rsidRPr="00FC0246">
        <w:rPr>
          <w:noProof/>
        </w:rPr>
        <w:t>(GROVES, 2006; LEMPERT et al., 2006)</w:t>
      </w:r>
      <w:r>
        <w:fldChar w:fldCharType="end"/>
      </w:r>
      <w:r>
        <w:t>.</w:t>
      </w:r>
      <w:r w:rsidR="00397875">
        <w:t xml:space="preserve"> Em seguida</w:t>
      </w:r>
      <w:r w:rsidR="005107CC">
        <w:t xml:space="preserve">, os dados gerados </w:t>
      </w:r>
      <w:r w:rsidR="0001232C">
        <w:t>na</w:t>
      </w:r>
      <w:r w:rsidR="00951420">
        <w:t xml:space="preserve"> etapa de geração de casos serão</w:t>
      </w:r>
      <w:r w:rsidR="005107CC">
        <w:t xml:space="preserve"> analisados utilizando a técnica de análise de clusters, recomendando-se o uso do Algoritmo PRIM. Esta técnica de análise é empregada visando identificar as condições </w:t>
      </w:r>
      <w:r w:rsidR="005107CC">
        <w:lastRenderedPageBreak/>
        <w:t xml:space="preserve">nas quais as estratégias selecionadas como candidatas falham. </w:t>
      </w:r>
      <w:r w:rsidR="005107CC">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5107CC">
        <w:fldChar w:fldCharType="separate"/>
      </w:r>
      <w:r w:rsidR="005107CC" w:rsidRPr="00CC7178">
        <w:rPr>
          <w:noProof/>
        </w:rPr>
        <w:t>(BRYANT; LEMPERT, 2010)</w:t>
      </w:r>
      <w:r w:rsidR="005107CC">
        <w:fldChar w:fldCharType="end"/>
      </w:r>
      <w:r w:rsidR="005107CC">
        <w:t xml:space="preserve">. Na etapa final do RDM, a análise de Tradeoff utilizará como técnica a estatística descritiva, e a análise de sensibilidade. Esta técnica de análise será empregada conforme a prescrição da abordagem RDM. </w:t>
      </w:r>
      <w:r w:rsidR="005107CC">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5107CC">
        <w:fldChar w:fldCharType="separate"/>
      </w:r>
      <w:r w:rsidR="005107CC" w:rsidRPr="005107CC">
        <w:rPr>
          <w:noProof/>
        </w:rPr>
        <w:t>(LEMPERT et al., 2006)</w:t>
      </w:r>
      <w:r w:rsidR="005107CC">
        <w:fldChar w:fldCharType="end"/>
      </w:r>
      <w:r w:rsidR="005107CC">
        <w:t>.</w:t>
      </w:r>
    </w:p>
    <w:p w14:paraId="50ED9FD7" w14:textId="664B1E37" w:rsidR="0004554C" w:rsidRPr="00473BCA" w:rsidRDefault="00716002" w:rsidP="00473BCA">
      <w:r>
        <w:t xml:space="preserve">Por fim, a etapa de </w:t>
      </w:r>
      <w:r w:rsidR="00F05026">
        <w:t>comparação dos dados Pré e Pós-Instanciação</w:t>
      </w:r>
      <w:r>
        <w:t xml:space="preserve"> empregará a análise de conteúdo categórica. </w:t>
      </w:r>
      <w:r>
        <w:fldChar w:fldCharType="begin" w:fldLock="1"/>
      </w:r>
      <w:r w:rsidR="00810566">
        <w:instrText>ADDIN CSL_CITATION { "citationItems" : [ { "id" : "ITEM-1", "itemData" : { "author" : [ { "dropping-particle" : "", "family" : "Bardin", "given" : "Laurence", "non-dropping-particle" : "", "parse-names" : false, "suffix" : "" } ], "id" : "ITEM-1", "issued" : { "date-parts" : [ [ "2011" ] ] }, "number-of-pages" : "1-19", "title" : "An\u00e1lise de conte\u00fado", "type" : "book" }, "uris" : [ "http://www.mendeley.com/documents/?uuid=762b1926-9b9a-4ba8-9c36-f0a5e5c53202" ] } ], "mendeley" : { "formattedCitation" : "(BARDIN, 2011)", "plainTextFormattedCitation" : "(BARDIN, 2011)", "previouslyFormattedCitation" : "(BARDIN, 2011)" }, "properties" : {  }, "schema" : "https://github.com/citation-style-language/schema/raw/master/csl-citation.json" }</w:instrText>
      </w:r>
      <w:r>
        <w:fldChar w:fldCharType="separate"/>
      </w:r>
      <w:r w:rsidRPr="00716002">
        <w:rPr>
          <w:noProof/>
        </w:rPr>
        <w:t>(BARDIN, 2011)</w:t>
      </w:r>
      <w:r>
        <w:fldChar w:fldCharType="end"/>
      </w:r>
      <w:r>
        <w:t>. O sistema de categorias empregados nesta análise será derivado das contribuições potenciais do RDM, as quais estão explicitadas no Apêndice F.</w:t>
      </w:r>
    </w:p>
    <w:p w14:paraId="2841E577" w14:textId="65EF07B5" w:rsidR="00B54AD8" w:rsidRPr="00A855EA" w:rsidRDefault="00B54AD8" w:rsidP="00B54AD8"/>
    <w:p w14:paraId="5E4BBA0F" w14:textId="77777777" w:rsidR="00473BCA" w:rsidRPr="00A855EA" w:rsidRDefault="00473BCA" w:rsidP="00473BCA"/>
    <w:p w14:paraId="6BD44FFF" w14:textId="19D1F614" w:rsidR="00155797" w:rsidRDefault="00AB6E91">
      <w:pPr>
        <w:pStyle w:val="Ttulo1"/>
      </w:pPr>
      <w:bookmarkStart w:id="136" w:name="_Toc502855278"/>
      <w:r>
        <w:t>DESENVOLVIMENTO DA ANÁLISE RDM</w:t>
      </w:r>
      <w:bookmarkEnd w:id="136"/>
    </w:p>
    <w:p w14:paraId="1604E812" w14:textId="77777777" w:rsidR="00A855EA" w:rsidRDefault="00A855EA" w:rsidP="00A855EA">
      <w:pPr>
        <w:pStyle w:val="Ttulo2"/>
      </w:pPr>
      <w:bookmarkStart w:id="137" w:name="_Toc502855279"/>
      <w:r>
        <w:t>Estruturação do Problema (X, L, R, M)</w:t>
      </w:r>
      <w:bookmarkEnd w:id="137"/>
    </w:p>
    <w:p w14:paraId="5547B642" w14:textId="77777777" w:rsidR="00A855EA" w:rsidRDefault="00A855EA" w:rsidP="00A855EA">
      <w:r>
        <w:t>O problema em questão é afetado pelas incertezas a, b, c, d, e.</w:t>
      </w:r>
    </w:p>
    <w:p w14:paraId="3B27D2E6" w14:textId="77777777" w:rsidR="00A855EA" w:rsidRDefault="00A855EA" w:rsidP="00A855EA">
      <w:r>
        <w:t>(As Decisões relacionadas à estruturação do Problema são consequências de alguns elementos de</w:t>
      </w:r>
    </w:p>
    <w:p w14:paraId="01D2A1FE" w14:textId="66382640" w:rsidR="00A855EA" w:rsidRDefault="00A855EA" w:rsidP="00A855EA">
      <w:pPr>
        <w:pStyle w:val="Legenda"/>
      </w:pPr>
      <w:r>
        <w:t xml:space="preserve">Quadro </w:t>
      </w:r>
      <w:r w:rsidR="000A47A3">
        <w:fldChar w:fldCharType="begin"/>
      </w:r>
      <w:r w:rsidR="000A47A3">
        <w:instrText xml:space="preserve"> SEQ Quadro \* ARABIC </w:instrText>
      </w:r>
      <w:r w:rsidR="000A47A3">
        <w:fldChar w:fldCharType="separate"/>
      </w:r>
      <w:r w:rsidR="00743F02">
        <w:rPr>
          <w:noProof/>
        </w:rPr>
        <w:t>14</w:t>
      </w:r>
      <w:r w:rsidR="000A47A3">
        <w:rPr>
          <w:noProof/>
        </w:rPr>
        <w:fldChar w:fldCharType="end"/>
      </w:r>
      <w:r>
        <w:t xml:space="preserve"> – Incertezas, Decisões, Relações e Métricas (XLRM)</w:t>
      </w:r>
    </w:p>
    <w:tbl>
      <w:tblPr>
        <w:tblStyle w:val="Tabelacomgrade"/>
        <w:tblW w:w="0" w:type="auto"/>
        <w:tblLook w:val="04A0" w:firstRow="1" w:lastRow="0" w:firstColumn="1" w:lastColumn="0" w:noHBand="0" w:noVBand="1"/>
      </w:tblPr>
      <w:tblGrid>
        <w:gridCol w:w="4530"/>
        <w:gridCol w:w="4531"/>
      </w:tblGrid>
      <w:tr w:rsidR="00A855EA" w14:paraId="5B2BD569" w14:textId="77777777" w:rsidTr="00A855EA">
        <w:tc>
          <w:tcPr>
            <w:tcW w:w="4530" w:type="dxa"/>
          </w:tcPr>
          <w:p w14:paraId="089D37FC" w14:textId="77777777" w:rsidR="00A855EA" w:rsidRPr="00CB72D8" w:rsidRDefault="00A855EA" w:rsidP="00A855EA">
            <w:pPr>
              <w:ind w:firstLine="0"/>
              <w:rPr>
                <w:b/>
              </w:rPr>
            </w:pPr>
            <w:r w:rsidRPr="00CB72D8">
              <w:rPr>
                <w:b/>
              </w:rPr>
              <w:t>X – Incertezas</w:t>
            </w:r>
          </w:p>
        </w:tc>
        <w:tc>
          <w:tcPr>
            <w:tcW w:w="4531" w:type="dxa"/>
          </w:tcPr>
          <w:p w14:paraId="1279868F" w14:textId="77777777" w:rsidR="00A855EA" w:rsidRPr="00CB72D8" w:rsidRDefault="00A855EA" w:rsidP="00A855EA">
            <w:pPr>
              <w:ind w:firstLine="0"/>
              <w:rPr>
                <w:b/>
              </w:rPr>
            </w:pPr>
            <w:r w:rsidRPr="00CB72D8">
              <w:rPr>
                <w:b/>
              </w:rPr>
              <w:t>L – Decisões Estratégicas</w:t>
            </w:r>
          </w:p>
        </w:tc>
      </w:tr>
      <w:tr w:rsidR="00A855EA" w14:paraId="3C69B8C5" w14:textId="77777777" w:rsidTr="00A855EA">
        <w:tc>
          <w:tcPr>
            <w:tcW w:w="4530" w:type="dxa"/>
          </w:tcPr>
          <w:p w14:paraId="3BA6F3F3" w14:textId="77777777" w:rsidR="00A855EA" w:rsidRDefault="00A855EA" w:rsidP="00A855EA">
            <w:pPr>
              <w:ind w:firstLine="0"/>
            </w:pPr>
            <w:r>
              <w:t>Tamanho do Mercado Potencial das Impressoras Profissionais</w:t>
            </w:r>
          </w:p>
          <w:p w14:paraId="0EE9887F" w14:textId="77777777" w:rsidR="00A855EA" w:rsidRDefault="00A855EA" w:rsidP="00A855EA">
            <w:pPr>
              <w:ind w:firstLine="0"/>
            </w:pPr>
            <w:r>
              <w:t>Velocidade de Difusão das Impressoras</w:t>
            </w:r>
          </w:p>
          <w:p w14:paraId="30263419" w14:textId="77777777" w:rsidR="00A855EA" w:rsidRDefault="00A855EA" w:rsidP="00A855EA">
            <w:pPr>
              <w:ind w:firstLine="0"/>
            </w:pPr>
            <w:r>
              <w:t>Maturidade da Tecnologia</w:t>
            </w:r>
          </w:p>
          <w:p w14:paraId="44A97341" w14:textId="77777777" w:rsidR="00A855EA" w:rsidRDefault="00A855EA" w:rsidP="00A855EA">
            <w:pPr>
              <w:ind w:firstLine="0"/>
            </w:pPr>
            <w:r>
              <w:t>Preços da Impressão 3D ...</w:t>
            </w:r>
          </w:p>
        </w:tc>
        <w:tc>
          <w:tcPr>
            <w:tcW w:w="4531" w:type="dxa"/>
          </w:tcPr>
          <w:p w14:paraId="33B76C17" w14:textId="77777777" w:rsidR="00A855EA" w:rsidRDefault="00A855EA" w:rsidP="00A855EA">
            <w:pPr>
              <w:ind w:firstLine="0"/>
            </w:pPr>
            <w:r>
              <w:t>Agressividade de Apropriação do Market Share.</w:t>
            </w:r>
          </w:p>
          <w:p w14:paraId="1EBA8247" w14:textId="77777777" w:rsidR="00A855EA" w:rsidRDefault="00A855EA" w:rsidP="00A855EA">
            <w:pPr>
              <w:ind w:firstLine="0"/>
            </w:pPr>
            <w:r>
              <w:t>Intensidade de Investimentos em P&amp; D.</w:t>
            </w:r>
          </w:p>
          <w:p w14:paraId="7424A20D" w14:textId="77777777" w:rsidR="00A855EA" w:rsidRDefault="00A855EA" w:rsidP="00A855EA">
            <w:pPr>
              <w:ind w:firstLine="0"/>
            </w:pPr>
            <w:r>
              <w:t>Investimento em PeD Aberto ou Fechado</w:t>
            </w:r>
          </w:p>
        </w:tc>
      </w:tr>
      <w:tr w:rsidR="00A855EA" w14:paraId="150AF178" w14:textId="77777777" w:rsidTr="00A855EA">
        <w:tc>
          <w:tcPr>
            <w:tcW w:w="4530" w:type="dxa"/>
          </w:tcPr>
          <w:p w14:paraId="3EE234B5" w14:textId="77777777" w:rsidR="00A855EA" w:rsidRPr="00CB72D8" w:rsidRDefault="00A855EA" w:rsidP="00A855EA">
            <w:pPr>
              <w:ind w:firstLine="0"/>
              <w:rPr>
                <w:b/>
              </w:rPr>
            </w:pPr>
            <w:r w:rsidRPr="00CB72D8">
              <w:rPr>
                <w:b/>
              </w:rPr>
              <w:t>R – Relações</w:t>
            </w:r>
          </w:p>
        </w:tc>
        <w:tc>
          <w:tcPr>
            <w:tcW w:w="4531" w:type="dxa"/>
          </w:tcPr>
          <w:p w14:paraId="070CE71D" w14:textId="77777777" w:rsidR="00A855EA" w:rsidRPr="00CB72D8" w:rsidRDefault="00A855EA" w:rsidP="00A855EA">
            <w:pPr>
              <w:ind w:firstLine="0"/>
              <w:rPr>
                <w:b/>
              </w:rPr>
            </w:pPr>
            <w:r w:rsidRPr="00CB72D8">
              <w:rPr>
                <w:b/>
              </w:rPr>
              <w:t>M – Métricas</w:t>
            </w:r>
          </w:p>
        </w:tc>
      </w:tr>
      <w:tr w:rsidR="00A855EA" w14:paraId="770BEBFD" w14:textId="77777777" w:rsidTr="00A855EA">
        <w:tc>
          <w:tcPr>
            <w:tcW w:w="4530" w:type="dxa"/>
          </w:tcPr>
          <w:p w14:paraId="5FDE4955" w14:textId="77777777" w:rsidR="00A855EA" w:rsidRDefault="00A855EA" w:rsidP="00A855EA">
            <w:pPr>
              <w:ind w:firstLine="0"/>
            </w:pPr>
            <w:r>
              <w:t>Modelo de Dinâmica de Sistemas detalhado na seção 4.4.</w:t>
            </w:r>
          </w:p>
        </w:tc>
        <w:tc>
          <w:tcPr>
            <w:tcW w:w="4531" w:type="dxa"/>
          </w:tcPr>
          <w:p w14:paraId="6DB01951" w14:textId="77777777" w:rsidR="00A855EA" w:rsidRDefault="00A855EA" w:rsidP="00A855EA">
            <w:pPr>
              <w:ind w:firstLine="0"/>
            </w:pPr>
            <w:r>
              <w:t>Perda de Oportunidade do Valor Presente Líquido da Firma.</w:t>
            </w:r>
          </w:p>
          <w:p w14:paraId="17C837A8" w14:textId="77777777" w:rsidR="00A855EA" w:rsidRDefault="00A855EA" w:rsidP="00A855EA">
            <w:pPr>
              <w:ind w:firstLine="0"/>
            </w:pPr>
          </w:p>
        </w:tc>
      </w:tr>
    </w:tbl>
    <w:p w14:paraId="1F693F73" w14:textId="77777777" w:rsidR="00A855EA" w:rsidRPr="00916CD7" w:rsidRDefault="00A855EA" w:rsidP="00A855EA">
      <w:pPr>
        <w:ind w:firstLine="0"/>
        <w:jc w:val="center"/>
      </w:pPr>
      <w:r>
        <w:t>Fonte: Elaborado pelo autor.</w:t>
      </w:r>
    </w:p>
    <w:p w14:paraId="2D8E72DC" w14:textId="77777777" w:rsidR="0044595C" w:rsidRDefault="0044595C" w:rsidP="0044595C">
      <w:pPr>
        <w:pStyle w:val="Ttulo2"/>
      </w:pPr>
      <w:bookmarkStart w:id="138" w:name="_Toc502855280"/>
      <w:r>
        <w:t>Modelo de Dinâmica de Sistemas</w:t>
      </w:r>
      <w:bookmarkEnd w:id="138"/>
    </w:p>
    <w:p w14:paraId="4CD93F5B" w14:textId="31A4551D" w:rsidR="0044595C" w:rsidRDefault="0044595C" w:rsidP="0044595C">
      <w:r>
        <w:lastRenderedPageBreak/>
        <w:t xml:space="preserve">O modelo desenvolvido neste trabalho é uma extensão do modelo de difusão de inovação de Bass </w:t>
      </w:r>
      <w:r>
        <w:fldChar w:fldCharType="begin" w:fldLock="1"/>
      </w:r>
      <w:r w:rsidR="0081056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Pr="00C24875">
        <w:rPr>
          <w:noProof/>
        </w:rPr>
        <w:t>(1969)</w:t>
      </w:r>
      <w:r>
        <w:fldChar w:fldCharType="end"/>
      </w:r>
      <w:r>
        <w:t xml:space="preserve">, o qual é um modelo amplamente aceito e aplicado ao tema da difusão de inova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33", "uris" : [ "http://www.mendeley.com/documents/?uuid=88f28a50-f9a8-4e90-b3ac-7a4c7fa4c3cf" ] } ], "mendeley" : { "formattedCitation" : "(STERMAN, 2000, p. 333)", "plainTextFormattedCitation" : "(STERMAN, 2000, p. 333)", "previouslyFormattedCitation" : "(STERMAN, 2000, p. 333)" }, "properties" : {  }, "schema" : "https://github.com/citation-style-language/schema/raw/master/csl-citation.json" }</w:instrText>
      </w:r>
      <w:r>
        <w:fldChar w:fldCharType="separate"/>
      </w:r>
      <w:r w:rsidRPr="00953CD2">
        <w:rPr>
          <w:noProof/>
        </w:rPr>
        <w:t>(STERMAN, 2000, p. 333)</w:t>
      </w:r>
      <w:r>
        <w:fldChar w:fldCharType="end"/>
      </w:r>
      <w:r>
        <w:t>.</w:t>
      </w:r>
    </w:p>
    <w:p w14:paraId="4560734E" w14:textId="77777777" w:rsidR="0044595C" w:rsidRDefault="0044595C" w:rsidP="0044595C"/>
    <w:p w14:paraId="20344ABC" w14:textId="77777777" w:rsidR="0044595C" w:rsidRPr="008933A1" w:rsidRDefault="0044595C" w:rsidP="0044595C">
      <w:r w:rsidRPr="008933A1">
        <w:t>Esta seção descreve o modelo computacional empregado neste trabalho. Como f na seção 2.X.X, este trabalho utilizou como ponto de partida o modelo proposto por Sterman (XX), visto que este possui uma série de características aplicáveis à indústria da manufatura aditiva. Inicialmente, a estrutura geral do modelo é delineada, e o papel e funcionamento de cada um de seus módulos é sintetizado. Em seguida, a formulação matemática do modelo é justificada, e as modificações realizadas em relação ao modelo original são explicitadas.</w:t>
      </w:r>
    </w:p>
    <w:p w14:paraId="1123C825" w14:textId="77777777" w:rsidR="0044595C" w:rsidRDefault="0044595C" w:rsidP="0044595C">
      <w:pPr>
        <w:pStyle w:val="Ttulo3"/>
      </w:pPr>
      <w:bookmarkStart w:id="139" w:name="diagrama-de-fronteiras-do-modelo"/>
      <w:bookmarkStart w:id="140" w:name="_Toc502855281"/>
      <w:bookmarkEnd w:id="139"/>
      <w:r>
        <w:t>Diagrama de Fronteiras do Modelo</w:t>
      </w:r>
      <w:bookmarkEnd w:id="140"/>
    </w:p>
    <w:p w14:paraId="24C1EF9C" w14:textId="77777777" w:rsidR="0044595C" w:rsidRPr="008933A1" w:rsidRDefault="0044595C" w:rsidP="0044595C">
      <w:r w:rsidRPr="008933A1">
        <w:t>A Figura (XX) ilustra os módulos do modelo e suas principais relações. Esta seção introduzirá as principais característsicas do modelo, e argumentará sua relação com a indústria da manufatura aditiva. Além disto, a seção definirá as principais relações existentes entre os módulos e justificará a decisão pela inclusão de cada um destes módulos no modelo. Em seguida, a formulação matemática de cada um dos módulos será detalhada. Finalmente, esta seção também sintetizará as modificações empregadas no modelo original de Sterman (xx), justificando tais alterações.</w:t>
      </w:r>
    </w:p>
    <w:p w14:paraId="3F12080B" w14:textId="77777777" w:rsidR="0044595C" w:rsidRPr="008933A1" w:rsidRDefault="0044595C" w:rsidP="0044595C">
      <w:r w:rsidRPr="008933A1">
        <w:t>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indústria. Desta maneira, o modelo permite simular a interação entre decisões estratégicas dos diversos players simultâneamente.</w:t>
      </w:r>
    </w:p>
    <w:p w14:paraId="31CB55B4" w14:textId="77777777" w:rsidR="0044595C" w:rsidRPr="008933A1" w:rsidRDefault="0044595C" w:rsidP="0044595C">
      <w:r w:rsidRPr="008933A1">
        <w:t xml:space="preserve">Um segundo aspecto importante para a compreensão do modelo é que o mesmo ocupa-se de decisões estratégicas relacionadas à capacidade produtiva da empresa. Em específico, o modelo ocupa-se de analisar estratégias de crescimento de capacidade agressivas versus estratégias conservadoras. Adotando uma estratégia agressiva, um player adota metas ousadas de market share buscando lançar-se à frente de seus concorrentes para obter escala de produção suficiente para reduzir seus custos e conquistar retornos crescentes. Em uma estratégia </w:t>
      </w:r>
      <w:r w:rsidRPr="008933A1">
        <w:lastRenderedPageBreak/>
        <w:t>conservadora, o player define um market share alvo modesto, devido à incerteza relacionada ao mercado e aceita dividir uma parcela maior de seu share com seus concorrentes, correndo menos risco de possuir capacidade excedente.</w:t>
      </w:r>
    </w:p>
    <w:p w14:paraId="60A3ADB6" w14:textId="77777777" w:rsidR="0044595C" w:rsidRDefault="0044595C" w:rsidP="0044595C">
      <w:pPr>
        <w:pStyle w:val="FigurewithCaption"/>
      </w:pPr>
      <w:r>
        <w:rPr>
          <w:noProof/>
        </w:rPr>
        <w:drawing>
          <wp:inline distT="0" distB="0" distL="0" distR="0" wp14:anchorId="7F5CEB5E" wp14:editId="2ABE7414">
            <wp:extent cx="5334000" cy="3890154"/>
            <wp:effectExtent l="0" t="0" r="0" b="0"/>
            <wp:docPr id="1024" name="Picture" descr="Modelo de Dinâmica Competitiva - Diagrama de Fronteiras"/>
            <wp:cNvGraphicFramePr/>
            <a:graphic xmlns:a="http://schemas.openxmlformats.org/drawingml/2006/main">
              <a:graphicData uri="http://schemas.openxmlformats.org/drawingml/2006/picture">
                <pic:pic xmlns:pic="http://schemas.openxmlformats.org/drawingml/2006/picture">
                  <pic:nvPicPr>
                    <pic:cNvPr id="0" name="Picture" descr="images/model-diagram.png"/>
                    <pic:cNvPicPr>
                      <a:picLocks noChangeAspect="1" noChangeArrowheads="1"/>
                    </pic:cNvPicPr>
                  </pic:nvPicPr>
                  <pic:blipFill>
                    <a:blip r:embed="rId55"/>
                    <a:stretch>
                      <a:fillRect/>
                    </a:stretch>
                  </pic:blipFill>
                  <pic:spPr bwMode="auto">
                    <a:xfrm>
                      <a:off x="0" y="0"/>
                      <a:ext cx="5334000" cy="3890154"/>
                    </a:xfrm>
                    <a:prstGeom prst="rect">
                      <a:avLst/>
                    </a:prstGeom>
                    <a:noFill/>
                    <a:ln w="9525">
                      <a:noFill/>
                      <a:headEnd/>
                      <a:tailEnd/>
                    </a:ln>
                  </pic:spPr>
                </pic:pic>
              </a:graphicData>
            </a:graphic>
          </wp:inline>
        </w:drawing>
      </w:r>
    </w:p>
    <w:p w14:paraId="024BF85C" w14:textId="77777777" w:rsidR="0044595C" w:rsidRPr="008933A1" w:rsidRDefault="0044595C" w:rsidP="0044595C">
      <w:pPr>
        <w:pStyle w:val="ImageCaption"/>
        <w:rPr>
          <w:lang w:val="pt-BR"/>
        </w:rPr>
      </w:pPr>
      <w:r w:rsidRPr="008933A1">
        <w:rPr>
          <w:lang w:val="pt-BR"/>
        </w:rPr>
        <w:t>Modelo de Dinâmica Competitiva - Diagrama de Fronteiras</w:t>
      </w:r>
    </w:p>
    <w:p w14:paraId="3783A1B6" w14:textId="77777777" w:rsidR="0044595C" w:rsidRPr="008933A1" w:rsidRDefault="0044595C" w:rsidP="0044595C">
      <w:r w:rsidRPr="008933A1">
        <w:t>No modelo atual, a demanda global pelo produto é determinada em função do preço, e de parâmetros que estimam o tamanho do mercado potencial, e sua reação à acréscimos ou decréscimos no preço por meio de uma curva de preço versus demanda. A demanda global calculada obtida em equilíbrio com o preço é sujeita à um processo de difusão do produto. Considerar o processo de difusão de um novo produto é uma prática presente em diversos modelos similadres (Ex: Bass (XX), citar outros), visto que a difusão de um novo produto não é instantânea. A difusão do produto é dada a partir da demanda global determinada pelo preço, e parâmetros que medem a velocidade de difusão do produto no mercado alvo.</w:t>
      </w:r>
    </w:p>
    <w:p w14:paraId="4FDF971D" w14:textId="77777777" w:rsidR="0044595C" w:rsidRPr="008933A1" w:rsidRDefault="0044595C" w:rsidP="0044595C">
      <w:r w:rsidRPr="008933A1">
        <w:t xml:space="preserve">O próximo conjunto de módulos do modelo é vetorizado por produtores de impressora 3D (a partir deste momento denominados como players). Esta característica torna o modelo útil para a avaliação da decisão estratégica de e um player específico, e permite a consideração de decisões estratégicas de outros players sobre o resultado da estratégia de um player em questão.Este aspecto será essencial </w:t>
      </w:r>
      <w:r w:rsidRPr="008933A1">
        <w:lastRenderedPageBreak/>
        <w:t>para simular situações onde players existentes no mercado possuem estratégias de crescimento agressivas ou conservadoras, e o como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4FB515C4" w14:textId="77777777" w:rsidR="0044595C" w:rsidRPr="008933A1" w:rsidRDefault="0044595C" w:rsidP="0044595C">
      <w:r w:rsidRPr="008933A1">
        <w:t>Este aspecto é relevante para a representação da indústria da manufatura aditiva, visto que a adição de capacidade por outros players, e decisões relacionadas à sua precificação tendem à influenciar a decisão da empresa.</w:t>
      </w:r>
    </w:p>
    <w:p w14:paraId="7110DF0F" w14:textId="77777777" w:rsidR="0044595C" w:rsidRPr="008933A1" w:rsidRDefault="0044595C" w:rsidP="0044595C">
      <w:r w:rsidRPr="008933A1">
        <w:t>Em seguida, a produção de cada um dos players simulados no moeolo é estimada, utilizando as informações de demanda, capacidade dos players e market share estimado. A produção, de modo imediato, gera caixa para os players, atualizando seu valor presente líquido em caixa.</w:t>
      </w:r>
    </w:p>
    <w:p w14:paraId="2F4A4101" w14:textId="77777777" w:rsidR="0044595C" w:rsidRPr="008933A1" w:rsidRDefault="0044595C" w:rsidP="0044595C">
      <w:r w:rsidRPr="008933A1">
        <w:t>Três macro-enlaces de feedback podem ser visualizados nesta estrutura. O primeiro enlace, R1, tende à estimular o crescimento da demanda por meio da expansão do mercado. Uma vez que parcelas cada vez maiores da</w:t>
      </w:r>
    </w:p>
    <w:p w14:paraId="4EAC9542" w14:textId="77777777" w:rsidR="0044595C" w:rsidRPr="008933A1" w:rsidRDefault="0044595C" w:rsidP="0044595C">
      <w:r w:rsidRPr="008933A1">
        <w:t>No modelo proposto por Sterman (XX) dois players, inicialmente com a mesma capacidade produtiva, iniciam vendendo produtos a um mercado em expansão.</w:t>
      </w:r>
    </w:p>
    <w:p w14:paraId="4146726B" w14:textId="77777777" w:rsidR="00991C79" w:rsidRDefault="00991C79" w:rsidP="00991C79">
      <w:pPr>
        <w:ind w:firstLine="0"/>
      </w:pPr>
      <w:bookmarkStart w:id="141" w:name="demanda-global"/>
      <w:bookmarkStart w:id="142" w:name="_Toc502855282"/>
      <w:bookmarkEnd w:id="141"/>
    </w:p>
    <w:p w14:paraId="68691D04" w14:textId="0DF313AC" w:rsidR="00991C79" w:rsidRDefault="00991C79" w:rsidP="00991C79">
      <w:pPr>
        <w:ind w:firstLine="0"/>
      </w:pPr>
      <w:r>
        <w:t>Síntese das Modificações Realizadas</w:t>
      </w:r>
    </w:p>
    <w:p w14:paraId="238B16BE" w14:textId="77777777" w:rsidR="00991C79" w:rsidRPr="008933A1" w:rsidRDefault="00991C79" w:rsidP="00991C79">
      <w:pPr>
        <w:pStyle w:val="TableCaption"/>
        <w:rPr>
          <w:lang w:val="pt-BR"/>
        </w:rPr>
      </w:pPr>
      <w:r w:rsidRPr="008933A1">
        <w:rPr>
          <w:lang w:val="pt-BR"/>
        </w:rPr>
        <w:t>Modificações Realizadas em Relação ao Modelo Original</w:t>
      </w:r>
    </w:p>
    <w:tbl>
      <w:tblPr>
        <w:tblStyle w:val="Tabelacomgrade"/>
        <w:tblW w:w="4999" w:type="pct"/>
        <w:tblLook w:val="07E0" w:firstRow="1" w:lastRow="1" w:firstColumn="1" w:lastColumn="1" w:noHBand="1" w:noVBand="1"/>
        <w:tblCaption w:val="Modificações Realizadas em Relação ao Modelo Original"/>
      </w:tblPr>
      <w:tblGrid>
        <w:gridCol w:w="1657"/>
        <w:gridCol w:w="3271"/>
        <w:gridCol w:w="4131"/>
      </w:tblGrid>
      <w:tr w:rsidR="00991C79" w:rsidRPr="008933A1" w14:paraId="6AF76E2E" w14:textId="77777777" w:rsidTr="00F8601D">
        <w:tc>
          <w:tcPr>
            <w:tcW w:w="0" w:type="auto"/>
          </w:tcPr>
          <w:p w14:paraId="29F44D44" w14:textId="77777777" w:rsidR="00991C79" w:rsidRPr="008933A1" w:rsidRDefault="00991C79" w:rsidP="00F8601D">
            <w:pPr>
              <w:pStyle w:val="Compact"/>
              <w:rPr>
                <w:rFonts w:ascii="Arial" w:hAnsi="Arial" w:cs="Arial"/>
              </w:rPr>
            </w:pPr>
            <w:r w:rsidRPr="008933A1">
              <w:rPr>
                <w:rFonts w:ascii="Arial" w:hAnsi="Arial" w:cs="Arial"/>
                <w:b/>
              </w:rPr>
              <w:t>Módulo</w:t>
            </w:r>
          </w:p>
        </w:tc>
        <w:tc>
          <w:tcPr>
            <w:tcW w:w="0" w:type="auto"/>
          </w:tcPr>
          <w:p w14:paraId="1C45062B" w14:textId="77777777" w:rsidR="00991C79" w:rsidRPr="008933A1" w:rsidRDefault="00991C79" w:rsidP="00F8601D">
            <w:pPr>
              <w:pStyle w:val="Compact"/>
              <w:rPr>
                <w:rFonts w:ascii="Arial" w:hAnsi="Arial" w:cs="Arial"/>
              </w:rPr>
            </w:pPr>
            <w:r w:rsidRPr="008933A1">
              <w:rPr>
                <w:rFonts w:ascii="Arial" w:hAnsi="Arial" w:cs="Arial"/>
                <w:b/>
              </w:rPr>
              <w:t>Necessidade de Modificação</w:t>
            </w:r>
          </w:p>
        </w:tc>
        <w:tc>
          <w:tcPr>
            <w:tcW w:w="0" w:type="auto"/>
          </w:tcPr>
          <w:p w14:paraId="1F0A58A5" w14:textId="77777777" w:rsidR="00991C79" w:rsidRPr="008933A1" w:rsidRDefault="00991C79" w:rsidP="00F8601D">
            <w:pPr>
              <w:pStyle w:val="Compact"/>
              <w:rPr>
                <w:rFonts w:ascii="Arial" w:hAnsi="Arial" w:cs="Arial"/>
              </w:rPr>
            </w:pPr>
            <w:r w:rsidRPr="008933A1">
              <w:rPr>
                <w:rFonts w:ascii="Arial" w:hAnsi="Arial" w:cs="Arial"/>
                <w:b/>
              </w:rPr>
              <w:t>Modificação Realizada</w:t>
            </w:r>
          </w:p>
        </w:tc>
      </w:tr>
      <w:tr w:rsidR="00991C79" w:rsidRPr="008933A1" w14:paraId="5EC5001D" w14:textId="77777777" w:rsidTr="00F8601D">
        <w:tc>
          <w:tcPr>
            <w:tcW w:w="0" w:type="auto"/>
          </w:tcPr>
          <w:p w14:paraId="314ADC6A" w14:textId="77777777" w:rsidR="00991C79" w:rsidRPr="008933A1" w:rsidRDefault="00991C79" w:rsidP="00F8601D">
            <w:pPr>
              <w:pStyle w:val="Compact"/>
              <w:rPr>
                <w:rFonts w:ascii="Arial" w:hAnsi="Arial" w:cs="Arial"/>
              </w:rPr>
            </w:pPr>
            <w:r w:rsidRPr="008933A1">
              <w:rPr>
                <w:rFonts w:ascii="Arial" w:hAnsi="Arial" w:cs="Arial"/>
              </w:rPr>
              <w:t>Market Share</w:t>
            </w:r>
          </w:p>
        </w:tc>
        <w:tc>
          <w:tcPr>
            <w:tcW w:w="0" w:type="auto"/>
          </w:tcPr>
          <w:p w14:paraId="1FF6922C" w14:textId="77777777" w:rsidR="00991C79" w:rsidRPr="008933A1" w:rsidRDefault="00991C79" w:rsidP="00F8601D">
            <w:pPr>
              <w:pStyle w:val="Compact"/>
              <w:rPr>
                <w:rFonts w:ascii="Arial" w:hAnsi="Arial" w:cs="Arial"/>
                <w:lang w:val="pt-BR"/>
              </w:rPr>
            </w:pPr>
            <w:r w:rsidRPr="008933A1">
              <w:rPr>
                <w:rFonts w:ascii="Arial" w:hAnsi="Arial" w:cs="Arial"/>
                <w:lang w:val="pt-BR"/>
              </w:rPr>
              <w:t>Market Share é apenas dividido por preço e delay na entrega, enquanto a performance do produto não parece ser considerada.</w:t>
            </w:r>
          </w:p>
        </w:tc>
        <w:tc>
          <w:tcPr>
            <w:tcW w:w="0" w:type="auto"/>
          </w:tcPr>
          <w:p w14:paraId="51525649" w14:textId="77777777" w:rsidR="00991C79" w:rsidRPr="008933A1" w:rsidRDefault="00991C79" w:rsidP="00F8601D">
            <w:pPr>
              <w:pStyle w:val="Compact"/>
              <w:rPr>
                <w:rFonts w:ascii="Arial" w:hAnsi="Arial" w:cs="Arial"/>
                <w:lang w:val="pt-BR"/>
              </w:rPr>
            </w:pPr>
            <w:r w:rsidRPr="008933A1">
              <w:rPr>
                <w:rFonts w:ascii="Arial" w:hAnsi="Arial" w:cs="Arial"/>
                <w:lang w:val="pt-BR"/>
              </w:rPr>
              <w:t>Criar setor de investimento em P&amp;D influenciando a performance do produto juntamente com a experiência de produção.</w:t>
            </w:r>
          </w:p>
        </w:tc>
      </w:tr>
      <w:tr w:rsidR="00991C79" w:rsidRPr="008933A1" w14:paraId="45F09B38" w14:textId="77777777" w:rsidTr="00F8601D">
        <w:tc>
          <w:tcPr>
            <w:tcW w:w="0" w:type="auto"/>
          </w:tcPr>
          <w:p w14:paraId="46A25152" w14:textId="77777777" w:rsidR="00991C79" w:rsidRPr="008933A1" w:rsidRDefault="00991C79" w:rsidP="00F8601D">
            <w:pPr>
              <w:pStyle w:val="Compact"/>
              <w:rPr>
                <w:rFonts w:ascii="Arial" w:hAnsi="Arial" w:cs="Arial"/>
              </w:rPr>
            </w:pPr>
            <w:r w:rsidRPr="008933A1">
              <w:rPr>
                <w:rFonts w:ascii="Arial" w:hAnsi="Arial" w:cs="Arial"/>
              </w:rPr>
              <w:t>Capacidade</w:t>
            </w:r>
          </w:p>
        </w:tc>
        <w:tc>
          <w:tcPr>
            <w:tcW w:w="0" w:type="auto"/>
          </w:tcPr>
          <w:p w14:paraId="5C168922" w14:textId="77777777" w:rsidR="00991C79" w:rsidRPr="008933A1" w:rsidRDefault="00991C79" w:rsidP="00F8601D">
            <w:pPr>
              <w:pStyle w:val="Compact"/>
              <w:rPr>
                <w:rFonts w:ascii="Arial" w:hAnsi="Arial" w:cs="Arial"/>
                <w:lang w:val="pt-BR"/>
              </w:rPr>
            </w:pPr>
            <w:r w:rsidRPr="008933A1">
              <w:rPr>
                <w:rFonts w:ascii="Arial" w:hAnsi="Arial" w:cs="Arial"/>
                <w:lang w:val="pt-BR"/>
              </w:rPr>
              <w:t>Estratégia de crescimento é “Conservadora” ou “Agressiva”, e não possui opção adaptativa.</w:t>
            </w:r>
          </w:p>
        </w:tc>
        <w:tc>
          <w:tcPr>
            <w:tcW w:w="0" w:type="auto"/>
          </w:tcPr>
          <w:p w14:paraId="6797CF17" w14:textId="77777777" w:rsidR="00991C79" w:rsidRPr="008933A1" w:rsidRDefault="00991C79" w:rsidP="00F8601D">
            <w:pPr>
              <w:pStyle w:val="Compact"/>
              <w:rPr>
                <w:rFonts w:ascii="Arial" w:hAnsi="Arial" w:cs="Arial"/>
                <w:lang w:val="pt-BR"/>
              </w:rPr>
            </w:pPr>
            <w:r w:rsidRPr="008933A1">
              <w:rPr>
                <w:rFonts w:ascii="Arial" w:hAnsi="Arial" w:cs="Arial"/>
                <w:lang w:val="pt-BR"/>
              </w:rPr>
              <w:t>Avaliar primeiro as duas estratégias na primeira rodada do modelo e em seguida adicionar uma estratégia adaptativa (provavelmente a agressiva no início e conservadora no final).</w:t>
            </w:r>
          </w:p>
        </w:tc>
      </w:tr>
      <w:tr w:rsidR="00991C79" w:rsidRPr="008933A1" w14:paraId="5B13E885" w14:textId="77777777" w:rsidTr="00F8601D">
        <w:tc>
          <w:tcPr>
            <w:tcW w:w="0" w:type="auto"/>
          </w:tcPr>
          <w:p w14:paraId="3A7F8278" w14:textId="77777777" w:rsidR="00991C79" w:rsidRPr="008933A1" w:rsidRDefault="00991C79" w:rsidP="00F8601D">
            <w:pPr>
              <w:pStyle w:val="Compact"/>
              <w:rPr>
                <w:rFonts w:ascii="Arial" w:hAnsi="Arial" w:cs="Arial"/>
              </w:rPr>
            </w:pPr>
            <w:r w:rsidRPr="008933A1">
              <w:rPr>
                <w:rFonts w:ascii="Arial" w:hAnsi="Arial" w:cs="Arial"/>
              </w:rPr>
              <w:t>Parâmetros</w:t>
            </w:r>
          </w:p>
        </w:tc>
        <w:tc>
          <w:tcPr>
            <w:tcW w:w="0" w:type="auto"/>
          </w:tcPr>
          <w:p w14:paraId="48BD083D" w14:textId="77777777" w:rsidR="00991C79" w:rsidRPr="008933A1" w:rsidRDefault="00991C79" w:rsidP="00F8601D">
            <w:pPr>
              <w:pStyle w:val="Compact"/>
              <w:rPr>
                <w:rFonts w:ascii="Arial" w:hAnsi="Arial" w:cs="Arial"/>
                <w:lang w:val="pt-BR"/>
              </w:rPr>
            </w:pPr>
            <w:r w:rsidRPr="008933A1">
              <w:rPr>
                <w:rFonts w:ascii="Arial" w:hAnsi="Arial" w:cs="Arial"/>
                <w:lang w:val="pt-BR"/>
              </w:rPr>
              <w:t>Parâmetros possuem valores iniciais não aderentes à indústria da manufatura aditiva.</w:t>
            </w:r>
          </w:p>
        </w:tc>
        <w:tc>
          <w:tcPr>
            <w:tcW w:w="0" w:type="auto"/>
          </w:tcPr>
          <w:p w14:paraId="16F1F36A" w14:textId="77777777" w:rsidR="00991C79" w:rsidRPr="008933A1" w:rsidRDefault="00991C79" w:rsidP="00F8601D">
            <w:pPr>
              <w:pStyle w:val="Compact"/>
              <w:rPr>
                <w:rFonts w:ascii="Arial" w:hAnsi="Arial" w:cs="Arial"/>
                <w:lang w:val="pt-BR"/>
              </w:rPr>
            </w:pPr>
            <w:r w:rsidRPr="008933A1">
              <w:rPr>
                <w:rFonts w:ascii="Arial" w:hAnsi="Arial" w:cs="Arial"/>
                <w:lang w:val="pt-BR"/>
              </w:rPr>
              <w:t>Modificar parâmetros e calibrar modelo para a manufatura aditiva.</w:t>
            </w:r>
          </w:p>
        </w:tc>
      </w:tr>
      <w:tr w:rsidR="00991C79" w:rsidRPr="008933A1" w14:paraId="33B6AB42" w14:textId="77777777" w:rsidTr="00F8601D">
        <w:tc>
          <w:tcPr>
            <w:tcW w:w="0" w:type="auto"/>
          </w:tcPr>
          <w:p w14:paraId="25CC2D4E" w14:textId="77777777" w:rsidR="00991C79" w:rsidRPr="008933A1" w:rsidRDefault="00991C79" w:rsidP="00F8601D">
            <w:pPr>
              <w:pStyle w:val="Compact"/>
              <w:rPr>
                <w:rFonts w:ascii="Arial" w:hAnsi="Arial" w:cs="Arial"/>
              </w:rPr>
            </w:pPr>
            <w:r w:rsidRPr="008933A1">
              <w:rPr>
                <w:rFonts w:ascii="Arial" w:hAnsi="Arial" w:cs="Arial"/>
              </w:rPr>
              <w:lastRenderedPageBreak/>
              <w:t>Número de Players</w:t>
            </w:r>
          </w:p>
        </w:tc>
        <w:tc>
          <w:tcPr>
            <w:tcW w:w="0" w:type="auto"/>
          </w:tcPr>
          <w:p w14:paraId="24F2CDE6" w14:textId="77777777" w:rsidR="00991C79" w:rsidRPr="008933A1" w:rsidRDefault="00991C79" w:rsidP="00F8601D">
            <w:pPr>
              <w:pStyle w:val="Compact"/>
              <w:rPr>
                <w:rFonts w:ascii="Arial" w:hAnsi="Arial" w:cs="Arial"/>
                <w:lang w:val="pt-BR"/>
              </w:rPr>
            </w:pPr>
            <w:r w:rsidRPr="008933A1">
              <w:rPr>
                <w:rFonts w:ascii="Arial" w:hAnsi="Arial" w:cs="Arial"/>
                <w:lang w:val="pt-BR"/>
              </w:rPr>
              <w:t>Modelo original considera apenas dois players</w:t>
            </w:r>
            <w:r>
              <w:rPr>
                <w:rFonts w:ascii="Arial" w:hAnsi="Arial" w:cs="Arial"/>
                <w:lang w:val="pt-BR"/>
              </w:rPr>
              <w:t>.</w:t>
            </w:r>
          </w:p>
        </w:tc>
        <w:tc>
          <w:tcPr>
            <w:tcW w:w="0" w:type="auto"/>
          </w:tcPr>
          <w:p w14:paraId="11D1ABC0" w14:textId="77777777" w:rsidR="00991C79" w:rsidRPr="008933A1" w:rsidRDefault="00991C79" w:rsidP="00F8601D">
            <w:pPr>
              <w:pStyle w:val="Compact"/>
              <w:rPr>
                <w:rFonts w:ascii="Arial" w:hAnsi="Arial" w:cs="Arial"/>
                <w:lang w:val="pt-BR"/>
              </w:rPr>
            </w:pPr>
            <w:r w:rsidRPr="008933A1">
              <w:rPr>
                <w:rFonts w:ascii="Arial" w:hAnsi="Arial" w:cs="Arial"/>
                <w:lang w:val="pt-BR"/>
              </w:rPr>
              <w:t>Modificar para 10 players (considerar os 9 maiores players e agregar os demais em um player “outros”.)</w:t>
            </w:r>
          </w:p>
        </w:tc>
      </w:tr>
      <w:tr w:rsidR="00991C79" w:rsidRPr="008933A1" w14:paraId="777BB2C6" w14:textId="77777777" w:rsidTr="00F8601D">
        <w:tc>
          <w:tcPr>
            <w:tcW w:w="0" w:type="auto"/>
          </w:tcPr>
          <w:p w14:paraId="01D4D9E6" w14:textId="77777777" w:rsidR="00991C79" w:rsidRPr="002C23AB" w:rsidRDefault="00991C79" w:rsidP="00F8601D">
            <w:pPr>
              <w:pStyle w:val="Compact"/>
              <w:rPr>
                <w:rFonts w:ascii="Arial" w:hAnsi="Arial" w:cs="Arial"/>
                <w:lang w:val="pt-BR"/>
              </w:rPr>
            </w:pPr>
            <w:r w:rsidRPr="002C23AB">
              <w:rPr>
                <w:rFonts w:ascii="Arial" w:hAnsi="Arial" w:cs="Arial"/>
                <w:lang w:val="pt-BR"/>
              </w:rPr>
              <w:t>Setor de Patentes e P</w:t>
            </w:r>
            <w:r>
              <w:rPr>
                <w:rFonts w:ascii="Arial" w:hAnsi="Arial" w:cs="Arial"/>
                <w:lang w:val="pt-BR"/>
              </w:rPr>
              <w:t>eD</w:t>
            </w:r>
          </w:p>
        </w:tc>
        <w:tc>
          <w:tcPr>
            <w:tcW w:w="0" w:type="auto"/>
          </w:tcPr>
          <w:p w14:paraId="5DB7F4A4" w14:textId="77777777" w:rsidR="00991C79" w:rsidRPr="008933A1" w:rsidRDefault="00991C79" w:rsidP="00F8601D">
            <w:pPr>
              <w:pStyle w:val="Compact"/>
              <w:rPr>
                <w:rFonts w:ascii="Arial" w:hAnsi="Arial" w:cs="Arial"/>
                <w:lang w:val="pt-BR"/>
              </w:rPr>
            </w:pPr>
            <w:r>
              <w:rPr>
                <w:rFonts w:ascii="Arial" w:hAnsi="Arial" w:cs="Arial"/>
                <w:lang w:val="pt-BR"/>
              </w:rPr>
              <w:t>O setor da manufatura aditiva é marcado por expressivos investimentos em patentes</w:t>
            </w:r>
          </w:p>
        </w:tc>
        <w:tc>
          <w:tcPr>
            <w:tcW w:w="0" w:type="auto"/>
          </w:tcPr>
          <w:p w14:paraId="7531183C" w14:textId="77777777" w:rsidR="00991C79" w:rsidRPr="008933A1" w:rsidRDefault="00991C79" w:rsidP="00F8601D">
            <w:pPr>
              <w:pStyle w:val="Compact"/>
              <w:rPr>
                <w:rFonts w:ascii="Arial" w:hAnsi="Arial" w:cs="Arial"/>
                <w:lang w:val="pt-BR"/>
              </w:rPr>
            </w:pPr>
            <w:r>
              <w:rPr>
                <w:rFonts w:ascii="Arial" w:hAnsi="Arial" w:cs="Arial"/>
                <w:lang w:val="pt-BR"/>
              </w:rPr>
              <w:t>Criado o Módulo de Pesquisa e Desenvolvimento.</w:t>
            </w:r>
          </w:p>
        </w:tc>
      </w:tr>
    </w:tbl>
    <w:p w14:paraId="4DE6F345" w14:textId="77777777" w:rsidR="0044595C" w:rsidRDefault="0044595C" w:rsidP="0044595C">
      <w:pPr>
        <w:pStyle w:val="Ttulo3"/>
      </w:pPr>
      <w:r>
        <w:t>Demanda Global</w:t>
      </w:r>
      <w:bookmarkEnd w:id="142"/>
    </w:p>
    <w:p w14:paraId="300F864B" w14:textId="77777777" w:rsidR="0044595C" w:rsidRPr="008933A1" w:rsidRDefault="0044595C" w:rsidP="0044595C">
      <w:r w:rsidRPr="008933A1">
        <w:t xml:space="preserve">A demanda Total da indústria anual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8933A1">
        <w:t xml:space="preserve"> é formada pela soma de dois tipos de demanda. A demanda inicial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8933A1">
        <w:t xml:space="preserve"> dos produtos (ou seja, à primeira compra realizada por um usuário da impressora 3D), e à demanda oriúnda de recompras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8933A1">
        <w:t>, realizadas em função do fim da vida útil do equipamento.</w:t>
      </w:r>
    </w:p>
    <w:p w14:paraId="5E9FB81F" w14:textId="77777777" w:rsidR="0044595C" w:rsidRDefault="000A47A3"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T</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oMath>
      </m:oMathPara>
    </w:p>
    <w:p w14:paraId="3067650A" w14:textId="77777777" w:rsidR="0044595C" w:rsidRPr="008933A1" w:rsidRDefault="0044595C" w:rsidP="0044595C">
      <w:r w:rsidRPr="008933A1">
        <w:t xml:space="preserve">A demanda inicial é calculada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8933A1">
        <w:t xml:space="preserve"> em função do número médio de unidades vendidas por clientes </w:t>
      </w:r>
      <m:oMath>
        <m:r>
          <w:rPr>
            <w:rFonts w:ascii="Cambria Math" w:hAnsi="Cambria Math"/>
          </w:rPr>
          <m:t>μ</m:t>
        </m:r>
      </m:oMath>
      <w:r w:rsidRPr="008933A1">
        <w:t xml:space="preserve"> e do número de clientes </w:t>
      </w:r>
      <m:oMath>
        <m:r>
          <w:rPr>
            <w:rFonts w:ascii="Cambria Math" w:hAnsi="Cambria Math"/>
          </w:rPr>
          <m:t>dA</m:t>
        </m:r>
      </m:oMath>
      <w:r w:rsidRPr="008933A1">
        <w:t xml:space="preserve"> que adotou o produto em um intervalo de tempo </w:t>
      </w:r>
      <m:oMath>
        <m:r>
          <w:rPr>
            <w:rFonts w:ascii="Cambria Math" w:hAnsi="Cambria Math"/>
          </w:rPr>
          <m:t>dt</m:t>
        </m:r>
      </m:oMath>
      <w:r w:rsidRPr="008933A1">
        <w:t>:</w:t>
      </w:r>
    </w:p>
    <w:p w14:paraId="099BFA11" w14:textId="77777777" w:rsidR="0044595C" w:rsidRDefault="000A47A3"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I</m:t>
              </m:r>
            </m:sup>
          </m:sSup>
          <m:r>
            <w:rPr>
              <w:rFonts w:ascii="Cambria Math" w:hAnsi="Cambria Math"/>
            </w:rPr>
            <m:t>=μ</m:t>
          </m:r>
          <m:f>
            <m:fPr>
              <m:ctrlPr>
                <w:rPr>
                  <w:rFonts w:ascii="Cambria Math" w:hAnsi="Cambria Math"/>
                </w:rPr>
              </m:ctrlPr>
            </m:fPr>
            <m:num>
              <m:r>
                <w:rPr>
                  <w:rFonts w:ascii="Cambria Math" w:hAnsi="Cambria Math"/>
                </w:rPr>
                <m:t>dA</m:t>
              </m:r>
            </m:num>
            <m:den>
              <m:r>
                <w:rPr>
                  <w:rFonts w:ascii="Cambria Math" w:hAnsi="Cambria Math"/>
                </w:rPr>
                <m:t>dt</m:t>
              </m:r>
            </m:den>
          </m:f>
        </m:oMath>
      </m:oMathPara>
    </w:p>
    <w:p w14:paraId="3FD511F4" w14:textId="77777777" w:rsidR="0044595C" w:rsidRDefault="0044595C" w:rsidP="0044595C">
      <w:pPr>
        <w:pStyle w:val="Ttulo3"/>
      </w:pPr>
      <w:bookmarkStart w:id="143" w:name="difusao-do-produto"/>
      <w:bookmarkStart w:id="144" w:name="_Toc502855283"/>
      <w:bookmarkEnd w:id="143"/>
      <w:r>
        <w:t>Difusão do Produto</w:t>
      </w:r>
      <w:bookmarkEnd w:id="144"/>
    </w:p>
    <w:p w14:paraId="712F142A" w14:textId="2F21F61E" w:rsidR="008B72C5" w:rsidRDefault="008B72C5" w:rsidP="0044595C">
      <w:r>
        <w:t>Este setor representa o processo de difusão da tecnologia de impressão 3D entre fabricantes em geral e potenciais usuários. Ainda que exista a tecnologia disponível a um preço adequaod, a empresa usuária necessita treinar seus designers e operadores para a nova tecnologia, reprojetar novas peças com a impressão 3D, re-planejar seu mix de produção em função desta tecnologia, etc. este processo relativamente lento de difusão é representado neste setor.</w:t>
      </w:r>
    </w:p>
    <w:p w14:paraId="4A7FA478" w14:textId="77777777" w:rsidR="008B72C5" w:rsidRDefault="008B72C5" w:rsidP="0044595C"/>
    <w:p w14:paraId="79510E5E" w14:textId="77777777" w:rsidR="008B72C5" w:rsidRDefault="008B72C5" w:rsidP="0044595C"/>
    <w:p w14:paraId="6C1E84D2" w14:textId="2B29AFFC" w:rsidR="0044595C" w:rsidRPr="008933A1" w:rsidRDefault="0044595C" w:rsidP="0044595C">
      <w:r w:rsidRPr="008933A1">
        <w:t xml:space="preserve">O crescimento do número de clientes </w:t>
      </w:r>
      <m:oMath>
        <m:r>
          <w:rPr>
            <w:rFonts w:ascii="Cambria Math" w:hAnsi="Cambria Math"/>
          </w:rPr>
          <m:t>A</m:t>
        </m:r>
      </m:oMath>
      <w:r w:rsidRPr="008933A1">
        <w:t xml:space="preserve"> que aderiram às impressoras 3D em um dado instante de tempo </w:t>
      </w:r>
      <m:oMath>
        <m:r>
          <w:rPr>
            <w:rFonts w:ascii="Cambria Math" w:hAnsi="Cambria Math"/>
          </w:rPr>
          <m:t>t</m:t>
        </m:r>
      </m:oMath>
      <w:r w:rsidRPr="008933A1">
        <w:t xml:space="preserve"> é um estoque modelado por meio do modelo padrão de difusão de Bass (XXXX). Neste modelo o crescimento da população de clientes que aderem à uma ideia é dependente do tamanho total da população </w:t>
      </w:r>
      <m:oMath>
        <m:r>
          <w:rPr>
            <w:rFonts w:ascii="Cambria Math" w:hAnsi="Cambria Math"/>
          </w:rPr>
          <m:t>POP</m:t>
        </m:r>
      </m:oMath>
      <w:r w:rsidRPr="008933A1">
        <w:t xml:space="preserve">, do número de </w:t>
      </w:r>
      <w:r w:rsidRPr="008933A1">
        <w:lastRenderedPageBreak/>
        <w:t xml:space="preserve">clientes que não adotaram </w:t>
      </w:r>
      <m:oMath>
        <m:r>
          <w:rPr>
            <w:rFonts w:ascii="Cambria Math" w:hAnsi="Cambria Math"/>
          </w:rPr>
          <m:t>N</m:t>
        </m:r>
      </m:oMath>
      <w:r w:rsidRPr="008933A1">
        <w:t xml:space="preserve">, da fração de inovadores que adotam ao produto ano a ano independentemente de outros usuários </w:t>
      </w:r>
      <m:oMath>
        <m:r>
          <w:rPr>
            <w:rFonts w:ascii="Cambria Math" w:hAnsi="Cambria Math"/>
          </w:rPr>
          <m:t>α</m:t>
        </m:r>
      </m:oMath>
      <w:r w:rsidRPr="008933A1">
        <w:t xml:space="preserve"> e do parâmetro </w:t>
      </w:r>
      <m:oMath>
        <m:r>
          <w:rPr>
            <w:rFonts w:ascii="Cambria Math" w:hAnsi="Cambria Math"/>
          </w:rPr>
          <m:t>β</m:t>
        </m:r>
      </m:oMath>
      <w:r w:rsidRPr="008933A1">
        <w:t xml:space="preserve"> que mede a força da difusão do produto por boca-a-boca. A não-negatividade da equação é garantida obtendo-se o máximo entre a equação e zero. Além disto, o valor inicial do número de clientes </w:t>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8933A1">
        <w:t xml:space="preserve"> é calibrado a partir do númer……</w:t>
      </w:r>
    </w:p>
    <w:p w14:paraId="69DA5B8E" w14:textId="77777777" w:rsidR="0044595C" w:rsidRDefault="000A47A3" w:rsidP="0044595C">
      <w:pPr>
        <w:pStyle w:val="Corpodetexto"/>
      </w:pPr>
      <m:oMathPara>
        <m:oMathParaPr>
          <m:jc m:val="center"/>
        </m:oMathParaPr>
        <m:oMath>
          <m:sSub>
            <m:sSubPr>
              <m:ctrlPr>
                <w:rPr>
                  <w:rFonts w:ascii="Cambria Math" w:hAnsi="Cambria Math"/>
                </w:rPr>
              </m:ctrlPr>
            </m:sSubPr>
            <m:e>
              <m: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r>
                <w:rPr>
                  <w:rFonts w:ascii="Cambria Math" w:hAnsi="Cambria Math"/>
                </w:rPr>
                <m:t>M</m:t>
              </m:r>
            </m:e>
          </m:nary>
          <m:r>
            <w:rPr>
              <w:rFonts w:ascii="Cambria Math" w:hAnsi="Cambria Math"/>
            </w:rPr>
            <m:t>AX</m:t>
          </m:r>
          <m:d>
            <m:dPr>
              <m:ctrlPr>
                <w:rPr>
                  <w:rFonts w:ascii="Cambria Math" w:hAnsi="Cambria Math"/>
                </w:rPr>
              </m:ctrlPr>
            </m:dPr>
            <m:e>
              <m:r>
                <w:rPr>
                  <w:rFonts w:ascii="Cambria Math" w:hAnsi="Cambria Math"/>
                </w:rPr>
                <m:t>0,N</m:t>
              </m:r>
              <m:d>
                <m:dPr>
                  <m:ctrlPr>
                    <w:rPr>
                      <w:rFonts w:ascii="Cambria Math" w:hAnsi="Cambria Math"/>
                    </w:rPr>
                  </m:ctrlPr>
                </m:dPr>
                <m:e>
                  <m:r>
                    <w:rPr>
                      <w:rFonts w:ascii="Cambria Math" w:hAnsi="Cambria Math"/>
                    </w:rPr>
                    <m:t>α+β</m:t>
                  </m:r>
                  <m:f>
                    <m:fPr>
                      <m:ctrlPr>
                        <w:rPr>
                          <w:rFonts w:ascii="Cambria Math" w:hAnsi="Cambria Math"/>
                        </w:rPr>
                      </m:ctrlPr>
                    </m:fPr>
                    <m:num>
                      <m:r>
                        <w:rPr>
                          <w:rFonts w:ascii="Cambria Math" w:hAnsi="Cambria Math"/>
                        </w:rPr>
                        <m:t>A</m:t>
                      </m:r>
                    </m:num>
                    <m:den>
                      <m:r>
                        <w:rPr>
                          <w:rFonts w:ascii="Cambria Math" w:hAnsi="Cambria Math"/>
                        </w:rPr>
                        <m:t>POP</m:t>
                      </m:r>
                    </m:den>
                  </m:f>
                </m:e>
              </m:d>
            </m:e>
          </m:d>
          <m: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θ</m:t>
          </m:r>
          <m:sSup>
            <m:sSupPr>
              <m:ctrlPr>
                <w:rPr>
                  <w:rFonts w:ascii="Cambria Math" w:hAnsi="Cambria Math"/>
                </w:rPr>
              </m:ctrlPr>
            </m:sSupPr>
            <m:e>
              <m:r>
                <w:rPr>
                  <w:rFonts w:ascii="Cambria Math" w:hAnsi="Cambria Math"/>
                </w:rPr>
                <m:t>A</m:t>
              </m:r>
            </m:e>
            <m:sup>
              <m:r>
                <w:rPr>
                  <w:rFonts w:ascii="Cambria Math" w:hAnsi="Cambria Math"/>
                </w:rPr>
                <m:t>*</m:t>
              </m:r>
            </m:sup>
          </m:sSup>
        </m:oMath>
      </m:oMathPara>
    </w:p>
    <w:p w14:paraId="78F74CBF" w14:textId="77777777" w:rsidR="0044595C" w:rsidRPr="008933A1" w:rsidRDefault="0044595C" w:rsidP="0044595C">
      <w:r w:rsidRPr="008933A1">
        <w:t xml:space="preserve">O número de consumidores potenciais </w:t>
      </w:r>
      <m:oMath>
        <m:r>
          <w:rPr>
            <w:rFonts w:ascii="Cambria Math" w:hAnsi="Cambria Math"/>
          </w:rPr>
          <m:t>N</m:t>
        </m:r>
      </m:oMath>
      <w:r w:rsidRPr="008933A1">
        <w:t xml:space="preserve"> é modelado como o máximo entre zero e a diferença entre o número de clientes que irá adotar o produto em algum momen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8933A1">
        <w:t xml:space="preserve"> e o número de clientes que adotou o produto </w:t>
      </w:r>
      <m:oMath>
        <m:r>
          <w:rPr>
            <w:rFonts w:ascii="Cambria Math" w:hAnsi="Cambria Math"/>
          </w:rPr>
          <m:t>A</m:t>
        </m:r>
      </m:oMath>
      <w:r w:rsidRPr="008933A1">
        <w:t>.</w:t>
      </w:r>
    </w:p>
    <w:p w14:paraId="42482662" w14:textId="77777777" w:rsidR="0044595C" w:rsidRDefault="0044595C" w:rsidP="0044595C">
      <w:pPr>
        <w:pStyle w:val="Corpodetexto"/>
      </w:pPr>
      <m:oMathPara>
        <m:oMathParaPr>
          <m:jc m:val="center"/>
        </m:oMathParaPr>
        <m:oMath>
          <m:r>
            <w:rPr>
              <w:rFonts w:ascii="Cambria Math" w:hAnsi="Cambria Math"/>
            </w:rPr>
            <m:t>N=MAX(0,</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A)</m:t>
          </m:r>
        </m:oMath>
      </m:oMathPara>
    </w:p>
    <w:p w14:paraId="64F56620" w14:textId="77777777" w:rsidR="0044595C" w:rsidRPr="008933A1" w:rsidRDefault="0044595C" w:rsidP="0044595C">
      <w:r w:rsidRPr="008933A1">
        <w:t xml:space="preserve">O número de clientes que irá adotar o produ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8933A1">
        <w:t xml:space="preserve"> é calculado segundo uma curva de demanda linear, variando em função do menor preço encontrado no mercado </w:t>
      </w:r>
      <m:oMath>
        <m:sSup>
          <m:sSupPr>
            <m:ctrlPr>
              <w:rPr>
                <w:rFonts w:ascii="Cambria Math" w:hAnsi="Cambria Math"/>
              </w:rPr>
            </m:ctrlPr>
          </m:sSupPr>
          <m:e>
            <m:r>
              <w:rPr>
                <w:rFonts w:ascii="Cambria Math" w:hAnsi="Cambria Math"/>
              </w:rPr>
              <m:t>P</m:t>
            </m:r>
          </m:e>
          <m:sup>
            <m:r>
              <w:rPr>
                <w:rFonts w:ascii="Cambria Math" w:hAnsi="Cambria Math"/>
              </w:rPr>
              <m:t>min</m:t>
            </m:r>
          </m:sup>
        </m:sSup>
      </m:oMath>
      <w:r w:rsidRPr="008933A1">
        <w:t xml:space="preserve">, e da inclinação da curva de demanda </w:t>
      </w:r>
      <m:oMath>
        <m:r>
          <w:rPr>
            <w:rFonts w:ascii="Cambria Math" w:hAnsi="Cambria Math"/>
          </w:rPr>
          <m:t>σ</m:t>
        </m:r>
      </m:oMath>
      <w:r w:rsidRPr="008933A1">
        <w:t xml:space="preserve">, que corresponde à </w:t>
      </w:r>
      <m:oMath>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oMath>
      <w:r w:rsidRPr="008933A1">
        <w:t xml:space="preserve">. Para a calibração da curva de preço e demanda, um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e uma demanda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Além disto, a demanda nunca será maior do que a população total </w:t>
      </w:r>
      <m:oMath>
        <m:r>
          <w:rPr>
            <w:rFonts w:ascii="Cambria Math" w:hAnsi="Cambria Math"/>
          </w:rPr>
          <m:t>POP</m:t>
        </m:r>
      </m:oMath>
      <w:r w:rsidRPr="008933A1">
        <w:t xml:space="preserve">, nem menor do que </w:t>
      </w:r>
      <m:oMath>
        <m:r>
          <w:rPr>
            <w:rFonts w:ascii="Cambria Math" w:hAnsi="Cambria Math"/>
          </w:rPr>
          <m:t>0</m:t>
        </m:r>
      </m:oMath>
      <w:r w:rsidRPr="008933A1">
        <w:t>.</w:t>
      </w:r>
    </w:p>
    <w:p w14:paraId="355BC260" w14:textId="77777777" w:rsidR="0044595C" w:rsidRDefault="000A47A3" w:rsidP="0044595C">
      <w:pPr>
        <w:pStyle w:val="Corpodetexto"/>
      </w:pPr>
      <m:oMathPara>
        <m:oMathParaPr>
          <m:jc m:val="center"/>
        </m:oMathParaPr>
        <m:oMath>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MIN</m:t>
          </m:r>
          <m:d>
            <m:dPr>
              <m:ctrlPr>
                <w:rPr>
                  <w:rFonts w:ascii="Cambria Math" w:hAnsi="Cambria Math"/>
                </w:rPr>
              </m:ctrlPr>
            </m:dPr>
            <m:e>
              <m:r>
                <w:rPr>
                  <w:rFonts w:ascii="Cambria Math" w:hAnsi="Cambria Math"/>
                </w:rPr>
                <m:t>POP,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AX</m:t>
              </m:r>
              <m:d>
                <m:dPr>
                  <m:ctrlPr>
                    <w:rPr>
                      <w:rFonts w:ascii="Cambria Math" w:hAnsi="Cambria Math"/>
                    </w:rPr>
                  </m:ctrlPr>
                </m:dPr>
                <m:e>
                  <m:r>
                    <w:rPr>
                      <w:rFonts w:ascii="Cambria Math" w:hAnsi="Cambria Math"/>
                    </w:rPr>
                    <m:t>0,1+</m:t>
                  </m:r>
                  <m:f>
                    <m:fPr>
                      <m:ctrlPr>
                        <w:rPr>
                          <w:rFonts w:ascii="Cambria Math" w:hAnsi="Cambria Math"/>
                        </w:rPr>
                      </m:ctrlPr>
                    </m:fPr>
                    <m:num>
                      <m:r>
                        <w:rPr>
                          <w:rFonts w:ascii="Cambria Math" w:hAnsi="Cambria Math"/>
                        </w:rPr>
                        <m:t>σ(</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num>
                    <m:den>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den>
                  </m:f>
                </m:e>
              </m:d>
            </m:e>
          </m:d>
        </m:oMath>
      </m:oMathPara>
    </w:p>
    <w:p w14:paraId="1C3CB42B" w14:textId="77777777" w:rsidR="0044595C" w:rsidRPr="008933A1" w:rsidRDefault="0044595C" w:rsidP="0044595C">
      <w:r w:rsidRPr="008933A1">
        <w:t xml:space="preserve">A inclinação da curva de demanda </w:t>
      </w:r>
      <m:oMath>
        <m:r>
          <w:rPr>
            <w:rFonts w:ascii="Cambria Math" w:hAnsi="Cambria Math"/>
          </w:rPr>
          <m:t>σ</m:t>
        </m:r>
      </m:oMath>
      <w:r w:rsidRPr="008933A1">
        <w:t xml:space="preserve">, por sua vez, é calculada em função da população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d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e da elasticidade da curva de demanda </w:t>
      </w:r>
      <m:oMath>
        <m:sSub>
          <m:sSubPr>
            <m:ctrlPr>
              <w:rPr>
                <w:rFonts w:ascii="Cambria Math" w:hAnsi="Cambria Math"/>
              </w:rPr>
            </m:ctrlPr>
          </m:sSubPr>
          <m:e>
            <m:r>
              <w:rPr>
                <w:rFonts w:ascii="Cambria Math" w:hAnsi="Cambria Math"/>
              </w:rPr>
              <m:t>ε</m:t>
            </m:r>
          </m:e>
          <m:sub>
            <m:r>
              <w:rPr>
                <w:rFonts w:ascii="Cambria Math" w:hAnsi="Cambria Math"/>
              </w:rPr>
              <m:t>d</m:t>
            </m:r>
          </m:sub>
        </m:sSub>
      </m:oMath>
      <w:r w:rsidRPr="008933A1">
        <w:t>.</w:t>
      </w:r>
    </w:p>
    <w:p w14:paraId="5FD8A08C" w14:textId="77777777" w:rsidR="0044595C" w:rsidRDefault="0044595C" w:rsidP="0044595C">
      <w:pPr>
        <w:pStyle w:val="Corpodetexto"/>
      </w:pPr>
      <m:oMathPara>
        <m:oMathParaPr>
          <m:jc m:val="center"/>
        </m:oMathParaPr>
        <m:oMath>
          <m:r>
            <w:rPr>
              <w:rFonts w:ascii="Cambria Math" w:hAnsi="Cambria Math"/>
            </w:rPr>
            <m:t>σ=-</m:t>
          </m:r>
          <m:sSub>
            <m:sSubPr>
              <m:ctrlPr>
                <w:rPr>
                  <w:rFonts w:ascii="Cambria Math" w:hAnsi="Cambria Math"/>
                </w:rPr>
              </m:ctrlPr>
            </m:sSubPr>
            <m:e>
              <m:r>
                <w:rPr>
                  <w:rFonts w:ascii="Cambria Math" w:hAnsi="Cambria Math"/>
                </w:rPr>
                <m:t>ε</m:t>
              </m:r>
            </m:e>
            <m:sub>
              <m:r>
                <w:rPr>
                  <w:rFonts w:ascii="Cambria Math" w:hAnsi="Cambria Math"/>
                </w:rPr>
                <m:t>d</m:t>
              </m:r>
            </m:sub>
          </m:sSub>
          <m:d>
            <m:dPr>
              <m:ctrlPr>
                <w:rPr>
                  <w:rFonts w:ascii="Cambria Math" w:hAnsi="Cambria Math"/>
                </w:rPr>
              </m:ctrlPr>
            </m:dPr>
            <m:e>
              <m:f>
                <m:fPr>
                  <m:ctrlPr>
                    <w:rPr>
                      <w:rFonts w:ascii="Cambria Math" w:hAnsi="Cambria Math"/>
                    </w:rPr>
                  </m:ctrlPr>
                </m:fPr>
                <m:num>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num>
                <m:den>
                  <m:sSup>
                    <m:sSupPr>
                      <m:ctrlPr>
                        <w:rPr>
                          <w:rFonts w:ascii="Cambria Math" w:hAnsi="Cambria Math"/>
                        </w:rPr>
                      </m:ctrlPr>
                    </m:sSupPr>
                    <m:e>
                      <m:r>
                        <w:rPr>
                          <w:rFonts w:ascii="Cambria Math" w:hAnsi="Cambria Math"/>
                        </w:rPr>
                        <m:t>p</m:t>
                      </m:r>
                    </m:e>
                    <m:sup>
                      <m:r>
                        <w:rPr>
                          <w:rFonts w:ascii="Cambria Math" w:hAnsi="Cambria Math"/>
                        </w:rPr>
                        <m:t>r</m:t>
                      </m:r>
                    </m:sup>
                  </m:sSup>
                </m:den>
              </m:f>
            </m:e>
          </m:d>
        </m:oMath>
      </m:oMathPara>
    </w:p>
    <w:p w14:paraId="14940D47" w14:textId="02C2EAA9" w:rsidR="0044595C" w:rsidRPr="008933A1" w:rsidRDefault="0044595C" w:rsidP="0044595C">
      <w:r w:rsidRPr="008933A1">
        <w:t xml:space="preserve">A demanda </w:t>
      </w:r>
      <w:r w:rsidR="00316E73" w:rsidRPr="008933A1">
        <w:t>oriunda</w:t>
      </w:r>
      <w:r w:rsidRPr="008933A1">
        <w:t xml:space="preserve"> da necessidade de substituição dos produtos depende do número de impressoras 3D já vendidos pela empresa </w:t>
      </w:r>
      <m:oMath>
        <m:sSub>
          <m:sSubPr>
            <m:ctrlPr>
              <w:rPr>
                <w:rFonts w:ascii="Cambria Math" w:hAnsi="Cambria Math"/>
              </w:rPr>
            </m:ctrlPr>
          </m:sSubPr>
          <m:e>
            <m:r>
              <w:rPr>
                <w:rFonts w:ascii="Cambria Math" w:hAnsi="Cambria Math"/>
              </w:rPr>
              <m:t>I</m:t>
            </m:r>
          </m:e>
          <m:sub>
            <m:r>
              <w:rPr>
                <w:rFonts w:ascii="Cambria Math" w:hAnsi="Cambria Math"/>
              </w:rPr>
              <m:t>i</m:t>
            </m:r>
          </m:sub>
        </m:sSub>
      </m:oMath>
      <w:r w:rsidRPr="008933A1">
        <w:t xml:space="preserve">, e de uma taxa percentual de descarte de impressoras </w:t>
      </w:r>
      <m:oMath>
        <m:r>
          <w:rPr>
            <w:rFonts w:ascii="Cambria Math" w:hAnsi="Cambria Math"/>
          </w:rPr>
          <m:t>δ</m:t>
        </m:r>
      </m:oMath>
      <w:r w:rsidRPr="008933A1">
        <w:t>. Esta taxa percentual de descarte de impressoras corresponde ao inverso da vida útil média das impressoras vendidas. O modelo pressupõe que o número de impressoras descartadas pelo fim da sua vida útil corresponde ao número de impressoras a serem compradas.</w:t>
      </w:r>
    </w:p>
    <w:p w14:paraId="0ECE1E49" w14:textId="77777777" w:rsidR="0044595C" w:rsidRDefault="000A47A3"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δ*</m:t>
          </m:r>
          <m:sSub>
            <m:sSubPr>
              <m:ctrlPr>
                <w:rPr>
                  <w:rFonts w:ascii="Cambria Math" w:hAnsi="Cambria Math"/>
                </w:rPr>
              </m:ctrlPr>
            </m:sSubPr>
            <m:e>
              <m:r>
                <w:rPr>
                  <w:rFonts w:ascii="Cambria Math" w:hAnsi="Cambria Math"/>
                </w:rPr>
                <m:t>I</m:t>
              </m:r>
            </m:e>
            <m:sub>
              <m:r>
                <w:rPr>
                  <w:rFonts w:ascii="Cambria Math" w:hAnsi="Cambria Math"/>
                </w:rPr>
                <m:t>i</m:t>
              </m:r>
            </m:sub>
          </m:sSub>
        </m:oMath>
      </m:oMathPara>
    </w:p>
    <w:p w14:paraId="146C808F" w14:textId="77777777" w:rsidR="0044595C" w:rsidRDefault="0044595C" w:rsidP="0044595C">
      <w:r w:rsidRPr="008933A1">
        <w:rPr>
          <w:b/>
        </w:rPr>
        <w:t>Modificação:</w:t>
      </w:r>
      <w:r w:rsidRPr="008933A1">
        <w:t xml:space="preserve"> Este pressuposto atua como um pressuposto “otimista” para os produtores de impressoras 3D, implicando que, no longo prazo o mercado alcançado pelas impressoras 3D nunca retornarão à outras tecnologias. Podemos modificar esta equação incluindo uma taxa </w:t>
      </w:r>
      <m:oMath>
        <m:r>
          <w:rPr>
            <w:rFonts w:ascii="Cambria Math" w:hAnsi="Cambria Math"/>
          </w:rPr>
          <m:t>α</m:t>
        </m:r>
      </m:oMath>
      <w:r w:rsidRPr="008933A1">
        <w:t xml:space="preserve"> de impressoras que são descartadas, porém nunca substituídas. </w:t>
      </w:r>
      <w:r>
        <w:t>Pensar numa forma de modelar esta taxa.</w:t>
      </w:r>
    </w:p>
    <w:p w14:paraId="218C9D9B" w14:textId="77777777" w:rsidR="0044595C" w:rsidRDefault="000A47A3"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δ*</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α</m:t>
          </m:r>
        </m:oMath>
      </m:oMathPara>
    </w:p>
    <w:p w14:paraId="2A870ADE" w14:textId="77777777" w:rsidR="0044595C" w:rsidRPr="008933A1" w:rsidRDefault="0044595C" w:rsidP="0044595C">
      <w:r w:rsidRPr="008933A1">
        <w:t xml:space="preserve">O número de impressoras 3D atualmente instaladas em consumidore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8933A1">
        <w:t xml:space="preserve"> de cada player corresponde à acumulação de entregas de impressora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8933A1">
        <w:t xml:space="preserve"> e é reduzida pelo número de produtos descartados </w:t>
      </w:r>
      <m:oMath>
        <m:sSub>
          <m:sSubPr>
            <m:ctrlPr>
              <w:rPr>
                <w:rFonts w:ascii="Cambria Math" w:hAnsi="Cambria Math"/>
              </w:rPr>
            </m:ctrlPr>
          </m:sSubPr>
          <m:e>
            <m:r>
              <w:rPr>
                <w:rFonts w:ascii="Cambria Math" w:hAnsi="Cambria Math"/>
              </w:rPr>
              <m:t>D</m:t>
            </m:r>
          </m:e>
          <m:sub>
            <m:r>
              <w:rPr>
                <w:rFonts w:ascii="Cambria Math" w:hAnsi="Cambria Math"/>
              </w:rPr>
              <m:t>i,t</m:t>
            </m:r>
          </m:sub>
        </m:sSub>
      </m:oMath>
      <w:r w:rsidRPr="008933A1">
        <w:t xml:space="preserve">, considerando uma quantidade inicial </w:t>
      </w:r>
      <m:oMath>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8933A1">
        <w:t xml:space="preserve"> de impressoras instaladas no período inicial de simulação.</w:t>
      </w:r>
    </w:p>
    <w:p w14:paraId="19B8AC09" w14:textId="77777777" w:rsidR="0044595C" w:rsidRDefault="000A47A3" w:rsidP="0044595C">
      <w:pPr>
        <w:pStyle w:val="Corpodetexto"/>
      </w:pPr>
      <m:oMathPara>
        <m:oMathParaPr>
          <m:jc m:val="center"/>
        </m:oMathParaPr>
        <m:oMath>
          <m:sSub>
            <m:sSubPr>
              <m:ctrlPr>
                <w:rPr>
                  <w:rFonts w:ascii="Cambria Math" w:hAnsi="Cambria Math"/>
                </w:rPr>
              </m:ctrlPr>
            </m:sSubPr>
            <m:e>
              <m:r>
                <w:rPr>
                  <w:rFonts w:ascii="Cambria Math" w:hAnsi="Cambria Math"/>
                </w:rPr>
                <m:t>I</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t</m:t>
                  </m:r>
                </m:sub>
              </m:sSub>
            </m:e>
          </m:nary>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t</m:t>
              </m:r>
            </m:sub>
          </m:sSub>
        </m:oMath>
      </m:oMathPara>
    </w:p>
    <w:p w14:paraId="6DD254F3" w14:textId="77777777" w:rsidR="00316E73" w:rsidRDefault="00316E73" w:rsidP="00316E73">
      <w:bookmarkStart w:id="145" w:name="market-share"/>
      <w:bookmarkStart w:id="146" w:name="_Toc502855284"/>
      <w:bookmarkEnd w:id="145"/>
    </w:p>
    <w:p w14:paraId="0F85DB26" w14:textId="369996EA" w:rsidR="00316E73" w:rsidRDefault="00316E73" w:rsidP="00316E73">
      <w:r>
        <w:t>Calibração das Condições Iniciais do Mercado</w:t>
      </w:r>
    </w:p>
    <w:p w14:paraId="72C6B80E" w14:textId="0FC90B40" w:rsidR="00316E73" w:rsidRDefault="00316E73" w:rsidP="00316E73">
      <w:r>
        <w:t xml:space="preserve">No modelo original de Sterman (XXXX) a calibração das condições iniciais do modelo é realizada por meio de variáveis que informam, de maneira fixa, o mercado potencial de referência, e a fração deste mercado que já adotou o produto. Considerando que o propósito inicial do modelo de Sterman (XXXX) não foi oferecer uma ferramenta de suporte à decisão que respeite às condições inciais de um mercado específico em si. Para tornar o modelo útil para a aplicação em questão, foi necessário reformular a calibração de condições iniciais para permitir que o usuário do modelo </w:t>
      </w:r>
      <w:r>
        <w:rPr>
          <w:i/>
        </w:rPr>
        <w:t xml:space="preserve">não tenha certeza </w:t>
      </w:r>
      <w:r>
        <w:t>sobre o tamanho potencial do mercado.</w:t>
      </w:r>
    </w:p>
    <w:p w14:paraId="7774A637" w14:textId="104287A2" w:rsidR="00316E73" w:rsidRDefault="00316E73" w:rsidP="00316E73"/>
    <w:p w14:paraId="51BC89B0" w14:textId="77777777" w:rsidR="00316E73" w:rsidRPr="00316E73" w:rsidRDefault="00316E73" w:rsidP="00316E73"/>
    <w:p w14:paraId="5CAC9063" w14:textId="21D4B01A" w:rsidR="0044595C" w:rsidRDefault="0044595C" w:rsidP="0044595C">
      <w:pPr>
        <w:pStyle w:val="Ttulo3"/>
      </w:pPr>
      <w:r>
        <w:t>Market Share</w:t>
      </w:r>
      <w:bookmarkEnd w:id="146"/>
    </w:p>
    <w:p w14:paraId="632C0BDE" w14:textId="77777777" w:rsidR="0044595C" w:rsidRPr="008933A1" w:rsidRDefault="0044595C" w:rsidP="0044595C">
      <w:r w:rsidRPr="008933A1">
        <w:t xml:space="preserve">A atratividade de cada player é calculada com base em um modelo logit de decisão (citar). Neste modelo, a atratividade de cada um dos players é calculada de </w:t>
      </w:r>
      <w:r w:rsidRPr="008933A1">
        <w:lastRenderedPageBreak/>
        <w:t>acordo com um conjunto de critérios competitivos. No modelo de Sterman (XX), são utilizados como critérios o preço do produto e o tempo de entrega.</w:t>
      </w:r>
    </w:p>
    <w:p w14:paraId="2BD01EB0" w14:textId="77777777" w:rsidR="0044595C" w:rsidRPr="008933A1" w:rsidRDefault="0044595C" w:rsidP="0044595C">
      <w:r w:rsidRPr="008933A1">
        <w:rPr>
          <w:b/>
        </w:rPr>
        <w:t>Modificação:</w:t>
      </w:r>
      <w:r w:rsidRPr="008933A1">
        <w:t xml:space="preserve"> Criar um módulo para estimar um índice de performance das impressoras 3D influenciados por investimentos em Pesquisa e Desenvolvimento. Desta maneira, o Share de cada produto player pode ser dividido de acordo com a performance dos diferentes players. Este módulo de performance do produto também pode ser influenciado pela curva de aprendizagem dos players.</w:t>
      </w:r>
    </w:p>
    <w:p w14:paraId="6A361403" w14:textId="77777777" w:rsidR="0044595C" w:rsidRDefault="000A47A3" w:rsidP="0044595C">
      <w:pPr>
        <w:pStyle w:val="Corpodetexto"/>
      </w:pPr>
      <m:oMathPara>
        <m:oMathParaPr>
          <m:jc m:val="center"/>
        </m:oMathParaPr>
        <m:oMath>
          <m:sSub>
            <m:sSubPr>
              <m:ctrlPr>
                <w:rPr>
                  <w:rFonts w:ascii="Cambria Math" w:hAnsi="Cambria Math"/>
                </w:rPr>
              </m:ctrlPr>
            </m:sSubPr>
            <m:e>
              <m:r>
                <w:rPr>
                  <w:rFonts w:ascii="Cambria Math" w:hAnsi="Cambria Math"/>
                </w:rPr>
                <m:t>A</m:t>
              </m:r>
            </m:e>
            <m:sub>
              <m:r>
                <w:rPr>
                  <w:rFonts w:ascii="Cambria Math" w:hAnsi="Cambria Math"/>
                </w:rPr>
                <m:t>i</m:t>
              </m:r>
            </m:sub>
          </m:sSub>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p</m:t>
                  </m:r>
                </m:sub>
              </m:sSub>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num>
                <m:den>
                  <m:sSup>
                    <m:sSupPr>
                      <m:ctrlPr>
                        <w:rPr>
                          <w:rFonts w:ascii="Cambria Math" w:hAnsi="Cambria Math"/>
                        </w:rPr>
                      </m:ctrlPr>
                    </m:sSupPr>
                    <m:e>
                      <m:r>
                        <w:rPr>
                          <w:rFonts w:ascii="Cambria Math" w:hAnsi="Cambria Math"/>
                        </w:rPr>
                        <m:t>P</m:t>
                      </m:r>
                    </m:e>
                    <m:sup>
                      <m:r>
                        <w:rPr>
                          <w:rFonts w:ascii="Cambria Math" w:hAnsi="Cambria Math"/>
                        </w:rPr>
                        <m:t>r</m:t>
                      </m:r>
                    </m:sup>
                  </m:sSup>
                </m:den>
              </m:f>
            </m:e>
          </m:d>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a</m:t>
                  </m:r>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B</m:t>
                          </m:r>
                        </m:e>
                        <m:sub>
                          <m:r>
                            <w:rPr>
                              <w:rFonts w:ascii="Cambria Math" w:hAnsi="Cambria Math"/>
                            </w:rPr>
                            <m:t>i</m:t>
                          </m:r>
                        </m:sub>
                      </m:sSub>
                    </m:num>
                    <m:den>
                      <m:sSub>
                        <m:sSubPr>
                          <m:ctrlPr>
                            <w:rPr>
                              <w:rFonts w:ascii="Cambria Math" w:hAnsi="Cambria Math"/>
                            </w:rPr>
                          </m:ctrlPr>
                        </m:sSubPr>
                        <m:e>
                          <m:r>
                            <w:rPr>
                              <w:rFonts w:ascii="Cambria Math" w:hAnsi="Cambria Math"/>
                            </w:rPr>
                            <m:t>S</m:t>
                          </m:r>
                        </m:e>
                        <m:sub>
                          <m:r>
                            <w:rPr>
                              <w:rFonts w:ascii="Cambria Math" w:hAnsi="Cambria Math"/>
                            </w:rPr>
                            <m:t>i</m:t>
                          </m:r>
                        </m:sub>
                      </m:sSub>
                    </m:den>
                  </m:f>
                </m:e>
              </m:d>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e>
          </m:d>
        </m:oMath>
      </m:oMathPara>
    </w:p>
    <w:p w14:paraId="37AA9B45" w14:textId="77777777" w:rsidR="0044595C" w:rsidRPr="008933A1" w:rsidRDefault="0044595C" w:rsidP="0044595C">
      <w:r w:rsidRPr="008933A1">
        <w:t>Com base na atratividade de cada player, o market share é definido normalizando-se a atratividade dos players em conjunto. Esta formulação garante que a soma do market share de cada um dos players será igual a 1.</w:t>
      </w:r>
    </w:p>
    <w:p w14:paraId="27137A4A" w14:textId="77777777" w:rsidR="0044595C" w:rsidRDefault="000A47A3" w:rsidP="0044595C">
      <w:pPr>
        <w:pStyle w:val="Corpodetexto"/>
      </w:pPr>
      <m:oMathPara>
        <m:oMathParaPr>
          <m:jc m:val="center"/>
        </m:oMathParaPr>
        <m:oMath>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sub>
          </m:sSub>
          <m: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A</m:t>
                  </m:r>
                </m:e>
                <m:sub>
                  <m:r>
                    <w:rPr>
                      <w:rFonts w:ascii="Cambria Math" w:hAnsi="Cambria Math"/>
                    </w:rPr>
                    <m:t>i</m:t>
                  </m:r>
                </m:sub>
              </m:sSub>
            </m:e>
          </m:nary>
        </m:oMath>
      </m:oMathPara>
    </w:p>
    <w:p w14:paraId="314722A7" w14:textId="77777777" w:rsidR="0044595C" w:rsidRPr="008933A1" w:rsidRDefault="0044595C" w:rsidP="0044595C">
      <w:r w:rsidRPr="008933A1">
        <w:t xml:space="preserve">Finalmente, os pedidos ganhos por cada empresa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8933A1">
        <w:t xml:space="preserve"> são calculados de acordo com a Demanda Total da Indústria e de acordo com o seu share calculado.</w:t>
      </w:r>
    </w:p>
    <w:p w14:paraId="11093C3C" w14:textId="77777777" w:rsidR="0044595C" w:rsidRDefault="000A47A3" w:rsidP="0044595C">
      <w:pPr>
        <w:pStyle w:val="Corpodetexto"/>
      </w:pPr>
      <m:oMathPara>
        <m:oMathParaPr>
          <m:jc m:val="center"/>
        </m:oMathParaPr>
        <m:oMath>
          <m:sSub>
            <m:sSubPr>
              <m:ctrlPr>
                <w:rPr>
                  <w:rFonts w:ascii="Cambria Math" w:hAnsi="Cambria Math"/>
                </w:rPr>
              </m:ctrlPr>
            </m:sSubPr>
            <m:e>
              <m:r>
                <w:rPr>
                  <w:rFonts w:ascii="Cambria Math" w:hAnsi="Cambria Math"/>
                </w:rPr>
                <m:t>O</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oMath>
      </m:oMathPara>
    </w:p>
    <w:p w14:paraId="2A587BED" w14:textId="77777777" w:rsidR="0044595C" w:rsidRDefault="0044595C" w:rsidP="0044595C">
      <w:pPr>
        <w:pStyle w:val="Ttulo3"/>
      </w:pPr>
      <w:bookmarkStart w:id="147" w:name="a-firma"/>
      <w:bookmarkStart w:id="148" w:name="_Toc502855285"/>
      <w:bookmarkEnd w:id="147"/>
      <w:r>
        <w:t>A Firma</w:t>
      </w:r>
      <w:bookmarkEnd w:id="148"/>
    </w:p>
    <w:p w14:paraId="1F96FA6F" w14:textId="77777777" w:rsidR="0044595C" w:rsidRPr="008933A1" w:rsidRDefault="0044595C" w:rsidP="0044595C">
      <w:r w:rsidRPr="008933A1">
        <w:t xml:space="preserve">O lucro líquido a valor presente </w:t>
      </w:r>
      <m:oMath>
        <m:sSub>
          <m:sSubPr>
            <m:ctrlPr>
              <w:rPr>
                <w:rFonts w:ascii="Cambria Math" w:hAnsi="Cambria Math"/>
              </w:rPr>
            </m:ctrlPr>
          </m:sSubPr>
          <m:e>
            <m:r>
              <w:rPr>
                <w:rFonts w:ascii="Cambria Math" w:hAnsi="Cambria Math"/>
              </w:rPr>
              <m:t>π</m:t>
            </m:r>
          </m:e>
          <m:sub>
            <m:r>
              <w:rPr>
                <w:rFonts w:ascii="Cambria Math" w:hAnsi="Cambria Math"/>
              </w:rPr>
              <m:t>t</m:t>
            </m:r>
          </m:sub>
        </m:sSub>
      </m:oMath>
      <w:r w:rsidRPr="008933A1">
        <w:t xml:space="preserve"> da firma </w:t>
      </w:r>
      <m:oMath>
        <m:r>
          <w:rPr>
            <w:rFonts w:ascii="Cambria Math" w:hAnsi="Cambria Math"/>
          </w:rPr>
          <m:t>i</m:t>
        </m:r>
      </m:oMath>
      <w:r w:rsidRPr="008933A1">
        <w:t xml:space="preserve"> é definido como um estoque calculado em função das receitas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8933A1">
        <w:t xml:space="preserve"> e custos fixo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oMath>
      <w:r w:rsidRPr="008933A1">
        <w:t xml:space="preserve"> e variávei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oMath>
      <w:r w:rsidRPr="008933A1">
        <w:t xml:space="preserve"> da empresa, trazidos a valor presente por um fator </w:t>
      </w:r>
      <m:oMath>
        <m:r>
          <w:rPr>
            <w:rFonts w:ascii="Cambria Math" w:hAnsi="Cambria Math"/>
          </w:rPr>
          <m:t>ρ</m:t>
        </m:r>
      </m:oMath>
      <w:r w:rsidRPr="008933A1">
        <w:t xml:space="preserve">. Desta maneira, o lucro líquido da empresa no tempo </w:t>
      </w:r>
      <m:oMath>
        <m:r>
          <w:rPr>
            <w:rFonts w:ascii="Cambria Math" w:hAnsi="Cambria Math"/>
          </w:rPr>
          <m:t>t</m:t>
        </m:r>
      </m:oMath>
      <w:r w:rsidRPr="008933A1">
        <w:t xml:space="preserve"> será dado conforme esta equação:</w:t>
      </w:r>
    </w:p>
    <w:p w14:paraId="7E1224CD" w14:textId="77777777" w:rsidR="0044595C" w:rsidRDefault="000A47A3" w:rsidP="0044595C">
      <w:pPr>
        <w:pStyle w:val="Corpodetexto"/>
      </w:pPr>
      <m:oMathPara>
        <m:oMathParaPr>
          <m:jc m:val="center"/>
        </m:oMathParaPr>
        <m:oMath>
          <m:sSub>
            <m:sSubPr>
              <m:ctrlPr>
                <w:rPr>
                  <w:rFonts w:ascii="Cambria Math" w:hAnsi="Cambria Math"/>
                </w:rPr>
              </m:ctrlPr>
            </m:sSubPr>
            <m:e>
              <m:r>
                <w:rPr>
                  <w:rFonts w:ascii="Cambria Math" w:hAnsi="Cambria Math"/>
                </w:rPr>
                <m:t>π</m:t>
              </m:r>
            </m:e>
            <m:sub>
              <m:r>
                <w:rPr>
                  <w:rFonts w:ascii="Cambria Math" w:hAnsi="Cambria Math"/>
                </w:rPr>
                <m:t>t</m:t>
              </m:r>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r>
                <w:rPr>
                  <w:rFonts w:ascii="Cambria Math" w:hAnsi="Cambria Math"/>
                </w:rPr>
                <m:t>[</m:t>
              </m:r>
            </m:e>
          </m:nary>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w:rPr>
              <w:rFonts w:ascii="Cambria Math" w:hAnsi="Cambria Math"/>
            </w:rPr>
            <m:t>)]*</m:t>
          </m:r>
          <m:sSup>
            <m:sSupPr>
              <m:ctrlPr>
                <w:rPr>
                  <w:rFonts w:ascii="Cambria Math" w:hAnsi="Cambria Math"/>
                </w:rPr>
              </m:ctrlPr>
            </m:sSupPr>
            <m:e>
              <m:r>
                <w:rPr>
                  <w:rFonts w:ascii="Cambria Math" w:hAnsi="Cambria Math"/>
                </w:rPr>
                <m:t>e</m:t>
              </m:r>
            </m:e>
            <m:sup>
              <m:r>
                <w:rPr>
                  <w:rFonts w:ascii="Cambria Math" w:hAnsi="Cambria Math"/>
                </w:rPr>
                <m:t>-ρ*t</m:t>
              </m:r>
            </m:sup>
          </m:sSup>
        </m:oMath>
      </m:oMathPara>
    </w:p>
    <w:p w14:paraId="191ABA52" w14:textId="77777777" w:rsidR="0044595C" w:rsidRPr="008933A1" w:rsidRDefault="0044595C" w:rsidP="0044595C">
      <w:r w:rsidRPr="008933A1">
        <w:t xml:space="preserve">As receita bruta da empresa é calculada a partir do número de produtos entregues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8933A1">
        <w:t xml:space="preserve"> pela empresa </w:t>
      </w:r>
      <m:oMath>
        <m:r>
          <w:rPr>
            <w:rFonts w:ascii="Cambria Math" w:hAnsi="Cambria Math"/>
          </w:rPr>
          <m:t>i</m:t>
        </m:r>
      </m:oMath>
      <w:r w:rsidRPr="008933A1">
        <w:t xml:space="preserve"> e do preço médio de seus produtos vendidos </w:t>
      </w:r>
      <m:oMath>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oMath>
      <w:r w:rsidRPr="008933A1">
        <w:t xml:space="preserve">, que é obtido pela divisão d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8933A1">
        <w:t xml:space="preserve"> e de seu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8933A1">
        <w:t>.</w:t>
      </w:r>
    </w:p>
    <w:p w14:paraId="316A9A5B" w14:textId="77777777" w:rsidR="0044595C" w:rsidRDefault="000A47A3" w:rsidP="0044595C">
      <w:pPr>
        <w:pStyle w:val="Corpodetexto"/>
      </w:pPr>
      <m:oMathPara>
        <m:oMathParaPr>
          <m:jc m:val="center"/>
        </m:oMathParaPr>
        <m:oMath>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w:rPr>
              <w:rFonts w:ascii="Cambria Math" w:hAnsi="Cambria Math"/>
            </w:rPr>
            <m:t> ;</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b>
                <m:sSubPr>
                  <m:ctrlPr>
                    <w:rPr>
                      <w:rFonts w:ascii="Cambria Math" w:hAnsi="Cambria Math"/>
                    </w:rPr>
                  </m:ctrlPr>
                </m:sSubPr>
                <m:e>
                  <m:r>
                    <w:rPr>
                      <w:rFonts w:ascii="Cambria Math" w:hAnsi="Cambria Math"/>
                    </w:rPr>
                    <m:t>B</m:t>
                  </m:r>
                </m:e>
                <m:sub>
                  <m:r>
                    <w:rPr>
                      <w:rFonts w:ascii="Cambria Math" w:hAnsi="Cambria Math"/>
                    </w:rPr>
                    <m:t>i</m:t>
                  </m:r>
                </m:sub>
              </m:sSub>
            </m:den>
          </m:f>
        </m:oMath>
      </m:oMathPara>
    </w:p>
    <w:p w14:paraId="61B0623C" w14:textId="77777777" w:rsidR="0044595C" w:rsidRPr="008933A1" w:rsidRDefault="0044595C" w:rsidP="0044595C">
      <w:r w:rsidRPr="008933A1">
        <w:lastRenderedPageBreak/>
        <w:t xml:space="preserve">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8933A1">
        <w:t xml:space="preserve"> aumenta conforme a quantidade de pedidos faturados </w:t>
      </w:r>
      <m:oMath>
        <m:sSub>
          <m:sSubPr>
            <m:ctrlPr>
              <w:rPr>
                <w:rFonts w:ascii="Cambria Math" w:hAnsi="Cambria Math"/>
              </w:rPr>
            </m:ctrlPr>
          </m:sSubPr>
          <m:e>
            <m:r>
              <w:rPr>
                <w:rFonts w:ascii="Cambria Math" w:hAnsi="Cambria Math"/>
              </w:rPr>
              <m:t>O</m:t>
            </m:r>
          </m:e>
          <m:sub>
            <m:r>
              <w:rPr>
                <w:rFonts w:ascii="Cambria Math" w:hAnsi="Cambria Math"/>
              </w:rPr>
              <m:t>i,t</m:t>
            </m:r>
          </m:sub>
        </m:sSub>
      </m:oMath>
      <w:r w:rsidRPr="008933A1">
        <w:t xml:space="preserve"> e seu preço </w:t>
      </w:r>
      <m:oMath>
        <m:sSub>
          <m:sSubPr>
            <m:ctrlPr>
              <w:rPr>
                <w:rFonts w:ascii="Cambria Math" w:hAnsi="Cambria Math"/>
              </w:rPr>
            </m:ctrlPr>
          </m:sSubPr>
          <m:e>
            <m:r>
              <w:rPr>
                <w:rFonts w:ascii="Cambria Math" w:hAnsi="Cambria Math"/>
              </w:rPr>
              <m:t>P</m:t>
            </m:r>
          </m:e>
          <m:sub>
            <m:r>
              <w:rPr>
                <w:rFonts w:ascii="Cambria Math" w:hAnsi="Cambria Math"/>
              </w:rPr>
              <m:t>i,t</m:t>
            </m:r>
          </m:sub>
        </m:sSub>
        <m:r>
          <w:rPr>
            <w:rFonts w:ascii="Cambria Math" w:hAnsi="Cambria Math"/>
          </w:rPr>
          <m:t>*</m:t>
        </m:r>
      </m:oMath>
      <w:r w:rsidRPr="008933A1">
        <w:t xml:space="preserve">, e decresce à medida que produtos são entregues aos seus clientes gerando receita </w:t>
      </w:r>
      <m:oMath>
        <m:sSub>
          <m:sSubPr>
            <m:ctrlPr>
              <w:rPr>
                <w:rFonts w:ascii="Cambria Math" w:hAnsi="Cambria Math"/>
              </w:rPr>
            </m:ctrlPr>
          </m:sSubPr>
          <m:e>
            <m:r>
              <w:rPr>
                <w:rFonts w:ascii="Cambria Math" w:hAnsi="Cambria Math"/>
              </w:rPr>
              <m:t>R</m:t>
            </m:r>
          </m:e>
          <m:sub>
            <m:r>
              <w:rPr>
                <w:rFonts w:ascii="Cambria Math" w:hAnsi="Cambria Math"/>
              </w:rPr>
              <m:t>i,t</m:t>
            </m:r>
          </m:sub>
        </m:sSub>
      </m:oMath>
      <w:r w:rsidRPr="008933A1">
        <w:t>.</w:t>
      </w:r>
    </w:p>
    <w:p w14:paraId="46B57515" w14:textId="77777777" w:rsidR="0044595C" w:rsidRDefault="000A47A3" w:rsidP="0044595C">
      <w:pPr>
        <w:pStyle w:val="Corpodetexto"/>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P</m:t>
                  </m:r>
                </m:e>
                <m:sub>
                  <m:r>
                    <w:rPr>
                      <w:rFonts w:ascii="Cambria Math" w:hAnsi="Cambria Math"/>
                    </w:rPr>
                    <m:t>i,t</m:t>
                  </m:r>
                </m:sub>
              </m:sSub>
            </m:e>
          </m:nary>
          <m: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t</m:t>
              </m:r>
            </m:sub>
          </m:sSub>
        </m:oMath>
      </m:oMathPara>
    </w:p>
    <w:p w14:paraId="3A5985F0" w14:textId="77777777" w:rsidR="0044595C" w:rsidRPr="008933A1" w:rsidRDefault="0044595C" w:rsidP="0044595C">
      <w:r w:rsidRPr="008933A1">
        <w:t xml:space="preserve">Os custos fixos da empresa variam de modo proporcional à sua capacidade produtiva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8933A1">
        <w:t xml:space="preserve">, segundo um custo fixo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8933A1">
        <w:t xml:space="preserve">. Os custos variáveis, por sua vez, são proporcionais ao número de produtos entregue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8933A1">
        <w:t xml:space="preserve">, e um custo variável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8933A1">
        <w:t>.</w:t>
      </w:r>
    </w:p>
    <w:p w14:paraId="177423D4" w14:textId="77777777" w:rsidR="0044595C" w:rsidRDefault="000A47A3" w:rsidP="0044595C">
      <w:pPr>
        <w:pStyle w:val="Corpodetexto"/>
      </w:pPr>
      <m:oMathPara>
        <m:oMathParaPr>
          <m:jc m:val="center"/>
        </m:oMathParaP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 ; </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p w14:paraId="5D8F351C" w14:textId="77777777" w:rsidR="0044595C" w:rsidRPr="008933A1" w:rsidRDefault="0044595C" w:rsidP="0044595C">
      <w:r w:rsidRPr="008933A1">
        <w:t xml:space="preserve">Com o objetivo de demonstrar um mecanismo de retornos crescentes, Sterman (XX) insere em seu modelo um mecanismo de redução de custos oriúndo da curva de experiência. Esta formulação pressupõe que os players são capazes de reduzir seus custos à medida que produzem uma quantidade maior de produtos, obtendo experiência em produção </w:t>
      </w:r>
      <m:oMath>
        <m:r>
          <w:rPr>
            <w:rFonts w:ascii="Cambria Math" w:hAnsi="Cambria Math"/>
          </w:rPr>
          <m:t>E</m:t>
        </m:r>
      </m:oMath>
      <w:r w:rsidRPr="008933A1">
        <w:t xml:space="preserve">, equivalente dimensionalmente ao número de impressoras 3D produzidas. Os custos fix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8933A1">
        <w:t xml:space="preserve"> e variávei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8933A1">
        <w:t xml:space="preserve"> unitários caem à medida que a experiência </w:t>
      </w:r>
      <m:oMath>
        <m:r>
          <w:rPr>
            <w:rFonts w:ascii="Cambria Math" w:hAnsi="Cambria Math"/>
          </w:rPr>
          <m:t>E</m:t>
        </m:r>
      </m:oMath>
      <w:r w:rsidRPr="008933A1">
        <w:t xml:space="preserve"> aumenta em relação à experiência inicial </w:t>
      </w:r>
      <m:oMath>
        <m:sSub>
          <m:sSubPr>
            <m:ctrlPr>
              <w:rPr>
                <w:rFonts w:ascii="Cambria Math" w:hAnsi="Cambria Math"/>
              </w:rPr>
            </m:ctrlPr>
          </m:sSubPr>
          <m:e>
            <m:r>
              <w:rPr>
                <w:rFonts w:ascii="Cambria Math" w:hAnsi="Cambria Math"/>
              </w:rPr>
              <m:t>E</m:t>
            </m:r>
          </m:e>
          <m:sub>
            <m:r>
              <w:rPr>
                <w:rFonts w:ascii="Cambria Math" w:hAnsi="Cambria Math"/>
              </w:rPr>
              <m:t>0</m:t>
            </m:r>
          </m:sub>
        </m:sSub>
      </m:oMath>
      <w:r w:rsidRPr="008933A1">
        <w:t>.</w:t>
      </w:r>
    </w:p>
    <w:p w14:paraId="59F55CBF" w14:textId="77777777" w:rsidR="0044595C" w:rsidRDefault="000A47A3" w:rsidP="0044595C">
      <w:pPr>
        <w:pStyle w:val="Corpodetexto"/>
      </w:pPr>
      <m:oMathPara>
        <m:oMathParaPr>
          <m:jc m:val="center"/>
        </m:oMathParaP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r>
            <w:rPr>
              <w:rFonts w:ascii="Cambria Math" w:hAnsi="Cambria Math"/>
            </w:rPr>
            <m:t>(E/</m:t>
          </m:r>
          <m:sSub>
            <m:sSubPr>
              <m:ctrlPr>
                <w:rPr>
                  <w:rFonts w:ascii="Cambria Math" w:hAnsi="Cambria Math"/>
                </w:rPr>
              </m:ctrlPr>
            </m:sSubPr>
            <m:e>
              <m:r>
                <w:rPr>
                  <w:rFonts w:ascii="Cambria Math" w:hAnsi="Cambria Math"/>
                </w:rPr>
                <m:t>E</m:t>
              </m:r>
            </m:e>
            <m:sub>
              <m:r>
                <w:rPr>
                  <w:rFonts w:ascii="Cambria Math" w:hAnsi="Cambria Math"/>
                </w:rPr>
                <m:t>0</m:t>
              </m:r>
            </m:sub>
          </m:sSub>
          <m:sSup>
            <m:sSupPr>
              <m:ctrlPr>
                <w:rPr>
                  <w:rFonts w:ascii="Cambria Math" w:hAnsi="Cambria Math"/>
                </w:rPr>
              </m:ctrlPr>
            </m:sSupPr>
            <m:e>
              <m:r>
                <w:rPr>
                  <w:rFonts w:ascii="Cambria Math" w:hAnsi="Cambria Math"/>
                </w:rPr>
                <m:t>)</m:t>
              </m:r>
            </m:e>
            <m:sup>
              <m:r>
                <w:rPr>
                  <w:rFonts w:ascii="Cambria Math" w:hAnsi="Cambria Math"/>
                </w:rPr>
                <m:t>γ</m:t>
              </m:r>
            </m:sup>
          </m:sSup>
          <m:r>
            <w:rPr>
              <w:rFonts w:ascii="Cambria Math" w:hAnsi="Cambria Math"/>
            </w:rPr>
            <m:t>; </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r>
            <w:rPr>
              <w:rFonts w:ascii="Cambria Math" w:hAnsi="Cambria Math"/>
            </w:rPr>
            <m:t>(E/</m:t>
          </m:r>
          <m:sSub>
            <m:sSubPr>
              <m:ctrlPr>
                <w:rPr>
                  <w:rFonts w:ascii="Cambria Math" w:hAnsi="Cambria Math"/>
                </w:rPr>
              </m:ctrlPr>
            </m:sSubPr>
            <m:e>
              <m:r>
                <w:rPr>
                  <w:rFonts w:ascii="Cambria Math" w:hAnsi="Cambria Math"/>
                </w:rPr>
                <m:t>E</m:t>
              </m:r>
            </m:e>
            <m:sub>
              <m:r>
                <w:rPr>
                  <w:rFonts w:ascii="Cambria Math" w:hAnsi="Cambria Math"/>
                </w:rPr>
                <m:t>0</m:t>
              </m:r>
            </m:sub>
          </m:sSub>
          <m:sSup>
            <m:sSupPr>
              <m:ctrlPr>
                <w:rPr>
                  <w:rFonts w:ascii="Cambria Math" w:hAnsi="Cambria Math"/>
                </w:rPr>
              </m:ctrlPr>
            </m:sSupPr>
            <m:e>
              <m:r>
                <w:rPr>
                  <w:rFonts w:ascii="Cambria Math" w:hAnsi="Cambria Math"/>
                </w:rPr>
                <m:t>)</m:t>
              </m:r>
            </m:e>
            <m:sup>
              <m:r>
                <w:rPr>
                  <w:rFonts w:ascii="Cambria Math" w:hAnsi="Cambria Math"/>
                </w:rPr>
                <m:t>γ</m:t>
              </m:r>
            </m:sup>
          </m:sSup>
          <m:r>
            <w:rPr>
              <w:rFonts w:ascii="Cambria Math" w:hAnsi="Cambria Math"/>
            </w:rPr>
            <m:t>;γ=log(Γ)/log(2)</m:t>
          </m:r>
        </m:oMath>
      </m:oMathPara>
    </w:p>
    <w:p w14:paraId="34F3E29B" w14:textId="77777777" w:rsidR="0044595C" w:rsidRPr="008933A1" w:rsidRDefault="0044595C" w:rsidP="0044595C">
      <w:r w:rsidRPr="008933A1">
        <w:t>A amplitude desta redução é calibrada a</w:t>
      </w:r>
      <w:r>
        <w:t xml:space="preserve"> </w:t>
      </w:r>
      <w:r w:rsidRPr="008933A1">
        <w:t xml:space="preserve">partir de custos fixos e variáveis iniciais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oMath>
      <w:r w:rsidRPr="008933A1">
        <w:t xml:space="preserve"> e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oMath>
      <w:r w:rsidRPr="008933A1">
        <w:t xml:space="preserve">, e de um parâmetro </w:t>
      </w:r>
      <m:oMath>
        <m:r>
          <w:rPr>
            <w:rFonts w:ascii="Cambria Math" w:hAnsi="Cambria Math"/>
          </w:rPr>
          <m:t>Γ</m:t>
        </m:r>
      </m:oMath>
      <w:r w:rsidRPr="008933A1">
        <w:t xml:space="preserve"> que representa a força da curva de experiência. Esta formulação permite que os players em um primeiro momento ampliem suas margens, e também permite que os mesmos reduzam seus preços com o objetivo de alcançar uma fatia maior de mercado. A Figura (XX) demonstra sensibilidade da relação não linear entre produção acumulada </w:t>
      </w:r>
      <m:oMath>
        <m:r>
          <w:rPr>
            <w:rFonts w:ascii="Cambria Math" w:hAnsi="Cambria Math"/>
          </w:rPr>
          <m:t>E</m:t>
        </m:r>
      </m:oMath>
      <w:r w:rsidRPr="008933A1">
        <w:t xml:space="preserve"> e cust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8933A1">
        <w:t xml:space="preserve"> e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8933A1">
        <w:t xml:space="preserve">, conforme varia a força da curva de experiência </w:t>
      </w:r>
      <m:oMath>
        <m:r>
          <w:rPr>
            <w:rFonts w:ascii="Cambria Math" w:hAnsi="Cambria Math"/>
          </w:rPr>
          <m:t>Γ</m:t>
        </m:r>
      </m:oMath>
      <w:r w:rsidRPr="008933A1">
        <w:t>.</w:t>
      </w:r>
    </w:p>
    <w:p w14:paraId="0B491846" w14:textId="77777777" w:rsidR="0044595C" w:rsidRDefault="0044595C" w:rsidP="0044595C">
      <w:pPr>
        <w:pStyle w:val="FigurewithCaption"/>
        <w:jc w:val="center"/>
      </w:pPr>
      <w:r>
        <w:rPr>
          <w:noProof/>
        </w:rPr>
        <w:lastRenderedPageBreak/>
        <w:drawing>
          <wp:inline distT="0" distB="0" distL="0" distR="0" wp14:anchorId="6777F1B7" wp14:editId="7F80DA22">
            <wp:extent cx="3896294" cy="3117035"/>
            <wp:effectExtent l="0" t="0" r="9525" b="7620"/>
            <wp:docPr id="1025" name="Picture" descr="Relação entre Produção Acumulada e Custos"/>
            <wp:cNvGraphicFramePr/>
            <a:graphic xmlns:a="http://schemas.openxmlformats.org/drawingml/2006/main">
              <a:graphicData uri="http://schemas.openxmlformats.org/drawingml/2006/picture">
                <pic:pic xmlns:pic="http://schemas.openxmlformats.org/drawingml/2006/picture">
                  <pic:nvPicPr>
                    <pic:cNvPr id="0" name="Picture" descr="Capitulo-4_files/figure-docx/figlearningcurve-1.png"/>
                    <pic:cNvPicPr>
                      <a:picLocks noChangeAspect="1" noChangeArrowheads="1"/>
                    </pic:cNvPicPr>
                  </pic:nvPicPr>
                  <pic:blipFill>
                    <a:blip r:embed="rId60"/>
                    <a:stretch>
                      <a:fillRect/>
                    </a:stretch>
                  </pic:blipFill>
                  <pic:spPr bwMode="auto">
                    <a:xfrm>
                      <a:off x="0" y="0"/>
                      <a:ext cx="3934086" cy="3147268"/>
                    </a:xfrm>
                    <a:prstGeom prst="rect">
                      <a:avLst/>
                    </a:prstGeom>
                    <a:noFill/>
                    <a:ln w="9525">
                      <a:noFill/>
                      <a:headEnd/>
                      <a:tailEnd/>
                    </a:ln>
                  </pic:spPr>
                </pic:pic>
              </a:graphicData>
            </a:graphic>
          </wp:inline>
        </w:drawing>
      </w:r>
    </w:p>
    <w:p w14:paraId="0E34DF3E" w14:textId="77777777" w:rsidR="0044595C" w:rsidRPr="008933A1" w:rsidRDefault="0044595C" w:rsidP="0044595C">
      <w:pPr>
        <w:pStyle w:val="ImageCaption"/>
        <w:rPr>
          <w:lang w:val="pt-BR"/>
        </w:rPr>
      </w:pPr>
      <w:r w:rsidRPr="008933A1">
        <w:rPr>
          <w:lang w:val="pt-BR"/>
        </w:rPr>
        <w:t>Relação entre Produção Acumulada e Custos</w:t>
      </w:r>
    </w:p>
    <w:p w14:paraId="1D650EA3" w14:textId="77777777" w:rsidR="0044595C" w:rsidRPr="008933A1" w:rsidRDefault="0044595C" w:rsidP="0044595C">
      <w:r w:rsidRPr="008933A1">
        <w:t>Tal comportamento está em consonância com os dados observados na indústria da manufatura aditiva. Os preços das impressoras 3D tem caído expressivamente. Esta formulação, portanto, constitui-se como uma explicação estrutural para a queda dos preços nesta indústria. Esta formlua pressupõe que não há troca de experiência entre os players, e que não há “perda de experiência” de um determinado player.</w:t>
      </w:r>
    </w:p>
    <w:p w14:paraId="48EF5722" w14:textId="77777777" w:rsidR="0044595C" w:rsidRPr="008933A1" w:rsidRDefault="0044595C" w:rsidP="0044595C">
      <w:r w:rsidRPr="008933A1">
        <w:t xml:space="preserve">A experiência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8933A1">
        <w:t xml:space="preserve">, por sua vez, é obtida a partir da acumulação da produção de cada player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8933A1">
        <w:t>.</w:t>
      </w:r>
    </w:p>
    <w:p w14:paraId="20EE9DFA" w14:textId="77777777" w:rsidR="0044595C" w:rsidRPr="008933A1" w:rsidRDefault="0044595C" w:rsidP="0044595C">
      <w:r w:rsidRPr="008933A1">
        <w:rPr>
          <w:b/>
        </w:rPr>
        <w:t>Ponto para possível modificação</w:t>
      </w:r>
      <w:r w:rsidRPr="008933A1">
        <w:t>. É possível imaginar um cenário onde, a longo prazo, a experiência obtida por um player é difundida para os demais players por meio de “cópias” e engenharia reversa. Seria possível imaginar uma forma de imaginar a uniformização do conhecimento, levando vantagens de curto prazo tenderem a se normalizar no longo prazo. Talvez seja mais inteligente levar essa ideia direto para o possível módulo de P &amp; D.</w:t>
      </w:r>
    </w:p>
    <w:p w14:paraId="7D2F4580" w14:textId="77777777" w:rsidR="0044595C" w:rsidRPr="008933A1" w:rsidRDefault="0044595C" w:rsidP="0044595C">
      <w:r w:rsidRPr="008933A1">
        <w:t>Esta curva, sozinha, pode não explicar porque alguns players com menor volume de produção conseguem obter custos competitivos no mercado. Uma empresa talvez tenha apenas uma vantagem temporária em relação aos demais players. Este é um ponto a pensar, pois esta curva de experiência influencia os preços, que influenciam todos os demais comportamentos do modelo.</w:t>
      </w:r>
    </w:p>
    <w:p w14:paraId="198A3CDC" w14:textId="77777777" w:rsidR="0044595C" w:rsidRPr="008933A1" w:rsidRDefault="0044595C" w:rsidP="0044595C">
      <w:r w:rsidRPr="008933A1">
        <w:lastRenderedPageBreak/>
        <w:t>Este fator não “desmerece” o artigo do Sterman, visto que este pressuposto atua contra a hipótese dele, e o argumento que ele quiz usar não foi esse.</w:t>
      </w:r>
    </w:p>
    <w:p w14:paraId="674D730D" w14:textId="77777777" w:rsidR="0044595C" w:rsidRDefault="000A47A3" w:rsidP="0044595C">
      <w:pPr>
        <w:pStyle w:val="Corpodetexto"/>
      </w:pPr>
      <m:oMathPara>
        <m:oMathParaPr>
          <m:jc m:val="center"/>
        </m:oMathParaPr>
        <m:oMath>
          <m:sSub>
            <m:sSubPr>
              <m:ctrlPr>
                <w:rPr>
                  <w:rFonts w:ascii="Cambria Math" w:hAnsi="Cambria Math"/>
                </w:rPr>
              </m:ctrlPr>
            </m:sSubPr>
            <m:e>
              <m:r>
                <w:rPr>
                  <w:rFonts w:ascii="Cambria Math" w:hAnsi="Cambria Math"/>
                </w:rPr>
                <m:t>E</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t0</m:t>
              </m:r>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sub>
              </m:sSub>
            </m:e>
          </m:nary>
        </m:oMath>
      </m:oMathPara>
    </w:p>
    <w:p w14:paraId="21439D3B" w14:textId="77777777" w:rsidR="0044595C" w:rsidRDefault="0044595C" w:rsidP="0044595C">
      <w:pPr>
        <w:pStyle w:val="Ttulo3"/>
      </w:pPr>
      <w:bookmarkStart w:id="149" w:name="producao"/>
      <w:bookmarkStart w:id="150" w:name="_Toc502855286"/>
      <w:bookmarkEnd w:id="149"/>
      <w:r>
        <w:t>Produção</w:t>
      </w:r>
      <w:bookmarkEnd w:id="150"/>
    </w:p>
    <w:p w14:paraId="39F39C4D" w14:textId="77777777" w:rsidR="0044595C" w:rsidRPr="008933A1" w:rsidRDefault="0044595C" w:rsidP="0044595C">
      <w:r w:rsidRPr="008933A1">
        <w:t>O presente modelo diferencia a produção real da empresa, a produção desejada, e sua capacidade. Pressupõe-se que a empresa busca maximizar sua produção, logo sua produção corresponderá ao mínimo entre a sua capacidade produtiva e sua produção desejada. O modelo proposto por Sterman (XX) foi idealizado para representar decisões estratégicas de longo prazo, e não se dedicou a detalhar mecanismos de uma cadeia de suprimentos à jusante ou à montante de cada um dos players. Por este motivo, a produção realizada pela empresa corresponde às entregas, desprezando a representação de estoques na cadeia de suprimentos da empresa. Considera-se a manutenção deste pressuposto adequada para os objetivos deste trabalho.</w:t>
      </w:r>
    </w:p>
    <w:p w14:paraId="51C014D5" w14:textId="77777777" w:rsidR="0044595C" w:rsidRDefault="000A47A3" w:rsidP="0044595C">
      <w:pPr>
        <w:pStyle w:val="Corpodetexto"/>
      </w:pPr>
      <m:oMathPara>
        <m:oMathParaPr>
          <m:jc m:val="center"/>
        </m:oMathParaPr>
        <m:oMath>
          <m:sSub>
            <m:sSubPr>
              <m:ctrlPr>
                <w:rPr>
                  <w:rFonts w:ascii="Cambria Math" w:hAnsi="Cambria Math"/>
                </w:rPr>
              </m:ctrlPr>
            </m:sSubPr>
            <m:e>
              <m:r>
                <w:rPr>
                  <w:rFonts w:ascii="Cambria Math" w:hAnsi="Cambria Math"/>
                </w:rPr>
                <m:t>Q</m:t>
              </m:r>
            </m:e>
            <m:sub>
              <m:r>
                <w:rPr>
                  <w:rFonts w:ascii="Cambria Math" w:hAnsi="Cambria Math"/>
                </w:rPr>
                <m:t>i</m:t>
              </m:r>
            </m:sub>
          </m:sSub>
          <m:r>
            <w:rPr>
              <w:rFonts w:ascii="Cambria Math" w:hAnsi="Cambria Math"/>
            </w:rPr>
            <m:t>=MIN(</m:t>
          </m:r>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50EC0792" w14:textId="77777777" w:rsidR="0044595C" w:rsidRPr="008933A1" w:rsidRDefault="0044595C" w:rsidP="0044595C">
      <w:r w:rsidRPr="008933A1">
        <w:t>Seguindo-se a lei de Little, o tempo médio de entrega corresponde à razão entre o backlog à taxa de entrega.</w:t>
      </w:r>
    </w:p>
    <w:p w14:paraId="09EB3DDD" w14:textId="77777777" w:rsidR="0044595C" w:rsidRDefault="000A47A3" w:rsidP="0044595C">
      <w:pPr>
        <w:pStyle w:val="Corpodetexto"/>
      </w:pPr>
      <m:oMathPara>
        <m:oMathParaPr>
          <m:jc m:val="center"/>
        </m:oMathParaPr>
        <m:oMath>
          <m:sSub>
            <m:sSubPr>
              <m:ctrlPr>
                <w:rPr>
                  <w:rFonts w:ascii="Cambria Math" w:hAnsi="Cambria Math"/>
                </w:rPr>
              </m:ctrlPr>
            </m:sSubPr>
            <m:e>
              <m:r>
                <w:rPr>
                  <w:rFonts w:ascii="Cambria Math" w:hAnsi="Cambria Math"/>
                </w:rPr>
                <m:t>τ</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20B10840" w14:textId="77777777" w:rsidR="0044595C" w:rsidRPr="008933A1" w:rsidRDefault="0044595C" w:rsidP="0044595C">
      <w:r w:rsidRPr="008933A1">
        <w:t>O modelo pressupõe que cada uma das empresas possui um tempo de entrega alvo, ajustando sua taxa de produção à este tempo de entrega e ao backlog formado. Sendo assim, a taxa de produção alvo depende do backlog formado e desta taxa de entrega alvo.</w:t>
      </w:r>
    </w:p>
    <w:p w14:paraId="4296453C" w14:textId="77777777" w:rsidR="0044595C" w:rsidRDefault="000A47A3" w:rsidP="0044595C">
      <w:pPr>
        <w:pStyle w:val="Corpodetexto"/>
      </w:pPr>
      <m:oMathPara>
        <m:oMathParaPr>
          <m:jc m:val="center"/>
        </m:oMathParaP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i</m:t>
              </m:r>
            </m:sub>
            <m:sup>
              <m:r>
                <w:rPr>
                  <w:rFonts w:ascii="Cambria Math" w:hAnsi="Cambria Math"/>
                </w:rPr>
                <m:t>*</m:t>
              </m:r>
            </m:sup>
          </m:sSubSup>
        </m:oMath>
      </m:oMathPara>
    </w:p>
    <w:p w14:paraId="19EADB4D" w14:textId="77777777" w:rsidR="0044595C" w:rsidRPr="008933A1" w:rsidRDefault="0044595C" w:rsidP="0044595C">
      <w:r w:rsidRPr="008933A1">
        <w:t>Por fim, o backlog de produção da empresa cresce com a chegada de pedidos e diminui com o envio de de produtos.</w:t>
      </w:r>
    </w:p>
    <w:p w14:paraId="61EBDDE8" w14:textId="77777777" w:rsidR="0044595C" w:rsidRDefault="000A47A3" w:rsidP="0044595C">
      <w:pPr>
        <w:pStyle w:val="Corpodetexto"/>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t0</m:t>
              </m:r>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O</m:t>
                  </m:r>
                </m:e>
                <m:sub>
                  <m:r>
                    <w:rPr>
                      <w:rFonts w:ascii="Cambria Math" w:hAnsi="Cambria Math"/>
                    </w:rPr>
                    <m:t>i</m:t>
                  </m:r>
                </m:sub>
              </m:sSub>
            </m:e>
          </m:nary>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30ACEB51" w14:textId="77777777" w:rsidR="0044595C" w:rsidRDefault="0044595C" w:rsidP="0044595C">
      <w:pPr>
        <w:pStyle w:val="Ttulo3"/>
      </w:pPr>
      <w:bookmarkStart w:id="151" w:name="capacidade"/>
      <w:bookmarkStart w:id="152" w:name="_Toc502855287"/>
      <w:bookmarkEnd w:id="151"/>
      <w:r>
        <w:t>Capacidade</w:t>
      </w:r>
      <w:bookmarkEnd w:id="152"/>
    </w:p>
    <w:p w14:paraId="74CC5AB0" w14:textId="77777777" w:rsidR="0044595C" w:rsidRPr="008933A1" w:rsidRDefault="0044595C" w:rsidP="0044595C">
      <w:r w:rsidRPr="008933A1">
        <w:lastRenderedPageBreak/>
        <w:t xml:space="preserve">Neste modelo, a capacidade da empresa não pode se ajustar imediatamente à demanda. Sterman (XX) propõe a utilização do operador </w:t>
      </w:r>
      <m:oMath>
        <m:r>
          <w:rPr>
            <w:rFonts w:ascii="Cambria Math" w:hAnsi="Cambria Math"/>
          </w:rPr>
          <m:t>φ</m:t>
        </m:r>
      </m:oMath>
      <w:r w:rsidRPr="008933A1">
        <w:t xml:space="preserve"> Erlang Lag, utilizado frequentemente para representar o delay embutido em processos de ajuste de capacidade (Sterman XX):</w:t>
      </w:r>
    </w:p>
    <w:p w14:paraId="5EC01117" w14:textId="77777777" w:rsidR="0044595C" w:rsidRDefault="000A47A3" w:rsidP="0044595C">
      <w:pPr>
        <w:pStyle w:val="Corpodetexto"/>
      </w:pPr>
      <m:oMathPara>
        <m:oMathParaPr>
          <m:jc m:val="center"/>
        </m:oMathParaPr>
        <m:oMath>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φ(</m:t>
          </m:r>
          <m:sSup>
            <m:sSupPr>
              <m:ctrlPr>
                <w:rPr>
                  <w:rFonts w:ascii="Cambria Math" w:hAnsi="Cambria Math"/>
                </w:rPr>
              </m:ctrlPr>
            </m:sSupPr>
            <m:e>
              <m:r>
                <w:rPr>
                  <w:rFonts w:ascii="Cambria Math" w:hAnsi="Cambria Math"/>
                </w:rPr>
                <m:t>K</m:t>
              </m:r>
            </m:e>
            <m:sup>
              <m:r>
                <w:rPr>
                  <w:rFonts w:ascii="Cambria Math" w:hAnsi="Cambria Math"/>
                </w:rPr>
                <m:t>*</m:t>
              </m:r>
            </m:sup>
          </m:sSup>
          <m:r>
            <w:rPr>
              <w:rFonts w:ascii="Cambria Math" w:hAnsi="Cambria Math"/>
            </w:rPr>
            <m:t>,λ)</m:t>
          </m:r>
        </m:oMath>
      </m:oMathPara>
    </w:p>
    <w:p w14:paraId="095C82A4" w14:textId="77777777" w:rsidR="0044595C" w:rsidRPr="008933A1" w:rsidRDefault="0044595C" w:rsidP="0044595C">
      <w:r w:rsidRPr="008933A1">
        <w:t xml:space="preserve">A capacidade Alvo da Empresa </w:t>
      </w:r>
      <m:oMath>
        <m:sSup>
          <m:sSupPr>
            <m:ctrlPr>
              <w:rPr>
                <w:rFonts w:ascii="Cambria Math" w:hAnsi="Cambria Math"/>
              </w:rPr>
            </m:ctrlPr>
          </m:sSupPr>
          <m:e>
            <m:r>
              <w:rPr>
                <w:rFonts w:ascii="Cambria Math" w:hAnsi="Cambria Math"/>
              </w:rPr>
              <m:t>K</m:t>
            </m:r>
          </m:e>
          <m:sup>
            <m:r>
              <w:rPr>
                <w:rFonts w:ascii="Cambria Math" w:hAnsi="Cambria Math"/>
              </w:rPr>
              <m:t>*</m:t>
            </m:r>
          </m:sup>
        </m:sSup>
      </m:oMath>
      <w:r w:rsidRPr="008933A1">
        <w:t xml:space="preserve">, por sua vez, é obtida a partir do market share alvo da empresa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8933A1">
        <w:t xml:space="preserve">, da demanda prevista para a indústri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8933A1">
        <w:t xml:space="preserve"> e da taxa de utilização de capacidade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8933A1">
        <w:t xml:space="preserve">. A capacidade ainda é restrita a uma mínima escala de produção eficiente </w:t>
      </w:r>
      <m:oMath>
        <m:sSup>
          <m:sSupPr>
            <m:ctrlPr>
              <w:rPr>
                <w:rFonts w:ascii="Cambria Math" w:hAnsi="Cambria Math"/>
              </w:rPr>
            </m:ctrlPr>
          </m:sSupPr>
          <m:e>
            <m:r>
              <w:rPr>
                <w:rFonts w:ascii="Cambria Math" w:hAnsi="Cambria Math"/>
              </w:rPr>
              <m:t>K</m:t>
            </m:r>
          </m:e>
          <m:sup>
            <m:r>
              <w:rPr>
                <w:rFonts w:ascii="Cambria Math" w:hAnsi="Cambria Math"/>
              </w:rPr>
              <m:t>min</m:t>
            </m:r>
          </m:sup>
        </m:sSup>
      </m:oMath>
      <w:r w:rsidRPr="008933A1">
        <w:t>.</w:t>
      </w:r>
    </w:p>
    <w:p w14:paraId="3D0C748B" w14:textId="77777777" w:rsidR="0044595C" w:rsidRDefault="000A47A3" w:rsidP="0044595C">
      <w:pPr>
        <w:pStyle w:val="Corpodetexto"/>
      </w:pPr>
      <m:oMathPara>
        <m:oMathParaPr>
          <m:jc m:val="center"/>
        </m:oMathParaPr>
        <m:oMath>
          <m:sSup>
            <m:sSupPr>
              <m:ctrlPr>
                <w:rPr>
                  <w:rFonts w:ascii="Cambria Math" w:hAnsi="Cambria Math"/>
                </w:rPr>
              </m:ctrlPr>
            </m:sSupPr>
            <m:e>
              <m:r>
                <w:rPr>
                  <w:rFonts w:ascii="Cambria Math" w:hAnsi="Cambria Math"/>
                </w:rPr>
                <m:t>K</m:t>
              </m:r>
            </m:e>
            <m:sup>
              <m:r>
                <w:rPr>
                  <w:rFonts w:ascii="Cambria Math" w:hAnsi="Cambria Math"/>
                </w:rPr>
                <m:t>*</m:t>
              </m:r>
            </m:sup>
          </m:sSup>
          <m:r>
            <w:rPr>
              <w:rFonts w:ascii="Cambria Math" w:hAnsi="Cambria Math"/>
            </w:rPr>
            <m:t>=MAX(</m:t>
          </m:r>
          <m:sSup>
            <m:sSupPr>
              <m:ctrlPr>
                <w:rPr>
                  <w:rFonts w:ascii="Cambria Math" w:hAnsi="Cambria Math"/>
                </w:rPr>
              </m:ctrlPr>
            </m:sSupPr>
            <m:e>
              <m:r>
                <w:rPr>
                  <w:rFonts w:ascii="Cambria Math" w:hAnsi="Cambria Math"/>
                </w:rPr>
                <m:t>K</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S</m:t>
              </m:r>
            </m:e>
            <m:sup>
              <m: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u</m:t>
              </m:r>
            </m:e>
            <m:sup>
              <m:r>
                <w:rPr>
                  <w:rFonts w:ascii="Cambria Math" w:hAnsi="Cambria Math"/>
                </w:rPr>
                <m:t>*</m:t>
              </m:r>
            </m:sup>
          </m:sSup>
          <m:r>
            <w:rPr>
              <w:rFonts w:ascii="Cambria Math" w:hAnsi="Cambria Math"/>
            </w:rPr>
            <m:t>)</m:t>
          </m:r>
        </m:oMath>
      </m:oMathPara>
    </w:p>
    <w:p w14:paraId="21DFBD5B" w14:textId="77777777" w:rsidR="0044595C" w:rsidRPr="008933A1" w:rsidRDefault="0044595C" w:rsidP="0044595C">
      <w:r w:rsidRPr="008933A1">
        <w:t xml:space="preserve">O modelo pressupõe que os players do mercado realizam estimativas de previsão de demanda </w:t>
      </w:r>
      <m:oMath>
        <m:r>
          <w:rPr>
            <w:rFonts w:ascii="Cambria Math" w:hAnsi="Cambria Math"/>
          </w:rPr>
          <m:t>λ</m:t>
        </m:r>
      </m:oMath>
      <w:r w:rsidRPr="008933A1">
        <w:t xml:space="preserve"> anos à frente da demanda prevista com o objetivo de ajustar sua capacidade produtiva à demanda. Desta maneira, 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8933A1">
        <w:t xml:space="preserve"> é estimada a partir da demanda reportada na indústri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8933A1">
        <w:t xml:space="preserve"> e da taxa esperada de crescimento da demanda </w:t>
      </w:r>
      <m:oMath>
        <m:sSup>
          <m:sSupPr>
            <m:ctrlPr>
              <w:rPr>
                <w:rFonts w:ascii="Cambria Math" w:hAnsi="Cambria Math"/>
              </w:rPr>
            </m:ctrlPr>
          </m:sSupPr>
          <m:e>
            <m:r>
              <w:rPr>
                <w:rFonts w:ascii="Cambria Math" w:hAnsi="Cambria Math"/>
              </w:rPr>
              <m:t>g</m:t>
            </m:r>
          </m:e>
          <m:sup>
            <m:r>
              <w:rPr>
                <w:rFonts w:ascii="Cambria Math" w:hAnsi="Cambria Math"/>
              </w:rPr>
              <m:t>e</m:t>
            </m:r>
          </m:sup>
        </m:sSup>
      </m:oMath>
      <w:r w:rsidRPr="008933A1">
        <w:t>. O modelo adota como pressuposto que as empresas extrapolam a demanda passada da indústria para prever a sua demanda futura.</w:t>
      </w:r>
    </w:p>
    <w:p w14:paraId="1F702321" w14:textId="77777777" w:rsidR="0044595C" w:rsidRDefault="000A47A3"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exp(λ*</m:t>
          </m:r>
          <m:sSup>
            <m:sSupPr>
              <m:ctrlPr>
                <w:rPr>
                  <w:rFonts w:ascii="Cambria Math" w:hAnsi="Cambria Math"/>
                </w:rPr>
              </m:ctrlPr>
            </m:sSupPr>
            <m:e>
              <m:r>
                <w:rPr>
                  <w:rFonts w:ascii="Cambria Math" w:hAnsi="Cambria Math"/>
                </w:rPr>
                <m:t>g</m:t>
              </m:r>
            </m:e>
            <m:sup>
              <m:r>
                <w:rPr>
                  <w:rFonts w:ascii="Cambria Math" w:hAnsi="Cambria Math"/>
                </w:rPr>
                <m:t>e</m:t>
              </m:r>
            </m:sup>
          </m:sSup>
          <m:r>
            <w:rPr>
              <w:rFonts w:ascii="Cambria Math" w:hAnsi="Cambria Math"/>
            </w:rPr>
            <m:t>)</m:t>
          </m:r>
        </m:oMath>
      </m:oMathPara>
    </w:p>
    <w:p w14:paraId="2C005F03" w14:textId="77777777" w:rsidR="0044595C" w:rsidRPr="008933A1" w:rsidRDefault="0044595C" w:rsidP="0044595C">
      <w:r w:rsidRPr="008933A1">
        <w:t xml:space="preserve">A taxa de crescimento da demanda, por sua vez, é estimada a partir de um horizonte histórico usado para a previsão </w:t>
      </w:r>
      <m:oMath>
        <m:r>
          <w:rPr>
            <w:rFonts w:ascii="Cambria Math" w:hAnsi="Cambria Math"/>
          </w:rPr>
          <m:t>h</m:t>
        </m:r>
      </m:oMath>
      <w:r w:rsidRPr="008933A1">
        <w:t xml:space="preserve">, comparando a reportada no período atual </w:t>
      </w:r>
      <m:oMath>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w:rPr>
            <w:rFonts w:ascii="Cambria Math" w:hAnsi="Cambria Math"/>
          </w:rPr>
          <m:t>/</m:t>
        </m:r>
      </m:oMath>
      <w:r w:rsidRPr="008933A1">
        <w:t xml:space="preserve"> e a demanda reportada no período </w:t>
      </w:r>
      <m:oMath>
        <m:r>
          <w:rPr>
            <w:rFonts w:ascii="Cambria Math" w:hAnsi="Cambria Math"/>
          </w:rPr>
          <m:t>t-h</m:t>
        </m:r>
      </m:oMath>
      <w:r w:rsidRPr="008933A1">
        <w:t xml:space="preserve">, </w:t>
      </w:r>
      <m:oMath>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oMath>
      <w:r w:rsidRPr="008933A1">
        <w:t>.</w:t>
      </w:r>
    </w:p>
    <w:p w14:paraId="2549CE82" w14:textId="77777777" w:rsidR="0044595C" w:rsidRDefault="000A47A3" w:rsidP="0044595C">
      <w:pPr>
        <w:pStyle w:val="Corpodetexto"/>
      </w:pPr>
      <m:oMathPara>
        <m:oMathParaPr>
          <m:jc m:val="center"/>
        </m:oMathParaPr>
        <m:oMath>
          <m:sSup>
            <m:sSupPr>
              <m:ctrlPr>
                <w:rPr>
                  <w:rFonts w:ascii="Cambria Math" w:hAnsi="Cambria Math"/>
                </w:rPr>
              </m:ctrlPr>
            </m:sSupPr>
            <m:e>
              <m:r>
                <w:rPr>
                  <w:rFonts w:ascii="Cambria Math" w:hAnsi="Cambria Math"/>
                </w:rPr>
                <m:t>g</m:t>
              </m:r>
            </m:e>
            <m:sup>
              <m:r>
                <w:rPr>
                  <w:rFonts w:ascii="Cambria Math" w:hAnsi="Cambria Math"/>
                </w:rPr>
                <m:t>e</m:t>
              </m:r>
            </m:sup>
          </m:sSup>
          <m:r>
            <w:rPr>
              <w:rFonts w:ascii="Cambria Math" w:hAnsi="Cambria Math"/>
            </w:rPr>
            <m:t>=ln(</m:t>
          </m:r>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r>
            <w:rPr>
              <w:rFonts w:ascii="Cambria Math" w:hAnsi="Cambria Math"/>
            </w:rPr>
            <m:t>)/h</m:t>
          </m:r>
        </m:oMath>
      </m:oMathPara>
    </w:p>
    <w:p w14:paraId="1B841198" w14:textId="77777777" w:rsidR="0044595C" w:rsidRPr="008933A1" w:rsidRDefault="0044595C" w:rsidP="0044595C">
      <w:r w:rsidRPr="008933A1">
        <w:t xml:space="preserve">O modelo também admite que a empresa não possui a informação da demanda instantânea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8933A1">
        <w:t xml:space="preserve">. Desta maneira, a demanda reportad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8933A1">
        <w:t xml:space="preserve"> não corresponde à demanda corrente, visto que há delays no processo de comunicação do volume de vendas, mas sim ajusta-se à esta variável por meio de uma suavização exponencial de primeira ordem, conforme o parâmetro </w:t>
      </w:r>
      <m:oMath>
        <m:sSup>
          <m:sSupPr>
            <m:ctrlPr>
              <w:rPr>
                <w:rFonts w:ascii="Cambria Math" w:hAnsi="Cambria Math"/>
              </w:rPr>
            </m:ctrlPr>
          </m:sSupPr>
          <m:e>
            <m:r>
              <w:rPr>
                <w:rFonts w:ascii="Cambria Math" w:hAnsi="Cambria Math"/>
              </w:rPr>
              <m:t>τ</m:t>
            </m:r>
          </m:e>
          <m:sup>
            <m:r>
              <w:rPr>
                <w:rFonts w:ascii="Cambria Math" w:hAnsi="Cambria Math"/>
              </w:rPr>
              <m:t>r</m:t>
            </m:r>
          </m:sup>
        </m:sSup>
      </m:oMath>
      <w:r w:rsidRPr="008933A1">
        <w:t xml:space="preserve"> de suavização.</w:t>
      </w:r>
    </w:p>
    <w:p w14:paraId="34A3A8D2" w14:textId="77777777" w:rsidR="0044595C" w:rsidRDefault="0044595C" w:rsidP="0044595C">
      <w:pPr>
        <w:pStyle w:val="Corpodetexto"/>
      </w:pPr>
      <m:oMathPara>
        <m:oMathParaPr>
          <m:jc m:val="center"/>
        </m:oMathParaPr>
        <m:oMath>
          <m:r>
            <w:rPr>
              <w:rFonts w:ascii="Cambria Math" w:hAnsi="Cambria Math"/>
            </w:rPr>
            <m:t>d</m:t>
          </m:r>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dt=(</m:t>
          </m:r>
          <m:sSup>
            <m:sSupPr>
              <m:ctrlPr>
                <w:rPr>
                  <w:rFonts w:ascii="Cambria Math" w:hAnsi="Cambria Math"/>
                </w:rPr>
              </m:ctrlPr>
            </m:sSupPr>
            <m:e>
              <m:r>
                <w:rPr>
                  <w:rFonts w:ascii="Cambria Math" w:hAnsi="Cambria Math"/>
                </w:rPr>
                <m:t>D</m:t>
              </m:r>
            </m:e>
            <m:sup>
              <m:r>
                <w:rPr>
                  <w:rFonts w:ascii="Cambria Math" w:hAnsi="Cambria Math"/>
                </w:rPr>
                <m:t>T</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oMath>
      </m:oMathPara>
    </w:p>
    <w:p w14:paraId="05904766" w14:textId="77777777" w:rsidR="0044595C" w:rsidRDefault="0044595C" w:rsidP="0044595C">
      <w:pPr>
        <w:pStyle w:val="Ttulo3"/>
      </w:pPr>
      <w:bookmarkStart w:id="153" w:name="estrategia-de-capacidade-da-firma"/>
      <w:bookmarkStart w:id="154" w:name="_Toc502855288"/>
      <w:bookmarkEnd w:id="153"/>
      <w:r>
        <w:t>Estratégia de Capacidade da Firma</w:t>
      </w:r>
      <w:bookmarkEnd w:id="154"/>
    </w:p>
    <w:p w14:paraId="0B0FD5FF" w14:textId="77777777" w:rsidR="0044595C" w:rsidRPr="008933A1" w:rsidRDefault="0044595C" w:rsidP="0044595C">
      <w:r w:rsidRPr="008933A1">
        <w:lastRenderedPageBreak/>
        <w:t xml:space="preserve">A variável de decisão criada no modelo de Sterman refere-se à estratégia de capacidade da firma. Sterman (XX) utiliza duas estratégias de capacidade distintas. Se a firma busca uma estratégia agressiva, a mesma busca um share dominante do mercado. Desta maneira a empresa define como o seu market-share alvo o máximo entre seu share mínimo desej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r w:rsidRPr="008933A1">
        <w:t xml:space="preserve">, e o share que a empresa visualiza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8933A1">
        <w:t xml:space="preserve">. Uma estratégia conservadora, por outro lado, define um market share máxim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Pr="008933A1">
        <w:t xml:space="preserve"> que está disposta a ocupar no mercado. Caso a empresa observe que não haverá demanda suficiente para este market share em função de seus outros concorrentes, a empresa aceita como meta apenas o market share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8933A1">
        <w:t>.</w:t>
      </w:r>
    </w:p>
    <w:p w14:paraId="7991451D" w14:textId="77777777" w:rsidR="0044595C" w:rsidRDefault="000A47A3" w:rsidP="0044595C">
      <w:pPr>
        <w:pStyle w:val="Corpodetexto"/>
      </w:pPr>
      <m:oMathPara>
        <m:oMathParaPr>
          <m:jc m:val="center"/>
        </m:oMathParaPr>
        <m:oMath>
          <m:sSup>
            <m:sSupPr>
              <m:ctrlPr>
                <w:rPr>
                  <w:rFonts w:ascii="Cambria Math" w:hAnsi="Cambria Math"/>
                </w:rPr>
              </m:ctrlPr>
            </m:sSupPr>
            <m:e>
              <m:r>
                <w:rPr>
                  <w:rFonts w:ascii="Cambria Math" w:hAnsi="Cambria Math"/>
                </w:rPr>
                <m:t>S</m:t>
              </m:r>
            </m:e>
            <m:sup>
              <m:r>
                <w:rPr>
                  <w:rFonts w:ascii="Cambria Math" w:hAnsi="Cambria Math"/>
                </w:rPr>
                <m:t>*</m:t>
              </m:r>
            </m:sup>
          </m:sSup>
          <m:r>
            <w:rPr>
              <w:rFonts w:ascii="Cambria Math" w:hAnsi="Cambria Math"/>
            </w:rPr>
            <m:t>=</m:t>
          </m:r>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r>
                      <w:rPr>
                        <w:rFonts w:ascii="Cambria Math" w:hAnsi="Cambria Math"/>
                      </w:rPr>
                      <m:t>MAX(</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w:rPr>
                        <w:rFonts w:ascii="Cambria Math" w:hAnsi="Cambria Math"/>
                      </w:rPr>
                      <m:t>), if S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Agress.</m:t>
                    </m:r>
                  </m:e>
                </m:mr>
                <m:mr>
                  <m:e/>
                </m:mr>
                <m:mr>
                  <m:e>
                    <m:r>
                      <w:rPr>
                        <w:rFonts w:ascii="Cambria Math" w:hAnsi="Cambria Math"/>
                      </w:rPr>
                      <m:t>MIN(</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w:rPr>
                        <w:rFonts w:ascii="Cambria Math" w:hAnsi="Cambria Math"/>
                      </w:rPr>
                      <m:t>), if S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Conserv.</m:t>
                    </m:r>
                  </m:e>
                </m:mr>
              </m:m>
            </m:e>
          </m:d>
        </m:oMath>
      </m:oMathPara>
    </w:p>
    <w:p w14:paraId="5515738D" w14:textId="77777777" w:rsidR="0044595C" w:rsidRPr="008933A1" w:rsidRDefault="0044595C" w:rsidP="0044595C">
      <w:r w:rsidRPr="008933A1">
        <w:t xml:space="preserve">O market share não disput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8933A1">
        <w:t xml:space="preserve"> é calculado em função da demanda não dispu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8933A1">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8933A1">
        <w:t>.</w:t>
      </w:r>
    </w:p>
    <w:p w14:paraId="32FED88B" w14:textId="77777777" w:rsidR="0044595C" w:rsidRDefault="000A47A3" w:rsidP="0044595C">
      <w:pPr>
        <w:pStyle w:val="Corpodetexto"/>
      </w:pPr>
      <m:oMathPara>
        <m:oMathParaPr>
          <m:jc m:val="center"/>
        </m:oMathParaP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w:rPr>
              <w:rFonts w:ascii="Cambria Math" w:hAnsi="Cambria Math"/>
            </w:rPr>
            <m:t>=MAX(0,</m:t>
          </m:r>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oMath>
      </m:oMathPara>
    </w:p>
    <w:p w14:paraId="75C60AAF" w14:textId="77777777" w:rsidR="0044595C" w:rsidRPr="008933A1" w:rsidRDefault="0044595C" w:rsidP="0044595C">
      <w:r w:rsidRPr="008933A1">
        <w:t>A demanda não contestada é obtida a partir da soma das capacidades de outros players esperada, da taxa de utilização da indústria e da demanda prevista.</w:t>
      </w:r>
    </w:p>
    <w:p w14:paraId="4994D2A3" w14:textId="77777777" w:rsidR="0044595C" w:rsidRDefault="000A47A3" w:rsidP="0044595C">
      <w:pPr>
        <w:pStyle w:val="Corpodetexto"/>
      </w:pPr>
      <m:oMathPara>
        <m:oMathParaPr>
          <m:jc m:val="center"/>
        </m:oMathParaP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u</m:t>
              </m:r>
            </m:e>
            <m:sup>
              <m:r>
                <w:rPr>
                  <w:rFonts w:ascii="Cambria Math" w:hAnsi="Cambria Math"/>
                </w:rPr>
                <m:t>*</m:t>
              </m:r>
            </m:sup>
          </m:sSup>
          <m:nary>
            <m:naryPr>
              <m:chr m:val="∑"/>
              <m:limLoc m:val="undOvr"/>
              <m:supHide m:val="1"/>
              <m:ctrlPr>
                <w:rPr>
                  <w:rFonts w:ascii="Cambria Math" w:hAnsi="Cambria Math"/>
                </w:rPr>
              </m:ctrlPr>
            </m:naryPr>
            <m:sub>
              <m:r>
                <w:rPr>
                  <w:rFonts w:ascii="Cambria Math" w:hAnsi="Cambria Math"/>
                </w:rPr>
                <m:t>j≠i</m:t>
              </m:r>
            </m:sub>
            <m:sup/>
            <m:e>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e>
          </m:nary>
        </m:oMath>
      </m:oMathPara>
    </w:p>
    <w:p w14:paraId="6D6182D1" w14:textId="77777777" w:rsidR="0044595C" w:rsidRPr="008933A1" w:rsidRDefault="0044595C" w:rsidP="0044595C">
      <w:r w:rsidRPr="008933A1">
        <w:t>A capacidade dos competidores esperada é obtida considerando que os players não possuem acesso à informação perfeita sobre o planejamento da capacidade dos outros players. Em um extermo, os demais players não tem nenhuma informação sobre a capacidade em construção dos outros players, e em outro extremo, os mesmos possuem informação perfeita sobre a capacidade em construção. O modelo utiliza um fator para expressar a parcela da capacidade em construção conhecida pelos demais players, permitindo que seja simulado o impacto desta variável sobre os resultados do modelo.</w:t>
      </w:r>
    </w:p>
    <w:p w14:paraId="50E47054" w14:textId="77777777" w:rsidR="0044595C" w:rsidRDefault="000A47A3" w:rsidP="0044595C">
      <w:pPr>
        <w:pStyle w:val="Corpodetexto"/>
      </w:pPr>
      <m:oMathPara>
        <m:oMathParaPr>
          <m:jc m:val="center"/>
        </m:oMathParaP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r>
            <w:rPr>
              <w:rFonts w:ascii="Cambria Math" w:hAnsi="Cambria Math"/>
            </w:rPr>
            <m:t>=w</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r>
            <w:rPr>
              <w:rFonts w:ascii="Cambria Math" w:hAnsi="Cambria Math"/>
            </w:rPr>
            <m:t>+(1-w)</m:t>
          </m:r>
          <m:sSub>
            <m:sSubPr>
              <m:ctrlPr>
                <w:rPr>
                  <w:rFonts w:ascii="Cambria Math" w:hAnsi="Cambria Math"/>
                </w:rPr>
              </m:ctrlPr>
            </m:sSubPr>
            <m:e>
              <m:r>
                <w:rPr>
                  <w:rFonts w:ascii="Cambria Math" w:hAnsi="Cambria Math"/>
                </w:rPr>
                <m:t>K</m:t>
              </m:r>
            </m:e>
            <m:sub>
              <m:r>
                <w:rPr>
                  <w:rFonts w:ascii="Cambria Math" w:hAnsi="Cambria Math"/>
                </w:rPr>
                <m:t>j</m:t>
              </m:r>
            </m:sub>
          </m:sSub>
        </m:oMath>
      </m:oMathPara>
    </w:p>
    <w:p w14:paraId="66B62FA3" w14:textId="77777777" w:rsidR="0044595C" w:rsidRPr="008933A1" w:rsidRDefault="0044595C" w:rsidP="0044595C">
      <w:r w:rsidRPr="008933A1">
        <w:t>A capacidade alvo dos demais competidores é calculada considerando um delay de tempo, pressupondo que a empresa leva tempo para estimar e realizar os processos necessários para estimar a capacidade dos demais players.</w:t>
      </w:r>
    </w:p>
    <w:p w14:paraId="764E7A58" w14:textId="77777777" w:rsidR="0044595C" w:rsidRDefault="0044595C" w:rsidP="0044595C">
      <w:pPr>
        <w:pStyle w:val="Corpodetexto"/>
      </w:pPr>
      <m:oMathPara>
        <m:oMathParaPr>
          <m:jc m:val="center"/>
        </m:oMathParaPr>
        <m:oMath>
          <m:r>
            <w:rPr>
              <w:rFonts w:ascii="Cambria Math" w:hAnsi="Cambria Math"/>
            </w:rPr>
            <w:lastRenderedPageBreak/>
            <m:t>d</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r>
            <w:rPr>
              <w:rFonts w:ascii="Cambria Math" w:hAnsi="Cambria Math"/>
            </w:rPr>
            <m:t>/dt=(</m:t>
          </m:r>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c</m:t>
              </m:r>
            </m:sup>
          </m:sSup>
        </m:oMath>
      </m:oMathPara>
    </w:p>
    <w:p w14:paraId="3BB88505" w14:textId="77777777" w:rsidR="0044595C" w:rsidRDefault="0044595C" w:rsidP="0044595C">
      <w:pPr>
        <w:pStyle w:val="Ttulo3"/>
      </w:pPr>
      <w:bookmarkStart w:id="155" w:name="precos"/>
      <w:bookmarkStart w:id="156" w:name="_Toc502855289"/>
      <w:bookmarkEnd w:id="155"/>
      <w:r>
        <w:t>Preços</w:t>
      </w:r>
      <w:bookmarkEnd w:id="156"/>
    </w:p>
    <w:p w14:paraId="30D3DED1" w14:textId="77777777" w:rsidR="0044595C" w:rsidRPr="008933A1" w:rsidRDefault="0044595C" w:rsidP="0044595C">
      <w:r w:rsidRPr="008933A1">
        <w:t>O modelo pressupõe que as empresas ajustam seus preços considerando seus custos unitários, a relação entre oferta e demanda e o seu market share atual e o market-share desejado. Na primeira parcela da equação, um preço base é calculado de acordo com os custos fixos e variáveis unitários, e de acordo com um markup desejado.</w:t>
      </w:r>
    </w:p>
    <w:p w14:paraId="4B17D523" w14:textId="77777777" w:rsidR="0044595C" w:rsidRDefault="000A47A3" w:rsidP="0044595C">
      <w:pPr>
        <w:pStyle w:val="Corpodetexto"/>
      </w:pPr>
      <m:oMathPara>
        <m:oMathParaPr>
          <m:jc m:val="center"/>
        </m:oMathParaPr>
        <m:oMath>
          <m:sSup>
            <m:sSupPr>
              <m:ctrlPr>
                <w:rPr>
                  <w:rFonts w:ascii="Cambria Math" w:hAnsi="Cambria Math"/>
                </w:rPr>
              </m:ctrlPr>
            </m:sSupPr>
            <m:e>
              <m:r>
                <w:rPr>
                  <w:rFonts w:ascii="Cambria Math" w:hAnsi="Cambria Math"/>
                </w:rPr>
                <m:t>P</m:t>
              </m:r>
            </m:e>
            <m:sup>
              <m:r>
                <w:rPr>
                  <w:rFonts w:ascii="Cambria Math" w:hAnsi="Cambria Math"/>
                </w:rPr>
                <m:t>C</m:t>
              </m:r>
            </m:sup>
          </m:sSup>
          <m:r>
            <w:rPr>
              <w:rFonts w:ascii="Cambria Math" w:hAnsi="Cambria Math"/>
            </w:rPr>
            <m:t>=(1+</m:t>
          </m:r>
          <m:sSup>
            <m:sSupPr>
              <m:ctrlPr>
                <w:rPr>
                  <w:rFonts w:ascii="Cambria Math" w:hAnsi="Cambria Math"/>
                </w:rPr>
              </m:ctrlPr>
            </m:sSupPr>
            <m:e>
              <m:r>
                <w:rPr>
                  <w:rFonts w:ascii="Cambria Math" w:hAnsi="Cambria Math"/>
                </w:rPr>
                <m:t>m</m:t>
              </m:r>
            </m:e>
            <m:sup>
              <m:r>
                <w:rPr>
                  <w:rFonts w:ascii="Cambria Math" w:hAnsi="Cambria Math"/>
                </w:rPr>
                <m:t>*</m:t>
              </m:r>
            </m:sup>
          </m:s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oMath>
      </m:oMathPara>
    </w:p>
    <w:p w14:paraId="6C58780E" w14:textId="77777777" w:rsidR="0044595C" w:rsidRPr="008933A1" w:rsidRDefault="0044595C" w:rsidP="0044595C">
      <w:r w:rsidRPr="008933A1">
        <w:t>A partir deste preço base, a primeira parcelado preço alvo é calculada considerando a razão entre o preço base e o preço atual. Deste modo, se o preço base for maior do que o preço atual, a empresa tende a aumentar seus preços no futuro. A segunda parcela da equação relaciona a produção desejada da empresa com a sua capacidade efetiva, calculada a partir da sua taxa de utilização e sua capacidade. Novamente, se a produção desejada pela empresa é maior do que a sua capacidade, a empresa tende a aumentar seus preços, buscando otimizar a utilização de sua capacidade. Finalmente, a terceira parcela da equação utiliza a diferença entre o market share desejado pela empresa e seu market share atual. Deste modo, se o market share da empresa for menor do que o market share desejado, a empresa tende a reduzir seu preço, para alcançar o market share desejado.</w:t>
      </w:r>
    </w:p>
    <w:p w14:paraId="190290D9" w14:textId="77777777" w:rsidR="0044595C" w:rsidRDefault="000A47A3" w:rsidP="0044595C">
      <w:pPr>
        <w:pStyle w:val="Corpodetexto"/>
      </w:pPr>
      <m:oMathPara>
        <m:oMathParaPr>
          <m:jc m:val="center"/>
        </m:oMathParaP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AX</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c</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num>
                        <m:den>
                          <m:sSub>
                            <m:sSubPr>
                              <m:ctrlPr>
                                <w:rPr>
                                  <w:rFonts w:ascii="Cambria Math" w:hAnsi="Cambria Math"/>
                                </w:rPr>
                              </m:ctrlPr>
                            </m:sSubPr>
                            <m:e>
                              <m:r>
                                <w:rPr>
                                  <w:rFonts w:ascii="Cambria Math" w:hAnsi="Cambria Math"/>
                                </w:rPr>
                                <m:t>P</m:t>
                              </m:r>
                            </m:e>
                            <m:sub>
                              <m:r>
                                <w:rPr>
                                  <w:rFonts w:ascii="Cambria Math" w:hAnsi="Cambria Math"/>
                                </w:rPr>
                                <m:t>i</m:t>
                              </m:r>
                            </m:sub>
                          </m:sSub>
                        </m:den>
                      </m:f>
                      <m:r>
                        <w:rPr>
                          <w:rFonts w:ascii="Cambria Math" w:hAnsi="Cambria Math"/>
                        </w:rPr>
                        <m:t>-1</m:t>
                      </m:r>
                    </m:e>
                  </m:d>
                </m:e>
              </m:d>
              <m:d>
                <m:dPr>
                  <m:ctrlPr>
                    <w:rPr>
                      <w:rFonts w:ascii="Cambria Math" w:hAnsi="Cambria Math"/>
                    </w:rPr>
                  </m:ctrlPr>
                </m:dPr>
                <m:e>
                  <m: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d</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num>
                        <m:den>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sSub>
                            <m:sSubPr>
                              <m:ctrlPr>
                                <w:rPr>
                                  <w:rFonts w:ascii="Cambria Math" w:hAnsi="Cambria Math"/>
                                </w:rPr>
                              </m:ctrlPr>
                            </m:sSubPr>
                            <m:e>
                              <m:r>
                                <w:rPr>
                                  <w:rFonts w:ascii="Cambria Math" w:hAnsi="Cambria Math"/>
                                </w:rPr>
                                <m:t>K</m:t>
                              </m:r>
                            </m:e>
                            <m:sub>
                              <m:r>
                                <w:rPr>
                                  <w:rFonts w:ascii="Cambria Math" w:hAnsi="Cambria Math"/>
                                </w:rPr>
                                <m:t>i</m:t>
                              </m:r>
                            </m:sub>
                          </m:sSub>
                        </m:den>
                      </m:f>
                      <m:r>
                        <w:rPr>
                          <w:rFonts w:ascii="Cambria Math" w:hAnsi="Cambria Math"/>
                        </w:rPr>
                        <m:t>-1</m:t>
                      </m:r>
                    </m:e>
                  </m:d>
                </m:e>
              </m:d>
              <m:d>
                <m:dPr>
                  <m:ctrlPr>
                    <w:rPr>
                      <w:rFonts w:ascii="Cambria Math" w:hAnsi="Cambria Math"/>
                    </w:rPr>
                  </m:ctrlPr>
                </m:dPr>
                <m:e>
                  <m: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s</m:t>
                      </m:r>
                    </m:sup>
                  </m:sSup>
                  <m: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e>
              </m:d>
            </m:e>
          </m:d>
        </m:oMath>
      </m:oMathPara>
    </w:p>
    <w:p w14:paraId="127B8DB5" w14:textId="77777777" w:rsidR="0044595C" w:rsidRPr="008933A1" w:rsidRDefault="0044595C" w:rsidP="0044595C">
      <w:r w:rsidRPr="008933A1">
        <w:t>Em uma situação onde o preço atual é igual ao preço base, a produção desejada é igual à capacidade efetiva, e o market share atual é igual ao market share desejado, não realizará mudanças em seu preço. Caso qualquer uma destas igualdades não seja satisfeita, a empresa mudará seu preço alvo para um novo valor. Além disto, o modelo pressupõe que as empresas do modelo não precificarão seus produtos abaixo do custo variável.</w:t>
      </w:r>
    </w:p>
    <w:p w14:paraId="28F80710" w14:textId="77777777" w:rsidR="0044595C" w:rsidRPr="008933A1" w:rsidRDefault="0044595C" w:rsidP="0044595C">
      <w:r w:rsidRPr="008933A1">
        <w:t xml:space="preserve">A partir do preço alvo calculado, pressupõe-se que processos burocráticos não permitem que as empresas ajustem seu preço instantâneamente. Desta maneira, </w:t>
      </w:r>
      <w:r w:rsidRPr="008933A1">
        <w:lastRenderedPageBreak/>
        <w:t>obtém-se o preço praticado pelos players por meio de uma suavização exponencial de primeira ordem, considerando um tempo de ajuste.</w:t>
      </w:r>
    </w:p>
    <w:p w14:paraId="4E33AE07" w14:textId="77777777" w:rsidR="0044595C" w:rsidRDefault="0044595C" w:rsidP="0044595C">
      <w:pPr>
        <w:pStyle w:val="Corpodetexto"/>
      </w:pPr>
      <m:oMathPara>
        <m:oMathParaPr>
          <m:jc m:val="center"/>
        </m:oMathParaPr>
        <m:oMath>
          <m:r>
            <w:rPr>
              <w:rFonts w:ascii="Cambria Math" w:hAnsi="Cambria Math"/>
            </w:rPr>
            <m:t>d</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d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p</m:t>
              </m:r>
            </m:sup>
          </m:sSup>
        </m:oMath>
      </m:oMathPara>
    </w:p>
    <w:p w14:paraId="66D87913" w14:textId="3C767E3D" w:rsidR="007171FF" w:rsidRDefault="007171FF" w:rsidP="0044595C">
      <w:pPr>
        <w:pStyle w:val="Ttulo3"/>
      </w:pPr>
      <w:bookmarkStart w:id="157" w:name="sintese-das-modificacoes-realizadas"/>
      <w:bookmarkStart w:id="158" w:name="_Toc502855290"/>
      <w:bookmarkEnd w:id="157"/>
      <w:r>
        <w:t>Pesquisa e Desenvolvimento</w:t>
      </w:r>
    </w:p>
    <w:p w14:paraId="28D5C713" w14:textId="0667B39B" w:rsidR="007171FF" w:rsidRDefault="007171FF" w:rsidP="007171FF"/>
    <w:p w14:paraId="5361ED97" w14:textId="5BBCF762" w:rsidR="007171FF" w:rsidRDefault="007171FF" w:rsidP="007171FF">
      <w:r>
        <w:t>No setor de pesquisa e desenvolvimento, investimento em PeD melhora a performance de um player. A performance do player melhora o seu share.</w:t>
      </w:r>
    </w:p>
    <w:p w14:paraId="7B6B5E4A" w14:textId="57FF2EFF" w:rsidR="007171FF" w:rsidRDefault="007171FF" w:rsidP="007171FF"/>
    <w:p w14:paraId="73BAC6D9" w14:textId="027DCDB6" w:rsidR="007171FF" w:rsidRDefault="007171FF" w:rsidP="007171FF">
      <w:r>
        <w:t>Baixo preço aumenta o tamanho do mercado.</w:t>
      </w:r>
    </w:p>
    <w:p w14:paraId="2F496A0D" w14:textId="66A4C3AB" w:rsidR="007171FF" w:rsidRDefault="007171FF" w:rsidP="007171FF"/>
    <w:p w14:paraId="59F35262" w14:textId="4D8B1A7F" w:rsidR="007171FF" w:rsidRDefault="007171FF" w:rsidP="007171FF">
      <w:r>
        <w:t>A curva da aprendizagem é reponsável pelo menor preço da impressão 3D.</w:t>
      </w:r>
    </w:p>
    <w:p w14:paraId="6C8457CB" w14:textId="77777777" w:rsidR="007171FF" w:rsidRDefault="007171FF" w:rsidP="007171FF"/>
    <w:p w14:paraId="74F73BA6" w14:textId="4066BE9C" w:rsidR="007171FF" w:rsidRPr="002C7132" w:rsidRDefault="002C7132" w:rsidP="007171FF">
      <w:pPr>
        <w:rPr>
          <w:lang w:val="en-US"/>
        </w:rPr>
      </w:pPr>
      <w:r>
        <w:rPr>
          <w:lang w:val="en-US"/>
        </w:rPr>
        <w:t>“</w:t>
      </w:r>
      <w:r w:rsidRPr="002C7132">
        <w:rPr>
          <w:lang w:val="en-US"/>
        </w:rPr>
        <w:t>The additive manufacturing industry has entered a new era, propelled by expiring patents, bursts of new investment, and increasing demands on quality, price, and performance from every segment of a rapidly growing user community. Evidence of this new era for AM can be seen in the proliferation of emerging technologies, materials, markets, businesses, collaborations, and services</w:t>
      </w:r>
      <w:r>
        <w:rPr>
          <w:lang w:val="en-US"/>
        </w:rPr>
        <w:t xml:space="preserve"> “ </w:t>
      </w:r>
      <w:r w:rsidR="009C1271">
        <w:rPr>
          <w:lang w:val="en-US"/>
        </w:rPr>
        <w:fldChar w:fldCharType="begin" w:fldLock="1"/>
      </w:r>
      <w:r w:rsidR="009C1271">
        <w:rPr>
          <w:lang w:val="en-US"/>
        </w:rP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locator" : "5", "uris" : [ "http://www.mendeley.com/documents/?uuid=7303bf2e-994c-49b4-98b0-064f27f64c34" ] } ], "mendeley" : { "formattedCitation" : "(WOHLERS ASSOCIATES, 2015, p. 5)", "plainTextFormattedCitation" : "(WOHLERS ASSOCIATES, 2015, p. 5)", "previouslyFormattedCitation" : "(WOHLERS ASSOCIATES, 2015, p. 5)" }, "properties" : {  }, "schema" : "https://github.com/citation-style-language/schema/raw/master/csl-citation.json" }</w:instrText>
      </w:r>
      <w:r w:rsidR="009C1271">
        <w:rPr>
          <w:lang w:val="en-US"/>
        </w:rPr>
        <w:fldChar w:fldCharType="separate"/>
      </w:r>
      <w:r w:rsidR="009C1271" w:rsidRPr="009C1271">
        <w:rPr>
          <w:noProof/>
          <w:lang w:val="en-US"/>
        </w:rPr>
        <w:t>(WOHLERS ASSOCIATES, 2015, p. 5)</w:t>
      </w:r>
      <w:r w:rsidR="009C1271">
        <w:rPr>
          <w:lang w:val="en-US"/>
        </w:rPr>
        <w:fldChar w:fldCharType="end"/>
      </w:r>
      <w:r w:rsidR="009C1271">
        <w:rPr>
          <w:lang w:val="en-US"/>
        </w:rPr>
        <w:t>.</w:t>
      </w:r>
    </w:p>
    <w:p w14:paraId="095B1F62" w14:textId="77777777" w:rsidR="007171FF" w:rsidRPr="002C7132" w:rsidRDefault="007171FF" w:rsidP="007171FF">
      <w:pPr>
        <w:ind w:firstLine="0"/>
        <w:rPr>
          <w:lang w:val="en-US"/>
        </w:rPr>
      </w:pPr>
    </w:p>
    <w:p w14:paraId="2FF29FFB" w14:textId="77777777" w:rsidR="007171FF" w:rsidRPr="002C7132" w:rsidRDefault="007171FF" w:rsidP="007171FF">
      <w:pPr>
        <w:rPr>
          <w:lang w:val="en-US"/>
        </w:rPr>
      </w:pPr>
    </w:p>
    <w:p w14:paraId="28BA633A" w14:textId="4BF73C7E" w:rsidR="00991C79" w:rsidRDefault="007C3838" w:rsidP="0044595C">
      <w:pPr>
        <w:pStyle w:val="Ttulo3"/>
      </w:pPr>
      <w:r>
        <w:t>Síntese</w:t>
      </w:r>
      <w:r w:rsidR="00991C79">
        <w:t xml:space="preserve"> d</w:t>
      </w:r>
      <w:r>
        <w:t>as Variáveis do Modelo</w:t>
      </w:r>
    </w:p>
    <w:p w14:paraId="4938AB6C" w14:textId="14291A70" w:rsidR="00991C79" w:rsidRDefault="00991C79" w:rsidP="00991C79">
      <w:r>
        <w:t>Quadro de Parâmetros e Fontes.</w:t>
      </w:r>
    </w:p>
    <w:p w14:paraId="65A4DBDE" w14:textId="3DDF8272" w:rsidR="00991C79" w:rsidRDefault="00991C79" w:rsidP="00991C79">
      <w:pPr>
        <w:ind w:firstLine="0"/>
      </w:pPr>
      <w:r>
        <w:t>Módulo | Variável | Definição | Unidade de Medida | Fonte de Dados | Série / Ponto de Dados</w:t>
      </w:r>
    </w:p>
    <w:p w14:paraId="024393CD" w14:textId="77777777" w:rsidR="00991C79" w:rsidRPr="00991C79" w:rsidRDefault="00991C79" w:rsidP="00991C79">
      <w:pPr>
        <w:ind w:firstLine="0"/>
      </w:pPr>
    </w:p>
    <w:p w14:paraId="50909D2B" w14:textId="3985ABE1" w:rsidR="0044595C" w:rsidRDefault="0044595C" w:rsidP="0044595C">
      <w:pPr>
        <w:pStyle w:val="Ttulo3"/>
      </w:pPr>
      <w:bookmarkStart w:id="159" w:name="implementacao-do-modelo-computacional"/>
      <w:bookmarkStart w:id="160" w:name="_Toc502855291"/>
      <w:bookmarkEnd w:id="158"/>
      <w:bookmarkEnd w:id="159"/>
      <w:r>
        <w:t xml:space="preserve">Implementação e </w:t>
      </w:r>
      <w:r w:rsidR="007C3838">
        <w:t>Verificação</w:t>
      </w:r>
      <w:r>
        <w:t xml:space="preserve"> do Modelo Computacional</w:t>
      </w:r>
      <w:bookmarkEnd w:id="160"/>
    </w:p>
    <w:p w14:paraId="56EA4DCA" w14:textId="77777777" w:rsidR="0044595C" w:rsidRDefault="0044595C" w:rsidP="0044595C">
      <w:r>
        <w:t xml:space="preserve">O modelo matemático descrito na seção anterior foi implementado no software R. O código fonte implementado no software R está disponível no Apêndice (XX). </w:t>
      </w:r>
      <w:r>
        <w:lastRenderedPageBreak/>
        <w:t>Adicionalmente, o modelo foi implementado no software Ithink 10.0.3, com o propósito de verificar a consistência dos resultados obtidos no software R. Considerando que a integração numérica invariavelmente traz erros ao processo do calculo, (Sterman XXX). O modelo foi implementado segundo as diretrizes constantes</w:t>
      </w:r>
    </w:p>
    <w:p w14:paraId="75B7300C" w14:textId="77777777" w:rsidR="0044595C" w:rsidRDefault="0044595C" w:rsidP="0044595C"/>
    <w:p w14:paraId="0FBB2B42" w14:textId="53233B4A" w:rsidR="0044595C" w:rsidRDefault="0044595C" w:rsidP="0044595C">
      <w:pPr>
        <w:pStyle w:val="Legenda"/>
      </w:pPr>
      <w:r>
        <w:t xml:space="preserve">Figura </w:t>
      </w:r>
      <w:r w:rsidR="000A47A3">
        <w:fldChar w:fldCharType="begin"/>
      </w:r>
      <w:r w:rsidR="000A47A3">
        <w:instrText xml:space="preserve"> SEQ Figura \* ARABIC </w:instrText>
      </w:r>
      <w:r w:rsidR="000A47A3">
        <w:fldChar w:fldCharType="separate"/>
      </w:r>
      <w:r w:rsidR="00743F02">
        <w:rPr>
          <w:noProof/>
        </w:rPr>
        <w:t>31</w:t>
      </w:r>
      <w:r w:rsidR="000A47A3">
        <w:rPr>
          <w:noProof/>
        </w:rPr>
        <w:fldChar w:fldCharType="end"/>
      </w:r>
      <w:r>
        <w:t xml:space="preserve"> – VPL e Preço </w:t>
      </w:r>
      <w:r w:rsidRPr="00037891">
        <w:t>Simulados</w:t>
      </w:r>
      <w:r>
        <w:t xml:space="preserve"> – Modelo Original</w:t>
      </w:r>
    </w:p>
    <w:p w14:paraId="1A772FDC" w14:textId="77777777" w:rsidR="0044595C" w:rsidRDefault="0044595C" w:rsidP="0044595C">
      <w:pPr>
        <w:ind w:firstLine="0"/>
        <w:jc w:val="center"/>
      </w:pPr>
      <w:r>
        <w:rPr>
          <w:noProof/>
        </w:rPr>
        <w:drawing>
          <wp:inline distT="0" distB="0" distL="0" distR="0" wp14:anchorId="0D3D56B2" wp14:editId="0533A663">
            <wp:extent cx="5486411" cy="2743206"/>
            <wp:effectExtent l="0" t="0" r="0" b="0"/>
            <wp:docPr id="1028" name="grafico_vpl_pr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grafico_vpl_preco.png"/>
                    <pic:cNvPicPr/>
                  </pic:nvPicPr>
                  <pic:blipFill>
                    <a:blip r:embed="rId61" r:link="rId62" cstate="print">
                      <a:extLst>
                        <a:ext uri="{28A0092B-C50C-407E-A947-70E740481C1C}">
                          <a14:useLocalDpi xmlns:a14="http://schemas.microsoft.com/office/drawing/2010/main" val="0"/>
                        </a:ext>
                      </a:extLst>
                    </a:blip>
                    <a:stretch>
                      <a:fillRect/>
                    </a:stretch>
                  </pic:blipFill>
                  <pic:spPr>
                    <a:xfrm>
                      <a:off x="0" y="0"/>
                      <a:ext cx="5486411" cy="2743206"/>
                    </a:xfrm>
                    <a:prstGeom prst="rect">
                      <a:avLst/>
                    </a:prstGeom>
                  </pic:spPr>
                </pic:pic>
              </a:graphicData>
            </a:graphic>
          </wp:inline>
        </w:drawing>
      </w:r>
    </w:p>
    <w:p w14:paraId="6973DD31" w14:textId="77777777" w:rsidR="0044595C" w:rsidRDefault="0044595C" w:rsidP="0044595C">
      <w:pPr>
        <w:ind w:firstLine="0"/>
        <w:jc w:val="center"/>
      </w:pPr>
      <w:r>
        <w:t>Fonte: Elaborado pelo Autor.</w:t>
      </w:r>
    </w:p>
    <w:p w14:paraId="1CF98B93" w14:textId="77777777" w:rsidR="0044595C" w:rsidRDefault="0044595C" w:rsidP="0044595C"/>
    <w:p w14:paraId="2C6C5A06" w14:textId="77777777" w:rsidR="0044595C" w:rsidRDefault="0044595C" w:rsidP="0044595C">
      <w:r>
        <w:t>Testes em condições extremas.</w:t>
      </w:r>
    </w:p>
    <w:p w14:paraId="53C666EE" w14:textId="43588301" w:rsidR="0044595C" w:rsidRDefault="0044595C" w:rsidP="0044595C">
      <w:r>
        <w:t xml:space="preserve">A comparação histórica dos dados reais com os resultados do modelo não mostra que um modelo é válid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47", "uris" : [ "http://www.mendeley.com/documents/?uuid=88f28a50-f9a8-4e90-b3ac-7a4c7fa4c3cf" ] } ], "mendeley" : { "formattedCitation" : "(STERMAN, 2000, p. 347)", "plainTextFormattedCitation" : "(STERMAN, 2000, p. 347)", "previouslyFormattedCitation" : "(STERMAN, 2000, p. 347)" }, "properties" : {  }, "schema" : "https://github.com/citation-style-language/schema/raw/master/csl-citation.json" }</w:instrText>
      </w:r>
      <w:r>
        <w:fldChar w:fldCharType="separate"/>
      </w:r>
      <w:r w:rsidRPr="00163EF5">
        <w:rPr>
          <w:noProof/>
        </w:rPr>
        <w:t>(STERMAN, 2000, p. 347)</w:t>
      </w:r>
      <w:r>
        <w:fldChar w:fldCharType="end"/>
      </w:r>
    </w:p>
    <w:p w14:paraId="7D678EA0" w14:textId="77777777" w:rsidR="0044595C" w:rsidRDefault="0044595C" w:rsidP="0044595C">
      <w:r>
        <w:t>Avaliação considerando dados históricos</w:t>
      </w:r>
    </w:p>
    <w:p w14:paraId="08D78BFC" w14:textId="77777777" w:rsidR="0044595C" w:rsidRDefault="0044595C" w:rsidP="0044595C"/>
    <w:p w14:paraId="5021FFC3" w14:textId="77777777" w:rsidR="0044595C" w:rsidRPr="00916CD7" w:rsidRDefault="0044595C" w:rsidP="0044595C">
      <w:r>
        <w:t>Calibração do Modelo</w:t>
      </w:r>
    </w:p>
    <w:p w14:paraId="435DC50A" w14:textId="77777777" w:rsidR="0044595C" w:rsidRDefault="0044595C" w:rsidP="0044595C"/>
    <w:p w14:paraId="62D3782A" w14:textId="78B13298" w:rsidR="00585C42" w:rsidRDefault="00F85617" w:rsidP="00585C42">
      <w:pPr>
        <w:pStyle w:val="Ttulo2"/>
      </w:pPr>
      <w:bookmarkStart w:id="161" w:name="_Toc502855292"/>
      <w:r>
        <w:t xml:space="preserve">Algoritmos Desenvolvidos </w:t>
      </w:r>
      <w:r w:rsidR="00585C42">
        <w:t>para a Análise RDM</w:t>
      </w:r>
      <w:bookmarkEnd w:id="161"/>
    </w:p>
    <w:p w14:paraId="3D074E75" w14:textId="1FB52A86" w:rsidR="00E134C4" w:rsidRDefault="00E134C4" w:rsidP="000F1E29">
      <w:r w:rsidRPr="00E134C4">
        <w:rPr>
          <w:highlight w:val="yellow"/>
        </w:rPr>
        <w:t>O desenvolvimento da ferramenta computacional pode entrar como o projeto da instanciação. Defender indicando que é um requisito necessário para a instanciação.</w:t>
      </w:r>
    </w:p>
    <w:p w14:paraId="46744823" w14:textId="66393DDE" w:rsidR="000F1E29" w:rsidRDefault="000F1E29" w:rsidP="000F1E29">
      <w:r>
        <w:lastRenderedPageBreak/>
        <w:t>O objetivo desta seção é descrever a ferramenta computacional desenvolvida no âmbito desta dissertação para viabilizar a operacionalização da análise RDM. A decisão por desenvolver a análise nesta dissertação por meio deste ambiente aberto, ainda que em princípio mais custosa, teve por objetivo realizar a análise RDM com a máxima independência possível, sem recorrer à ferramentas terceiras ou privadas. Além disto, o desenvolvimento desta ferramenta computacional permitirá que os resultados desta dissertação sejam reproduzidos. Recomenda-se ao leitor interessado que acesse a ferramenta disponível no link (http://bit.ly/pnldissert) Deste modo, procura-se atender aos requisitos de reprodutibilidade em trabalhos baseados em simulação computacional preconizados por Rahmandad e Sterman (2012).</w:t>
      </w:r>
    </w:p>
    <w:p w14:paraId="76003F47" w14:textId="77777777" w:rsidR="000F1E29" w:rsidRDefault="000F1E29" w:rsidP="000F1E29">
      <w:r>
        <w:t>A primeira barreira para a realização da Análise RDM é a disponibilidade de ferramentas computacionais amigáveis para a operacionalização da análise exploratória. Embora existam frameworks de desenvolvimento úteis para a modelagem exploratória (como o EmaWorkbench (KWAKKEL, 2013) o OpenMORDM (HADKA et al., 2015) e o Rhodium(XXX)), tais ferramentas implicam em empecilhos para a utilização no contexto deste trabalho. Em primeiro lugar, estas ferramentas requerem que seu usuário final programe o modelo computacional e insira os parâmetros diretamente no código fonte. Embora propiciem um ambiente de desenvolvimento adequado para programadores proeficientes nas suas respectivas linguages de programação, estas bibliotecas carecem de interfaces para que os usuários finais interajam com os inputs da simulação (ex.: alterem os parâmetros de entrada e estratégias a serem simuladas), e avaliem imediatamente o resultado das simulações.</w:t>
      </w:r>
    </w:p>
    <w:p w14:paraId="02887B76" w14:textId="77777777" w:rsidR="000F1E29" w:rsidRDefault="000F1E29" w:rsidP="000F1E29">
      <w:r>
        <w:t>A ferramenta EmaWorkbench, desenvolvida na linguagem python não possui interface gráfica, não suporta integração com o software de dinâmica de sistemas iThink, ou com modelos desenvolvidos na linguagem R. Neste sentido, a ferramenta requer que o modelo seja desenvolvido em uma ferramenta como o Vensim, Excel ou um modelo utilizando a linguagem Python.</w:t>
      </w:r>
    </w:p>
    <w:p w14:paraId="6DE6A9F1" w14:textId="48F50A4D" w:rsidR="000F1E29" w:rsidRDefault="000F1E29" w:rsidP="000F1E29">
      <w:r>
        <w:t xml:space="preserve">Considerando a necessidade de flexibilidade durante a execução deste trabalho, o pesquisador optou por desenvolver rotinas computacionais próprias utilizando a linguagem R e bibliotecas de código aberto disponíveis no repositório CRAN. A linguagem R possui bibliotecas para a integração numérica do modelo computacional (biblioteca deSolve), para a calibração do modelo (FME), para a disponibilização dos resultados em um aplicativo web (shiny), e para a visualização </w:t>
      </w:r>
      <w:r>
        <w:lastRenderedPageBreak/>
        <w:t>interativa dos resultados (ggplot2, plotly). Utilizando tais bibliotecas em conjunto, foi possível implementar as rotinas computacionais para a operacionalização do RDM, cuja estrutura é ilustrada na Figura (XXX).</w:t>
      </w:r>
    </w:p>
    <w:p w14:paraId="1DCB66F2" w14:textId="77777777" w:rsidR="00654F5D" w:rsidRPr="00537D0C" w:rsidRDefault="00654F5D" w:rsidP="00654F5D">
      <w:pPr>
        <w:sectPr w:rsidR="00654F5D" w:rsidRPr="00537D0C" w:rsidSect="001F56FA">
          <w:footnotePr>
            <w:numRestart w:val="eachSect"/>
          </w:footnotePr>
          <w:pgSz w:w="11906" w:h="16838" w:code="9"/>
          <w:pgMar w:top="1701" w:right="1134" w:bottom="1134" w:left="1701" w:header="1134" w:footer="709" w:gutter="0"/>
          <w:cols w:space="708"/>
          <w:docGrid w:linePitch="360"/>
        </w:sectPr>
      </w:pPr>
    </w:p>
    <w:p w14:paraId="1F390997" w14:textId="58936E61" w:rsidR="00654F5D" w:rsidRDefault="00654F5D" w:rsidP="00654F5D">
      <w:pPr>
        <w:pStyle w:val="Legenda"/>
      </w:pPr>
      <w:r>
        <w:lastRenderedPageBreak/>
        <w:t xml:space="preserve">Figura </w:t>
      </w:r>
      <w:r w:rsidR="000A47A3">
        <w:fldChar w:fldCharType="begin"/>
      </w:r>
      <w:r w:rsidR="000A47A3">
        <w:instrText xml:space="preserve"> SEQ Figura \* ARABIC </w:instrText>
      </w:r>
      <w:r w:rsidR="000A47A3">
        <w:fldChar w:fldCharType="separate"/>
      </w:r>
      <w:r w:rsidR="00743F02">
        <w:rPr>
          <w:noProof/>
        </w:rPr>
        <w:t>32</w:t>
      </w:r>
      <w:r w:rsidR="000A47A3">
        <w:rPr>
          <w:noProof/>
        </w:rPr>
        <w:fldChar w:fldCharType="end"/>
      </w:r>
      <w:r>
        <w:t xml:space="preserve"> – Regiões de Vulnerabilidade da Estratégia Candidata – Algoritmo PRIM</w:t>
      </w:r>
    </w:p>
    <w:p w14:paraId="6A3197C1" w14:textId="5959D0C3" w:rsidR="00654F5D" w:rsidRDefault="00537D0C" w:rsidP="00654F5D">
      <w:pPr>
        <w:rPr>
          <w:lang w:val="en-US"/>
        </w:rPr>
      </w:pPr>
      <w:r w:rsidRPr="00537D0C">
        <w:rPr>
          <w:noProof/>
          <w:lang w:val="en-US"/>
        </w:rPr>
        <w:drawing>
          <wp:inline distT="0" distB="0" distL="0" distR="0" wp14:anchorId="65AA9FAE" wp14:editId="3BB579FE">
            <wp:extent cx="8891905" cy="4766945"/>
            <wp:effectExtent l="0" t="0" r="4445"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8891905" cy="4766945"/>
                    </a:xfrm>
                    <a:prstGeom prst="rect">
                      <a:avLst/>
                    </a:prstGeom>
                  </pic:spPr>
                </pic:pic>
              </a:graphicData>
            </a:graphic>
          </wp:inline>
        </w:drawing>
      </w:r>
    </w:p>
    <w:p w14:paraId="0B97C645" w14:textId="77777777" w:rsidR="00654F5D" w:rsidRPr="004A18E7" w:rsidRDefault="00654F5D" w:rsidP="00654F5D">
      <w:pPr>
        <w:jc w:val="center"/>
        <w:sectPr w:rsidR="00654F5D" w:rsidRPr="004A18E7" w:rsidSect="004A18E7">
          <w:footnotePr>
            <w:numRestart w:val="eachSect"/>
          </w:footnotePr>
          <w:pgSz w:w="16838" w:h="11906" w:orient="landscape" w:code="9"/>
          <w:pgMar w:top="1701" w:right="1701" w:bottom="1134" w:left="1134" w:header="1134" w:footer="709" w:gutter="0"/>
          <w:cols w:space="708"/>
          <w:docGrid w:linePitch="360"/>
        </w:sectPr>
      </w:pPr>
      <w:r w:rsidRPr="004A18E7">
        <w:t>Fonte: E</w:t>
      </w:r>
      <w:r>
        <w:t>laborada pelo Autor.</w:t>
      </w:r>
    </w:p>
    <w:p w14:paraId="589E01E8" w14:textId="77777777" w:rsidR="00654F5D" w:rsidRPr="004A18E7" w:rsidRDefault="00654F5D" w:rsidP="00654F5D"/>
    <w:p w14:paraId="40BC0E01" w14:textId="77777777" w:rsidR="00654F5D" w:rsidRPr="004A18E7" w:rsidRDefault="00654F5D" w:rsidP="00654F5D"/>
    <w:p w14:paraId="23B96CD9" w14:textId="77777777" w:rsidR="000F1E29" w:rsidRDefault="000F1E29" w:rsidP="00155797"/>
    <w:p w14:paraId="569EC0A4" w14:textId="6347A8A0" w:rsidR="000F1E29" w:rsidRDefault="000F1E29" w:rsidP="000F1E29">
      <w:pPr>
        <w:pStyle w:val="Ttulo3"/>
      </w:pPr>
      <w:bookmarkStart w:id="162" w:name="_Toc502855293"/>
      <w:r>
        <w:t>Módulos da Ferramenta Computacional</w:t>
      </w:r>
      <w:bookmarkEnd w:id="162"/>
    </w:p>
    <w:p w14:paraId="66391901" w14:textId="77777777" w:rsidR="000F1E29" w:rsidRDefault="000F1E29" w:rsidP="000F1E29">
      <w:r>
        <w:t>A ferramenta computacional foi projetada com o objetivo de receber uma planilha de inputs de dados (contendo a definição de estratégias a serem simuladas e incertezas a serem consideradas), e a partir do modelo computacional desenvolvido, rodar os passos da análise RDM com a maior grau de automação possível. A seguir são descritos os quatro principais módulos da ferramenta (ilustrados na Figura (XX)), e suas principais funções, com o propósito de viabilizar seu uso ou adaptação em trabalhos futuros.</w:t>
      </w:r>
    </w:p>
    <w:p w14:paraId="467FF945" w14:textId="24427EDF" w:rsidR="009C7091" w:rsidRDefault="000F1E29" w:rsidP="002C5C5B">
      <w:r>
        <w:t>O primeiro componente necessário para a análise RDM é um modelo de simulação computacional. Por parte do RDM (e da análise exploratória em geral), não há uma limitação ou especificação quanto ao tipo de modelo a utilizar. Conforme Lempert (XXX 2006) esclarece, o framework de análise RDM pressupõe que modelos de simulação de “complexidade arbitrária” podem ser utilizados pela análise, desde que sejam capazes de relacionar decisões da empresa à métricas de resultado. A ferramenta computacional em questão propõe-se a suportar específicamente a utilização de modelos de dinâmica de sistemas desenvolvidos na linguagem R, de modo compatível à biblioteca de integração numérica deSolve.</w:t>
      </w:r>
    </w:p>
    <w:p w14:paraId="7BBC4333" w14:textId="1A18942E" w:rsidR="00227D12" w:rsidRDefault="00227D12" w:rsidP="00155797">
      <w:pPr>
        <w:sectPr w:rsidR="00227D12" w:rsidSect="001F56FA">
          <w:footnotePr>
            <w:numRestart w:val="eachSect"/>
          </w:footnotePr>
          <w:pgSz w:w="11906" w:h="16838" w:code="9"/>
          <w:pgMar w:top="1701" w:right="1134" w:bottom="1134" w:left="1701" w:header="1134" w:footer="709" w:gutter="0"/>
          <w:cols w:space="708"/>
          <w:docGrid w:linePitch="360"/>
        </w:sectPr>
      </w:pPr>
      <w:r>
        <w:t>.</w:t>
      </w:r>
    </w:p>
    <w:p w14:paraId="5D562A25" w14:textId="114CA60C" w:rsidR="00227D12" w:rsidRDefault="00227D12" w:rsidP="00227D12">
      <w:pPr>
        <w:pStyle w:val="Legenda"/>
      </w:pPr>
      <w:r>
        <w:lastRenderedPageBreak/>
        <w:t xml:space="preserve">Figura </w:t>
      </w:r>
      <w:r w:rsidR="000A47A3">
        <w:fldChar w:fldCharType="begin"/>
      </w:r>
      <w:r w:rsidR="000A47A3">
        <w:instrText xml:space="preserve"> SEQ Figura \* ARABIC </w:instrText>
      </w:r>
      <w:r w:rsidR="000A47A3">
        <w:fldChar w:fldCharType="separate"/>
      </w:r>
      <w:r w:rsidR="00743F02">
        <w:rPr>
          <w:noProof/>
        </w:rPr>
        <w:t>33</w:t>
      </w:r>
      <w:r w:rsidR="000A47A3">
        <w:rPr>
          <w:noProof/>
        </w:rPr>
        <w:fldChar w:fldCharType="end"/>
      </w:r>
      <w:r>
        <w:t xml:space="preserve"> – E</w:t>
      </w:r>
      <w:commentRangeStart w:id="163"/>
      <w:r>
        <w:t>strutura Modular do Simulador RDM</w:t>
      </w:r>
      <w:commentRangeEnd w:id="163"/>
      <w:r w:rsidR="006C5F32">
        <w:rPr>
          <w:rStyle w:val="Refdecomentrio"/>
          <w:bCs w:val="0"/>
          <w:color w:val="auto"/>
        </w:rPr>
        <w:commentReference w:id="163"/>
      </w:r>
    </w:p>
    <w:p w14:paraId="7E67D9D5" w14:textId="6D7FE504" w:rsidR="009C7091" w:rsidRDefault="00227D12" w:rsidP="00155797">
      <w:commentRangeStart w:id="164"/>
      <w:r>
        <w:rPr>
          <w:noProof/>
        </w:rPr>
        <w:drawing>
          <wp:inline distT="0" distB="0" distL="0" distR="0" wp14:anchorId="36F70904" wp14:editId="460F622B">
            <wp:extent cx="8427030" cy="4750435"/>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8437163" cy="4756147"/>
                    </a:xfrm>
                    <a:prstGeom prst="rect">
                      <a:avLst/>
                    </a:prstGeom>
                    <a:noFill/>
                  </pic:spPr>
                </pic:pic>
              </a:graphicData>
            </a:graphic>
          </wp:inline>
        </w:drawing>
      </w:r>
      <w:commentRangeEnd w:id="164"/>
      <w:r w:rsidR="00E60B3B">
        <w:rPr>
          <w:rStyle w:val="Refdecomentrio"/>
        </w:rPr>
        <w:commentReference w:id="164"/>
      </w:r>
    </w:p>
    <w:p w14:paraId="24CEF518" w14:textId="527C2B4E" w:rsidR="00227D12" w:rsidRDefault="009C02E6" w:rsidP="009C02E6">
      <w:pPr>
        <w:jc w:val="center"/>
      </w:pPr>
      <w:r>
        <w:t>Fonte: Elaborada pelo Autor.</w:t>
      </w:r>
    </w:p>
    <w:p w14:paraId="75ECA361" w14:textId="77777777" w:rsidR="00227D12" w:rsidRDefault="00227D12" w:rsidP="00155797">
      <w:pPr>
        <w:sectPr w:rsidR="00227D12" w:rsidSect="00227D12">
          <w:footnotePr>
            <w:numRestart w:val="eachSect"/>
          </w:footnotePr>
          <w:pgSz w:w="16838" w:h="11906" w:orient="landscape" w:code="9"/>
          <w:pgMar w:top="1701" w:right="1701" w:bottom="1134" w:left="1134" w:header="1134" w:footer="709" w:gutter="0"/>
          <w:cols w:space="708"/>
          <w:docGrid w:linePitch="360"/>
        </w:sectPr>
      </w:pPr>
    </w:p>
    <w:p w14:paraId="77D341F5" w14:textId="180A35BE" w:rsidR="000F1E29" w:rsidRDefault="000F1E29" w:rsidP="000F1E29">
      <w:r w:rsidRPr="000F1E29">
        <w:lastRenderedPageBreak/>
        <w:t>O segundo componente (b) trata-se de uma planilha com formato padronizado, contendo as estratégias a serem simuladas e incertezas, incluindo valores máximos e mínimos para cada parâmetro. Esta planilha possui duas entradas de dados, com o propósito de permitir a entrada de incertezas (elemento X do framework XLRM) e de estratégias (elemtno L do framework XLRM). A tabela de incertezas deve conter uma linha por variável considerada incerta, e seus ranges plausíveis, como é ilustrado no Quadro (XX).</w:t>
      </w:r>
    </w:p>
    <w:p w14:paraId="1E2F45BE" w14:textId="66D6BA7E" w:rsidR="000F1E29" w:rsidRDefault="000F1E29" w:rsidP="000F1E29">
      <w:pPr>
        <w:pStyle w:val="Legenda"/>
      </w:pPr>
      <w:r>
        <w:t xml:space="preserve">Quadro </w:t>
      </w:r>
      <w:r w:rsidR="000A47A3">
        <w:fldChar w:fldCharType="begin"/>
      </w:r>
      <w:r w:rsidR="000A47A3">
        <w:instrText xml:space="preserve"> SEQ Quadro \* ARABIC </w:instrText>
      </w:r>
      <w:r w:rsidR="000A47A3">
        <w:fldChar w:fldCharType="separate"/>
      </w:r>
      <w:r w:rsidR="00743F02">
        <w:rPr>
          <w:noProof/>
        </w:rPr>
        <w:t>15</w:t>
      </w:r>
      <w:r w:rsidR="000A47A3">
        <w:rPr>
          <w:noProof/>
        </w:rPr>
        <w:fldChar w:fldCharType="end"/>
      </w:r>
      <w:r w:rsidR="002C5C5B">
        <w:t xml:space="preserve"> – Entrada de Variáveis de Incerteza</w:t>
      </w:r>
    </w:p>
    <w:tbl>
      <w:tblPr>
        <w:tblStyle w:val="Tabelacomgrade"/>
        <w:tblW w:w="4639" w:type="pct"/>
        <w:jc w:val="center"/>
        <w:tblLook w:val="07E0" w:firstRow="1" w:lastRow="1" w:firstColumn="1" w:lastColumn="1" w:noHBand="1" w:noVBand="1"/>
        <w:tblCaption w:val="Entrada de Incertezas (X)"/>
      </w:tblPr>
      <w:tblGrid>
        <w:gridCol w:w="1990"/>
        <w:gridCol w:w="2217"/>
        <w:gridCol w:w="757"/>
        <w:gridCol w:w="807"/>
        <w:gridCol w:w="2636"/>
      </w:tblGrid>
      <w:tr w:rsidR="000F1E29" w14:paraId="4F61D0F8" w14:textId="77777777" w:rsidTr="002C5C5B">
        <w:trPr>
          <w:trHeight w:val="359"/>
          <w:jc w:val="center"/>
        </w:trPr>
        <w:tc>
          <w:tcPr>
            <w:tcW w:w="0" w:type="auto"/>
          </w:tcPr>
          <w:p w14:paraId="66351D80" w14:textId="77777777" w:rsidR="000F1E29" w:rsidRDefault="000F1E29" w:rsidP="000F1E29">
            <w:pPr>
              <w:pStyle w:val="Compact"/>
            </w:pPr>
            <w:r>
              <w:rPr>
                <w:b/>
              </w:rPr>
              <w:t>Variavel</w:t>
            </w:r>
          </w:p>
        </w:tc>
        <w:tc>
          <w:tcPr>
            <w:tcW w:w="0" w:type="auto"/>
          </w:tcPr>
          <w:p w14:paraId="1EB9B276" w14:textId="77777777" w:rsidR="000F1E29" w:rsidRDefault="000F1E29" w:rsidP="000F1E29">
            <w:pPr>
              <w:pStyle w:val="Compact"/>
            </w:pPr>
            <w:r>
              <w:rPr>
                <w:b/>
              </w:rPr>
              <w:t xml:space="preserve">Nome Amigável </w:t>
            </w:r>
          </w:p>
        </w:tc>
        <w:tc>
          <w:tcPr>
            <w:tcW w:w="0" w:type="auto"/>
          </w:tcPr>
          <w:p w14:paraId="55000F1D" w14:textId="77777777" w:rsidR="000F1E29" w:rsidRDefault="000F1E29" w:rsidP="000F1E29">
            <w:pPr>
              <w:pStyle w:val="Compact"/>
            </w:pPr>
            <w:r>
              <w:rPr>
                <w:b/>
              </w:rPr>
              <w:t>Min</w:t>
            </w:r>
          </w:p>
        </w:tc>
        <w:tc>
          <w:tcPr>
            <w:tcW w:w="0" w:type="auto"/>
          </w:tcPr>
          <w:p w14:paraId="7E50B8DA" w14:textId="77777777" w:rsidR="000F1E29" w:rsidRDefault="000F1E29" w:rsidP="000F1E29">
            <w:pPr>
              <w:pStyle w:val="Compact"/>
            </w:pPr>
            <w:r>
              <w:rPr>
                <w:b/>
              </w:rPr>
              <w:t>Max</w:t>
            </w:r>
          </w:p>
        </w:tc>
        <w:tc>
          <w:tcPr>
            <w:tcW w:w="0" w:type="auto"/>
          </w:tcPr>
          <w:p w14:paraId="79D083EB" w14:textId="77777777" w:rsidR="000F1E29" w:rsidRDefault="000F1E29" w:rsidP="000F1E29">
            <w:pPr>
              <w:pStyle w:val="Compact"/>
            </w:pPr>
            <w:r>
              <w:rPr>
                <w:b/>
              </w:rPr>
              <w:t>Unidade</w:t>
            </w:r>
          </w:p>
        </w:tc>
      </w:tr>
      <w:tr w:rsidR="000F1E29" w14:paraId="0C2D8CDC" w14:textId="77777777" w:rsidTr="002C5C5B">
        <w:trPr>
          <w:trHeight w:val="375"/>
          <w:jc w:val="center"/>
        </w:trPr>
        <w:tc>
          <w:tcPr>
            <w:tcW w:w="0" w:type="auto"/>
          </w:tcPr>
          <w:p w14:paraId="769AAB02" w14:textId="77777777" w:rsidR="000F1E29" w:rsidRDefault="000F1E29" w:rsidP="000F1E29">
            <w:pPr>
              <w:pStyle w:val="Compact"/>
            </w:pPr>
            <w:r>
              <w:t>Incerteza1</w:t>
            </w:r>
          </w:p>
        </w:tc>
        <w:tc>
          <w:tcPr>
            <w:tcW w:w="0" w:type="auto"/>
          </w:tcPr>
          <w:p w14:paraId="269F61AA" w14:textId="77777777" w:rsidR="000F1E29" w:rsidRDefault="000F1E29" w:rsidP="000F1E29">
            <w:pPr>
              <w:pStyle w:val="Compact"/>
            </w:pPr>
            <w:r>
              <w:t>Incerteza ABC</w:t>
            </w:r>
          </w:p>
        </w:tc>
        <w:tc>
          <w:tcPr>
            <w:tcW w:w="0" w:type="auto"/>
          </w:tcPr>
          <w:p w14:paraId="4B728D00" w14:textId="77777777" w:rsidR="000F1E29" w:rsidRDefault="000F1E29" w:rsidP="000F1E29">
            <w:pPr>
              <w:pStyle w:val="Compact"/>
            </w:pPr>
            <w:r>
              <w:t>5</w:t>
            </w:r>
          </w:p>
        </w:tc>
        <w:tc>
          <w:tcPr>
            <w:tcW w:w="0" w:type="auto"/>
          </w:tcPr>
          <w:p w14:paraId="04981577" w14:textId="77777777" w:rsidR="000F1E29" w:rsidRDefault="000F1E29" w:rsidP="000F1E29">
            <w:pPr>
              <w:pStyle w:val="Compact"/>
            </w:pPr>
            <w:r>
              <w:t>10</w:t>
            </w:r>
          </w:p>
        </w:tc>
        <w:tc>
          <w:tcPr>
            <w:tcW w:w="0" w:type="auto"/>
          </w:tcPr>
          <w:p w14:paraId="597C2F40" w14:textId="77777777" w:rsidR="000F1E29" w:rsidRDefault="000F1E29" w:rsidP="000F1E29">
            <w:pPr>
              <w:pStyle w:val="Compact"/>
            </w:pPr>
            <w:r>
              <w:t>R$</w:t>
            </w:r>
          </w:p>
        </w:tc>
      </w:tr>
      <w:tr w:rsidR="000F1E29" w14:paraId="0C067091" w14:textId="77777777" w:rsidTr="002C5C5B">
        <w:trPr>
          <w:trHeight w:val="359"/>
          <w:jc w:val="center"/>
        </w:trPr>
        <w:tc>
          <w:tcPr>
            <w:tcW w:w="0" w:type="auto"/>
          </w:tcPr>
          <w:p w14:paraId="4A8188E5" w14:textId="77777777" w:rsidR="000F1E29" w:rsidRDefault="000F1E29" w:rsidP="000F1E29">
            <w:pPr>
              <w:pStyle w:val="Compact"/>
            </w:pPr>
            <w:r>
              <w:t>Incerteza2</w:t>
            </w:r>
          </w:p>
        </w:tc>
        <w:tc>
          <w:tcPr>
            <w:tcW w:w="0" w:type="auto"/>
          </w:tcPr>
          <w:p w14:paraId="666DA323" w14:textId="77777777" w:rsidR="000F1E29" w:rsidRDefault="000F1E29" w:rsidP="000F1E29">
            <w:pPr>
              <w:pStyle w:val="Compact"/>
            </w:pPr>
            <w:r>
              <w:t>Incerteza XYZ</w:t>
            </w:r>
          </w:p>
        </w:tc>
        <w:tc>
          <w:tcPr>
            <w:tcW w:w="0" w:type="auto"/>
          </w:tcPr>
          <w:p w14:paraId="17186FC7" w14:textId="77777777" w:rsidR="000F1E29" w:rsidRDefault="000F1E29" w:rsidP="000F1E29">
            <w:pPr>
              <w:pStyle w:val="Compact"/>
            </w:pPr>
            <w:r>
              <w:t>20</w:t>
            </w:r>
          </w:p>
        </w:tc>
        <w:tc>
          <w:tcPr>
            <w:tcW w:w="0" w:type="auto"/>
          </w:tcPr>
          <w:p w14:paraId="1F84D4A6" w14:textId="77777777" w:rsidR="000F1E29" w:rsidRDefault="000F1E29" w:rsidP="000F1E29">
            <w:pPr>
              <w:pStyle w:val="Compact"/>
            </w:pPr>
            <w:r>
              <w:t>30</w:t>
            </w:r>
          </w:p>
        </w:tc>
        <w:tc>
          <w:tcPr>
            <w:tcW w:w="0" w:type="auto"/>
          </w:tcPr>
          <w:p w14:paraId="45DEB65A" w14:textId="77777777" w:rsidR="000F1E29" w:rsidRDefault="000F1E29" w:rsidP="000F1E29">
            <w:pPr>
              <w:pStyle w:val="Compact"/>
            </w:pPr>
            <w:r>
              <w:t>venda / pessoa</w:t>
            </w:r>
          </w:p>
        </w:tc>
      </w:tr>
      <w:tr w:rsidR="000F1E29" w14:paraId="5304F170" w14:textId="77777777" w:rsidTr="002C5C5B">
        <w:trPr>
          <w:trHeight w:val="375"/>
          <w:jc w:val="center"/>
        </w:trPr>
        <w:tc>
          <w:tcPr>
            <w:tcW w:w="0" w:type="auto"/>
          </w:tcPr>
          <w:p w14:paraId="6E19244B" w14:textId="77777777" w:rsidR="000F1E29" w:rsidRDefault="000F1E29" w:rsidP="000F1E29">
            <w:pPr>
              <w:pStyle w:val="Compact"/>
            </w:pPr>
            <w:r>
              <w:t>…</w:t>
            </w:r>
          </w:p>
        </w:tc>
        <w:tc>
          <w:tcPr>
            <w:tcW w:w="0" w:type="auto"/>
          </w:tcPr>
          <w:p w14:paraId="5592453C" w14:textId="77777777" w:rsidR="000F1E29" w:rsidRDefault="000F1E29" w:rsidP="000F1E29">
            <w:pPr>
              <w:pStyle w:val="Compact"/>
            </w:pPr>
            <w:r>
              <w:t>…</w:t>
            </w:r>
          </w:p>
        </w:tc>
        <w:tc>
          <w:tcPr>
            <w:tcW w:w="0" w:type="auto"/>
          </w:tcPr>
          <w:p w14:paraId="6776EF87" w14:textId="77777777" w:rsidR="000F1E29" w:rsidRDefault="000F1E29" w:rsidP="000F1E29">
            <w:pPr>
              <w:pStyle w:val="Compact"/>
            </w:pPr>
            <w:r>
              <w:t>…</w:t>
            </w:r>
          </w:p>
        </w:tc>
        <w:tc>
          <w:tcPr>
            <w:tcW w:w="0" w:type="auto"/>
          </w:tcPr>
          <w:p w14:paraId="58CFFAFD" w14:textId="77777777" w:rsidR="000F1E29" w:rsidRDefault="000F1E29" w:rsidP="000F1E29">
            <w:pPr>
              <w:pStyle w:val="Compact"/>
            </w:pPr>
            <w:r>
              <w:t>…</w:t>
            </w:r>
          </w:p>
        </w:tc>
        <w:tc>
          <w:tcPr>
            <w:tcW w:w="0" w:type="auto"/>
          </w:tcPr>
          <w:p w14:paraId="3DDC99CC" w14:textId="77777777" w:rsidR="000F1E29" w:rsidRDefault="000F1E29" w:rsidP="000F1E29">
            <w:pPr>
              <w:pStyle w:val="Compact"/>
            </w:pPr>
            <w:r>
              <w:t>…</w:t>
            </w:r>
          </w:p>
        </w:tc>
      </w:tr>
      <w:tr w:rsidR="000F1E29" w14:paraId="696C3A72" w14:textId="77777777" w:rsidTr="002C5C5B">
        <w:trPr>
          <w:trHeight w:val="359"/>
          <w:jc w:val="center"/>
        </w:trPr>
        <w:tc>
          <w:tcPr>
            <w:tcW w:w="0" w:type="auto"/>
          </w:tcPr>
          <w:p w14:paraId="7FAF36B7" w14:textId="77777777" w:rsidR="000F1E29" w:rsidRDefault="000F1E29" w:rsidP="000F1E29">
            <w:pPr>
              <w:pStyle w:val="Compact"/>
            </w:pPr>
            <w:r>
              <w:t>Incertezan</w:t>
            </w:r>
          </w:p>
        </w:tc>
        <w:tc>
          <w:tcPr>
            <w:tcW w:w="0" w:type="auto"/>
          </w:tcPr>
          <w:p w14:paraId="7FD3134C" w14:textId="77777777" w:rsidR="000F1E29" w:rsidRDefault="000F1E29" w:rsidP="000F1E29">
            <w:pPr>
              <w:pStyle w:val="Compact"/>
            </w:pPr>
            <w:r>
              <w:t>Incerteza xyz</w:t>
            </w:r>
          </w:p>
        </w:tc>
        <w:tc>
          <w:tcPr>
            <w:tcW w:w="0" w:type="auto"/>
          </w:tcPr>
          <w:p w14:paraId="5F983E86" w14:textId="77777777" w:rsidR="000F1E29" w:rsidRDefault="000F1E29" w:rsidP="000F1E29">
            <w:pPr>
              <w:pStyle w:val="Compact"/>
            </w:pPr>
            <w:r>
              <w:t>0</w:t>
            </w:r>
          </w:p>
        </w:tc>
        <w:tc>
          <w:tcPr>
            <w:tcW w:w="0" w:type="auto"/>
          </w:tcPr>
          <w:p w14:paraId="6EA37484" w14:textId="77777777" w:rsidR="000F1E29" w:rsidRDefault="000F1E29" w:rsidP="000F1E29">
            <w:pPr>
              <w:pStyle w:val="Compact"/>
            </w:pPr>
            <w:r>
              <w:t>1</w:t>
            </w:r>
          </w:p>
        </w:tc>
        <w:tc>
          <w:tcPr>
            <w:tcW w:w="0" w:type="auto"/>
          </w:tcPr>
          <w:p w14:paraId="0FB9E3FE" w14:textId="77777777" w:rsidR="000F1E29" w:rsidRDefault="000F1E29" w:rsidP="000F1E29">
            <w:pPr>
              <w:pStyle w:val="Compact"/>
            </w:pPr>
            <w:r>
              <w:t>% Market Share</w:t>
            </w:r>
          </w:p>
        </w:tc>
      </w:tr>
      <w:tr w:rsidR="000F1E29" w14:paraId="03DA1496" w14:textId="77777777" w:rsidTr="002C5C5B">
        <w:trPr>
          <w:trHeight w:val="648"/>
          <w:jc w:val="center"/>
        </w:trPr>
        <w:tc>
          <w:tcPr>
            <w:tcW w:w="0" w:type="auto"/>
          </w:tcPr>
          <w:p w14:paraId="780B29F0" w14:textId="77777777" w:rsidR="000F1E29" w:rsidRDefault="000F1E29" w:rsidP="000F1E29">
            <w:pPr>
              <w:pStyle w:val="Compact"/>
            </w:pPr>
            <w:r>
              <w:t>Parametrofixo</w:t>
            </w:r>
          </w:p>
        </w:tc>
        <w:tc>
          <w:tcPr>
            <w:tcW w:w="0" w:type="auto"/>
          </w:tcPr>
          <w:p w14:paraId="5F54C60F" w14:textId="77777777" w:rsidR="000F1E29" w:rsidRDefault="000F1E29" w:rsidP="000F1E29">
            <w:pPr>
              <w:pStyle w:val="Compact"/>
            </w:pPr>
            <w:r>
              <w:t>Parametro ABC</w:t>
            </w:r>
          </w:p>
        </w:tc>
        <w:tc>
          <w:tcPr>
            <w:tcW w:w="0" w:type="auto"/>
          </w:tcPr>
          <w:p w14:paraId="523F209D" w14:textId="77777777" w:rsidR="000F1E29" w:rsidRDefault="000F1E29" w:rsidP="000F1E29">
            <w:pPr>
              <w:pStyle w:val="Compact"/>
            </w:pPr>
            <w:r>
              <w:t>2,5</w:t>
            </w:r>
          </w:p>
        </w:tc>
        <w:tc>
          <w:tcPr>
            <w:tcW w:w="0" w:type="auto"/>
          </w:tcPr>
          <w:p w14:paraId="5AD307D7" w14:textId="77777777" w:rsidR="000F1E29" w:rsidRDefault="000F1E29" w:rsidP="000F1E29">
            <w:pPr>
              <w:pStyle w:val="Compact"/>
            </w:pPr>
            <w:r>
              <w:t>2,5</w:t>
            </w:r>
          </w:p>
        </w:tc>
        <w:tc>
          <w:tcPr>
            <w:tcW w:w="0" w:type="auto"/>
          </w:tcPr>
          <w:p w14:paraId="6CE0B704" w14:textId="77777777" w:rsidR="000F1E29" w:rsidRDefault="000F1E29" w:rsidP="000F1E29">
            <w:pPr>
              <w:pStyle w:val="Compact"/>
            </w:pPr>
            <w:r>
              <w:t>Número de Pessoas</w:t>
            </w:r>
          </w:p>
        </w:tc>
      </w:tr>
    </w:tbl>
    <w:p w14:paraId="094AF32D" w14:textId="5A7ECBBD" w:rsidR="002C5C5B" w:rsidRDefault="002C5C5B" w:rsidP="002C5C5B">
      <w:pPr>
        <w:ind w:firstLine="0"/>
        <w:jc w:val="center"/>
      </w:pPr>
      <w:r>
        <w:t>Fonte: Elaborado pelo autor.</w:t>
      </w:r>
    </w:p>
    <w:p w14:paraId="163A40BC" w14:textId="00C087AB" w:rsidR="00CA1CAD" w:rsidRDefault="00CA1CAD" w:rsidP="000F1E29">
      <w:r w:rsidRPr="00CA1CAD">
        <w:t>A estruturação deste input neste formato permite que um número arbitrário de parâmetros incertos seja utilizado pelo modelo, e que o usuário possa alterar os parâmetros minimos e máximos e observar o impacto desta alteração em relação à análise realizada sem a necessidade de alterar o código fonte do modelo. O segundo elemento da entrada de dados consiste na tabela de estratégias a simular, que é ilustrada no Quadro (XX).</w:t>
      </w:r>
    </w:p>
    <w:p w14:paraId="56B865FC" w14:textId="68F22958" w:rsidR="00CA1CAD" w:rsidRDefault="00CA1CAD" w:rsidP="00CA1CAD">
      <w:pPr>
        <w:pStyle w:val="Legenda"/>
      </w:pPr>
      <w:r>
        <w:t xml:space="preserve">Quadro </w:t>
      </w:r>
      <w:r w:rsidR="000A47A3">
        <w:fldChar w:fldCharType="begin"/>
      </w:r>
      <w:r w:rsidR="000A47A3">
        <w:instrText xml:space="preserve"> SEQ Quadro \* ARABIC </w:instrText>
      </w:r>
      <w:r w:rsidR="000A47A3">
        <w:fldChar w:fldCharType="separate"/>
      </w:r>
      <w:r w:rsidR="00743F02">
        <w:rPr>
          <w:noProof/>
        </w:rPr>
        <w:t>16</w:t>
      </w:r>
      <w:r w:rsidR="000A47A3">
        <w:rPr>
          <w:noProof/>
        </w:rPr>
        <w:fldChar w:fldCharType="end"/>
      </w:r>
      <w:r>
        <w:t xml:space="preserve"> – Entrada de Estratégias</w:t>
      </w:r>
    </w:p>
    <w:tbl>
      <w:tblPr>
        <w:tblStyle w:val="Tabelacomgrade"/>
        <w:tblW w:w="2740" w:type="pct"/>
        <w:jc w:val="center"/>
        <w:tblLook w:val="07E0" w:firstRow="1" w:lastRow="1" w:firstColumn="1" w:lastColumn="1" w:noHBand="1" w:noVBand="1"/>
        <w:tblCaption w:val="Entrada de Estratégias (L)"/>
      </w:tblPr>
      <w:tblGrid>
        <w:gridCol w:w="758"/>
        <w:gridCol w:w="1370"/>
        <w:gridCol w:w="1155"/>
        <w:gridCol w:w="520"/>
        <w:gridCol w:w="1162"/>
      </w:tblGrid>
      <w:tr w:rsidR="00CA1CAD" w14:paraId="4B797BCE" w14:textId="77777777" w:rsidTr="00CA1CAD">
        <w:trPr>
          <w:jc w:val="center"/>
        </w:trPr>
        <w:tc>
          <w:tcPr>
            <w:tcW w:w="0" w:type="auto"/>
          </w:tcPr>
          <w:p w14:paraId="1E32F33E" w14:textId="77777777" w:rsidR="00CA1CAD" w:rsidRDefault="00CA1CAD" w:rsidP="0052402A">
            <w:pPr>
              <w:pStyle w:val="Compact"/>
            </w:pPr>
            <w:r>
              <w:rPr>
                <w:b/>
              </w:rPr>
              <w:t>Lever</w:t>
            </w:r>
          </w:p>
        </w:tc>
        <w:tc>
          <w:tcPr>
            <w:tcW w:w="0" w:type="auto"/>
          </w:tcPr>
          <w:p w14:paraId="23AA533D" w14:textId="77777777" w:rsidR="00CA1CAD" w:rsidRDefault="00CA1CAD" w:rsidP="0052402A">
            <w:pPr>
              <w:pStyle w:val="Compact"/>
            </w:pPr>
            <w:r>
              <w:rPr>
                <w:b/>
              </w:rPr>
              <w:t xml:space="preserve">LeverCode </w:t>
            </w:r>
          </w:p>
        </w:tc>
        <w:tc>
          <w:tcPr>
            <w:tcW w:w="0" w:type="auto"/>
          </w:tcPr>
          <w:p w14:paraId="58480A19" w14:textId="77777777" w:rsidR="00CA1CAD" w:rsidRDefault="00CA1CAD" w:rsidP="0052402A">
            <w:pPr>
              <w:pStyle w:val="Compact"/>
            </w:pPr>
            <w:r>
              <w:rPr>
                <w:b/>
              </w:rPr>
              <w:t>Variavel1</w:t>
            </w:r>
          </w:p>
        </w:tc>
        <w:tc>
          <w:tcPr>
            <w:tcW w:w="0" w:type="auto"/>
          </w:tcPr>
          <w:p w14:paraId="5EB85119" w14:textId="77777777" w:rsidR="00CA1CAD" w:rsidRDefault="00CA1CAD" w:rsidP="0052402A">
            <w:pPr>
              <w:pStyle w:val="Compact"/>
            </w:pPr>
            <w:r>
              <w:rPr>
                <w:b/>
              </w:rPr>
              <w:t>…</w:t>
            </w:r>
          </w:p>
        </w:tc>
        <w:tc>
          <w:tcPr>
            <w:tcW w:w="0" w:type="auto"/>
          </w:tcPr>
          <w:p w14:paraId="600C1B20" w14:textId="77777777" w:rsidR="00CA1CAD" w:rsidRDefault="00CA1CAD" w:rsidP="0052402A">
            <w:pPr>
              <w:pStyle w:val="Compact"/>
            </w:pPr>
            <w:r>
              <w:rPr>
                <w:b/>
              </w:rPr>
              <w:t>Variaveln</w:t>
            </w:r>
          </w:p>
        </w:tc>
      </w:tr>
      <w:tr w:rsidR="00CA1CAD" w14:paraId="2D14A701" w14:textId="77777777" w:rsidTr="00CA1CAD">
        <w:trPr>
          <w:jc w:val="center"/>
        </w:trPr>
        <w:tc>
          <w:tcPr>
            <w:tcW w:w="0" w:type="auto"/>
          </w:tcPr>
          <w:p w14:paraId="0E8F7E3B" w14:textId="77777777" w:rsidR="00CA1CAD" w:rsidRDefault="00CA1CAD" w:rsidP="0052402A">
            <w:pPr>
              <w:pStyle w:val="Compact"/>
            </w:pPr>
            <w:r>
              <w:t>1</w:t>
            </w:r>
          </w:p>
        </w:tc>
        <w:tc>
          <w:tcPr>
            <w:tcW w:w="0" w:type="auto"/>
          </w:tcPr>
          <w:p w14:paraId="31EA6298" w14:textId="77777777" w:rsidR="00CA1CAD" w:rsidRDefault="00CA1CAD" w:rsidP="0052402A">
            <w:pPr>
              <w:pStyle w:val="Compact"/>
            </w:pPr>
            <w:r>
              <w:t>Estratégia 1</w:t>
            </w:r>
          </w:p>
        </w:tc>
        <w:tc>
          <w:tcPr>
            <w:tcW w:w="0" w:type="auto"/>
          </w:tcPr>
          <w:p w14:paraId="07D52DCD" w14:textId="77777777" w:rsidR="00CA1CAD" w:rsidRDefault="00CA1CAD" w:rsidP="0052402A">
            <w:pPr>
              <w:pStyle w:val="Compact"/>
            </w:pPr>
            <w:r>
              <w:t>1</w:t>
            </w:r>
          </w:p>
        </w:tc>
        <w:tc>
          <w:tcPr>
            <w:tcW w:w="0" w:type="auto"/>
          </w:tcPr>
          <w:p w14:paraId="184AB704" w14:textId="77777777" w:rsidR="00CA1CAD" w:rsidRDefault="00CA1CAD" w:rsidP="0052402A">
            <w:pPr>
              <w:pStyle w:val="Compact"/>
            </w:pPr>
            <w:r>
              <w:t>0</w:t>
            </w:r>
          </w:p>
        </w:tc>
        <w:tc>
          <w:tcPr>
            <w:tcW w:w="0" w:type="auto"/>
          </w:tcPr>
          <w:p w14:paraId="055BC802" w14:textId="77777777" w:rsidR="00CA1CAD" w:rsidRDefault="00CA1CAD" w:rsidP="0052402A">
            <w:pPr>
              <w:pStyle w:val="Compact"/>
            </w:pPr>
            <w:r>
              <w:t>0</w:t>
            </w:r>
          </w:p>
        </w:tc>
      </w:tr>
      <w:tr w:rsidR="00CA1CAD" w14:paraId="7D39B2D9" w14:textId="77777777" w:rsidTr="00CA1CAD">
        <w:trPr>
          <w:jc w:val="center"/>
        </w:trPr>
        <w:tc>
          <w:tcPr>
            <w:tcW w:w="0" w:type="auto"/>
          </w:tcPr>
          <w:p w14:paraId="0C57A6A3" w14:textId="77777777" w:rsidR="00CA1CAD" w:rsidRDefault="00CA1CAD" w:rsidP="0052402A">
            <w:pPr>
              <w:pStyle w:val="Compact"/>
            </w:pPr>
            <w:r>
              <w:t>2</w:t>
            </w:r>
          </w:p>
        </w:tc>
        <w:tc>
          <w:tcPr>
            <w:tcW w:w="0" w:type="auto"/>
          </w:tcPr>
          <w:p w14:paraId="19A06374" w14:textId="77777777" w:rsidR="00CA1CAD" w:rsidRDefault="00CA1CAD" w:rsidP="0052402A">
            <w:pPr>
              <w:pStyle w:val="Compact"/>
            </w:pPr>
            <w:r>
              <w:t>Estratégia 2</w:t>
            </w:r>
          </w:p>
        </w:tc>
        <w:tc>
          <w:tcPr>
            <w:tcW w:w="0" w:type="auto"/>
          </w:tcPr>
          <w:p w14:paraId="3914215F" w14:textId="77777777" w:rsidR="00CA1CAD" w:rsidRDefault="00CA1CAD" w:rsidP="0052402A">
            <w:pPr>
              <w:pStyle w:val="Compact"/>
            </w:pPr>
            <w:r>
              <w:t>1</w:t>
            </w:r>
          </w:p>
        </w:tc>
        <w:tc>
          <w:tcPr>
            <w:tcW w:w="0" w:type="auto"/>
          </w:tcPr>
          <w:p w14:paraId="5451173F" w14:textId="77777777" w:rsidR="00CA1CAD" w:rsidRDefault="00CA1CAD" w:rsidP="0052402A">
            <w:pPr>
              <w:pStyle w:val="Compact"/>
            </w:pPr>
            <w:r>
              <w:t>0</w:t>
            </w:r>
          </w:p>
        </w:tc>
        <w:tc>
          <w:tcPr>
            <w:tcW w:w="0" w:type="auto"/>
          </w:tcPr>
          <w:p w14:paraId="45F5AEA4" w14:textId="77777777" w:rsidR="00CA1CAD" w:rsidRDefault="00CA1CAD" w:rsidP="0052402A">
            <w:pPr>
              <w:pStyle w:val="Compact"/>
            </w:pPr>
            <w:r>
              <w:t>1</w:t>
            </w:r>
          </w:p>
        </w:tc>
      </w:tr>
      <w:tr w:rsidR="00CA1CAD" w14:paraId="4D11614B" w14:textId="77777777" w:rsidTr="00CA1CAD">
        <w:trPr>
          <w:jc w:val="center"/>
        </w:trPr>
        <w:tc>
          <w:tcPr>
            <w:tcW w:w="0" w:type="auto"/>
          </w:tcPr>
          <w:p w14:paraId="298F36E7" w14:textId="77777777" w:rsidR="00CA1CAD" w:rsidRDefault="00CA1CAD" w:rsidP="0052402A">
            <w:pPr>
              <w:pStyle w:val="Compact"/>
            </w:pPr>
            <w:r>
              <w:t>3</w:t>
            </w:r>
          </w:p>
        </w:tc>
        <w:tc>
          <w:tcPr>
            <w:tcW w:w="0" w:type="auto"/>
          </w:tcPr>
          <w:p w14:paraId="763A105C" w14:textId="77777777" w:rsidR="00CA1CAD" w:rsidRDefault="00CA1CAD" w:rsidP="0052402A">
            <w:pPr>
              <w:pStyle w:val="Compact"/>
            </w:pPr>
            <w:r>
              <w:t>Estratégia 3</w:t>
            </w:r>
          </w:p>
        </w:tc>
        <w:tc>
          <w:tcPr>
            <w:tcW w:w="0" w:type="auto"/>
          </w:tcPr>
          <w:p w14:paraId="2C928E76" w14:textId="77777777" w:rsidR="00CA1CAD" w:rsidRDefault="00CA1CAD" w:rsidP="0052402A">
            <w:pPr>
              <w:pStyle w:val="Compact"/>
            </w:pPr>
            <w:r>
              <w:t>0</w:t>
            </w:r>
          </w:p>
        </w:tc>
        <w:tc>
          <w:tcPr>
            <w:tcW w:w="0" w:type="auto"/>
          </w:tcPr>
          <w:p w14:paraId="0D701438" w14:textId="77777777" w:rsidR="00CA1CAD" w:rsidRDefault="00CA1CAD" w:rsidP="0052402A">
            <w:pPr>
              <w:pStyle w:val="Compact"/>
            </w:pPr>
            <w:r>
              <w:t>1,5</w:t>
            </w:r>
          </w:p>
        </w:tc>
        <w:tc>
          <w:tcPr>
            <w:tcW w:w="0" w:type="auto"/>
          </w:tcPr>
          <w:p w14:paraId="1FC46989" w14:textId="77777777" w:rsidR="00CA1CAD" w:rsidRDefault="00CA1CAD" w:rsidP="0052402A">
            <w:pPr>
              <w:pStyle w:val="Compact"/>
            </w:pPr>
            <w:r>
              <w:t>1,5</w:t>
            </w:r>
          </w:p>
        </w:tc>
      </w:tr>
      <w:tr w:rsidR="00CA1CAD" w14:paraId="40962090" w14:textId="77777777" w:rsidTr="00CA1CAD">
        <w:trPr>
          <w:jc w:val="center"/>
        </w:trPr>
        <w:tc>
          <w:tcPr>
            <w:tcW w:w="0" w:type="auto"/>
          </w:tcPr>
          <w:p w14:paraId="2ECE60C0" w14:textId="77777777" w:rsidR="00CA1CAD" w:rsidRDefault="00CA1CAD" w:rsidP="0052402A">
            <w:pPr>
              <w:pStyle w:val="Compact"/>
            </w:pPr>
            <w:r>
              <w:t>…</w:t>
            </w:r>
          </w:p>
        </w:tc>
        <w:tc>
          <w:tcPr>
            <w:tcW w:w="0" w:type="auto"/>
          </w:tcPr>
          <w:p w14:paraId="3E626BCF" w14:textId="77777777" w:rsidR="00CA1CAD" w:rsidRDefault="00CA1CAD" w:rsidP="0052402A">
            <w:pPr>
              <w:pStyle w:val="Compact"/>
            </w:pPr>
            <w:r>
              <w:t>…</w:t>
            </w:r>
          </w:p>
        </w:tc>
        <w:tc>
          <w:tcPr>
            <w:tcW w:w="0" w:type="auto"/>
          </w:tcPr>
          <w:p w14:paraId="60CEB7AB" w14:textId="77777777" w:rsidR="00CA1CAD" w:rsidRDefault="00CA1CAD" w:rsidP="0052402A">
            <w:pPr>
              <w:pStyle w:val="Compact"/>
            </w:pPr>
            <w:r>
              <w:t>…</w:t>
            </w:r>
          </w:p>
        </w:tc>
        <w:tc>
          <w:tcPr>
            <w:tcW w:w="0" w:type="auto"/>
          </w:tcPr>
          <w:p w14:paraId="7569024B" w14:textId="77777777" w:rsidR="00CA1CAD" w:rsidRDefault="00CA1CAD" w:rsidP="0052402A">
            <w:pPr>
              <w:pStyle w:val="Compact"/>
            </w:pPr>
            <w:r>
              <w:t>…</w:t>
            </w:r>
          </w:p>
        </w:tc>
        <w:tc>
          <w:tcPr>
            <w:tcW w:w="0" w:type="auto"/>
          </w:tcPr>
          <w:p w14:paraId="5889FC05" w14:textId="77777777" w:rsidR="00CA1CAD" w:rsidRDefault="00CA1CAD" w:rsidP="0052402A">
            <w:pPr>
              <w:pStyle w:val="Compact"/>
            </w:pPr>
            <w:r>
              <w:t>…</w:t>
            </w:r>
          </w:p>
        </w:tc>
      </w:tr>
      <w:tr w:rsidR="00CA1CAD" w14:paraId="37DD0B05" w14:textId="77777777" w:rsidTr="00CA1CAD">
        <w:trPr>
          <w:jc w:val="center"/>
        </w:trPr>
        <w:tc>
          <w:tcPr>
            <w:tcW w:w="0" w:type="auto"/>
          </w:tcPr>
          <w:p w14:paraId="5A6BF87F" w14:textId="77777777" w:rsidR="00CA1CAD" w:rsidRDefault="00CA1CAD" w:rsidP="0052402A">
            <w:pPr>
              <w:pStyle w:val="Compact"/>
            </w:pPr>
            <w:r>
              <w:t>n</w:t>
            </w:r>
          </w:p>
        </w:tc>
        <w:tc>
          <w:tcPr>
            <w:tcW w:w="0" w:type="auto"/>
          </w:tcPr>
          <w:p w14:paraId="7B290536" w14:textId="77777777" w:rsidR="00CA1CAD" w:rsidRDefault="00CA1CAD" w:rsidP="0052402A">
            <w:pPr>
              <w:pStyle w:val="Compact"/>
            </w:pPr>
            <w:r>
              <w:t>Estratégia n</w:t>
            </w:r>
          </w:p>
        </w:tc>
        <w:tc>
          <w:tcPr>
            <w:tcW w:w="0" w:type="auto"/>
          </w:tcPr>
          <w:p w14:paraId="6FB9EA17" w14:textId="77777777" w:rsidR="00CA1CAD" w:rsidRDefault="00CA1CAD" w:rsidP="0052402A">
            <w:pPr>
              <w:pStyle w:val="Compact"/>
            </w:pPr>
            <w:r>
              <w:t>0</w:t>
            </w:r>
          </w:p>
        </w:tc>
        <w:tc>
          <w:tcPr>
            <w:tcW w:w="0" w:type="auto"/>
          </w:tcPr>
          <w:p w14:paraId="4A566FC3" w14:textId="77777777" w:rsidR="00CA1CAD" w:rsidRDefault="00CA1CAD" w:rsidP="0052402A">
            <w:pPr>
              <w:pStyle w:val="Compact"/>
            </w:pPr>
            <w:r>
              <w:t>2,5</w:t>
            </w:r>
          </w:p>
        </w:tc>
        <w:tc>
          <w:tcPr>
            <w:tcW w:w="0" w:type="auto"/>
          </w:tcPr>
          <w:p w14:paraId="710A6BF8" w14:textId="77777777" w:rsidR="00CA1CAD" w:rsidRDefault="00CA1CAD" w:rsidP="0052402A">
            <w:pPr>
              <w:pStyle w:val="Compact"/>
            </w:pPr>
            <w:r>
              <w:t>3</w:t>
            </w:r>
          </w:p>
        </w:tc>
      </w:tr>
    </w:tbl>
    <w:p w14:paraId="5D35BA85" w14:textId="77777777" w:rsidR="00CA1CAD" w:rsidRDefault="00CA1CAD" w:rsidP="00CA1CAD">
      <w:pPr>
        <w:ind w:firstLine="0"/>
        <w:jc w:val="center"/>
      </w:pPr>
      <w:r>
        <w:t>Fonte: Elaborado pelo autor.</w:t>
      </w:r>
    </w:p>
    <w:p w14:paraId="333F17E5" w14:textId="77777777" w:rsidR="000F1E29" w:rsidRDefault="000F1E29" w:rsidP="00155797"/>
    <w:p w14:paraId="62E7A66A" w14:textId="77777777" w:rsidR="00CA1CAD" w:rsidRDefault="00CA1CAD" w:rsidP="00CA1CAD">
      <w:r>
        <w:t xml:space="preserve">Neste segundo quadro, cada linha da tabela representa uma estratégia, ou seja, uma combinação única de decisões a serem simuladas em cada um dos “n” </w:t>
      </w:r>
      <w:r>
        <w:lastRenderedPageBreak/>
        <w:t>futuros plausíveis definidos. As colunas “Lever” e “LeverCode” são fixas identificam a estratégia a ser simulada. As demais colunas correspondem à nomes de variáveis, que devem corresponder aos nomes constantes no modelo computacional, e os valores que estas variáveis assumirão.</w:t>
      </w:r>
    </w:p>
    <w:p w14:paraId="25786F91" w14:textId="6079430A" w:rsidR="00CA1CAD" w:rsidRDefault="00CA1CAD" w:rsidP="00CA1CAD">
      <w:r>
        <w:t>A partir do modelo computacional (presente na calculadora web) e dos inputs informados, a calculadora executa uma série de análises para a execução da análise RDM. O quadro (XX) sintetiza o papel de cada uma destas etapas. A seção de análise dos resultados neste trabalho detalhará o significado de cada uma destas etapas.</w:t>
      </w:r>
    </w:p>
    <w:p w14:paraId="1C55596D" w14:textId="2BEB7C72" w:rsidR="00CA1CAD" w:rsidRDefault="00CA1CAD" w:rsidP="00CA1CAD">
      <w:pPr>
        <w:pStyle w:val="Legenda"/>
      </w:pPr>
      <w:r>
        <w:t xml:space="preserve">Quadro </w:t>
      </w:r>
      <w:r w:rsidR="000A47A3">
        <w:fldChar w:fldCharType="begin"/>
      </w:r>
      <w:r w:rsidR="000A47A3">
        <w:instrText xml:space="preserve"> SEQ Quadro \* ARABIC </w:instrText>
      </w:r>
      <w:r w:rsidR="000A47A3">
        <w:fldChar w:fldCharType="separate"/>
      </w:r>
      <w:r w:rsidR="00743F02">
        <w:rPr>
          <w:noProof/>
        </w:rPr>
        <w:t>17</w:t>
      </w:r>
      <w:r w:rsidR="000A47A3">
        <w:rPr>
          <w:noProof/>
        </w:rPr>
        <w:fldChar w:fldCharType="end"/>
      </w:r>
      <w:r>
        <w:t xml:space="preserve"> – Etapas da Análise Executada pela Ferramenta Computacional</w:t>
      </w:r>
    </w:p>
    <w:tbl>
      <w:tblPr>
        <w:tblStyle w:val="Tabelacomgrade"/>
        <w:tblW w:w="4861" w:type="pct"/>
        <w:tblLook w:val="07E0" w:firstRow="1" w:lastRow="1" w:firstColumn="1" w:lastColumn="1" w:noHBand="1" w:noVBand="1"/>
      </w:tblPr>
      <w:tblGrid>
        <w:gridCol w:w="2275"/>
        <w:gridCol w:w="6534"/>
      </w:tblGrid>
      <w:tr w:rsidR="00CA1CAD" w:rsidRPr="00CA1CAD" w14:paraId="17EC7DA0" w14:textId="77777777" w:rsidTr="00CA1CAD">
        <w:tc>
          <w:tcPr>
            <w:tcW w:w="0" w:type="auto"/>
          </w:tcPr>
          <w:p w14:paraId="7E5ED95D" w14:textId="77777777" w:rsidR="00CA1CAD" w:rsidRPr="00CA1CAD" w:rsidRDefault="00CA1CAD" w:rsidP="0052402A">
            <w:pPr>
              <w:pStyle w:val="Compact"/>
              <w:rPr>
                <w:rFonts w:ascii="Arial" w:hAnsi="Arial" w:cs="Arial"/>
              </w:rPr>
            </w:pPr>
            <w:r w:rsidRPr="00CA1CAD">
              <w:rPr>
                <w:rFonts w:ascii="Arial" w:hAnsi="Arial" w:cs="Arial"/>
                <w:b/>
              </w:rPr>
              <w:t>Etapa</w:t>
            </w:r>
          </w:p>
        </w:tc>
        <w:tc>
          <w:tcPr>
            <w:tcW w:w="0" w:type="auto"/>
          </w:tcPr>
          <w:p w14:paraId="17C5BCE6" w14:textId="77777777" w:rsidR="00CA1CAD" w:rsidRPr="00CA1CAD" w:rsidRDefault="00CA1CAD" w:rsidP="0052402A">
            <w:pPr>
              <w:pStyle w:val="Compact"/>
              <w:rPr>
                <w:rFonts w:ascii="Arial" w:hAnsi="Arial" w:cs="Arial"/>
              </w:rPr>
            </w:pPr>
            <w:r w:rsidRPr="00CA1CAD">
              <w:rPr>
                <w:rFonts w:ascii="Arial" w:hAnsi="Arial" w:cs="Arial"/>
                <w:b/>
              </w:rPr>
              <w:t>Função da Etapa</w:t>
            </w:r>
          </w:p>
        </w:tc>
      </w:tr>
      <w:tr w:rsidR="00CA1CAD" w:rsidRPr="00CA1CAD" w14:paraId="289D609A" w14:textId="77777777" w:rsidTr="00CA1CAD">
        <w:tc>
          <w:tcPr>
            <w:tcW w:w="0" w:type="auto"/>
          </w:tcPr>
          <w:p w14:paraId="669C3432" w14:textId="77777777" w:rsidR="00CA1CAD" w:rsidRPr="00CA1CAD" w:rsidRDefault="00CA1CAD" w:rsidP="0052402A">
            <w:pPr>
              <w:pStyle w:val="Compact"/>
              <w:rPr>
                <w:rFonts w:ascii="Arial" w:hAnsi="Arial" w:cs="Arial"/>
              </w:rPr>
            </w:pPr>
            <w:r w:rsidRPr="00CA1CAD">
              <w:rPr>
                <w:rFonts w:ascii="Arial" w:hAnsi="Arial" w:cs="Arial"/>
              </w:rPr>
              <w:t>Geração de Casos</w:t>
            </w:r>
          </w:p>
        </w:tc>
        <w:tc>
          <w:tcPr>
            <w:tcW w:w="0" w:type="auto"/>
          </w:tcPr>
          <w:p w14:paraId="118B5089" w14:textId="77777777" w:rsidR="00CA1CAD" w:rsidRPr="00CA1CAD" w:rsidRDefault="00CA1CAD" w:rsidP="0052402A">
            <w:pPr>
              <w:pStyle w:val="Compact"/>
              <w:rPr>
                <w:rFonts w:ascii="Arial" w:hAnsi="Arial" w:cs="Arial"/>
                <w:lang w:val="pt-BR"/>
              </w:rPr>
            </w:pPr>
            <w:r w:rsidRPr="00CA1CAD">
              <w:rPr>
                <w:rFonts w:ascii="Arial" w:hAnsi="Arial" w:cs="Arial"/>
                <w:lang w:val="pt-BR"/>
              </w:rPr>
              <w:t>Nesta etapa a técnica Latin Hypercube Sampling (Citar XX) é usada para gerar um conjunto de casos contra os quais cada estratégia será testada. Todas as incertezas informadas na planilha são variadas simultâneamente de modo a representar uma ampla gama de situações às quais as decisões da empresa poderão ser submetidas.</w:t>
            </w:r>
          </w:p>
        </w:tc>
      </w:tr>
      <w:tr w:rsidR="00CA1CAD" w:rsidRPr="00CA1CAD" w14:paraId="28EB359F" w14:textId="77777777" w:rsidTr="00CA1CAD">
        <w:tc>
          <w:tcPr>
            <w:tcW w:w="0" w:type="auto"/>
          </w:tcPr>
          <w:p w14:paraId="388FBCB4" w14:textId="77777777" w:rsidR="00CA1CAD" w:rsidRPr="00CA1CAD" w:rsidRDefault="00CA1CAD" w:rsidP="0052402A">
            <w:pPr>
              <w:pStyle w:val="Compact"/>
              <w:rPr>
                <w:rFonts w:ascii="Arial" w:hAnsi="Arial" w:cs="Arial"/>
              </w:rPr>
            </w:pPr>
            <w:r w:rsidRPr="00CA1CAD">
              <w:rPr>
                <w:rFonts w:ascii="Arial" w:hAnsi="Arial" w:cs="Arial"/>
              </w:rPr>
              <w:t>Resolução das Equações Diferenciais</w:t>
            </w:r>
          </w:p>
        </w:tc>
        <w:tc>
          <w:tcPr>
            <w:tcW w:w="0" w:type="auto"/>
          </w:tcPr>
          <w:p w14:paraId="7D47072D" w14:textId="77777777" w:rsidR="00CA1CAD" w:rsidRPr="00CA1CAD" w:rsidRDefault="00CA1CAD" w:rsidP="0052402A">
            <w:pPr>
              <w:pStyle w:val="Compact"/>
              <w:rPr>
                <w:rFonts w:ascii="Arial" w:hAnsi="Arial" w:cs="Arial"/>
                <w:lang w:val="pt-BR"/>
              </w:rPr>
            </w:pPr>
            <w:r w:rsidRPr="00CA1CAD">
              <w:rPr>
                <w:rFonts w:ascii="Arial" w:hAnsi="Arial" w:cs="Arial"/>
                <w:lang w:val="pt-BR"/>
              </w:rPr>
              <w:t>Para cada um dos casos gerados, o algoritmo emprega a biblioteca deSolve para a integração numérica do conjunto de equações indicados no modelo. Nesta etapa, a variável de interesse é calculada (ex.: Valor Presente Líquido)</w:t>
            </w:r>
          </w:p>
        </w:tc>
      </w:tr>
      <w:tr w:rsidR="00CA1CAD" w:rsidRPr="00CA1CAD" w14:paraId="306DE74F" w14:textId="77777777" w:rsidTr="00CA1CAD">
        <w:tc>
          <w:tcPr>
            <w:tcW w:w="0" w:type="auto"/>
          </w:tcPr>
          <w:p w14:paraId="6274DA5E" w14:textId="77777777" w:rsidR="00CA1CAD" w:rsidRPr="00CA1CAD" w:rsidRDefault="00CA1CAD" w:rsidP="0052402A">
            <w:pPr>
              <w:pStyle w:val="Compact"/>
              <w:rPr>
                <w:rFonts w:ascii="Arial" w:hAnsi="Arial" w:cs="Arial"/>
                <w:lang w:val="pt-BR"/>
              </w:rPr>
            </w:pPr>
            <w:r w:rsidRPr="00CA1CAD">
              <w:rPr>
                <w:rFonts w:ascii="Arial" w:hAnsi="Arial" w:cs="Arial"/>
                <w:lang w:val="pt-BR"/>
              </w:rPr>
              <w:t>Análise de Perda de Oportunidade</w:t>
            </w:r>
          </w:p>
        </w:tc>
        <w:tc>
          <w:tcPr>
            <w:tcW w:w="0" w:type="auto"/>
          </w:tcPr>
          <w:p w14:paraId="37EA3E89" w14:textId="77777777" w:rsidR="00CA1CAD" w:rsidRPr="00CA1CAD" w:rsidRDefault="00CA1CAD" w:rsidP="0052402A">
            <w:pPr>
              <w:pStyle w:val="Compact"/>
              <w:rPr>
                <w:rFonts w:ascii="Arial" w:hAnsi="Arial" w:cs="Arial"/>
                <w:lang w:val="pt-BR"/>
              </w:rPr>
            </w:pPr>
            <w:r w:rsidRPr="00CA1CAD">
              <w:rPr>
                <w:rFonts w:ascii="Arial" w:hAnsi="Arial" w:cs="Arial"/>
                <w:lang w:val="pt-BR"/>
              </w:rPr>
              <w:t>Nesta etapa o algoritmo calcula a perda de oportunidade (regret) de cada estratégia em cada cenário. Desta maneira, estima-se o valor monetário perdido pela empresa por não escolher a melhor estratégia dentre as disponíveis para o cenário em questão.</w:t>
            </w:r>
          </w:p>
        </w:tc>
      </w:tr>
      <w:tr w:rsidR="00CA1CAD" w:rsidRPr="00CA1CAD" w14:paraId="4DA760D6" w14:textId="77777777" w:rsidTr="00CA1CAD">
        <w:tc>
          <w:tcPr>
            <w:tcW w:w="0" w:type="auto"/>
          </w:tcPr>
          <w:p w14:paraId="034F9DDD" w14:textId="77777777" w:rsidR="00CA1CAD" w:rsidRPr="00CA1CAD" w:rsidRDefault="00CA1CAD" w:rsidP="0052402A">
            <w:pPr>
              <w:pStyle w:val="Compact"/>
              <w:rPr>
                <w:rFonts w:ascii="Arial" w:hAnsi="Arial" w:cs="Arial"/>
              </w:rPr>
            </w:pPr>
            <w:r w:rsidRPr="00CA1CAD">
              <w:rPr>
                <w:rFonts w:ascii="Arial" w:hAnsi="Arial" w:cs="Arial"/>
              </w:rPr>
              <w:t>Escolha de Estartégias Candidatas</w:t>
            </w:r>
          </w:p>
        </w:tc>
        <w:tc>
          <w:tcPr>
            <w:tcW w:w="0" w:type="auto"/>
          </w:tcPr>
          <w:p w14:paraId="2067EACC" w14:textId="77777777" w:rsidR="00CA1CAD" w:rsidRPr="00CA1CAD" w:rsidRDefault="00CA1CAD" w:rsidP="0052402A">
            <w:pPr>
              <w:pStyle w:val="Compact"/>
              <w:rPr>
                <w:rFonts w:ascii="Arial" w:hAnsi="Arial" w:cs="Arial"/>
                <w:lang w:val="pt-BR"/>
              </w:rPr>
            </w:pPr>
            <w:r w:rsidRPr="00CA1CAD">
              <w:rPr>
                <w:rFonts w:ascii="Arial" w:hAnsi="Arial" w:cs="Arial"/>
                <w:lang w:val="pt-BR"/>
              </w:rPr>
              <w:t>A partir da perda de oportunidade calculada, uma estratégia candidata é selecionada dentre as disponíveis, utilizando-se um critério (o critério adotado por lempert (menor percentil 75%) é adotado por padrão).</w:t>
            </w:r>
          </w:p>
        </w:tc>
      </w:tr>
      <w:tr w:rsidR="00CA1CAD" w:rsidRPr="00CA1CAD" w14:paraId="28E7624C" w14:textId="77777777" w:rsidTr="00CA1CAD">
        <w:tc>
          <w:tcPr>
            <w:tcW w:w="0" w:type="auto"/>
          </w:tcPr>
          <w:p w14:paraId="293AE296" w14:textId="77777777" w:rsidR="00CA1CAD" w:rsidRPr="00CA1CAD" w:rsidRDefault="00CA1CAD" w:rsidP="0052402A">
            <w:pPr>
              <w:pStyle w:val="Compact"/>
              <w:rPr>
                <w:rFonts w:ascii="Arial" w:hAnsi="Arial" w:cs="Arial"/>
                <w:lang w:val="pt-BR"/>
              </w:rPr>
            </w:pPr>
            <w:r w:rsidRPr="00CA1CAD">
              <w:rPr>
                <w:rFonts w:ascii="Arial" w:hAnsi="Arial" w:cs="Arial"/>
                <w:lang w:val="pt-BR"/>
              </w:rPr>
              <w:t>Análise de Vulnerabilidade da Estratégia</w:t>
            </w:r>
          </w:p>
        </w:tc>
        <w:tc>
          <w:tcPr>
            <w:tcW w:w="0" w:type="auto"/>
          </w:tcPr>
          <w:p w14:paraId="53135D19" w14:textId="77777777" w:rsidR="00CA1CAD" w:rsidRPr="00CA1CAD" w:rsidRDefault="00CA1CAD" w:rsidP="0052402A">
            <w:pPr>
              <w:pStyle w:val="Compact"/>
              <w:rPr>
                <w:rFonts w:ascii="Arial" w:hAnsi="Arial" w:cs="Arial"/>
                <w:lang w:val="pt-BR"/>
              </w:rPr>
            </w:pPr>
            <w:r w:rsidRPr="00CA1CAD">
              <w:rPr>
                <w:rFonts w:ascii="Arial" w:hAnsi="Arial" w:cs="Arial"/>
                <w:lang w:val="pt-BR"/>
              </w:rPr>
              <w:t>Este processo emprega o algoritmo PRIM para identificar cenários que melhor caracterizam as condições nas quais a estratégia candidata tem performance ruim. Este processo não pode ser automatizado completamente, devido à característica iterativa do algoritmo PRIM.</w:t>
            </w:r>
          </w:p>
        </w:tc>
      </w:tr>
      <w:tr w:rsidR="00CA1CAD" w:rsidRPr="00CA1CAD" w14:paraId="3D341639" w14:textId="77777777" w:rsidTr="00CA1CAD">
        <w:tc>
          <w:tcPr>
            <w:tcW w:w="0" w:type="auto"/>
          </w:tcPr>
          <w:p w14:paraId="4FB2CBC2" w14:textId="77777777" w:rsidR="00CA1CAD" w:rsidRPr="00CA1CAD" w:rsidRDefault="00CA1CAD" w:rsidP="0052402A">
            <w:pPr>
              <w:pStyle w:val="Compact"/>
              <w:rPr>
                <w:rFonts w:ascii="Arial" w:hAnsi="Arial" w:cs="Arial"/>
                <w:lang w:val="pt-BR"/>
              </w:rPr>
            </w:pPr>
            <w:r w:rsidRPr="00CA1CAD">
              <w:rPr>
                <w:rFonts w:ascii="Arial" w:hAnsi="Arial" w:cs="Arial"/>
                <w:lang w:val="pt-BR"/>
              </w:rPr>
              <w:t>Análise da Fronteira de Tradeoffs</w:t>
            </w:r>
          </w:p>
        </w:tc>
        <w:tc>
          <w:tcPr>
            <w:tcW w:w="0" w:type="auto"/>
          </w:tcPr>
          <w:p w14:paraId="193FBCA0" w14:textId="77777777" w:rsidR="00CA1CAD" w:rsidRPr="00CA1CAD" w:rsidRDefault="00CA1CAD" w:rsidP="0052402A">
            <w:pPr>
              <w:pStyle w:val="Compact"/>
              <w:rPr>
                <w:rFonts w:ascii="Arial" w:hAnsi="Arial" w:cs="Arial"/>
                <w:lang w:val="pt-BR"/>
              </w:rPr>
            </w:pPr>
            <w:r w:rsidRPr="00CA1CAD">
              <w:rPr>
                <w:rFonts w:ascii="Arial" w:hAnsi="Arial" w:cs="Arial"/>
                <w:lang w:val="pt-BR"/>
              </w:rPr>
              <w:t>Considerando a caracterização da vulnerabilidade da estratégia escolhida, a fronteira de tradeoffs é calculada exibindo as estratégias que levam à uma menor perda de oportunidade no cenário onde a estratégia candidata é ruim.</w:t>
            </w:r>
          </w:p>
        </w:tc>
      </w:tr>
    </w:tbl>
    <w:p w14:paraId="4B9FF1FE" w14:textId="682DBB47" w:rsidR="00CA1CAD" w:rsidRDefault="00CA1CAD" w:rsidP="00CA1CAD">
      <w:pPr>
        <w:ind w:firstLine="0"/>
        <w:jc w:val="center"/>
      </w:pPr>
      <w:r>
        <w:t>Fonte: Elaborado pelo autor.</w:t>
      </w:r>
    </w:p>
    <w:p w14:paraId="1EC5DFDC" w14:textId="0387C300" w:rsidR="007C2178" w:rsidRDefault="007C2178" w:rsidP="007C2178"/>
    <w:p w14:paraId="311E4A01" w14:textId="1B46F2C1" w:rsidR="000C0787" w:rsidRDefault="00C11AEC" w:rsidP="00AB6E91">
      <w:r w:rsidRPr="00C11AEC">
        <w:lastRenderedPageBreak/>
        <w:t>Destaca-se que os componentes (a) e (b) podem ser modificados conforme o caso a ser analisado, sem a necessidade de reprogramar todas as funções do Simulador (c), nem do aplicativo web desenvolvido (d). Esta seção não detalhará cada um dos componentes e análises propiciadas pela ferramenta computacional, as quais serão evidenciadas nas seções de análise seguintes.</w:t>
      </w:r>
    </w:p>
    <w:p w14:paraId="6C5A6EAB" w14:textId="77777777" w:rsidR="00DE55AD" w:rsidRDefault="00DE55AD">
      <w:pPr>
        <w:autoSpaceDE/>
        <w:autoSpaceDN/>
        <w:adjustRightInd/>
        <w:spacing w:after="160" w:line="259" w:lineRule="auto"/>
        <w:ind w:firstLine="0"/>
        <w:jc w:val="left"/>
        <w:rPr>
          <w:b/>
        </w:rPr>
      </w:pPr>
      <w:bookmarkStart w:id="165" w:name="_Toc502855294"/>
      <w:r>
        <w:br w:type="page"/>
      </w:r>
    </w:p>
    <w:p w14:paraId="50DA9742" w14:textId="67D2E56A" w:rsidR="00916CD7" w:rsidRDefault="00916CD7" w:rsidP="00D35C44">
      <w:pPr>
        <w:pStyle w:val="Ttulo1"/>
      </w:pPr>
      <w:r>
        <w:lastRenderedPageBreak/>
        <w:t>Análise</w:t>
      </w:r>
      <w:r w:rsidR="007C3838">
        <w:t xml:space="preserve"> da Robustez de Decisões Estratégicas em Condições de Incerteza Profunda</w:t>
      </w:r>
      <w:bookmarkEnd w:id="165"/>
      <w:r>
        <w:t xml:space="preserve"> </w:t>
      </w:r>
    </w:p>
    <w:p w14:paraId="0200CED6" w14:textId="639434C7" w:rsidR="0003793D" w:rsidRDefault="00BC7B5E" w:rsidP="004F3B18">
      <w:r>
        <w:t xml:space="preserve">Esta seção apresenta </w:t>
      </w:r>
      <w:r w:rsidR="004F3B18">
        <w:t>a análise dos</w:t>
      </w:r>
      <w:r>
        <w:t xml:space="preserve"> resultados dos experimentos computacionais realizados neste trabalho.</w:t>
      </w:r>
      <w:r w:rsidR="004F3B18">
        <w:t xml:space="preserve"> </w:t>
      </w:r>
      <w:r>
        <w:t>O modelo computacional desenvolvido foi simulado por 10800 vezes, visando testar o comportamento de cada uma das 54 estratégias definidas</w:t>
      </w:r>
      <w:r w:rsidR="00C37F32">
        <w:t xml:space="preserve"> na </w:t>
      </w:r>
      <w:r w:rsidR="00C37F32">
        <w:fldChar w:fldCharType="begin"/>
      </w:r>
      <w:r w:rsidR="00C37F32">
        <w:instrText xml:space="preserve"> REF _Ref503684329 \h </w:instrText>
      </w:r>
      <w:r w:rsidR="00C37F32">
        <w:fldChar w:fldCharType="separate"/>
      </w:r>
      <w:r w:rsidR="00C37F32">
        <w:t xml:space="preserve">Tabela </w:t>
      </w:r>
      <w:r w:rsidR="00C37F32">
        <w:rPr>
          <w:noProof/>
        </w:rPr>
        <w:t>1</w:t>
      </w:r>
      <w:r w:rsidR="00C37F32">
        <w:fldChar w:fldCharType="end"/>
      </w:r>
      <w:r>
        <w:t xml:space="preserve"> </w:t>
      </w:r>
      <w:r w:rsidR="00C37F32">
        <w:t>em</w:t>
      </w:r>
      <w:r>
        <w:t xml:space="preserve"> 200 futuros plausíveis </w:t>
      </w:r>
      <w:r w:rsidR="00C37F32">
        <w:t xml:space="preserve">gerados conforme os procedimentos indicados na </w:t>
      </w:r>
      <w:r w:rsidR="00C37F32" w:rsidRPr="00C37F32">
        <w:rPr>
          <w:highlight w:val="yellow"/>
        </w:rPr>
        <w:t>seção 3.3</w:t>
      </w:r>
      <w:r>
        <w:t>.</w:t>
      </w:r>
    </w:p>
    <w:p w14:paraId="51EA8470" w14:textId="5FEA2DE1" w:rsidR="00023715" w:rsidRDefault="00023715" w:rsidP="00023715">
      <w:pPr>
        <w:pStyle w:val="Legenda"/>
      </w:pPr>
      <w:bookmarkStart w:id="166" w:name="_Ref503684329"/>
      <w:r>
        <w:t xml:space="preserve">Tabela </w:t>
      </w:r>
      <w:r>
        <w:fldChar w:fldCharType="begin"/>
      </w:r>
      <w:r>
        <w:instrText xml:space="preserve"> SEQ Tabela \* ARABIC </w:instrText>
      </w:r>
      <w:r>
        <w:fldChar w:fldCharType="separate"/>
      </w:r>
      <w:r>
        <w:rPr>
          <w:noProof/>
        </w:rPr>
        <w:t>1</w:t>
      </w:r>
      <w:r>
        <w:fldChar w:fldCharType="end"/>
      </w:r>
      <w:bookmarkEnd w:id="166"/>
      <w:r>
        <w:t xml:space="preserve"> – Estratégias Simuladas</w:t>
      </w:r>
    </w:p>
    <w:tbl>
      <w:tblPr>
        <w:tblW w:w="7800" w:type="dxa"/>
        <w:jc w:val="center"/>
        <w:tblCellMar>
          <w:left w:w="70" w:type="dxa"/>
          <w:right w:w="70" w:type="dxa"/>
        </w:tblCellMar>
        <w:tblLook w:val="04A0" w:firstRow="1" w:lastRow="0" w:firstColumn="1" w:lastColumn="0" w:noHBand="0" w:noVBand="1"/>
      </w:tblPr>
      <w:tblGrid>
        <w:gridCol w:w="1480"/>
        <w:gridCol w:w="1580"/>
        <w:gridCol w:w="1580"/>
        <w:gridCol w:w="1580"/>
        <w:gridCol w:w="1580"/>
      </w:tblGrid>
      <w:tr w:rsidR="00023715" w:rsidRPr="00023715" w14:paraId="668A620B" w14:textId="77777777" w:rsidTr="00023715">
        <w:trPr>
          <w:trHeight w:val="300"/>
          <w:tblHeader/>
          <w:jc w:val="center"/>
        </w:trPr>
        <w:tc>
          <w:tcPr>
            <w:tcW w:w="1480" w:type="dxa"/>
            <w:vMerge w:val="restart"/>
            <w:tcBorders>
              <w:top w:val="single" w:sz="4" w:space="0" w:color="auto"/>
              <w:left w:val="nil"/>
              <w:bottom w:val="single" w:sz="4" w:space="0" w:color="000000"/>
              <w:right w:val="nil"/>
            </w:tcBorders>
            <w:shd w:val="clear" w:color="auto" w:fill="auto"/>
            <w:vAlign w:val="center"/>
            <w:hideMark/>
          </w:tcPr>
          <w:p w14:paraId="5FC416E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Estratégia</w:t>
            </w:r>
          </w:p>
        </w:tc>
        <w:tc>
          <w:tcPr>
            <w:tcW w:w="6320" w:type="dxa"/>
            <w:gridSpan w:val="4"/>
            <w:tcBorders>
              <w:top w:val="single" w:sz="4" w:space="0" w:color="auto"/>
              <w:left w:val="nil"/>
              <w:bottom w:val="single" w:sz="4" w:space="0" w:color="auto"/>
              <w:right w:val="nil"/>
            </w:tcBorders>
            <w:shd w:val="clear" w:color="auto" w:fill="auto"/>
            <w:vAlign w:val="center"/>
            <w:hideMark/>
          </w:tcPr>
          <w:p w14:paraId="00AF778F"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Decisões</w:t>
            </w:r>
          </w:p>
        </w:tc>
      </w:tr>
      <w:tr w:rsidR="00023715" w:rsidRPr="00023715" w14:paraId="0044A1EF" w14:textId="77777777" w:rsidTr="00023715">
        <w:trPr>
          <w:trHeight w:val="495"/>
          <w:tblHeader/>
          <w:jc w:val="center"/>
        </w:trPr>
        <w:tc>
          <w:tcPr>
            <w:tcW w:w="1480" w:type="dxa"/>
            <w:vMerge/>
            <w:tcBorders>
              <w:top w:val="single" w:sz="4" w:space="0" w:color="auto"/>
              <w:left w:val="nil"/>
              <w:bottom w:val="single" w:sz="4" w:space="0" w:color="000000"/>
              <w:right w:val="nil"/>
            </w:tcBorders>
            <w:vAlign w:val="center"/>
            <w:hideMark/>
          </w:tcPr>
          <w:p w14:paraId="65E02992" w14:textId="77777777" w:rsidR="00023715" w:rsidRPr="00023715" w:rsidRDefault="00023715" w:rsidP="00023715">
            <w:pPr>
              <w:autoSpaceDE/>
              <w:autoSpaceDN/>
              <w:adjustRightInd/>
              <w:spacing w:line="240" w:lineRule="auto"/>
              <w:ind w:firstLine="0"/>
              <w:jc w:val="left"/>
              <w:rPr>
                <w:rFonts w:cs="Arial"/>
                <w:b/>
                <w:bCs/>
                <w:color w:val="000000"/>
                <w:sz w:val="18"/>
                <w:szCs w:val="18"/>
              </w:rPr>
            </w:pPr>
          </w:p>
        </w:tc>
        <w:tc>
          <w:tcPr>
            <w:tcW w:w="1580" w:type="dxa"/>
            <w:tcBorders>
              <w:top w:val="nil"/>
              <w:left w:val="nil"/>
              <w:bottom w:val="single" w:sz="4" w:space="0" w:color="auto"/>
              <w:right w:val="nil"/>
            </w:tcBorders>
            <w:shd w:val="clear" w:color="auto" w:fill="auto"/>
            <w:vAlign w:val="center"/>
            <w:hideMark/>
          </w:tcPr>
          <w:p w14:paraId="63A7A8B8"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Estr. CAP</w:t>
            </w:r>
          </w:p>
        </w:tc>
        <w:tc>
          <w:tcPr>
            <w:tcW w:w="1580" w:type="dxa"/>
            <w:tcBorders>
              <w:top w:val="nil"/>
              <w:left w:val="nil"/>
              <w:bottom w:val="single" w:sz="4" w:space="0" w:color="auto"/>
              <w:right w:val="nil"/>
            </w:tcBorders>
            <w:shd w:val="clear" w:color="auto" w:fill="auto"/>
            <w:vAlign w:val="center"/>
            <w:hideMark/>
          </w:tcPr>
          <w:p w14:paraId="32007D2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Mkt Des.</w:t>
            </w:r>
          </w:p>
        </w:tc>
        <w:tc>
          <w:tcPr>
            <w:tcW w:w="1580" w:type="dxa"/>
            <w:tcBorders>
              <w:top w:val="nil"/>
              <w:left w:val="nil"/>
              <w:bottom w:val="single" w:sz="4" w:space="0" w:color="auto"/>
              <w:right w:val="nil"/>
            </w:tcBorders>
            <w:shd w:val="clear" w:color="auto" w:fill="auto"/>
            <w:vAlign w:val="center"/>
            <w:hideMark/>
          </w:tcPr>
          <w:p w14:paraId="57CE00A2"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Orc. P&amp;D</w:t>
            </w:r>
          </w:p>
        </w:tc>
        <w:tc>
          <w:tcPr>
            <w:tcW w:w="1580" w:type="dxa"/>
            <w:tcBorders>
              <w:top w:val="nil"/>
              <w:left w:val="nil"/>
              <w:bottom w:val="single" w:sz="4" w:space="0" w:color="auto"/>
              <w:right w:val="nil"/>
            </w:tcBorders>
            <w:shd w:val="clear" w:color="auto" w:fill="auto"/>
            <w:vAlign w:val="center"/>
            <w:hideMark/>
          </w:tcPr>
          <w:p w14:paraId="14FB1AED"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Perc. P&amp;D Ab.</w:t>
            </w:r>
          </w:p>
        </w:tc>
      </w:tr>
      <w:tr w:rsidR="00023715" w:rsidRPr="00023715" w14:paraId="28A59EC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4050B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w:t>
            </w:r>
          </w:p>
        </w:tc>
        <w:tc>
          <w:tcPr>
            <w:tcW w:w="1580" w:type="dxa"/>
            <w:tcBorders>
              <w:top w:val="nil"/>
              <w:left w:val="nil"/>
              <w:bottom w:val="nil"/>
              <w:right w:val="nil"/>
            </w:tcBorders>
            <w:shd w:val="clear" w:color="auto" w:fill="auto"/>
            <w:noWrap/>
            <w:vAlign w:val="center"/>
            <w:hideMark/>
          </w:tcPr>
          <w:p w14:paraId="308E077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3C07D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8EFC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6FA8A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BB6A84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4C914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w:t>
            </w:r>
          </w:p>
        </w:tc>
        <w:tc>
          <w:tcPr>
            <w:tcW w:w="1580" w:type="dxa"/>
            <w:tcBorders>
              <w:top w:val="nil"/>
              <w:left w:val="nil"/>
              <w:bottom w:val="nil"/>
              <w:right w:val="nil"/>
            </w:tcBorders>
            <w:shd w:val="clear" w:color="auto" w:fill="auto"/>
            <w:noWrap/>
            <w:vAlign w:val="center"/>
            <w:hideMark/>
          </w:tcPr>
          <w:p w14:paraId="6119F0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B2878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A9ABB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2C2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9F0F68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96220A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w:t>
            </w:r>
          </w:p>
        </w:tc>
        <w:tc>
          <w:tcPr>
            <w:tcW w:w="1580" w:type="dxa"/>
            <w:tcBorders>
              <w:top w:val="nil"/>
              <w:left w:val="nil"/>
              <w:bottom w:val="nil"/>
              <w:right w:val="nil"/>
            </w:tcBorders>
            <w:shd w:val="clear" w:color="auto" w:fill="auto"/>
            <w:noWrap/>
            <w:vAlign w:val="center"/>
            <w:hideMark/>
          </w:tcPr>
          <w:p w14:paraId="448A97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3F07E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C35D6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8665C5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1F3730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C2D93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w:t>
            </w:r>
          </w:p>
        </w:tc>
        <w:tc>
          <w:tcPr>
            <w:tcW w:w="1580" w:type="dxa"/>
            <w:tcBorders>
              <w:top w:val="nil"/>
              <w:left w:val="nil"/>
              <w:bottom w:val="nil"/>
              <w:right w:val="nil"/>
            </w:tcBorders>
            <w:shd w:val="clear" w:color="auto" w:fill="auto"/>
            <w:noWrap/>
            <w:vAlign w:val="center"/>
            <w:hideMark/>
          </w:tcPr>
          <w:p w14:paraId="4B841B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612F8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0C66D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176DFF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E2235C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39114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FBA69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D6196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3E6CE3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88129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9D524F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17697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6</w:t>
            </w:r>
          </w:p>
        </w:tc>
        <w:tc>
          <w:tcPr>
            <w:tcW w:w="1580" w:type="dxa"/>
            <w:tcBorders>
              <w:top w:val="nil"/>
              <w:left w:val="nil"/>
              <w:bottom w:val="nil"/>
              <w:right w:val="nil"/>
            </w:tcBorders>
            <w:shd w:val="clear" w:color="auto" w:fill="auto"/>
            <w:noWrap/>
            <w:vAlign w:val="center"/>
            <w:hideMark/>
          </w:tcPr>
          <w:p w14:paraId="7D941D7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63ACA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87299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F7C2CF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51FFD32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0F8FF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7</w:t>
            </w:r>
          </w:p>
        </w:tc>
        <w:tc>
          <w:tcPr>
            <w:tcW w:w="1580" w:type="dxa"/>
            <w:tcBorders>
              <w:top w:val="nil"/>
              <w:left w:val="nil"/>
              <w:bottom w:val="nil"/>
              <w:right w:val="nil"/>
            </w:tcBorders>
            <w:shd w:val="clear" w:color="auto" w:fill="auto"/>
            <w:noWrap/>
            <w:vAlign w:val="center"/>
            <w:hideMark/>
          </w:tcPr>
          <w:p w14:paraId="3B6A4E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83F82C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7892D9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4A7B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26237F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E5395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8</w:t>
            </w:r>
          </w:p>
        </w:tc>
        <w:tc>
          <w:tcPr>
            <w:tcW w:w="1580" w:type="dxa"/>
            <w:tcBorders>
              <w:top w:val="nil"/>
              <w:left w:val="nil"/>
              <w:bottom w:val="nil"/>
              <w:right w:val="nil"/>
            </w:tcBorders>
            <w:shd w:val="clear" w:color="auto" w:fill="auto"/>
            <w:noWrap/>
            <w:vAlign w:val="center"/>
            <w:hideMark/>
          </w:tcPr>
          <w:p w14:paraId="479EC4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0EC26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E9177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DAEB4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7F9EB3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08A67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w:t>
            </w:r>
          </w:p>
        </w:tc>
        <w:tc>
          <w:tcPr>
            <w:tcW w:w="1580" w:type="dxa"/>
            <w:tcBorders>
              <w:top w:val="nil"/>
              <w:left w:val="nil"/>
              <w:bottom w:val="nil"/>
              <w:right w:val="nil"/>
            </w:tcBorders>
            <w:shd w:val="clear" w:color="auto" w:fill="auto"/>
            <w:noWrap/>
            <w:vAlign w:val="center"/>
            <w:hideMark/>
          </w:tcPr>
          <w:p w14:paraId="2FE7DB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CC9AE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02ABA2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23435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EBDF81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9C2017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BDF8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CFB1B7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5A34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47AC0EB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3722D5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8E39A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1</w:t>
            </w:r>
          </w:p>
        </w:tc>
        <w:tc>
          <w:tcPr>
            <w:tcW w:w="1580" w:type="dxa"/>
            <w:tcBorders>
              <w:top w:val="nil"/>
              <w:left w:val="nil"/>
              <w:bottom w:val="nil"/>
              <w:right w:val="nil"/>
            </w:tcBorders>
            <w:shd w:val="clear" w:color="auto" w:fill="auto"/>
            <w:noWrap/>
            <w:vAlign w:val="center"/>
            <w:hideMark/>
          </w:tcPr>
          <w:p w14:paraId="5EAE85F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56EC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086B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3AABFF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DD6928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E4361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2</w:t>
            </w:r>
          </w:p>
        </w:tc>
        <w:tc>
          <w:tcPr>
            <w:tcW w:w="1580" w:type="dxa"/>
            <w:tcBorders>
              <w:top w:val="nil"/>
              <w:left w:val="nil"/>
              <w:bottom w:val="nil"/>
              <w:right w:val="nil"/>
            </w:tcBorders>
            <w:shd w:val="clear" w:color="auto" w:fill="auto"/>
            <w:noWrap/>
            <w:vAlign w:val="center"/>
            <w:hideMark/>
          </w:tcPr>
          <w:p w14:paraId="79F739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6F89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DE91C1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E6DDC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61103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BC015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3</w:t>
            </w:r>
          </w:p>
        </w:tc>
        <w:tc>
          <w:tcPr>
            <w:tcW w:w="1580" w:type="dxa"/>
            <w:tcBorders>
              <w:top w:val="nil"/>
              <w:left w:val="nil"/>
              <w:bottom w:val="nil"/>
              <w:right w:val="nil"/>
            </w:tcBorders>
            <w:shd w:val="clear" w:color="auto" w:fill="auto"/>
            <w:noWrap/>
            <w:vAlign w:val="center"/>
            <w:hideMark/>
          </w:tcPr>
          <w:p w14:paraId="22FDA65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7E2B45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F2C4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16EC3F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480D16F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3B798B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4</w:t>
            </w:r>
          </w:p>
        </w:tc>
        <w:tc>
          <w:tcPr>
            <w:tcW w:w="1580" w:type="dxa"/>
            <w:tcBorders>
              <w:top w:val="nil"/>
              <w:left w:val="nil"/>
              <w:bottom w:val="nil"/>
              <w:right w:val="nil"/>
            </w:tcBorders>
            <w:shd w:val="clear" w:color="auto" w:fill="auto"/>
            <w:noWrap/>
            <w:vAlign w:val="center"/>
            <w:hideMark/>
          </w:tcPr>
          <w:p w14:paraId="7569BD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498CE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52BFC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38889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E3FE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93762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CD3D8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621EF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EE4C3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922F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9DB4DE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5A9302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6</w:t>
            </w:r>
          </w:p>
        </w:tc>
        <w:tc>
          <w:tcPr>
            <w:tcW w:w="1580" w:type="dxa"/>
            <w:tcBorders>
              <w:top w:val="nil"/>
              <w:left w:val="nil"/>
              <w:bottom w:val="nil"/>
              <w:right w:val="nil"/>
            </w:tcBorders>
            <w:shd w:val="clear" w:color="auto" w:fill="auto"/>
            <w:noWrap/>
            <w:vAlign w:val="center"/>
            <w:hideMark/>
          </w:tcPr>
          <w:p w14:paraId="16A8CF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53366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FF124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11626C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41FD58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478E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7</w:t>
            </w:r>
          </w:p>
        </w:tc>
        <w:tc>
          <w:tcPr>
            <w:tcW w:w="1580" w:type="dxa"/>
            <w:tcBorders>
              <w:top w:val="nil"/>
              <w:left w:val="nil"/>
              <w:bottom w:val="nil"/>
              <w:right w:val="nil"/>
            </w:tcBorders>
            <w:shd w:val="clear" w:color="auto" w:fill="auto"/>
            <w:noWrap/>
            <w:vAlign w:val="center"/>
            <w:hideMark/>
          </w:tcPr>
          <w:p w14:paraId="1D347A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14F8B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39F2B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C4A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D9F844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44F651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8</w:t>
            </w:r>
          </w:p>
        </w:tc>
        <w:tc>
          <w:tcPr>
            <w:tcW w:w="1580" w:type="dxa"/>
            <w:tcBorders>
              <w:top w:val="nil"/>
              <w:left w:val="nil"/>
              <w:bottom w:val="nil"/>
              <w:right w:val="nil"/>
            </w:tcBorders>
            <w:shd w:val="clear" w:color="auto" w:fill="auto"/>
            <w:noWrap/>
            <w:vAlign w:val="center"/>
            <w:hideMark/>
          </w:tcPr>
          <w:p w14:paraId="04E64DB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2414DD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E52EB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E2507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8BC165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A1E8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9</w:t>
            </w:r>
          </w:p>
        </w:tc>
        <w:tc>
          <w:tcPr>
            <w:tcW w:w="1580" w:type="dxa"/>
            <w:tcBorders>
              <w:top w:val="nil"/>
              <w:left w:val="nil"/>
              <w:bottom w:val="nil"/>
              <w:right w:val="nil"/>
            </w:tcBorders>
            <w:shd w:val="clear" w:color="auto" w:fill="auto"/>
            <w:noWrap/>
            <w:vAlign w:val="center"/>
            <w:hideMark/>
          </w:tcPr>
          <w:p w14:paraId="2D6792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9591E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AFFBA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FB5B3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D0F0A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B1337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31010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A5143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A8E3C1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DA3A3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CC5A8E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AE15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1</w:t>
            </w:r>
          </w:p>
        </w:tc>
        <w:tc>
          <w:tcPr>
            <w:tcW w:w="1580" w:type="dxa"/>
            <w:tcBorders>
              <w:top w:val="nil"/>
              <w:left w:val="nil"/>
              <w:bottom w:val="nil"/>
              <w:right w:val="nil"/>
            </w:tcBorders>
            <w:shd w:val="clear" w:color="auto" w:fill="auto"/>
            <w:noWrap/>
            <w:vAlign w:val="center"/>
            <w:hideMark/>
          </w:tcPr>
          <w:p w14:paraId="348C39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28DA9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FAB31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9A55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95086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EE982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2</w:t>
            </w:r>
          </w:p>
        </w:tc>
        <w:tc>
          <w:tcPr>
            <w:tcW w:w="1580" w:type="dxa"/>
            <w:tcBorders>
              <w:top w:val="nil"/>
              <w:left w:val="nil"/>
              <w:bottom w:val="nil"/>
              <w:right w:val="nil"/>
            </w:tcBorders>
            <w:shd w:val="clear" w:color="auto" w:fill="auto"/>
            <w:noWrap/>
            <w:vAlign w:val="center"/>
            <w:hideMark/>
          </w:tcPr>
          <w:p w14:paraId="6D4F63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9A0C8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8490B0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39111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6A3D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53271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3</w:t>
            </w:r>
          </w:p>
        </w:tc>
        <w:tc>
          <w:tcPr>
            <w:tcW w:w="1580" w:type="dxa"/>
            <w:tcBorders>
              <w:top w:val="nil"/>
              <w:left w:val="nil"/>
              <w:bottom w:val="nil"/>
              <w:right w:val="nil"/>
            </w:tcBorders>
            <w:shd w:val="clear" w:color="auto" w:fill="auto"/>
            <w:noWrap/>
            <w:vAlign w:val="center"/>
            <w:hideMark/>
          </w:tcPr>
          <w:p w14:paraId="7E0EE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D9C79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6FAA75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8F268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8DEEC9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797AB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4</w:t>
            </w:r>
          </w:p>
        </w:tc>
        <w:tc>
          <w:tcPr>
            <w:tcW w:w="1580" w:type="dxa"/>
            <w:tcBorders>
              <w:top w:val="nil"/>
              <w:left w:val="nil"/>
              <w:bottom w:val="nil"/>
              <w:right w:val="nil"/>
            </w:tcBorders>
            <w:shd w:val="clear" w:color="auto" w:fill="auto"/>
            <w:noWrap/>
            <w:vAlign w:val="center"/>
            <w:hideMark/>
          </w:tcPr>
          <w:p w14:paraId="609EDD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9A19E6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84790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C8A83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3D8472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73A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5</w:t>
            </w:r>
          </w:p>
        </w:tc>
        <w:tc>
          <w:tcPr>
            <w:tcW w:w="1580" w:type="dxa"/>
            <w:tcBorders>
              <w:top w:val="nil"/>
              <w:left w:val="nil"/>
              <w:bottom w:val="nil"/>
              <w:right w:val="nil"/>
            </w:tcBorders>
            <w:shd w:val="clear" w:color="auto" w:fill="auto"/>
            <w:noWrap/>
            <w:vAlign w:val="center"/>
            <w:hideMark/>
          </w:tcPr>
          <w:p w14:paraId="4AF13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2C119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4F1EA6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FB9BE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A2312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DCC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6</w:t>
            </w:r>
          </w:p>
        </w:tc>
        <w:tc>
          <w:tcPr>
            <w:tcW w:w="1580" w:type="dxa"/>
            <w:tcBorders>
              <w:top w:val="nil"/>
              <w:left w:val="nil"/>
              <w:bottom w:val="nil"/>
              <w:right w:val="nil"/>
            </w:tcBorders>
            <w:shd w:val="clear" w:color="auto" w:fill="auto"/>
            <w:noWrap/>
            <w:vAlign w:val="center"/>
            <w:hideMark/>
          </w:tcPr>
          <w:p w14:paraId="4712D7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8E9E4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F80F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A78A0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5B2BF6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94471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7</w:t>
            </w:r>
          </w:p>
        </w:tc>
        <w:tc>
          <w:tcPr>
            <w:tcW w:w="1580" w:type="dxa"/>
            <w:tcBorders>
              <w:top w:val="nil"/>
              <w:left w:val="nil"/>
              <w:bottom w:val="nil"/>
              <w:right w:val="nil"/>
            </w:tcBorders>
            <w:shd w:val="clear" w:color="auto" w:fill="auto"/>
            <w:noWrap/>
            <w:vAlign w:val="center"/>
            <w:hideMark/>
          </w:tcPr>
          <w:p w14:paraId="31CC78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2F88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69FD2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C64E50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1A10BB7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66341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8</w:t>
            </w:r>
          </w:p>
        </w:tc>
        <w:tc>
          <w:tcPr>
            <w:tcW w:w="1580" w:type="dxa"/>
            <w:tcBorders>
              <w:top w:val="nil"/>
              <w:left w:val="nil"/>
              <w:bottom w:val="nil"/>
              <w:right w:val="nil"/>
            </w:tcBorders>
            <w:shd w:val="clear" w:color="auto" w:fill="auto"/>
            <w:noWrap/>
            <w:vAlign w:val="center"/>
            <w:hideMark/>
          </w:tcPr>
          <w:p w14:paraId="3CE9A7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ABF72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D9728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AF9BE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73BA33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EF552B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9</w:t>
            </w:r>
          </w:p>
        </w:tc>
        <w:tc>
          <w:tcPr>
            <w:tcW w:w="1580" w:type="dxa"/>
            <w:tcBorders>
              <w:top w:val="nil"/>
              <w:left w:val="nil"/>
              <w:bottom w:val="nil"/>
              <w:right w:val="nil"/>
            </w:tcBorders>
            <w:shd w:val="clear" w:color="auto" w:fill="auto"/>
            <w:noWrap/>
            <w:vAlign w:val="center"/>
            <w:hideMark/>
          </w:tcPr>
          <w:p w14:paraId="747352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72D396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CFFBA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9AEF0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C14FA3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F28C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4F71C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70438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800A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B16FDD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EAEA85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BCF28E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1</w:t>
            </w:r>
          </w:p>
        </w:tc>
        <w:tc>
          <w:tcPr>
            <w:tcW w:w="1580" w:type="dxa"/>
            <w:tcBorders>
              <w:top w:val="nil"/>
              <w:left w:val="nil"/>
              <w:bottom w:val="nil"/>
              <w:right w:val="nil"/>
            </w:tcBorders>
            <w:shd w:val="clear" w:color="auto" w:fill="auto"/>
            <w:noWrap/>
            <w:vAlign w:val="center"/>
            <w:hideMark/>
          </w:tcPr>
          <w:p w14:paraId="15601B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31E10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6422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38F61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256EE74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7CB00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2</w:t>
            </w:r>
          </w:p>
        </w:tc>
        <w:tc>
          <w:tcPr>
            <w:tcW w:w="1580" w:type="dxa"/>
            <w:tcBorders>
              <w:top w:val="nil"/>
              <w:left w:val="nil"/>
              <w:bottom w:val="nil"/>
              <w:right w:val="nil"/>
            </w:tcBorders>
            <w:shd w:val="clear" w:color="auto" w:fill="auto"/>
            <w:noWrap/>
            <w:vAlign w:val="center"/>
            <w:hideMark/>
          </w:tcPr>
          <w:p w14:paraId="7379CC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2B24F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DAD47F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BAEA1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60536A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AAA923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3</w:t>
            </w:r>
          </w:p>
        </w:tc>
        <w:tc>
          <w:tcPr>
            <w:tcW w:w="1580" w:type="dxa"/>
            <w:tcBorders>
              <w:top w:val="nil"/>
              <w:left w:val="nil"/>
              <w:bottom w:val="nil"/>
              <w:right w:val="nil"/>
            </w:tcBorders>
            <w:shd w:val="clear" w:color="auto" w:fill="auto"/>
            <w:noWrap/>
            <w:vAlign w:val="center"/>
            <w:hideMark/>
          </w:tcPr>
          <w:p w14:paraId="6CB712A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6537A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BA2328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87906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C6D248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10DF6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4</w:t>
            </w:r>
          </w:p>
        </w:tc>
        <w:tc>
          <w:tcPr>
            <w:tcW w:w="1580" w:type="dxa"/>
            <w:tcBorders>
              <w:top w:val="nil"/>
              <w:left w:val="nil"/>
              <w:bottom w:val="nil"/>
              <w:right w:val="nil"/>
            </w:tcBorders>
            <w:shd w:val="clear" w:color="auto" w:fill="auto"/>
            <w:noWrap/>
            <w:vAlign w:val="center"/>
            <w:hideMark/>
          </w:tcPr>
          <w:p w14:paraId="5FAB5E2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C4773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C3363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A7598A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A1B23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1FA9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5</w:t>
            </w:r>
          </w:p>
        </w:tc>
        <w:tc>
          <w:tcPr>
            <w:tcW w:w="1580" w:type="dxa"/>
            <w:tcBorders>
              <w:top w:val="nil"/>
              <w:left w:val="nil"/>
              <w:bottom w:val="nil"/>
              <w:right w:val="nil"/>
            </w:tcBorders>
            <w:shd w:val="clear" w:color="auto" w:fill="auto"/>
            <w:noWrap/>
            <w:vAlign w:val="center"/>
            <w:hideMark/>
          </w:tcPr>
          <w:p w14:paraId="73C8F8F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00331F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59F6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1F0125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EA9C43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3B48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6</w:t>
            </w:r>
          </w:p>
        </w:tc>
        <w:tc>
          <w:tcPr>
            <w:tcW w:w="1580" w:type="dxa"/>
            <w:tcBorders>
              <w:top w:val="nil"/>
              <w:left w:val="nil"/>
              <w:bottom w:val="nil"/>
              <w:right w:val="nil"/>
            </w:tcBorders>
            <w:shd w:val="clear" w:color="auto" w:fill="auto"/>
            <w:noWrap/>
            <w:vAlign w:val="center"/>
            <w:hideMark/>
          </w:tcPr>
          <w:p w14:paraId="535C714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729D9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41479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5091A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876791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D943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7</w:t>
            </w:r>
          </w:p>
        </w:tc>
        <w:tc>
          <w:tcPr>
            <w:tcW w:w="1580" w:type="dxa"/>
            <w:tcBorders>
              <w:top w:val="nil"/>
              <w:left w:val="nil"/>
              <w:bottom w:val="nil"/>
              <w:right w:val="nil"/>
            </w:tcBorders>
            <w:shd w:val="clear" w:color="auto" w:fill="auto"/>
            <w:noWrap/>
            <w:vAlign w:val="center"/>
            <w:hideMark/>
          </w:tcPr>
          <w:p w14:paraId="16EE383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F079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369F2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292E5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953C98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410C3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8</w:t>
            </w:r>
          </w:p>
        </w:tc>
        <w:tc>
          <w:tcPr>
            <w:tcW w:w="1580" w:type="dxa"/>
            <w:tcBorders>
              <w:top w:val="nil"/>
              <w:left w:val="nil"/>
              <w:bottom w:val="nil"/>
              <w:right w:val="nil"/>
            </w:tcBorders>
            <w:shd w:val="clear" w:color="auto" w:fill="auto"/>
            <w:noWrap/>
            <w:vAlign w:val="center"/>
            <w:hideMark/>
          </w:tcPr>
          <w:p w14:paraId="522B8BC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B9F60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C54B2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84C7C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53899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6612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9</w:t>
            </w:r>
          </w:p>
        </w:tc>
        <w:tc>
          <w:tcPr>
            <w:tcW w:w="1580" w:type="dxa"/>
            <w:tcBorders>
              <w:top w:val="nil"/>
              <w:left w:val="nil"/>
              <w:bottom w:val="nil"/>
              <w:right w:val="nil"/>
            </w:tcBorders>
            <w:shd w:val="clear" w:color="auto" w:fill="auto"/>
            <w:noWrap/>
            <w:vAlign w:val="center"/>
            <w:hideMark/>
          </w:tcPr>
          <w:p w14:paraId="3CEF4A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311DD1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F5BA5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9E175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58D9EC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4D391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3751A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E96DD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CAB05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7F463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FC9241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510DB3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1</w:t>
            </w:r>
          </w:p>
        </w:tc>
        <w:tc>
          <w:tcPr>
            <w:tcW w:w="1580" w:type="dxa"/>
            <w:tcBorders>
              <w:top w:val="nil"/>
              <w:left w:val="nil"/>
              <w:bottom w:val="nil"/>
              <w:right w:val="nil"/>
            </w:tcBorders>
            <w:shd w:val="clear" w:color="auto" w:fill="auto"/>
            <w:noWrap/>
            <w:vAlign w:val="center"/>
            <w:hideMark/>
          </w:tcPr>
          <w:p w14:paraId="62B672D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5FB1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E3181A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C4720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F63C2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793C5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2</w:t>
            </w:r>
          </w:p>
        </w:tc>
        <w:tc>
          <w:tcPr>
            <w:tcW w:w="1580" w:type="dxa"/>
            <w:tcBorders>
              <w:top w:val="nil"/>
              <w:left w:val="nil"/>
              <w:bottom w:val="nil"/>
              <w:right w:val="nil"/>
            </w:tcBorders>
            <w:shd w:val="clear" w:color="auto" w:fill="auto"/>
            <w:noWrap/>
            <w:vAlign w:val="center"/>
            <w:hideMark/>
          </w:tcPr>
          <w:p w14:paraId="100D079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EE7E1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0D5E6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0427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784F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317F0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3</w:t>
            </w:r>
          </w:p>
        </w:tc>
        <w:tc>
          <w:tcPr>
            <w:tcW w:w="1580" w:type="dxa"/>
            <w:tcBorders>
              <w:top w:val="nil"/>
              <w:left w:val="nil"/>
              <w:bottom w:val="nil"/>
              <w:right w:val="nil"/>
            </w:tcBorders>
            <w:shd w:val="clear" w:color="auto" w:fill="auto"/>
            <w:noWrap/>
            <w:vAlign w:val="center"/>
            <w:hideMark/>
          </w:tcPr>
          <w:p w14:paraId="72E2BC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F599B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2BB274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82F165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2C45D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F96BFC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4</w:t>
            </w:r>
          </w:p>
        </w:tc>
        <w:tc>
          <w:tcPr>
            <w:tcW w:w="1580" w:type="dxa"/>
            <w:tcBorders>
              <w:top w:val="nil"/>
              <w:left w:val="nil"/>
              <w:bottom w:val="nil"/>
              <w:right w:val="nil"/>
            </w:tcBorders>
            <w:shd w:val="clear" w:color="auto" w:fill="auto"/>
            <w:noWrap/>
            <w:vAlign w:val="center"/>
            <w:hideMark/>
          </w:tcPr>
          <w:p w14:paraId="1547F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4602C3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88D8E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99FBD4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E9D9EB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D806A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5</w:t>
            </w:r>
          </w:p>
        </w:tc>
        <w:tc>
          <w:tcPr>
            <w:tcW w:w="1580" w:type="dxa"/>
            <w:tcBorders>
              <w:top w:val="nil"/>
              <w:left w:val="nil"/>
              <w:bottom w:val="nil"/>
              <w:right w:val="nil"/>
            </w:tcBorders>
            <w:shd w:val="clear" w:color="auto" w:fill="auto"/>
            <w:noWrap/>
            <w:vAlign w:val="center"/>
            <w:hideMark/>
          </w:tcPr>
          <w:p w14:paraId="3282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677AC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202BF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543A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A3CB03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DDE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6</w:t>
            </w:r>
          </w:p>
        </w:tc>
        <w:tc>
          <w:tcPr>
            <w:tcW w:w="1580" w:type="dxa"/>
            <w:tcBorders>
              <w:top w:val="nil"/>
              <w:left w:val="nil"/>
              <w:bottom w:val="nil"/>
              <w:right w:val="nil"/>
            </w:tcBorders>
            <w:shd w:val="clear" w:color="auto" w:fill="auto"/>
            <w:noWrap/>
            <w:vAlign w:val="center"/>
            <w:hideMark/>
          </w:tcPr>
          <w:p w14:paraId="5EB5CE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FCC2F8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748DE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19A5F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0DC44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400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lastRenderedPageBreak/>
              <w:t>47</w:t>
            </w:r>
          </w:p>
        </w:tc>
        <w:tc>
          <w:tcPr>
            <w:tcW w:w="1580" w:type="dxa"/>
            <w:tcBorders>
              <w:top w:val="nil"/>
              <w:left w:val="nil"/>
              <w:bottom w:val="nil"/>
              <w:right w:val="nil"/>
            </w:tcBorders>
            <w:shd w:val="clear" w:color="auto" w:fill="auto"/>
            <w:noWrap/>
            <w:vAlign w:val="center"/>
            <w:hideMark/>
          </w:tcPr>
          <w:p w14:paraId="451B877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C29EA2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07C9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C677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FFDE0F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4A44A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8</w:t>
            </w:r>
          </w:p>
        </w:tc>
        <w:tc>
          <w:tcPr>
            <w:tcW w:w="1580" w:type="dxa"/>
            <w:tcBorders>
              <w:top w:val="nil"/>
              <w:left w:val="nil"/>
              <w:bottom w:val="nil"/>
              <w:right w:val="nil"/>
            </w:tcBorders>
            <w:shd w:val="clear" w:color="auto" w:fill="auto"/>
            <w:noWrap/>
            <w:vAlign w:val="center"/>
            <w:hideMark/>
          </w:tcPr>
          <w:p w14:paraId="65386B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09016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2CEF03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07E1E4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35B457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9AD01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9</w:t>
            </w:r>
          </w:p>
        </w:tc>
        <w:tc>
          <w:tcPr>
            <w:tcW w:w="1580" w:type="dxa"/>
            <w:tcBorders>
              <w:top w:val="nil"/>
              <w:left w:val="nil"/>
              <w:bottom w:val="nil"/>
              <w:right w:val="nil"/>
            </w:tcBorders>
            <w:shd w:val="clear" w:color="auto" w:fill="auto"/>
            <w:noWrap/>
            <w:vAlign w:val="center"/>
            <w:hideMark/>
          </w:tcPr>
          <w:p w14:paraId="0D2B292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D6BD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83FD6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40C44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2C0D6D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9C05D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c>
          <w:tcPr>
            <w:tcW w:w="1580" w:type="dxa"/>
            <w:tcBorders>
              <w:top w:val="nil"/>
              <w:left w:val="nil"/>
              <w:bottom w:val="nil"/>
              <w:right w:val="nil"/>
            </w:tcBorders>
            <w:shd w:val="clear" w:color="auto" w:fill="auto"/>
            <w:noWrap/>
            <w:vAlign w:val="center"/>
            <w:hideMark/>
          </w:tcPr>
          <w:p w14:paraId="1698DE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194F7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AEBC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1714D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07C618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AFF5F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1</w:t>
            </w:r>
          </w:p>
        </w:tc>
        <w:tc>
          <w:tcPr>
            <w:tcW w:w="1580" w:type="dxa"/>
            <w:tcBorders>
              <w:top w:val="nil"/>
              <w:left w:val="nil"/>
              <w:bottom w:val="nil"/>
              <w:right w:val="nil"/>
            </w:tcBorders>
            <w:shd w:val="clear" w:color="auto" w:fill="auto"/>
            <w:noWrap/>
            <w:vAlign w:val="center"/>
            <w:hideMark/>
          </w:tcPr>
          <w:p w14:paraId="71EE919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39E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AE3370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C408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9966D2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EB6445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2</w:t>
            </w:r>
          </w:p>
        </w:tc>
        <w:tc>
          <w:tcPr>
            <w:tcW w:w="1580" w:type="dxa"/>
            <w:tcBorders>
              <w:top w:val="nil"/>
              <w:left w:val="nil"/>
              <w:bottom w:val="nil"/>
              <w:right w:val="nil"/>
            </w:tcBorders>
            <w:shd w:val="clear" w:color="auto" w:fill="auto"/>
            <w:noWrap/>
            <w:vAlign w:val="center"/>
            <w:hideMark/>
          </w:tcPr>
          <w:p w14:paraId="5167D4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743D31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006B0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BA6D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892E0C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AE6CB5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3</w:t>
            </w:r>
          </w:p>
        </w:tc>
        <w:tc>
          <w:tcPr>
            <w:tcW w:w="1580" w:type="dxa"/>
            <w:tcBorders>
              <w:top w:val="nil"/>
              <w:left w:val="nil"/>
              <w:bottom w:val="nil"/>
              <w:right w:val="nil"/>
            </w:tcBorders>
            <w:shd w:val="clear" w:color="auto" w:fill="auto"/>
            <w:noWrap/>
            <w:vAlign w:val="center"/>
            <w:hideMark/>
          </w:tcPr>
          <w:p w14:paraId="33145FD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FAE7A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93CDD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4CE24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37DDD99" w14:textId="77777777" w:rsidTr="00023715">
        <w:trPr>
          <w:trHeight w:val="195"/>
          <w:jc w:val="center"/>
        </w:trPr>
        <w:tc>
          <w:tcPr>
            <w:tcW w:w="1480" w:type="dxa"/>
            <w:tcBorders>
              <w:top w:val="nil"/>
              <w:left w:val="nil"/>
              <w:bottom w:val="single" w:sz="4" w:space="0" w:color="auto"/>
              <w:right w:val="nil"/>
            </w:tcBorders>
            <w:shd w:val="clear" w:color="auto" w:fill="auto"/>
            <w:noWrap/>
            <w:vAlign w:val="center"/>
            <w:hideMark/>
          </w:tcPr>
          <w:p w14:paraId="65C69B6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4</w:t>
            </w:r>
          </w:p>
        </w:tc>
        <w:tc>
          <w:tcPr>
            <w:tcW w:w="1580" w:type="dxa"/>
            <w:tcBorders>
              <w:top w:val="nil"/>
              <w:left w:val="nil"/>
              <w:bottom w:val="single" w:sz="4" w:space="0" w:color="auto"/>
              <w:right w:val="nil"/>
            </w:tcBorders>
            <w:shd w:val="clear" w:color="auto" w:fill="auto"/>
            <w:noWrap/>
            <w:vAlign w:val="center"/>
            <w:hideMark/>
          </w:tcPr>
          <w:p w14:paraId="0F444E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single" w:sz="4" w:space="0" w:color="auto"/>
              <w:right w:val="nil"/>
            </w:tcBorders>
            <w:shd w:val="clear" w:color="auto" w:fill="auto"/>
            <w:noWrap/>
            <w:vAlign w:val="center"/>
            <w:hideMark/>
          </w:tcPr>
          <w:p w14:paraId="4A8E0C8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single" w:sz="4" w:space="0" w:color="auto"/>
              <w:right w:val="nil"/>
            </w:tcBorders>
            <w:shd w:val="clear" w:color="auto" w:fill="auto"/>
            <w:noWrap/>
            <w:vAlign w:val="center"/>
            <w:hideMark/>
          </w:tcPr>
          <w:p w14:paraId="46830BF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single" w:sz="4" w:space="0" w:color="auto"/>
              <w:right w:val="nil"/>
            </w:tcBorders>
            <w:shd w:val="clear" w:color="auto" w:fill="auto"/>
            <w:noWrap/>
            <w:vAlign w:val="center"/>
            <w:hideMark/>
          </w:tcPr>
          <w:p w14:paraId="2C6E6D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bl>
    <w:p w14:paraId="4041A203" w14:textId="24C277C4" w:rsidR="00023715" w:rsidRDefault="00023715" w:rsidP="00023715">
      <w:pPr>
        <w:jc w:val="center"/>
      </w:pPr>
      <w:r>
        <w:t>Fonte: Elaborada pelo Autor.</w:t>
      </w:r>
    </w:p>
    <w:p w14:paraId="173A5A33" w14:textId="0886A58A" w:rsidR="00300167" w:rsidRDefault="00C37F32" w:rsidP="00C37F32">
      <w:r>
        <w:t xml:space="preserve">Os parágrafos seguintes irão ilustrar o comportamento de variáveis importantes para a simulação, visando situar o leitor sobre o comportamento de variáveis importantes para a análise. Em seguida, será apresentada a análise de robustez das estratégias simuladas. </w:t>
      </w:r>
      <w:r w:rsidR="00BC7B5E">
        <w:t xml:space="preserve">A </w:t>
      </w:r>
      <w:r w:rsidR="00BC7B5E">
        <w:fldChar w:fldCharType="begin"/>
      </w:r>
      <w:r w:rsidR="00BC7B5E">
        <w:instrText xml:space="preserve"> REF _Ref503684797 \h </w:instrText>
      </w:r>
      <w:r w:rsidR="00BC7B5E">
        <w:fldChar w:fldCharType="separate"/>
      </w:r>
      <w:r w:rsidR="00743F02">
        <w:t xml:space="preserve">Figura </w:t>
      </w:r>
      <w:r w:rsidR="00743F02">
        <w:rPr>
          <w:noProof/>
        </w:rPr>
        <w:t>34</w:t>
      </w:r>
      <w:r w:rsidR="00BC7B5E">
        <w:fldChar w:fldCharType="end"/>
      </w:r>
      <w:r w:rsidR="00BC7B5E">
        <w:t xml:space="preserve"> apresenta a demanda global por impressoras 3D simulada, a partir do ano de 2018 até o ano 2028, nos 200 casos testados, considerando uma estratégia específica. Nota-se no gráfico que o conjunto de casos gerado pelo simulador contém casos onde a demanda cresce a uma taxa alta inicialmente, atingindo seu ápice por volta de 2020, e depois é reduzido. </w:t>
      </w:r>
      <w:r w:rsidR="000271D2">
        <w:t>Este</w:t>
      </w:r>
      <w:r w:rsidR="00F77C13">
        <w:t xml:space="preserve"> conjunto de cenários também possui situações onde a demanda cai ainda nos primeiros anos, indicando a saturação do mercado.</w:t>
      </w:r>
      <w:r w:rsidR="00300167">
        <w:t xml:space="preserve"> </w:t>
      </w:r>
    </w:p>
    <w:p w14:paraId="091E19ED" w14:textId="25F5F4C6" w:rsidR="00DE55AD" w:rsidRDefault="00DE55AD" w:rsidP="00DE55AD">
      <w:pPr>
        <w:pStyle w:val="Legenda"/>
      </w:pPr>
      <w:bookmarkStart w:id="167" w:name="_Ref503684797"/>
      <w:r>
        <w:t xml:space="preserve">Figura </w:t>
      </w:r>
      <w:r w:rsidR="000A47A3">
        <w:fldChar w:fldCharType="begin"/>
      </w:r>
      <w:r w:rsidR="000A47A3">
        <w:instrText xml:space="preserve"> SEQ Figura \* ARABIC </w:instrText>
      </w:r>
      <w:r w:rsidR="000A47A3">
        <w:fldChar w:fldCharType="separate"/>
      </w:r>
      <w:r w:rsidR="00743F02">
        <w:rPr>
          <w:noProof/>
        </w:rPr>
        <w:t>34</w:t>
      </w:r>
      <w:r w:rsidR="000A47A3">
        <w:rPr>
          <w:noProof/>
        </w:rPr>
        <w:fldChar w:fldCharType="end"/>
      </w:r>
      <w:bookmarkEnd w:id="167"/>
      <w:r>
        <w:t xml:space="preserve"> – Demanda de Impressoras 3D Profissionais </w:t>
      </w:r>
      <w:r w:rsidR="00BC7B5E">
        <w:t>Simulada</w:t>
      </w:r>
    </w:p>
    <w:p w14:paraId="2EE6866F" w14:textId="283895EC" w:rsidR="00DE55AD" w:rsidRDefault="00DE55AD" w:rsidP="00DE55AD">
      <w:pPr>
        <w:ind w:firstLine="0"/>
      </w:pPr>
      <w:r>
        <w:rPr>
          <w:noProof/>
        </w:rPr>
        <w:drawing>
          <wp:inline distT="0" distB="0" distL="0" distR="0" wp14:anchorId="6631CFB9" wp14:editId="2033E76D">
            <wp:extent cx="5691117" cy="3252067"/>
            <wp:effectExtent l="0" t="0" r="5080" b="5715"/>
            <wp:docPr id="1037" name="Imagem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703305" cy="3259031"/>
                    </a:xfrm>
                    <a:prstGeom prst="rect">
                      <a:avLst/>
                    </a:prstGeom>
                    <a:noFill/>
                    <a:ln>
                      <a:noFill/>
                    </a:ln>
                  </pic:spPr>
                </pic:pic>
              </a:graphicData>
            </a:graphic>
          </wp:inline>
        </w:drawing>
      </w:r>
    </w:p>
    <w:p w14:paraId="5CA03F0E" w14:textId="16371808" w:rsidR="00DE55AD" w:rsidRDefault="00DE55AD" w:rsidP="00DE55AD">
      <w:pPr>
        <w:ind w:firstLine="0"/>
        <w:jc w:val="center"/>
      </w:pPr>
      <w:r>
        <w:t>Fonte: Elaborada pelo Autor.</w:t>
      </w:r>
    </w:p>
    <w:p w14:paraId="7A818C47" w14:textId="77777777" w:rsidR="00B5472E" w:rsidRDefault="00B5472E" w:rsidP="00B5472E">
      <w:r>
        <w:lastRenderedPageBreak/>
        <w:t>Deve-se ressaltar que as curvas de demanda apresentada, não são informadas diretamente pelo pesquisador como variáveis exógenas, mas são resultado da interação entre as condições iniciais da simulação, as incertezas informadas e as decisões dos players envolvidos. Cenários de forte crescimento inicial da demanda, por exemplo, são resultados de simulações onde players adotam uma estratégia agressiva reduzindo seus preços, há baixa saturação do mercado, e alta resposta do mercado à redução de preços.</w:t>
      </w:r>
    </w:p>
    <w:p w14:paraId="2BF18D79" w14:textId="7FD3FE47" w:rsidR="00DE55AD" w:rsidRDefault="00B5472E" w:rsidP="004F3B18">
      <w:r>
        <w:t xml:space="preserve">Além de variáveis globais, o comportamento individual dos players é simulado, em cada um dos cenários indicados. A </w:t>
      </w:r>
      <w:r>
        <w:fldChar w:fldCharType="begin"/>
      </w:r>
      <w:r>
        <w:instrText xml:space="preserve"> REF _Ref503686301 \h </w:instrText>
      </w:r>
      <w:r>
        <w:fldChar w:fldCharType="separate"/>
      </w:r>
      <w:r w:rsidR="00743F02">
        <w:t xml:space="preserve">Figura </w:t>
      </w:r>
      <w:r w:rsidR="00743F02">
        <w:rPr>
          <w:noProof/>
        </w:rPr>
        <w:t>35</w:t>
      </w:r>
      <w:r>
        <w:fldChar w:fldCharType="end"/>
      </w:r>
      <w:r>
        <w:t>, apresenta o Valor Presente Líquido do Player 1 simulado ao longo dos 10 anos.</w:t>
      </w:r>
      <w:r w:rsidR="004F3B18">
        <w:t xml:space="preserve"> Novamente, é possível observar que o conjunto de cenários simulados para a estratégia contém situações onde a empresa gera um VPL de até 2 bilhões de dólares em 10 anos, e condições onde gera um prejuízo acumulado de mais de 0,5 bilhões em 10 anos.</w:t>
      </w:r>
    </w:p>
    <w:p w14:paraId="16E54DFE" w14:textId="0B50CED4" w:rsidR="00DE55AD" w:rsidRDefault="00DE55AD" w:rsidP="00DE55AD">
      <w:pPr>
        <w:pStyle w:val="Legenda"/>
      </w:pPr>
      <w:bookmarkStart w:id="168" w:name="_Ref503686301"/>
      <w:r>
        <w:t xml:space="preserve">Figura </w:t>
      </w:r>
      <w:r w:rsidR="000A47A3">
        <w:fldChar w:fldCharType="begin"/>
      </w:r>
      <w:r w:rsidR="000A47A3">
        <w:instrText xml:space="preserve"> SEQ Figura \* ARABIC </w:instrText>
      </w:r>
      <w:r w:rsidR="000A47A3">
        <w:fldChar w:fldCharType="separate"/>
      </w:r>
      <w:r w:rsidR="00743F02">
        <w:rPr>
          <w:noProof/>
        </w:rPr>
        <w:t>35</w:t>
      </w:r>
      <w:r w:rsidR="000A47A3">
        <w:rPr>
          <w:noProof/>
        </w:rPr>
        <w:fldChar w:fldCharType="end"/>
      </w:r>
      <w:bookmarkEnd w:id="168"/>
      <w:r>
        <w:t xml:space="preserve"> – Valor Presente Líquido do Player 1 Simulado</w:t>
      </w:r>
    </w:p>
    <w:p w14:paraId="75EDC271" w14:textId="69CF0E27" w:rsidR="00DE55AD" w:rsidRDefault="00DE55AD" w:rsidP="00DE55AD">
      <w:pPr>
        <w:ind w:firstLine="0"/>
      </w:pPr>
      <w:r>
        <w:rPr>
          <w:noProof/>
        </w:rPr>
        <w:drawing>
          <wp:inline distT="0" distB="0" distL="0" distR="0" wp14:anchorId="7FDFBE9F" wp14:editId="08D87047">
            <wp:extent cx="5718412" cy="3267664"/>
            <wp:effectExtent l="0" t="0" r="0" b="9525"/>
            <wp:docPr id="1043" name="Imagem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723959" cy="3270834"/>
                    </a:xfrm>
                    <a:prstGeom prst="rect">
                      <a:avLst/>
                    </a:prstGeom>
                    <a:noFill/>
                    <a:ln>
                      <a:noFill/>
                    </a:ln>
                  </pic:spPr>
                </pic:pic>
              </a:graphicData>
            </a:graphic>
          </wp:inline>
        </w:drawing>
      </w:r>
    </w:p>
    <w:p w14:paraId="3D495998" w14:textId="77777777" w:rsidR="00DE55AD" w:rsidRDefault="00DE55AD" w:rsidP="00DE55AD">
      <w:pPr>
        <w:ind w:firstLine="0"/>
        <w:jc w:val="center"/>
      </w:pPr>
      <w:r>
        <w:t>Fonte: Elaborada pelo Autor.</w:t>
      </w:r>
    </w:p>
    <w:p w14:paraId="3589B9EF" w14:textId="13ABC979" w:rsidR="005B3E57" w:rsidRDefault="004F3B18" w:rsidP="005B3E57">
      <w:r>
        <w:t xml:space="preserve">O Valor presente líquido simulado é resultado da interação entre as variáveis definidas no modelo computacional, as quais visam simular o comportamento competitivo das empresas neste mercado. Como definido na seção 4.2.4, os players do mercado disputam </w:t>
      </w:r>
      <w:r w:rsidR="00A70E80">
        <w:t xml:space="preserve">por </w:t>
      </w:r>
      <w:r>
        <w:t xml:space="preserve">suas fatias de mercado, a qual é definida em função do preço do produto dos players, da performance de seus produtos e do tempo de </w:t>
      </w:r>
      <w:r>
        <w:lastRenderedPageBreak/>
        <w:t>entreg</w:t>
      </w:r>
      <w:r w:rsidR="007876E7">
        <w:t xml:space="preserve">a. </w:t>
      </w:r>
      <w:r w:rsidR="005B3E57">
        <w:t xml:space="preserve">O resultado desta disputa em um cenário específico é apresentado na </w:t>
      </w:r>
      <w:r w:rsidR="005B3E57">
        <w:fldChar w:fldCharType="begin"/>
      </w:r>
      <w:r w:rsidR="005B3E57">
        <w:instrText xml:space="preserve"> REF _Ref503687616 \h </w:instrText>
      </w:r>
      <w:r w:rsidR="005B3E57">
        <w:fldChar w:fldCharType="separate"/>
      </w:r>
      <w:r w:rsidR="00743F02" w:rsidRPr="00A00373">
        <w:t xml:space="preserve">Figura </w:t>
      </w:r>
      <w:r w:rsidR="00743F02" w:rsidRPr="00A00373">
        <w:rPr>
          <w:noProof/>
        </w:rPr>
        <w:t>36</w:t>
      </w:r>
      <w:r w:rsidR="005B3E57">
        <w:fldChar w:fldCharType="end"/>
      </w:r>
      <w:r w:rsidR="005B3E57">
        <w:t xml:space="preserve">. </w:t>
      </w:r>
      <w:r w:rsidR="005B3E57" w:rsidRPr="00C50E3E">
        <w:rPr>
          <w:highlight w:val="yellow"/>
        </w:rPr>
        <w:t>(Buscar este cenário na base para discutir porque o player 2 perde todo o seu share).</w:t>
      </w:r>
    </w:p>
    <w:p w14:paraId="0BD69949" w14:textId="2311FCB5" w:rsidR="009278BD" w:rsidRPr="00A70E80" w:rsidRDefault="009278BD" w:rsidP="009278BD">
      <w:pPr>
        <w:pStyle w:val="Legenda"/>
        <w:rPr>
          <w:lang w:val="en-US"/>
        </w:rPr>
      </w:pPr>
      <w:bookmarkStart w:id="169" w:name="_Ref503687616"/>
      <w:r w:rsidRPr="00A70E80">
        <w:rPr>
          <w:lang w:val="en-US"/>
        </w:rPr>
        <w:t xml:space="preserve">Figura </w:t>
      </w:r>
      <w:r>
        <w:fldChar w:fldCharType="begin"/>
      </w:r>
      <w:r w:rsidRPr="00A70E80">
        <w:rPr>
          <w:lang w:val="en-US"/>
        </w:rPr>
        <w:instrText xml:space="preserve"> SEQ Figura \* ARABIC </w:instrText>
      </w:r>
      <w:r>
        <w:fldChar w:fldCharType="separate"/>
      </w:r>
      <w:r w:rsidR="00743F02">
        <w:rPr>
          <w:noProof/>
          <w:lang w:val="en-US"/>
        </w:rPr>
        <w:t>36</w:t>
      </w:r>
      <w:r>
        <w:fldChar w:fldCharType="end"/>
      </w:r>
      <w:bookmarkEnd w:id="169"/>
      <w:r w:rsidRPr="00A70E80">
        <w:rPr>
          <w:lang w:val="en-US"/>
        </w:rPr>
        <w:t xml:space="preserve"> – </w:t>
      </w:r>
      <w:r w:rsidR="00DE4B63" w:rsidRPr="00A70E80">
        <w:rPr>
          <w:lang w:val="en-US"/>
        </w:rPr>
        <w:t>Market Share dos Players</w:t>
      </w:r>
      <w:r w:rsidRPr="00A70E80">
        <w:rPr>
          <w:lang w:val="en-US"/>
        </w:rPr>
        <w:t xml:space="preserve"> Simulado</w:t>
      </w:r>
    </w:p>
    <w:p w14:paraId="42C33B51" w14:textId="55E59ABD" w:rsidR="009278BD" w:rsidRDefault="00DE4B63" w:rsidP="009278BD">
      <w:pPr>
        <w:ind w:firstLine="0"/>
      </w:pPr>
      <w:r>
        <w:rPr>
          <w:noProof/>
        </w:rPr>
        <w:drawing>
          <wp:inline distT="0" distB="0" distL="0" distR="0" wp14:anchorId="3E10F1FC" wp14:editId="7A171035">
            <wp:extent cx="5645888" cy="3226222"/>
            <wp:effectExtent l="0" t="0" r="0" b="0"/>
            <wp:docPr id="1045" name="Imagem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652913" cy="3230237"/>
                    </a:xfrm>
                    <a:prstGeom prst="rect">
                      <a:avLst/>
                    </a:prstGeom>
                    <a:noFill/>
                    <a:ln>
                      <a:noFill/>
                    </a:ln>
                  </pic:spPr>
                </pic:pic>
              </a:graphicData>
            </a:graphic>
          </wp:inline>
        </w:drawing>
      </w:r>
    </w:p>
    <w:p w14:paraId="0C1181C4" w14:textId="1107EA3F" w:rsidR="00C50E3E" w:rsidRDefault="009278BD" w:rsidP="00C50E3E">
      <w:pPr>
        <w:ind w:firstLine="0"/>
        <w:jc w:val="center"/>
      </w:pPr>
      <w:r>
        <w:t>Fonte: Elaborada pelo Autor.</w:t>
      </w:r>
    </w:p>
    <w:p w14:paraId="3E3217D0" w14:textId="0BBE4040" w:rsidR="00DE4B63" w:rsidRPr="00DE55AD" w:rsidRDefault="00C50E3E" w:rsidP="000A47A3">
      <w:r>
        <w:t>A análise de simulações individuais como a apresentada acima pode ser útil para a geração de insights e teste de ideias</w:t>
      </w:r>
      <w:r w:rsidR="00335D08">
        <w:t>.</w:t>
      </w:r>
      <w:r w:rsidR="00905019">
        <w:t xml:space="preserve"> É possível alterar o valor de parâmetros individualmente e observar o impacto desta alteração sobre os resultados do modelo, melhorando, assim o conhecimento do usuário do modelo a respeito do sistema em questão. Para os objetivos deste trabalho, no entanto, as estratégias </w:t>
      </w:r>
      <w:r w:rsidR="000F4D91">
        <w:t>foram</w:t>
      </w:r>
      <w:r w:rsidR="00905019">
        <w:t xml:space="preserve"> avaliadas </w:t>
      </w:r>
      <w:r w:rsidR="000F4D91">
        <w:t xml:space="preserve">a partir de seu comportamento em um conjunto de 200 simulações escolhidas sistematicamente, conforme os procedimentos indicados na </w:t>
      </w:r>
      <w:r w:rsidR="000F4D91" w:rsidRPr="000F4D91">
        <w:rPr>
          <w:highlight w:val="yellow"/>
        </w:rPr>
        <w:t>seção 3.3</w:t>
      </w:r>
      <w:r w:rsidR="000F4D91">
        <w:t>.</w:t>
      </w:r>
    </w:p>
    <w:p w14:paraId="5554CBA8" w14:textId="23892F44" w:rsidR="00AB6E91" w:rsidRDefault="005F5294" w:rsidP="00D35C44">
      <w:pPr>
        <w:pStyle w:val="Ttulo2"/>
      </w:pPr>
      <w:r>
        <w:t>Avaliação de Robustez das Estratégias</w:t>
      </w:r>
    </w:p>
    <w:p w14:paraId="7C6B5885" w14:textId="7C6B75A2" w:rsidR="008417E5" w:rsidRDefault="00C12FA1" w:rsidP="008417E5">
      <w:r>
        <w:t xml:space="preserve">A </w:t>
      </w:r>
      <w:r>
        <w:fldChar w:fldCharType="begin"/>
      </w:r>
      <w:r>
        <w:instrText xml:space="preserve"> REF _Ref503682869 \h </w:instrText>
      </w:r>
      <w:r>
        <w:fldChar w:fldCharType="separate"/>
      </w:r>
      <w:r w:rsidRPr="00DE4B63">
        <w:t xml:space="preserve">Figura </w:t>
      </w:r>
      <w:r>
        <w:rPr>
          <w:noProof/>
        </w:rPr>
        <w:t>38</w:t>
      </w:r>
      <w:r>
        <w:fldChar w:fldCharType="end"/>
      </w:r>
      <w:r>
        <w:t xml:space="preserve"> apresenta o VPL do Player 1 ao final da simulação, de acordo com as estratégias que este player </w:t>
      </w:r>
      <w:r w:rsidR="008417E5">
        <w:t>adotou. O gráfico exibe o Percentil 25 %, Mediana e Percentil 75 % como o limite inferior, linha central e limite superior dos retângulos, respectivamente. A linha vertical de cada retângulo estende-se a 1,5 vezes à altura dos retângulos, e os pontos exibidos além desta linha representam outliers.</w:t>
      </w:r>
    </w:p>
    <w:p w14:paraId="3D2FE445" w14:textId="638880D9" w:rsidR="008417E5" w:rsidRDefault="008417E5" w:rsidP="008417E5">
      <w:r>
        <w:lastRenderedPageBreak/>
        <w:t xml:space="preserve">É possível observar que a maior parte das estratégias testadas apresentou VPL positivo, porém certas estratégias possuem um VPL mais susceptível à variações do que outras estratégias. </w:t>
      </w:r>
      <w:r w:rsidR="00F571E1">
        <w:t>Estratégias que optam por definir seu Market share de modo conservador</w:t>
      </w:r>
      <w:r w:rsidR="00CE1E61">
        <w:t xml:space="preserve"> (estratégias, 2, 4, 6, 8, 10, etc.)</w:t>
      </w:r>
      <w:r w:rsidR="00F571E1">
        <w:t>, por exemplo, tendem a ter menos variação geral em seu VPL</w:t>
      </w:r>
      <w:r w:rsidR="00CE1E61">
        <w:t xml:space="preserve"> do que seus pares agressivos (estratégias 1, 3, 5, 7, 9,</w:t>
      </w:r>
      <w:r w:rsidR="007B7D05">
        <w:t xml:space="preserve"> etc.)</w:t>
      </w:r>
      <w:r w:rsidR="00CE1E61">
        <w:t xml:space="preserve"> </w:t>
      </w:r>
      <w:r w:rsidR="00F571E1">
        <w:t xml:space="preserve"> porém também menores VPLs medianos.</w:t>
      </w:r>
    </w:p>
    <w:p w14:paraId="2CCFB9F2" w14:textId="7680A43F" w:rsidR="00924C4C" w:rsidRPr="00DE4B63" w:rsidRDefault="00924C4C" w:rsidP="00924C4C">
      <w:pPr>
        <w:pStyle w:val="Legenda"/>
      </w:pPr>
      <w:bookmarkStart w:id="170" w:name="_Ref503682869"/>
      <w:r w:rsidRPr="00DE4B63">
        <w:t xml:space="preserve">Figura </w:t>
      </w:r>
      <w:r>
        <w:fldChar w:fldCharType="begin"/>
      </w:r>
      <w:r w:rsidRPr="00DE4B63">
        <w:instrText xml:space="preserve"> SEQ Figura \* ARABIC </w:instrText>
      </w:r>
      <w:r>
        <w:fldChar w:fldCharType="separate"/>
      </w:r>
      <w:r w:rsidR="00743F02">
        <w:rPr>
          <w:noProof/>
        </w:rPr>
        <w:t>38</w:t>
      </w:r>
      <w:r>
        <w:fldChar w:fldCharType="end"/>
      </w:r>
      <w:bookmarkEnd w:id="170"/>
      <w:r w:rsidRPr="00DE4B63">
        <w:t xml:space="preserve"> – </w:t>
      </w:r>
      <w:r w:rsidR="00E20F69">
        <w:t xml:space="preserve">VPL </w:t>
      </w:r>
      <w:r w:rsidR="00F865FE">
        <w:t xml:space="preserve">do Player 1 </w:t>
      </w:r>
      <w:r w:rsidR="00E20F69">
        <w:t>ao Final da Simulação em 10800 cenários</w:t>
      </w:r>
    </w:p>
    <w:p w14:paraId="381D3DED" w14:textId="164EEFFB" w:rsidR="00924C4C" w:rsidRDefault="00924C4C" w:rsidP="00924C4C">
      <w:pPr>
        <w:ind w:firstLine="0"/>
      </w:pPr>
      <w:r>
        <w:rPr>
          <w:noProof/>
        </w:rPr>
        <w:drawing>
          <wp:inline distT="0" distB="0" distL="0" distR="0" wp14:anchorId="67882674" wp14:editId="32C98968">
            <wp:extent cx="5760085" cy="3291477"/>
            <wp:effectExtent l="0" t="0" r="0" b="4445"/>
            <wp:docPr id="1049" name="Imagem 1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0DED0034" w14:textId="2EA9809D" w:rsidR="00BA4B16" w:rsidRDefault="00924C4C" w:rsidP="00FE2E40">
      <w:pPr>
        <w:ind w:firstLine="0"/>
        <w:jc w:val="center"/>
      </w:pPr>
      <w:r>
        <w:t>Fonte: Elaborada pelo Autor.</w:t>
      </w:r>
    </w:p>
    <w:p w14:paraId="37B7D51C" w14:textId="0DE8D770" w:rsidR="00FE2E40" w:rsidRDefault="000B3C2A" w:rsidP="00FE2E40">
      <w:r>
        <w:t xml:space="preserve">Ao invés de adotar como critério de escolha das estratégias o valor final do VPL, este trabalho adota a métrica de robustez prescrita no método RDM, o Regret Absoluto, ou Custo de Oportunidade. Conforme definido na seção 2.3.5, o Arrependimento Absoluto é calculado em cada cenário simulado, para cada estratégia, e corresponde ao montante de VPL que o Player 1 perdeu ao não escolher a melhor estratégia para aquele cenário. Considerando esta métrica de robustez, a </w:t>
      </w:r>
      <w:r>
        <w:fldChar w:fldCharType="begin"/>
      </w:r>
      <w:r>
        <w:instrText xml:space="preserve"> REF _Ref503685033 \h </w:instrText>
      </w:r>
      <w:r>
        <w:fldChar w:fldCharType="separate"/>
      </w:r>
      <w:r w:rsidRPr="00DE4B63">
        <w:t xml:space="preserve">Figura </w:t>
      </w:r>
      <w:r>
        <w:rPr>
          <w:noProof/>
        </w:rPr>
        <w:t>39</w:t>
      </w:r>
      <w:r>
        <w:fldChar w:fldCharType="end"/>
      </w:r>
      <w:r>
        <w:t xml:space="preserve"> apresenta as estratégias e seu Custo de Oportunidade.</w:t>
      </w:r>
    </w:p>
    <w:p w14:paraId="389DABC5" w14:textId="0872444B" w:rsidR="00B76727" w:rsidRDefault="00B76727" w:rsidP="00FE2E40">
      <w:r>
        <w:t>Ao contrário do que intuitivamente poderia se esperar, as estratégias agressivas apresentam, em geral, menor custo de oportunidade em relação às estratégias conservadoras. Isto ocorre porque ao adotar uma postura conservadora em relação ao Market share, o player permite que seus concorrentes adquiram uma maior parte do mercado, e evitando construir capacidade excedente.</w:t>
      </w:r>
    </w:p>
    <w:p w14:paraId="53E50DCA" w14:textId="6343B1C6" w:rsidR="00E20F69" w:rsidRPr="00DE4B63" w:rsidRDefault="00E20F69" w:rsidP="00E20F69">
      <w:pPr>
        <w:pStyle w:val="Legenda"/>
      </w:pPr>
      <w:bookmarkStart w:id="171" w:name="_Ref503685033"/>
      <w:r w:rsidRPr="00DE4B63">
        <w:lastRenderedPageBreak/>
        <w:t xml:space="preserve">Figura </w:t>
      </w:r>
      <w:r>
        <w:fldChar w:fldCharType="begin"/>
      </w:r>
      <w:r w:rsidRPr="00DE4B63">
        <w:instrText xml:space="preserve"> SEQ Figura \* ARABIC </w:instrText>
      </w:r>
      <w:r>
        <w:fldChar w:fldCharType="separate"/>
      </w:r>
      <w:r w:rsidR="00743F02">
        <w:rPr>
          <w:noProof/>
        </w:rPr>
        <w:t>39</w:t>
      </w:r>
      <w:r>
        <w:fldChar w:fldCharType="end"/>
      </w:r>
      <w:bookmarkEnd w:id="171"/>
      <w:r w:rsidRPr="00DE4B63">
        <w:t xml:space="preserve"> – </w:t>
      </w:r>
      <w:r>
        <w:t>Custo de Oportunidade Simulado em 10800 cenários</w:t>
      </w:r>
    </w:p>
    <w:p w14:paraId="154EE317" w14:textId="04441D5E" w:rsidR="00E20F69" w:rsidRDefault="00E20F69" w:rsidP="00E20F69">
      <w:pPr>
        <w:ind w:firstLine="0"/>
      </w:pPr>
      <w:r>
        <w:rPr>
          <w:noProof/>
        </w:rPr>
        <w:drawing>
          <wp:inline distT="0" distB="0" distL="0" distR="0" wp14:anchorId="0F67B546" wp14:editId="7F3F8072">
            <wp:extent cx="5760085" cy="3291477"/>
            <wp:effectExtent l="0" t="0" r="0" b="4445"/>
            <wp:docPr id="1052" name="Imagem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6CEB64AC" w14:textId="4F888BE7" w:rsidR="00164B1C" w:rsidRDefault="00E20F69" w:rsidP="00B76727">
      <w:pPr>
        <w:ind w:firstLine="0"/>
        <w:jc w:val="center"/>
      </w:pPr>
      <w:r>
        <w:t>Fonte: Elaborada pelo Autor.</w:t>
      </w:r>
    </w:p>
    <w:p w14:paraId="5D76295A" w14:textId="7E262A3E" w:rsidR="00F861A3" w:rsidRDefault="00E92808" w:rsidP="00F861A3">
      <w:r>
        <w:t xml:space="preserve">A </w:t>
      </w:r>
      <w:r>
        <w:fldChar w:fldCharType="begin"/>
      </w:r>
      <w:r>
        <w:instrText xml:space="preserve"> REF _Ref503689769 \h </w:instrText>
      </w:r>
      <w:r>
        <w:fldChar w:fldCharType="separate"/>
      </w:r>
      <w:r>
        <w:t xml:space="preserve">Tabela </w:t>
      </w:r>
      <w:r>
        <w:rPr>
          <w:noProof/>
        </w:rPr>
        <w:t>2</w:t>
      </w:r>
      <w:r>
        <w:fldChar w:fldCharType="end"/>
      </w:r>
      <w:r>
        <w:t xml:space="preserve"> apresenta as estratégias testadas, junto ao valor do quartil superior de seu custo de oportunidade (</w:t>
      </w:r>
      <w:r w:rsidRPr="00E92808">
        <w:t>CO Perc 75%</w:t>
      </w:r>
      <w:r>
        <w:t>), e o custo de oportunidade relativo (</w:t>
      </w:r>
      <w:r w:rsidRPr="00E92808">
        <w:t>CO % Perc 75%</w:t>
      </w:r>
      <w:r>
        <w:t xml:space="preserve">). Para a estratégia 31, por exemplo, estes valores indicam que em 75 % dos casos simulados, a estratégia 31 perde </w:t>
      </w:r>
      <w:r w:rsidR="00AA4BA2">
        <w:t>no máximo</w:t>
      </w:r>
      <w:r>
        <w:t xml:space="preserve"> 211 milhões de dólares, ou seja, tem um custo de oportunidade percentual menor que 32,41 % em 75% dos casos simulados. Ordenando as estratégias segundo o critério de minimização do custo de oportunidade, obtém-se o ranking de estratégias apresentados na</w:t>
      </w:r>
      <w:r w:rsidR="00164B1C">
        <w:t xml:space="preserve"> </w:t>
      </w:r>
      <w:r>
        <w:fldChar w:fldCharType="begin"/>
      </w:r>
      <w:r>
        <w:instrText xml:space="preserve"> REF _Ref503689769 \h </w:instrText>
      </w:r>
      <w:r>
        <w:fldChar w:fldCharType="separate"/>
      </w:r>
      <w:r>
        <w:t xml:space="preserve">Tabela </w:t>
      </w:r>
      <w:r>
        <w:rPr>
          <w:noProof/>
        </w:rPr>
        <w:t>2</w:t>
      </w:r>
      <w:r>
        <w:fldChar w:fldCharType="end"/>
      </w:r>
      <w:r>
        <w:t>.</w:t>
      </w:r>
    </w:p>
    <w:p w14:paraId="2C5C9CD6" w14:textId="77777777" w:rsidR="00E92808" w:rsidRDefault="00E92808" w:rsidP="00F861A3"/>
    <w:p w14:paraId="6BB3BAF7" w14:textId="2A6E1DB3" w:rsidR="00866C92" w:rsidRDefault="00866C92" w:rsidP="00F861A3">
      <w:pPr>
        <w:ind w:firstLine="0"/>
        <w:jc w:val="center"/>
      </w:pPr>
      <w:bookmarkStart w:id="172" w:name="_Ref503689769"/>
      <w:r>
        <w:t xml:space="preserve">Tabela </w:t>
      </w:r>
      <w:r w:rsidR="000A47A3">
        <w:fldChar w:fldCharType="begin"/>
      </w:r>
      <w:r w:rsidR="000A47A3">
        <w:instrText xml:space="preserve"> SEQ Tabela \* ARABIC </w:instrText>
      </w:r>
      <w:r w:rsidR="000A47A3">
        <w:fldChar w:fldCharType="separate"/>
      </w:r>
      <w:r w:rsidR="00023715">
        <w:rPr>
          <w:noProof/>
        </w:rPr>
        <w:t>2</w:t>
      </w:r>
      <w:r w:rsidR="000A47A3">
        <w:rPr>
          <w:noProof/>
        </w:rPr>
        <w:fldChar w:fldCharType="end"/>
      </w:r>
      <w:bookmarkEnd w:id="172"/>
      <w:r>
        <w:t xml:space="preserve"> – Análise de Robustez das 54 Estratégias Testadas em 200 cenários</w:t>
      </w:r>
    </w:p>
    <w:tbl>
      <w:tblPr>
        <w:tblStyle w:val="EstiloTabelaDissertaoPedro"/>
        <w:tblW w:w="8440" w:type="dxa"/>
        <w:tblBorders>
          <w:top w:val="single" w:sz="4" w:space="0" w:color="auto"/>
          <w:bottom w:val="single" w:sz="4" w:space="0" w:color="auto"/>
        </w:tblBorders>
        <w:tblLook w:val="04A0" w:firstRow="1" w:lastRow="0" w:firstColumn="1" w:lastColumn="0" w:noHBand="0" w:noVBand="1"/>
      </w:tblPr>
      <w:tblGrid>
        <w:gridCol w:w="439"/>
        <w:gridCol w:w="1120"/>
        <w:gridCol w:w="1120"/>
        <w:gridCol w:w="1120"/>
        <w:gridCol w:w="1120"/>
        <w:gridCol w:w="1120"/>
        <w:gridCol w:w="1440"/>
        <w:gridCol w:w="1200"/>
      </w:tblGrid>
      <w:tr w:rsidR="00866C92" w:rsidRPr="00866C92" w14:paraId="6E253459" w14:textId="77777777" w:rsidTr="00A946E9">
        <w:trPr>
          <w:trHeight w:val="300"/>
          <w:tblHeader/>
        </w:trPr>
        <w:tc>
          <w:tcPr>
            <w:tcW w:w="300" w:type="dxa"/>
            <w:vMerge w:val="restart"/>
            <w:vAlign w:val="center"/>
            <w:hideMark/>
          </w:tcPr>
          <w:p w14:paraId="77E523AF"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w:t>
            </w:r>
          </w:p>
        </w:tc>
        <w:tc>
          <w:tcPr>
            <w:tcW w:w="1120" w:type="dxa"/>
            <w:vMerge w:val="restart"/>
            <w:vAlign w:val="center"/>
            <w:hideMark/>
          </w:tcPr>
          <w:p w14:paraId="2C96E251"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atégia</w:t>
            </w:r>
          </w:p>
        </w:tc>
        <w:tc>
          <w:tcPr>
            <w:tcW w:w="4480" w:type="dxa"/>
            <w:gridSpan w:val="4"/>
            <w:vAlign w:val="center"/>
            <w:hideMark/>
          </w:tcPr>
          <w:p w14:paraId="33750D13"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Decisões</w:t>
            </w:r>
          </w:p>
        </w:tc>
        <w:tc>
          <w:tcPr>
            <w:tcW w:w="1340" w:type="dxa"/>
            <w:vMerge w:val="restart"/>
            <w:vAlign w:val="center"/>
            <w:hideMark/>
          </w:tcPr>
          <w:p w14:paraId="2C836EF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Perc 75%</w:t>
            </w:r>
          </w:p>
        </w:tc>
        <w:tc>
          <w:tcPr>
            <w:tcW w:w="1200" w:type="dxa"/>
            <w:vMerge w:val="restart"/>
            <w:vAlign w:val="center"/>
            <w:hideMark/>
          </w:tcPr>
          <w:p w14:paraId="4944C42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 Perc 75%</w:t>
            </w:r>
          </w:p>
        </w:tc>
      </w:tr>
      <w:tr w:rsidR="00866C92" w:rsidRPr="00866C92" w14:paraId="69661F6A" w14:textId="77777777" w:rsidTr="00A946E9">
        <w:trPr>
          <w:cnfStyle w:val="000000010000" w:firstRow="0" w:lastRow="0" w:firstColumn="0" w:lastColumn="0" w:oddVBand="0" w:evenVBand="0" w:oddHBand="0" w:evenHBand="1" w:firstRowFirstColumn="0" w:firstRowLastColumn="0" w:lastRowFirstColumn="0" w:lastRowLastColumn="0"/>
          <w:trHeight w:val="495"/>
          <w:tblHeader/>
        </w:trPr>
        <w:tc>
          <w:tcPr>
            <w:tcW w:w="300" w:type="dxa"/>
            <w:vMerge/>
            <w:tcBorders>
              <w:bottom w:val="single" w:sz="4" w:space="0" w:color="auto"/>
            </w:tcBorders>
            <w:hideMark/>
          </w:tcPr>
          <w:p w14:paraId="24563F08"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vMerge/>
            <w:tcBorders>
              <w:bottom w:val="single" w:sz="4" w:space="0" w:color="auto"/>
            </w:tcBorders>
            <w:hideMark/>
          </w:tcPr>
          <w:p w14:paraId="1BBCE3C2"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tcBorders>
              <w:bottom w:val="single" w:sz="4" w:space="0" w:color="auto"/>
            </w:tcBorders>
            <w:shd w:val="clear" w:color="auto" w:fill="auto"/>
            <w:vAlign w:val="center"/>
            <w:hideMark/>
          </w:tcPr>
          <w:p w14:paraId="387A58C0"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 CAP</w:t>
            </w:r>
          </w:p>
        </w:tc>
        <w:tc>
          <w:tcPr>
            <w:tcW w:w="1120" w:type="dxa"/>
            <w:tcBorders>
              <w:bottom w:val="single" w:sz="4" w:space="0" w:color="auto"/>
            </w:tcBorders>
            <w:shd w:val="clear" w:color="auto" w:fill="auto"/>
            <w:vAlign w:val="center"/>
            <w:hideMark/>
          </w:tcPr>
          <w:p w14:paraId="48AB9E55"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Perc. P&amp;D Ab.</w:t>
            </w:r>
          </w:p>
        </w:tc>
        <w:tc>
          <w:tcPr>
            <w:tcW w:w="1120" w:type="dxa"/>
            <w:tcBorders>
              <w:bottom w:val="single" w:sz="4" w:space="0" w:color="auto"/>
            </w:tcBorders>
            <w:shd w:val="clear" w:color="auto" w:fill="auto"/>
            <w:vAlign w:val="center"/>
            <w:hideMark/>
          </w:tcPr>
          <w:p w14:paraId="7AE601E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Mkt Des.</w:t>
            </w:r>
          </w:p>
        </w:tc>
        <w:tc>
          <w:tcPr>
            <w:tcW w:w="1120" w:type="dxa"/>
            <w:tcBorders>
              <w:bottom w:val="single" w:sz="4" w:space="0" w:color="auto"/>
            </w:tcBorders>
            <w:shd w:val="clear" w:color="auto" w:fill="auto"/>
            <w:vAlign w:val="center"/>
            <w:hideMark/>
          </w:tcPr>
          <w:p w14:paraId="64E3479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Orc. P&amp;D</w:t>
            </w:r>
          </w:p>
        </w:tc>
        <w:tc>
          <w:tcPr>
            <w:tcW w:w="1340" w:type="dxa"/>
            <w:vMerge/>
            <w:tcBorders>
              <w:bottom w:val="single" w:sz="4" w:space="0" w:color="auto"/>
            </w:tcBorders>
            <w:hideMark/>
          </w:tcPr>
          <w:p w14:paraId="7E3E5BDF"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200" w:type="dxa"/>
            <w:vMerge/>
            <w:tcBorders>
              <w:bottom w:val="single" w:sz="4" w:space="0" w:color="auto"/>
            </w:tcBorders>
            <w:hideMark/>
          </w:tcPr>
          <w:p w14:paraId="3957690E"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r>
      <w:tr w:rsidR="00866C92" w:rsidRPr="00866C92" w14:paraId="41689760" w14:textId="77777777" w:rsidTr="00B76727">
        <w:trPr>
          <w:trHeight w:val="270"/>
        </w:trPr>
        <w:tc>
          <w:tcPr>
            <w:tcW w:w="300" w:type="dxa"/>
            <w:tcBorders>
              <w:top w:val="single" w:sz="4" w:space="0" w:color="auto"/>
              <w:bottom w:val="nil"/>
            </w:tcBorders>
            <w:noWrap/>
            <w:hideMark/>
          </w:tcPr>
          <w:p w14:paraId="0DD023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tcBorders>
              <w:top w:val="single" w:sz="4" w:space="0" w:color="auto"/>
              <w:bottom w:val="nil"/>
            </w:tcBorders>
            <w:noWrap/>
            <w:hideMark/>
          </w:tcPr>
          <w:p w14:paraId="04FBAC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tcBorders>
              <w:top w:val="single" w:sz="4" w:space="0" w:color="auto"/>
              <w:bottom w:val="nil"/>
            </w:tcBorders>
            <w:noWrap/>
            <w:hideMark/>
          </w:tcPr>
          <w:p w14:paraId="46032F8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single" w:sz="4" w:space="0" w:color="auto"/>
              <w:bottom w:val="nil"/>
            </w:tcBorders>
            <w:noWrap/>
            <w:hideMark/>
          </w:tcPr>
          <w:p w14:paraId="0342531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single" w:sz="4" w:space="0" w:color="auto"/>
              <w:bottom w:val="nil"/>
            </w:tcBorders>
            <w:noWrap/>
            <w:hideMark/>
          </w:tcPr>
          <w:p w14:paraId="227A4A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tcBorders>
              <w:top w:val="single" w:sz="4" w:space="0" w:color="auto"/>
              <w:bottom w:val="nil"/>
            </w:tcBorders>
            <w:noWrap/>
            <w:hideMark/>
          </w:tcPr>
          <w:p w14:paraId="4877FD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single" w:sz="4" w:space="0" w:color="auto"/>
              <w:bottom w:val="nil"/>
            </w:tcBorders>
            <w:noWrap/>
            <w:hideMark/>
          </w:tcPr>
          <w:p w14:paraId="3E51EA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11.920.013 </w:t>
            </w:r>
          </w:p>
        </w:tc>
        <w:tc>
          <w:tcPr>
            <w:tcW w:w="1200" w:type="dxa"/>
            <w:tcBorders>
              <w:top w:val="single" w:sz="4" w:space="0" w:color="auto"/>
              <w:bottom w:val="nil"/>
            </w:tcBorders>
            <w:noWrap/>
            <w:hideMark/>
          </w:tcPr>
          <w:p w14:paraId="679104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41%</w:t>
            </w:r>
          </w:p>
        </w:tc>
      </w:tr>
      <w:tr w:rsidR="00866C92" w:rsidRPr="00866C92" w14:paraId="244A9EA1"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tcBorders>
              <w:top w:val="nil"/>
            </w:tcBorders>
            <w:noWrap/>
            <w:hideMark/>
          </w:tcPr>
          <w:p w14:paraId="648404E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tcBorders>
              <w:top w:val="nil"/>
            </w:tcBorders>
            <w:noWrap/>
            <w:hideMark/>
          </w:tcPr>
          <w:p w14:paraId="37BD1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tcBorders>
              <w:top w:val="nil"/>
            </w:tcBorders>
            <w:noWrap/>
            <w:hideMark/>
          </w:tcPr>
          <w:p w14:paraId="6C8C74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nil"/>
            </w:tcBorders>
            <w:noWrap/>
            <w:hideMark/>
          </w:tcPr>
          <w:p w14:paraId="634B0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nil"/>
            </w:tcBorders>
            <w:noWrap/>
            <w:hideMark/>
          </w:tcPr>
          <w:p w14:paraId="50632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tcBorders>
              <w:top w:val="nil"/>
            </w:tcBorders>
            <w:noWrap/>
            <w:hideMark/>
          </w:tcPr>
          <w:p w14:paraId="063193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nil"/>
            </w:tcBorders>
            <w:noWrap/>
            <w:hideMark/>
          </w:tcPr>
          <w:p w14:paraId="36FF0C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58.564.861 </w:t>
            </w:r>
          </w:p>
        </w:tc>
        <w:tc>
          <w:tcPr>
            <w:tcW w:w="1200" w:type="dxa"/>
            <w:tcBorders>
              <w:top w:val="nil"/>
            </w:tcBorders>
            <w:noWrap/>
            <w:hideMark/>
          </w:tcPr>
          <w:p w14:paraId="71855C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41%</w:t>
            </w:r>
          </w:p>
        </w:tc>
      </w:tr>
      <w:tr w:rsidR="00866C92" w:rsidRPr="00866C92" w14:paraId="01F2A9E1" w14:textId="77777777" w:rsidTr="00B76727">
        <w:trPr>
          <w:trHeight w:val="270"/>
        </w:trPr>
        <w:tc>
          <w:tcPr>
            <w:tcW w:w="300" w:type="dxa"/>
            <w:noWrap/>
            <w:hideMark/>
          </w:tcPr>
          <w:p w14:paraId="5DB458A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6ABB15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263001F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C8C8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C2E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8702A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21420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28.221.015 </w:t>
            </w:r>
          </w:p>
        </w:tc>
        <w:tc>
          <w:tcPr>
            <w:tcW w:w="1200" w:type="dxa"/>
            <w:noWrap/>
            <w:hideMark/>
          </w:tcPr>
          <w:p w14:paraId="69371A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79%</w:t>
            </w:r>
          </w:p>
        </w:tc>
      </w:tr>
      <w:tr w:rsidR="00866C92" w:rsidRPr="00866C92" w14:paraId="23C04DC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56BC53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227912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CDEC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BE8AF2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894B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D41DE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311FD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38.723.235 </w:t>
            </w:r>
          </w:p>
        </w:tc>
        <w:tc>
          <w:tcPr>
            <w:tcW w:w="1200" w:type="dxa"/>
            <w:noWrap/>
            <w:hideMark/>
          </w:tcPr>
          <w:p w14:paraId="4430EB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13%</w:t>
            </w:r>
          </w:p>
        </w:tc>
      </w:tr>
      <w:tr w:rsidR="00866C92" w:rsidRPr="00866C92" w14:paraId="6770DD07" w14:textId="77777777" w:rsidTr="00B76727">
        <w:trPr>
          <w:trHeight w:val="270"/>
        </w:trPr>
        <w:tc>
          <w:tcPr>
            <w:tcW w:w="300" w:type="dxa"/>
            <w:noWrap/>
            <w:hideMark/>
          </w:tcPr>
          <w:p w14:paraId="2375A7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14:paraId="73A15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1087B1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0BCA0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F55BE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3788D6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ABAD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1.287.014 </w:t>
            </w:r>
          </w:p>
        </w:tc>
        <w:tc>
          <w:tcPr>
            <w:tcW w:w="1200" w:type="dxa"/>
            <w:noWrap/>
            <w:hideMark/>
          </w:tcPr>
          <w:p w14:paraId="3019C3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63%</w:t>
            </w:r>
          </w:p>
        </w:tc>
      </w:tr>
      <w:tr w:rsidR="00866C92" w:rsidRPr="00866C92" w14:paraId="0835996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DC54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72AA13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01C918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B8BD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C4D41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AD073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9D9D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8.755.033 </w:t>
            </w:r>
          </w:p>
        </w:tc>
        <w:tc>
          <w:tcPr>
            <w:tcW w:w="1200" w:type="dxa"/>
            <w:noWrap/>
            <w:hideMark/>
          </w:tcPr>
          <w:p w14:paraId="262F86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23%</w:t>
            </w:r>
          </w:p>
        </w:tc>
      </w:tr>
      <w:tr w:rsidR="00866C92" w:rsidRPr="00866C92" w14:paraId="5E9E7C61" w14:textId="77777777" w:rsidTr="00B76727">
        <w:trPr>
          <w:trHeight w:val="270"/>
        </w:trPr>
        <w:tc>
          <w:tcPr>
            <w:tcW w:w="300" w:type="dxa"/>
            <w:noWrap/>
            <w:hideMark/>
          </w:tcPr>
          <w:p w14:paraId="0B4ADC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51FE1E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1CE4AF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C1E3E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F4DCE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6F6702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39D9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4.291.939 </w:t>
            </w:r>
          </w:p>
        </w:tc>
        <w:tc>
          <w:tcPr>
            <w:tcW w:w="1200" w:type="dxa"/>
            <w:noWrap/>
            <w:hideMark/>
          </w:tcPr>
          <w:p w14:paraId="2151EA8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24%</w:t>
            </w:r>
          </w:p>
        </w:tc>
      </w:tr>
      <w:tr w:rsidR="00866C92" w:rsidRPr="00866C92" w14:paraId="429A01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11678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561773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noWrap/>
            <w:hideMark/>
          </w:tcPr>
          <w:p w14:paraId="5CC13B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C243B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1516FF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4F6F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868C36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7.669.159 </w:t>
            </w:r>
          </w:p>
        </w:tc>
        <w:tc>
          <w:tcPr>
            <w:tcW w:w="1200" w:type="dxa"/>
            <w:noWrap/>
            <w:hideMark/>
          </w:tcPr>
          <w:p w14:paraId="261D06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21%</w:t>
            </w:r>
          </w:p>
        </w:tc>
      </w:tr>
      <w:tr w:rsidR="00866C92" w:rsidRPr="00866C92" w14:paraId="4BFF6DD4" w14:textId="77777777" w:rsidTr="00B76727">
        <w:trPr>
          <w:trHeight w:val="270"/>
        </w:trPr>
        <w:tc>
          <w:tcPr>
            <w:tcW w:w="300" w:type="dxa"/>
            <w:noWrap/>
            <w:hideMark/>
          </w:tcPr>
          <w:p w14:paraId="293CF7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22FDE7F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01B8292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10E6D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19B9A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9769D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69703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01.770.486 </w:t>
            </w:r>
          </w:p>
        </w:tc>
        <w:tc>
          <w:tcPr>
            <w:tcW w:w="1200" w:type="dxa"/>
            <w:noWrap/>
            <w:hideMark/>
          </w:tcPr>
          <w:p w14:paraId="7A5C8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69%</w:t>
            </w:r>
          </w:p>
        </w:tc>
      </w:tr>
      <w:tr w:rsidR="00866C92" w:rsidRPr="00866C92" w14:paraId="7652B59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125438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2D9D0A0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7C979D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F8C4A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41343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20044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F4384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53.445.431 </w:t>
            </w:r>
          </w:p>
        </w:tc>
        <w:tc>
          <w:tcPr>
            <w:tcW w:w="1200" w:type="dxa"/>
            <w:noWrap/>
            <w:hideMark/>
          </w:tcPr>
          <w:p w14:paraId="4C47B7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7,14%</w:t>
            </w:r>
          </w:p>
        </w:tc>
      </w:tr>
      <w:tr w:rsidR="00866C92" w:rsidRPr="00866C92" w14:paraId="28C8AD91" w14:textId="77777777" w:rsidTr="00B76727">
        <w:trPr>
          <w:trHeight w:val="270"/>
        </w:trPr>
        <w:tc>
          <w:tcPr>
            <w:tcW w:w="300" w:type="dxa"/>
            <w:noWrap/>
            <w:hideMark/>
          </w:tcPr>
          <w:p w14:paraId="5E0E3C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14:paraId="633E51C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8D3C4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F1C31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17A5BC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4C3B53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B00546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60.990.081 </w:t>
            </w:r>
          </w:p>
        </w:tc>
        <w:tc>
          <w:tcPr>
            <w:tcW w:w="1200" w:type="dxa"/>
            <w:noWrap/>
            <w:hideMark/>
          </w:tcPr>
          <w:p w14:paraId="76B21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30%</w:t>
            </w:r>
          </w:p>
        </w:tc>
      </w:tr>
      <w:tr w:rsidR="00866C92" w:rsidRPr="00866C92" w14:paraId="38AC0FF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5B769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lastRenderedPageBreak/>
              <w:t>12</w:t>
            </w:r>
          </w:p>
        </w:tc>
        <w:tc>
          <w:tcPr>
            <w:tcW w:w="1120" w:type="dxa"/>
            <w:noWrap/>
            <w:hideMark/>
          </w:tcPr>
          <w:p w14:paraId="585039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18C8D3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B6BF3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75B6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9F2A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CC4D15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02.812.847 </w:t>
            </w:r>
          </w:p>
        </w:tc>
        <w:tc>
          <w:tcPr>
            <w:tcW w:w="1200" w:type="dxa"/>
            <w:noWrap/>
            <w:hideMark/>
          </w:tcPr>
          <w:p w14:paraId="45A07B6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12%</w:t>
            </w:r>
          </w:p>
        </w:tc>
      </w:tr>
      <w:tr w:rsidR="00866C92" w:rsidRPr="00866C92" w14:paraId="4F76477B" w14:textId="77777777" w:rsidTr="00B76727">
        <w:trPr>
          <w:trHeight w:val="270"/>
        </w:trPr>
        <w:tc>
          <w:tcPr>
            <w:tcW w:w="300" w:type="dxa"/>
            <w:noWrap/>
            <w:hideMark/>
          </w:tcPr>
          <w:p w14:paraId="3BED4A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5E4C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51AB29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E700F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BFDE3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61AE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1277A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1.690.862 </w:t>
            </w:r>
          </w:p>
        </w:tc>
        <w:tc>
          <w:tcPr>
            <w:tcW w:w="1200" w:type="dxa"/>
            <w:noWrap/>
            <w:hideMark/>
          </w:tcPr>
          <w:p w14:paraId="629D814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9,25%</w:t>
            </w:r>
          </w:p>
        </w:tc>
      </w:tr>
      <w:tr w:rsidR="00866C92" w:rsidRPr="00866C92" w14:paraId="73DA9ED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7A11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4AE99C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7F2C2AF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C79B75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47CAF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E700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AC40E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3.421.791 </w:t>
            </w:r>
          </w:p>
        </w:tc>
        <w:tc>
          <w:tcPr>
            <w:tcW w:w="1200" w:type="dxa"/>
            <w:noWrap/>
            <w:hideMark/>
          </w:tcPr>
          <w:p w14:paraId="3E5F94C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03%</w:t>
            </w:r>
          </w:p>
        </w:tc>
      </w:tr>
      <w:tr w:rsidR="00866C92" w:rsidRPr="00866C92" w14:paraId="19D41675" w14:textId="77777777" w:rsidTr="00B76727">
        <w:trPr>
          <w:trHeight w:val="270"/>
        </w:trPr>
        <w:tc>
          <w:tcPr>
            <w:tcW w:w="300" w:type="dxa"/>
            <w:noWrap/>
            <w:hideMark/>
          </w:tcPr>
          <w:p w14:paraId="250D23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040D69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1182D5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3513CB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9416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303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B82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9.665.789 </w:t>
            </w:r>
          </w:p>
        </w:tc>
        <w:tc>
          <w:tcPr>
            <w:tcW w:w="1200" w:type="dxa"/>
            <w:noWrap/>
            <w:hideMark/>
          </w:tcPr>
          <w:p w14:paraId="390898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20%</w:t>
            </w:r>
          </w:p>
        </w:tc>
      </w:tr>
      <w:tr w:rsidR="00866C92" w:rsidRPr="00866C92" w14:paraId="44E866F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86E424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8F235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EFB4B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99B1B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896D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93949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05B9CA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24.158.137 </w:t>
            </w:r>
          </w:p>
        </w:tc>
        <w:tc>
          <w:tcPr>
            <w:tcW w:w="1200" w:type="dxa"/>
            <w:noWrap/>
            <w:hideMark/>
          </w:tcPr>
          <w:p w14:paraId="4391A1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8,07%</w:t>
            </w:r>
          </w:p>
        </w:tc>
      </w:tr>
      <w:tr w:rsidR="00866C92" w:rsidRPr="00866C92" w14:paraId="67E1B58C" w14:textId="77777777" w:rsidTr="00B76727">
        <w:trPr>
          <w:trHeight w:val="270"/>
        </w:trPr>
        <w:tc>
          <w:tcPr>
            <w:tcW w:w="300" w:type="dxa"/>
            <w:noWrap/>
            <w:hideMark/>
          </w:tcPr>
          <w:p w14:paraId="22C401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548AD1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6C8AF4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9CBC6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993BE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0B107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78391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36.340.849 </w:t>
            </w:r>
          </w:p>
        </w:tc>
        <w:tc>
          <w:tcPr>
            <w:tcW w:w="1200" w:type="dxa"/>
            <w:noWrap/>
            <w:hideMark/>
          </w:tcPr>
          <w:p w14:paraId="4D6647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1,70%</w:t>
            </w:r>
          </w:p>
        </w:tc>
      </w:tr>
      <w:tr w:rsidR="00866C92" w:rsidRPr="00866C92" w14:paraId="5FF0C5B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8FE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3A1AE1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345110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4E0B66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BC19F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0819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7D35B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1.000.568 </w:t>
            </w:r>
          </w:p>
        </w:tc>
        <w:tc>
          <w:tcPr>
            <w:tcW w:w="1200" w:type="dxa"/>
            <w:noWrap/>
            <w:hideMark/>
          </w:tcPr>
          <w:p w14:paraId="526AA2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3,37%</w:t>
            </w:r>
          </w:p>
        </w:tc>
      </w:tr>
      <w:tr w:rsidR="00866C92" w:rsidRPr="00866C92" w14:paraId="494AD0AE" w14:textId="77777777" w:rsidTr="00B76727">
        <w:trPr>
          <w:trHeight w:val="270"/>
        </w:trPr>
        <w:tc>
          <w:tcPr>
            <w:tcW w:w="300" w:type="dxa"/>
            <w:noWrap/>
            <w:hideMark/>
          </w:tcPr>
          <w:p w14:paraId="32DE77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noWrap/>
            <w:hideMark/>
          </w:tcPr>
          <w:p w14:paraId="1BA761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7F5228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D792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21D1F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215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C364DE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2.772.822 </w:t>
            </w:r>
          </w:p>
        </w:tc>
        <w:tc>
          <w:tcPr>
            <w:tcW w:w="1200" w:type="dxa"/>
            <w:noWrap/>
            <w:hideMark/>
          </w:tcPr>
          <w:p w14:paraId="5A56A6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1,57%</w:t>
            </w:r>
          </w:p>
        </w:tc>
      </w:tr>
      <w:tr w:rsidR="00866C92" w:rsidRPr="00866C92" w14:paraId="5661223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348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97FACE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721A27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06F77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F51CB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FE5BF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BF07F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66.776.799 </w:t>
            </w:r>
          </w:p>
        </w:tc>
        <w:tc>
          <w:tcPr>
            <w:tcW w:w="1200" w:type="dxa"/>
            <w:noWrap/>
            <w:hideMark/>
          </w:tcPr>
          <w:p w14:paraId="444998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96%</w:t>
            </w:r>
          </w:p>
        </w:tc>
      </w:tr>
      <w:tr w:rsidR="00866C92" w:rsidRPr="00866C92" w14:paraId="62AB90D7" w14:textId="77777777" w:rsidTr="00B76727">
        <w:trPr>
          <w:trHeight w:val="270"/>
        </w:trPr>
        <w:tc>
          <w:tcPr>
            <w:tcW w:w="300" w:type="dxa"/>
            <w:noWrap/>
            <w:hideMark/>
          </w:tcPr>
          <w:p w14:paraId="67696B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52565B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55FB0F3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B839F6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87E8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FEB5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24329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0.902.365 </w:t>
            </w:r>
          </w:p>
        </w:tc>
        <w:tc>
          <w:tcPr>
            <w:tcW w:w="1200" w:type="dxa"/>
            <w:noWrap/>
            <w:hideMark/>
          </w:tcPr>
          <w:p w14:paraId="159A7C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11%</w:t>
            </w:r>
          </w:p>
        </w:tc>
      </w:tr>
      <w:tr w:rsidR="00866C92" w:rsidRPr="00866C92" w14:paraId="114E825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AE060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3CF4F4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1C4BBD6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AD02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8481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19B44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C9E4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3.108.271 </w:t>
            </w:r>
          </w:p>
        </w:tc>
        <w:tc>
          <w:tcPr>
            <w:tcW w:w="1200" w:type="dxa"/>
            <w:noWrap/>
            <w:hideMark/>
          </w:tcPr>
          <w:p w14:paraId="102C5F3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16%</w:t>
            </w:r>
          </w:p>
        </w:tc>
      </w:tr>
      <w:tr w:rsidR="00866C92" w:rsidRPr="00866C92" w14:paraId="0E7FB23D" w14:textId="77777777" w:rsidTr="00B76727">
        <w:trPr>
          <w:trHeight w:val="270"/>
        </w:trPr>
        <w:tc>
          <w:tcPr>
            <w:tcW w:w="300" w:type="dxa"/>
            <w:noWrap/>
            <w:hideMark/>
          </w:tcPr>
          <w:p w14:paraId="0BEB6C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1A847E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0FDB64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EA1C4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EF616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1C324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4649EB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5.083.137 </w:t>
            </w:r>
          </w:p>
        </w:tc>
        <w:tc>
          <w:tcPr>
            <w:tcW w:w="1200" w:type="dxa"/>
            <w:noWrap/>
            <w:hideMark/>
          </w:tcPr>
          <w:p w14:paraId="1CCA0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5,70%</w:t>
            </w:r>
          </w:p>
        </w:tc>
      </w:tr>
      <w:tr w:rsidR="00866C92" w:rsidRPr="00866C92" w14:paraId="4CD4AB5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3E575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4EAB0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noWrap/>
            <w:hideMark/>
          </w:tcPr>
          <w:p w14:paraId="5A7125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C83C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9B87C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581E7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9B09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8.903.266 </w:t>
            </w:r>
          </w:p>
        </w:tc>
        <w:tc>
          <w:tcPr>
            <w:tcW w:w="1200" w:type="dxa"/>
            <w:noWrap/>
            <w:hideMark/>
          </w:tcPr>
          <w:p w14:paraId="3DB7BC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6%</w:t>
            </w:r>
          </w:p>
        </w:tc>
      </w:tr>
      <w:tr w:rsidR="00866C92" w:rsidRPr="00866C92" w14:paraId="5FB64B24" w14:textId="77777777" w:rsidTr="00B76727">
        <w:trPr>
          <w:trHeight w:val="270"/>
        </w:trPr>
        <w:tc>
          <w:tcPr>
            <w:tcW w:w="300" w:type="dxa"/>
            <w:noWrap/>
            <w:hideMark/>
          </w:tcPr>
          <w:p w14:paraId="15BE38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3D9D42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14:paraId="551DC2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1C66B7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414A0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5A34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4D9D3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9.902.276 </w:t>
            </w:r>
          </w:p>
        </w:tc>
        <w:tc>
          <w:tcPr>
            <w:tcW w:w="1200" w:type="dxa"/>
            <w:noWrap/>
            <w:hideMark/>
          </w:tcPr>
          <w:p w14:paraId="2321B8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29%</w:t>
            </w:r>
          </w:p>
        </w:tc>
      </w:tr>
      <w:tr w:rsidR="00866C92" w:rsidRPr="00866C92" w14:paraId="25E83AD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6D87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57FFE0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14:paraId="0E6683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C063B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8BD89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A3F3B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6DF07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07.302.451 </w:t>
            </w:r>
          </w:p>
        </w:tc>
        <w:tc>
          <w:tcPr>
            <w:tcW w:w="1200" w:type="dxa"/>
            <w:noWrap/>
            <w:hideMark/>
          </w:tcPr>
          <w:p w14:paraId="2528B6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8,99%</w:t>
            </w:r>
          </w:p>
        </w:tc>
      </w:tr>
      <w:tr w:rsidR="00866C92" w:rsidRPr="00866C92" w14:paraId="44568D81" w14:textId="77777777" w:rsidTr="00B76727">
        <w:trPr>
          <w:trHeight w:val="270"/>
        </w:trPr>
        <w:tc>
          <w:tcPr>
            <w:tcW w:w="300" w:type="dxa"/>
            <w:noWrap/>
            <w:hideMark/>
          </w:tcPr>
          <w:p w14:paraId="592621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26CDB1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3C244E2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7D6C7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65AD35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0F8C2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251E4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24.113.607 </w:t>
            </w:r>
          </w:p>
        </w:tc>
        <w:tc>
          <w:tcPr>
            <w:tcW w:w="1200" w:type="dxa"/>
            <w:noWrap/>
            <w:hideMark/>
          </w:tcPr>
          <w:p w14:paraId="3AC5764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8%</w:t>
            </w:r>
          </w:p>
        </w:tc>
      </w:tr>
      <w:tr w:rsidR="00866C92" w:rsidRPr="00866C92" w14:paraId="181035D5"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77F6B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7E442F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18ECB7F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C59EB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0BCA6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0421C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3AC0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43.572.766 </w:t>
            </w:r>
          </w:p>
        </w:tc>
        <w:tc>
          <w:tcPr>
            <w:tcW w:w="1200" w:type="dxa"/>
            <w:noWrap/>
            <w:hideMark/>
          </w:tcPr>
          <w:p w14:paraId="4FF57E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67%</w:t>
            </w:r>
          </w:p>
        </w:tc>
      </w:tr>
      <w:tr w:rsidR="00866C92" w:rsidRPr="00866C92" w14:paraId="6AAA8BCF" w14:textId="77777777" w:rsidTr="00B76727">
        <w:trPr>
          <w:trHeight w:val="270"/>
        </w:trPr>
        <w:tc>
          <w:tcPr>
            <w:tcW w:w="300" w:type="dxa"/>
            <w:noWrap/>
            <w:hideMark/>
          </w:tcPr>
          <w:p w14:paraId="40EDEE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02E50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282C11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DA41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B9E28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D90B8B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40AEF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2.652.058 </w:t>
            </w:r>
          </w:p>
        </w:tc>
        <w:tc>
          <w:tcPr>
            <w:tcW w:w="1200" w:type="dxa"/>
            <w:noWrap/>
            <w:hideMark/>
          </w:tcPr>
          <w:p w14:paraId="028CB2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3,28%</w:t>
            </w:r>
          </w:p>
        </w:tc>
      </w:tr>
      <w:tr w:rsidR="00866C92" w:rsidRPr="00866C92" w14:paraId="5896A0A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BC274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DEBA84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4A3D8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CC3F9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5549F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A7B790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DDF40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8.564.224 </w:t>
            </w:r>
          </w:p>
        </w:tc>
        <w:tc>
          <w:tcPr>
            <w:tcW w:w="1200" w:type="dxa"/>
            <w:noWrap/>
            <w:hideMark/>
          </w:tcPr>
          <w:p w14:paraId="58CA01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3%</w:t>
            </w:r>
          </w:p>
        </w:tc>
      </w:tr>
      <w:tr w:rsidR="00866C92" w:rsidRPr="00866C92" w14:paraId="52E59FEA" w14:textId="77777777" w:rsidTr="00B76727">
        <w:trPr>
          <w:trHeight w:val="270"/>
        </w:trPr>
        <w:tc>
          <w:tcPr>
            <w:tcW w:w="300" w:type="dxa"/>
            <w:noWrap/>
            <w:hideMark/>
          </w:tcPr>
          <w:p w14:paraId="259E97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noWrap/>
            <w:hideMark/>
          </w:tcPr>
          <w:p w14:paraId="501DC8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1A928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9526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E3B1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1713B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B4DCB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69.113.970 </w:t>
            </w:r>
          </w:p>
        </w:tc>
        <w:tc>
          <w:tcPr>
            <w:tcW w:w="1200" w:type="dxa"/>
            <w:noWrap/>
            <w:hideMark/>
          </w:tcPr>
          <w:p w14:paraId="2287E84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9%</w:t>
            </w:r>
          </w:p>
        </w:tc>
      </w:tr>
      <w:tr w:rsidR="00866C92" w:rsidRPr="00866C92" w14:paraId="5036670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E34A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5496DF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3B0F8C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E9DFF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E5F62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C5B97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0D37F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3.690.744 </w:t>
            </w:r>
          </w:p>
        </w:tc>
        <w:tc>
          <w:tcPr>
            <w:tcW w:w="1200" w:type="dxa"/>
            <w:noWrap/>
            <w:hideMark/>
          </w:tcPr>
          <w:p w14:paraId="0CC3D7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0,44%</w:t>
            </w:r>
          </w:p>
        </w:tc>
      </w:tr>
      <w:tr w:rsidR="00866C92" w:rsidRPr="00866C92" w14:paraId="57E06640" w14:textId="77777777" w:rsidTr="00B76727">
        <w:trPr>
          <w:trHeight w:val="270"/>
        </w:trPr>
        <w:tc>
          <w:tcPr>
            <w:tcW w:w="300" w:type="dxa"/>
            <w:noWrap/>
            <w:hideMark/>
          </w:tcPr>
          <w:p w14:paraId="521C886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2BA9F57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3239CC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E78DC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DA45A6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2D2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0051BB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4.280.252 </w:t>
            </w:r>
          </w:p>
        </w:tc>
        <w:tc>
          <w:tcPr>
            <w:tcW w:w="1200" w:type="dxa"/>
            <w:noWrap/>
            <w:hideMark/>
          </w:tcPr>
          <w:p w14:paraId="5F04D8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79%</w:t>
            </w:r>
          </w:p>
        </w:tc>
      </w:tr>
      <w:tr w:rsidR="00866C92" w:rsidRPr="00866C92" w14:paraId="4C2AE149"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BF87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0CC038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45410E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BD915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22C6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BBF09B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AE4F2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81.086.120 </w:t>
            </w:r>
          </w:p>
        </w:tc>
        <w:tc>
          <w:tcPr>
            <w:tcW w:w="1200" w:type="dxa"/>
            <w:noWrap/>
            <w:hideMark/>
          </w:tcPr>
          <w:p w14:paraId="6C491EA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01%</w:t>
            </w:r>
          </w:p>
        </w:tc>
      </w:tr>
      <w:tr w:rsidR="00866C92" w:rsidRPr="00866C92" w14:paraId="4224C226" w14:textId="77777777" w:rsidTr="00B76727">
        <w:trPr>
          <w:trHeight w:val="270"/>
        </w:trPr>
        <w:tc>
          <w:tcPr>
            <w:tcW w:w="300" w:type="dxa"/>
            <w:noWrap/>
            <w:hideMark/>
          </w:tcPr>
          <w:p w14:paraId="241192E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513D5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388673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900FF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65B63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B0A14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CCB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3.408.604 </w:t>
            </w:r>
          </w:p>
        </w:tc>
        <w:tc>
          <w:tcPr>
            <w:tcW w:w="1200" w:type="dxa"/>
            <w:noWrap/>
            <w:hideMark/>
          </w:tcPr>
          <w:p w14:paraId="4993B21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86%</w:t>
            </w:r>
          </w:p>
        </w:tc>
      </w:tr>
      <w:tr w:rsidR="00866C92" w:rsidRPr="00866C92" w14:paraId="6977A77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7390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02D3AE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0DDAE2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13065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8C317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F6E4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5FA72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5.682.825 </w:t>
            </w:r>
          </w:p>
        </w:tc>
        <w:tc>
          <w:tcPr>
            <w:tcW w:w="1200" w:type="dxa"/>
            <w:noWrap/>
            <w:hideMark/>
          </w:tcPr>
          <w:p w14:paraId="040C5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97%</w:t>
            </w:r>
          </w:p>
        </w:tc>
      </w:tr>
      <w:tr w:rsidR="00866C92" w:rsidRPr="00866C92" w14:paraId="1460EDC2" w14:textId="77777777" w:rsidTr="00B76727">
        <w:trPr>
          <w:trHeight w:val="270"/>
        </w:trPr>
        <w:tc>
          <w:tcPr>
            <w:tcW w:w="300" w:type="dxa"/>
            <w:noWrap/>
            <w:hideMark/>
          </w:tcPr>
          <w:p w14:paraId="2E5F5A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1B198F9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A6D2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D9C9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23C70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D968FF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41EA4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9.698.611 </w:t>
            </w:r>
          </w:p>
        </w:tc>
        <w:tc>
          <w:tcPr>
            <w:tcW w:w="1200" w:type="dxa"/>
            <w:noWrap/>
            <w:hideMark/>
          </w:tcPr>
          <w:p w14:paraId="16A6B4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68%</w:t>
            </w:r>
          </w:p>
        </w:tc>
      </w:tr>
      <w:tr w:rsidR="00866C92" w:rsidRPr="00866C92" w14:paraId="42B4D24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58DE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10C5B04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0B07AE1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0AF7C1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37FA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99329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DABAA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01.648.013 </w:t>
            </w:r>
          </w:p>
        </w:tc>
        <w:tc>
          <w:tcPr>
            <w:tcW w:w="1200" w:type="dxa"/>
            <w:noWrap/>
            <w:hideMark/>
          </w:tcPr>
          <w:p w14:paraId="0DC467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89%</w:t>
            </w:r>
          </w:p>
        </w:tc>
      </w:tr>
      <w:tr w:rsidR="00866C92" w:rsidRPr="00866C92" w14:paraId="1DD69A02" w14:textId="77777777" w:rsidTr="00B76727">
        <w:trPr>
          <w:trHeight w:val="270"/>
        </w:trPr>
        <w:tc>
          <w:tcPr>
            <w:tcW w:w="300" w:type="dxa"/>
            <w:noWrap/>
            <w:hideMark/>
          </w:tcPr>
          <w:p w14:paraId="2DF3A23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76A404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0D3C7D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4AC5C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436E6A9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DFB27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7253A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23.791.590 </w:t>
            </w:r>
          </w:p>
        </w:tc>
        <w:tc>
          <w:tcPr>
            <w:tcW w:w="1200" w:type="dxa"/>
            <w:noWrap/>
            <w:hideMark/>
          </w:tcPr>
          <w:p w14:paraId="5A3E29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29%</w:t>
            </w:r>
          </w:p>
        </w:tc>
      </w:tr>
      <w:tr w:rsidR="00866C92" w:rsidRPr="00866C92" w14:paraId="5DA4E6D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CDEED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F57CE1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891E0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5526A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5DA2BC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DCD36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4B366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54.304.002 </w:t>
            </w:r>
          </w:p>
        </w:tc>
        <w:tc>
          <w:tcPr>
            <w:tcW w:w="1200" w:type="dxa"/>
            <w:noWrap/>
            <w:hideMark/>
          </w:tcPr>
          <w:p w14:paraId="616AEA2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3,19%</w:t>
            </w:r>
          </w:p>
        </w:tc>
      </w:tr>
      <w:tr w:rsidR="00866C92" w:rsidRPr="00866C92" w14:paraId="75AD7BFA" w14:textId="77777777" w:rsidTr="00B76727">
        <w:trPr>
          <w:trHeight w:val="270"/>
        </w:trPr>
        <w:tc>
          <w:tcPr>
            <w:tcW w:w="300" w:type="dxa"/>
            <w:noWrap/>
            <w:hideMark/>
          </w:tcPr>
          <w:p w14:paraId="1A3924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1D39D3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4E7F84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D09A2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5997D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C5E15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06D181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1.918.524 </w:t>
            </w:r>
          </w:p>
        </w:tc>
        <w:tc>
          <w:tcPr>
            <w:tcW w:w="1200" w:type="dxa"/>
            <w:noWrap/>
            <w:hideMark/>
          </w:tcPr>
          <w:p w14:paraId="6442E73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2,30%</w:t>
            </w:r>
          </w:p>
        </w:tc>
      </w:tr>
      <w:tr w:rsidR="00866C92" w:rsidRPr="00866C92" w14:paraId="26375E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B7A12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531A7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4CE1D1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E2CDF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A8EB5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FCF7F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5669BA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2.670.284 </w:t>
            </w:r>
          </w:p>
        </w:tc>
        <w:tc>
          <w:tcPr>
            <w:tcW w:w="1200" w:type="dxa"/>
            <w:noWrap/>
            <w:hideMark/>
          </w:tcPr>
          <w:p w14:paraId="3118F9E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22%</w:t>
            </w:r>
          </w:p>
        </w:tc>
      </w:tr>
      <w:tr w:rsidR="00866C92" w:rsidRPr="00866C92" w14:paraId="45CFB9D6" w14:textId="77777777" w:rsidTr="00B76727">
        <w:trPr>
          <w:trHeight w:val="270"/>
        </w:trPr>
        <w:tc>
          <w:tcPr>
            <w:tcW w:w="300" w:type="dxa"/>
            <w:noWrap/>
            <w:hideMark/>
          </w:tcPr>
          <w:p w14:paraId="3535B5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6880009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11A41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FA2BC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16D3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63ACE2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7A6E14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8.576.893 </w:t>
            </w:r>
          </w:p>
        </w:tc>
        <w:tc>
          <w:tcPr>
            <w:tcW w:w="1200" w:type="dxa"/>
            <w:noWrap/>
            <w:hideMark/>
          </w:tcPr>
          <w:p w14:paraId="6C098F6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78%</w:t>
            </w:r>
          </w:p>
        </w:tc>
      </w:tr>
      <w:tr w:rsidR="00866C92" w:rsidRPr="00866C92" w14:paraId="25C7837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D1928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5945B7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629676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515D3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97214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88FD0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03D5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77.519.137 </w:t>
            </w:r>
          </w:p>
        </w:tc>
        <w:tc>
          <w:tcPr>
            <w:tcW w:w="1200" w:type="dxa"/>
            <w:noWrap/>
            <w:hideMark/>
          </w:tcPr>
          <w:p w14:paraId="6C697C0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03%</w:t>
            </w:r>
          </w:p>
        </w:tc>
      </w:tr>
      <w:tr w:rsidR="00866C92" w:rsidRPr="00866C92" w14:paraId="1E302507" w14:textId="77777777" w:rsidTr="00B76727">
        <w:trPr>
          <w:trHeight w:val="270"/>
        </w:trPr>
        <w:tc>
          <w:tcPr>
            <w:tcW w:w="300" w:type="dxa"/>
            <w:noWrap/>
            <w:hideMark/>
          </w:tcPr>
          <w:p w14:paraId="720C2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57D0E7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044E45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9CB94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20E2F5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3B52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1FDA06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5.049.983 </w:t>
            </w:r>
          </w:p>
        </w:tc>
        <w:tc>
          <w:tcPr>
            <w:tcW w:w="1200" w:type="dxa"/>
            <w:noWrap/>
            <w:hideMark/>
          </w:tcPr>
          <w:p w14:paraId="0A2A920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22%</w:t>
            </w:r>
          </w:p>
        </w:tc>
      </w:tr>
      <w:tr w:rsidR="00866C92" w:rsidRPr="00866C92" w14:paraId="3084A32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80950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585908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AAA37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F14BD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9AD27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2D6FE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CF2E23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8.592.893 </w:t>
            </w:r>
          </w:p>
        </w:tc>
        <w:tc>
          <w:tcPr>
            <w:tcW w:w="1200" w:type="dxa"/>
            <w:noWrap/>
            <w:hideMark/>
          </w:tcPr>
          <w:p w14:paraId="5CDD4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82%</w:t>
            </w:r>
          </w:p>
        </w:tc>
      </w:tr>
      <w:tr w:rsidR="00866C92" w:rsidRPr="00866C92" w14:paraId="64DC8B87" w14:textId="77777777" w:rsidTr="00B76727">
        <w:trPr>
          <w:trHeight w:val="270"/>
        </w:trPr>
        <w:tc>
          <w:tcPr>
            <w:tcW w:w="300" w:type="dxa"/>
            <w:noWrap/>
            <w:hideMark/>
          </w:tcPr>
          <w:p w14:paraId="6B73BA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51D413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4FEC2C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2851B7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77BEF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8ABC5E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0D3B9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5.859.927 </w:t>
            </w:r>
          </w:p>
        </w:tc>
        <w:tc>
          <w:tcPr>
            <w:tcW w:w="1200" w:type="dxa"/>
            <w:noWrap/>
            <w:hideMark/>
          </w:tcPr>
          <w:p w14:paraId="356E55C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3,25%</w:t>
            </w:r>
          </w:p>
        </w:tc>
      </w:tr>
      <w:tr w:rsidR="00866C92" w:rsidRPr="00866C92" w14:paraId="629B743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BE19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19B662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EC743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33BE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22877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56B2D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BC9A8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6.799.092 </w:t>
            </w:r>
          </w:p>
        </w:tc>
        <w:tc>
          <w:tcPr>
            <w:tcW w:w="1200" w:type="dxa"/>
            <w:noWrap/>
            <w:hideMark/>
          </w:tcPr>
          <w:p w14:paraId="025DC6A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5%</w:t>
            </w:r>
          </w:p>
        </w:tc>
      </w:tr>
      <w:tr w:rsidR="00866C92" w:rsidRPr="00866C92" w14:paraId="5340EDE8" w14:textId="77777777" w:rsidTr="00B76727">
        <w:trPr>
          <w:trHeight w:val="270"/>
        </w:trPr>
        <w:tc>
          <w:tcPr>
            <w:tcW w:w="300" w:type="dxa"/>
            <w:noWrap/>
            <w:hideMark/>
          </w:tcPr>
          <w:p w14:paraId="00C784D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013FB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14:paraId="04864C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F4328F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E880BC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39D0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90B2E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136.461 </w:t>
            </w:r>
          </w:p>
        </w:tc>
        <w:tc>
          <w:tcPr>
            <w:tcW w:w="1200" w:type="dxa"/>
            <w:noWrap/>
            <w:hideMark/>
          </w:tcPr>
          <w:p w14:paraId="7CF80E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r w:rsidR="00866C92" w:rsidRPr="00866C92" w14:paraId="50FDBB82"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CF3B2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C1879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14:paraId="420165E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AAFFA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C34A1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6A2A32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8BFB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287.996 </w:t>
            </w:r>
          </w:p>
        </w:tc>
        <w:tc>
          <w:tcPr>
            <w:tcW w:w="1200" w:type="dxa"/>
            <w:noWrap/>
            <w:hideMark/>
          </w:tcPr>
          <w:p w14:paraId="4F10C2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4%</w:t>
            </w:r>
          </w:p>
        </w:tc>
      </w:tr>
      <w:tr w:rsidR="00866C92" w:rsidRPr="00866C92" w14:paraId="65D3BC59" w14:textId="77777777" w:rsidTr="00B76727">
        <w:trPr>
          <w:trHeight w:val="270"/>
        </w:trPr>
        <w:tc>
          <w:tcPr>
            <w:tcW w:w="300" w:type="dxa"/>
            <w:noWrap/>
            <w:hideMark/>
          </w:tcPr>
          <w:p w14:paraId="310F53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341196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21C9D2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68FF2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B5F3A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3F519A0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88DDE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63.780.237 </w:t>
            </w:r>
          </w:p>
        </w:tc>
        <w:tc>
          <w:tcPr>
            <w:tcW w:w="1200" w:type="dxa"/>
            <w:noWrap/>
            <w:hideMark/>
          </w:tcPr>
          <w:p w14:paraId="35A068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36%</w:t>
            </w:r>
          </w:p>
        </w:tc>
      </w:tr>
      <w:tr w:rsidR="00866C92" w:rsidRPr="00866C92" w14:paraId="6B3AB7B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6ED81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08D8C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152E5A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4414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7481D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4ACC8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38533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77.290.790 </w:t>
            </w:r>
          </w:p>
        </w:tc>
        <w:tc>
          <w:tcPr>
            <w:tcW w:w="1200" w:type="dxa"/>
            <w:noWrap/>
            <w:hideMark/>
          </w:tcPr>
          <w:p w14:paraId="2815E6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46%</w:t>
            </w:r>
          </w:p>
        </w:tc>
      </w:tr>
      <w:tr w:rsidR="00866C92" w:rsidRPr="00866C92" w14:paraId="2053AB00" w14:textId="77777777" w:rsidTr="00B76727">
        <w:trPr>
          <w:trHeight w:val="270"/>
        </w:trPr>
        <w:tc>
          <w:tcPr>
            <w:tcW w:w="300" w:type="dxa"/>
            <w:noWrap/>
            <w:hideMark/>
          </w:tcPr>
          <w:p w14:paraId="46A7CB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14:paraId="2E46AC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685077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F62D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C3DBBB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757E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19B31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95.893.334 </w:t>
            </w:r>
          </w:p>
        </w:tc>
        <w:tc>
          <w:tcPr>
            <w:tcW w:w="1200" w:type="dxa"/>
            <w:noWrap/>
            <w:hideMark/>
          </w:tcPr>
          <w:p w14:paraId="79C547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7,33%</w:t>
            </w:r>
          </w:p>
        </w:tc>
      </w:tr>
      <w:tr w:rsidR="00866C92" w:rsidRPr="00866C92" w14:paraId="5096821C"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4D3E1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0F88C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0DAB42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1D91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F5DD9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E70B8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573B5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947.271.829 </w:t>
            </w:r>
          </w:p>
        </w:tc>
        <w:tc>
          <w:tcPr>
            <w:tcW w:w="1200" w:type="dxa"/>
            <w:noWrap/>
            <w:hideMark/>
          </w:tcPr>
          <w:p w14:paraId="63084D9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bl>
    <w:p w14:paraId="5C19312B" w14:textId="4EFF2B59" w:rsidR="00BA4B16" w:rsidRPr="00B76727" w:rsidRDefault="00866C92" w:rsidP="00B76727">
      <w:pPr>
        <w:pStyle w:val="Corpodetexto"/>
        <w:jc w:val="center"/>
        <w:rPr>
          <w:rFonts w:ascii="Arial" w:hAnsi="Arial" w:cs="Arial"/>
          <w:lang w:val="pt-BR"/>
        </w:rPr>
      </w:pPr>
      <w:r w:rsidRPr="00100ADF">
        <w:rPr>
          <w:rFonts w:ascii="Arial" w:hAnsi="Arial" w:cs="Arial"/>
          <w:lang w:val="pt-BR"/>
        </w:rPr>
        <w:t>Fonte: Elaborada pelo Autor.</w:t>
      </w:r>
    </w:p>
    <w:p w14:paraId="6DBC6E5C" w14:textId="3A79949F" w:rsidR="00526E6C" w:rsidRDefault="00526E6C" w:rsidP="00B76727">
      <w:r>
        <w:t>Estratégias agressivas claramente dominam o ranking de estratégias em detrimento de estratégias conservadoras.</w:t>
      </w:r>
      <w:r w:rsidR="00AC639A">
        <w:t>[Discutir]</w:t>
      </w:r>
    </w:p>
    <w:p w14:paraId="70C5B43D" w14:textId="44AD1597" w:rsidR="00AB6E91" w:rsidRDefault="00F8601D" w:rsidP="00D35C44">
      <w:pPr>
        <w:pStyle w:val="Ttulo2"/>
      </w:pPr>
      <w:bookmarkStart w:id="173" w:name="_Toc502855296"/>
      <w:r>
        <w:lastRenderedPageBreak/>
        <w:t xml:space="preserve">Identificação de Incertezas Críticas e </w:t>
      </w:r>
      <w:r w:rsidR="00AB6E91">
        <w:t>Análise de Vulnerabilidade</w:t>
      </w:r>
      <w:bookmarkEnd w:id="173"/>
    </w:p>
    <w:p w14:paraId="6F753733" w14:textId="437A8118" w:rsidR="005F1EF4" w:rsidRDefault="00AC639A" w:rsidP="009D6A52">
      <w:r>
        <w:t xml:space="preserve">Uma vez identificada a estratégia mais robusta dentre as testadas, a próxima etapa da análise RDM </w:t>
      </w:r>
      <w:r w:rsidR="009D6A52">
        <w:t xml:space="preserve">examina a base de dados de simulações realizadas procurando caracterizar as condições nas quais a estratégia escolhida falha. Para tanto, é necessário definir o que caracteriza as condições nas quais uma estratégia falha ou não. Neste trabalho, adotou-se o mesmo critério utilizado para a definição da estratégia mais robusta. Sendo assim, considera-se que a estratégia falha naqueles casos onde o Custo de Oportunidade incorrido é maior do que o percentil 75 do custo de oportunidade da estratégia. A </w:t>
      </w:r>
      <w:r w:rsidR="009D6A52">
        <w:fldChar w:fldCharType="begin"/>
      </w:r>
      <w:r w:rsidR="009D6A52">
        <w:instrText xml:space="preserve"> REF _Ref503691350 \h </w:instrText>
      </w:r>
      <w:r w:rsidR="009D6A52">
        <w:fldChar w:fldCharType="separate"/>
      </w:r>
      <w:r w:rsidR="009D6A52" w:rsidRPr="00DE4B63">
        <w:t xml:space="preserve">Figura </w:t>
      </w:r>
      <w:r w:rsidR="009D6A52">
        <w:rPr>
          <w:noProof/>
        </w:rPr>
        <w:t>41</w:t>
      </w:r>
      <w:r w:rsidR="009D6A52">
        <w:fldChar w:fldCharType="end"/>
      </w:r>
      <w:r w:rsidR="009D6A52">
        <w:t xml:space="preserve"> apresenta um histograma da perda de oportunidade da estratégia 31. Desta maneira, são definidos como casos de interesse as situações nas quais o custo de oportunidade ultrapassa o threshold de </w:t>
      </w:r>
      <w:r w:rsidR="009D6A52" w:rsidRPr="009D6A52">
        <w:t>$211.920.013</w:t>
      </w:r>
      <w:r w:rsidR="009D6A52">
        <w:t>, ou seja</w:t>
      </w:r>
      <w:r w:rsidR="00DB02B3">
        <w:t>,</w:t>
      </w:r>
      <w:r w:rsidR="009D6A52">
        <w:t xml:space="preserve"> os 50 casos com maior custo de oportunidade, dentre os 200 casos simulados.  </w:t>
      </w:r>
    </w:p>
    <w:p w14:paraId="3E5CC4BA" w14:textId="13883069" w:rsidR="00461E63" w:rsidRPr="00DE4B63" w:rsidRDefault="00461E63" w:rsidP="00461E63">
      <w:pPr>
        <w:pStyle w:val="Legenda"/>
      </w:pPr>
      <w:bookmarkStart w:id="174" w:name="_Ref503691350"/>
      <w:r w:rsidRPr="00DE4B63">
        <w:t xml:space="preserve">Figura </w:t>
      </w:r>
      <w:r>
        <w:fldChar w:fldCharType="begin"/>
      </w:r>
      <w:r w:rsidRPr="00DE4B63">
        <w:instrText xml:space="preserve"> SEQ Figura \* ARABIC </w:instrText>
      </w:r>
      <w:r>
        <w:fldChar w:fldCharType="separate"/>
      </w:r>
      <w:r w:rsidR="00743F02">
        <w:rPr>
          <w:noProof/>
        </w:rPr>
        <w:t>41</w:t>
      </w:r>
      <w:r>
        <w:fldChar w:fldCharType="end"/>
      </w:r>
      <w:bookmarkEnd w:id="174"/>
      <w:r w:rsidRPr="00DE4B63">
        <w:t xml:space="preserve"> – </w:t>
      </w:r>
      <w:r w:rsidR="003028BC">
        <w:t>Definição de Casos onde a Estratégia Falha</w:t>
      </w:r>
    </w:p>
    <w:p w14:paraId="07F3F79A" w14:textId="58768822" w:rsidR="00461E63" w:rsidRDefault="00461E63" w:rsidP="00461E63">
      <w:pPr>
        <w:ind w:firstLine="0"/>
      </w:pPr>
      <w:r>
        <w:rPr>
          <w:noProof/>
        </w:rPr>
        <w:drawing>
          <wp:inline distT="0" distB="0" distL="0" distR="0" wp14:anchorId="5970B876" wp14:editId="176ED121">
            <wp:extent cx="5656521" cy="2550257"/>
            <wp:effectExtent l="0" t="0" r="1905" b="254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664643" cy="2553919"/>
                    </a:xfrm>
                    <a:prstGeom prst="rect">
                      <a:avLst/>
                    </a:prstGeom>
                    <a:noFill/>
                    <a:ln>
                      <a:noFill/>
                    </a:ln>
                  </pic:spPr>
                </pic:pic>
              </a:graphicData>
            </a:graphic>
          </wp:inline>
        </w:drawing>
      </w:r>
    </w:p>
    <w:p w14:paraId="356E953B" w14:textId="77777777" w:rsidR="00461E63" w:rsidRDefault="00461E63" w:rsidP="00461E63">
      <w:pPr>
        <w:ind w:firstLine="0"/>
        <w:jc w:val="center"/>
      </w:pPr>
      <w:r>
        <w:t>Fonte: Elaborada pelo Autor.</w:t>
      </w:r>
    </w:p>
    <w:p w14:paraId="1BE42787" w14:textId="54374871" w:rsidR="00461E63" w:rsidRDefault="00461E63" w:rsidP="005F1EF4">
      <w:bookmarkStart w:id="175" w:name="_GoBack"/>
      <w:bookmarkEnd w:id="175"/>
    </w:p>
    <w:p w14:paraId="67E3039F" w14:textId="1E4062BF" w:rsidR="00461E63" w:rsidRDefault="00461E63" w:rsidP="005F1EF4"/>
    <w:p w14:paraId="27190717" w14:textId="77777777" w:rsidR="00461E63" w:rsidRDefault="00461E63" w:rsidP="005F1EF4"/>
    <w:p w14:paraId="7ED38BA5" w14:textId="77777777" w:rsidR="005F1EF4" w:rsidRDefault="005F1EF4" w:rsidP="005F1EF4">
      <w:pPr>
        <w:pStyle w:val="Ttulo3"/>
      </w:pPr>
      <w:r>
        <w:t>Diferença entre Médias – Diferença Relativa ao Range</w:t>
      </w:r>
    </w:p>
    <w:p w14:paraId="68B9E93E" w14:textId="77777777" w:rsidR="00FB68D3" w:rsidRDefault="00FB68D3">
      <w:pPr>
        <w:autoSpaceDE/>
        <w:autoSpaceDN/>
        <w:adjustRightInd/>
        <w:spacing w:after="160" w:line="259" w:lineRule="auto"/>
        <w:ind w:firstLine="0"/>
        <w:jc w:val="left"/>
        <w:rPr>
          <w:bCs/>
          <w:color w:val="000000"/>
          <w:szCs w:val="18"/>
        </w:rPr>
      </w:pPr>
      <w:r>
        <w:br w:type="page"/>
      </w:r>
    </w:p>
    <w:p w14:paraId="3F1E2B20" w14:textId="1CDB4E32" w:rsidR="00100ADF" w:rsidRDefault="00100ADF" w:rsidP="00100ADF">
      <w:pPr>
        <w:pStyle w:val="Legenda"/>
      </w:pPr>
      <w:r>
        <w:lastRenderedPageBreak/>
        <w:t xml:space="preserve">Tabela </w:t>
      </w:r>
      <w:r w:rsidR="000A47A3">
        <w:fldChar w:fldCharType="begin"/>
      </w:r>
      <w:r w:rsidR="000A47A3">
        <w:instrText xml:space="preserve"> SEQ Tabela \* ARABIC </w:instrText>
      </w:r>
      <w:r w:rsidR="000A47A3">
        <w:fldChar w:fldCharType="separate"/>
      </w:r>
      <w:r w:rsidR="00023715">
        <w:rPr>
          <w:noProof/>
        </w:rPr>
        <w:t>3</w:t>
      </w:r>
      <w:r w:rsidR="000A47A3">
        <w:rPr>
          <w:noProof/>
        </w:rPr>
        <w:fldChar w:fldCharType="end"/>
      </w:r>
      <w:r>
        <w:t xml:space="preserve"> – </w:t>
      </w:r>
      <w:r w:rsidR="002952B2">
        <w:t>Ranking de Incertezas Críticas –</w:t>
      </w:r>
      <w:r w:rsidR="004868F8">
        <w:t xml:space="preserve"> </w:t>
      </w:r>
      <w:r w:rsidR="002952B2">
        <w:t>Diferença Relativa entre Médias</w:t>
      </w:r>
    </w:p>
    <w:tbl>
      <w:tblPr>
        <w:tblW w:w="9071" w:type="dxa"/>
        <w:tblCellMar>
          <w:left w:w="70" w:type="dxa"/>
          <w:right w:w="70" w:type="dxa"/>
        </w:tblCellMar>
        <w:tblLook w:val="04A0" w:firstRow="1" w:lastRow="0" w:firstColumn="1" w:lastColumn="0" w:noHBand="0" w:noVBand="1"/>
      </w:tblPr>
      <w:tblGrid>
        <w:gridCol w:w="414"/>
        <w:gridCol w:w="2969"/>
        <w:gridCol w:w="1923"/>
        <w:gridCol w:w="1255"/>
        <w:gridCol w:w="1255"/>
        <w:gridCol w:w="1255"/>
      </w:tblGrid>
      <w:tr w:rsidR="004868F8" w:rsidRPr="004868F8" w14:paraId="4C0EF3D5" w14:textId="77777777" w:rsidTr="00FB68D3">
        <w:trPr>
          <w:trHeight w:val="911"/>
        </w:trPr>
        <w:tc>
          <w:tcPr>
            <w:tcW w:w="426" w:type="dxa"/>
            <w:tcBorders>
              <w:top w:val="single" w:sz="4" w:space="0" w:color="auto"/>
              <w:left w:val="nil"/>
              <w:bottom w:val="single" w:sz="4" w:space="0" w:color="auto"/>
              <w:right w:val="nil"/>
            </w:tcBorders>
            <w:shd w:val="clear" w:color="auto" w:fill="auto"/>
            <w:noWrap/>
            <w:vAlign w:val="center"/>
            <w:hideMark/>
          </w:tcPr>
          <w:p w14:paraId="3B901C4C" w14:textId="77777777" w:rsidR="004868F8" w:rsidRPr="004868F8" w:rsidRDefault="004868F8" w:rsidP="00FB68D3">
            <w:pPr>
              <w:autoSpaceDE/>
              <w:autoSpaceDN/>
              <w:adjustRightInd/>
              <w:spacing w:line="240" w:lineRule="auto"/>
              <w:ind w:firstLine="0"/>
              <w:jc w:val="left"/>
              <w:rPr>
                <w:rFonts w:cs="Arial"/>
                <w:b/>
                <w:bCs/>
                <w:color w:val="000000"/>
                <w:sz w:val="20"/>
                <w:szCs w:val="20"/>
              </w:rPr>
            </w:pPr>
            <w:r w:rsidRPr="004868F8">
              <w:rPr>
                <w:rFonts w:cs="Arial"/>
                <w:b/>
                <w:bCs/>
                <w:color w:val="000000"/>
                <w:sz w:val="20"/>
                <w:szCs w:val="20"/>
              </w:rPr>
              <w:t>#</w:t>
            </w:r>
          </w:p>
        </w:tc>
        <w:tc>
          <w:tcPr>
            <w:tcW w:w="2889" w:type="dxa"/>
            <w:tcBorders>
              <w:top w:val="single" w:sz="4" w:space="0" w:color="auto"/>
              <w:left w:val="nil"/>
              <w:bottom w:val="single" w:sz="4" w:space="0" w:color="auto"/>
              <w:right w:val="nil"/>
            </w:tcBorders>
            <w:shd w:val="clear" w:color="auto" w:fill="auto"/>
            <w:noWrap/>
            <w:vAlign w:val="center"/>
            <w:hideMark/>
          </w:tcPr>
          <w:p w14:paraId="229A712B" w14:textId="77777777" w:rsidR="004868F8" w:rsidRPr="00FB68D3" w:rsidRDefault="004868F8" w:rsidP="00FB68D3">
            <w:pPr>
              <w:autoSpaceDE/>
              <w:autoSpaceDN/>
              <w:adjustRightInd/>
              <w:spacing w:line="240" w:lineRule="auto"/>
              <w:ind w:firstLine="0"/>
              <w:jc w:val="left"/>
              <w:rPr>
                <w:rFonts w:cs="Arial"/>
                <w:b/>
                <w:bCs/>
                <w:color w:val="000000"/>
                <w:sz w:val="18"/>
                <w:szCs w:val="20"/>
              </w:rPr>
            </w:pPr>
            <w:r w:rsidRPr="00FB68D3">
              <w:rPr>
                <w:rFonts w:cs="Arial"/>
                <w:b/>
                <w:bCs/>
                <w:color w:val="000000"/>
                <w:sz w:val="18"/>
                <w:szCs w:val="20"/>
              </w:rPr>
              <w:t>Variável Incerta</w:t>
            </w:r>
          </w:p>
        </w:tc>
        <w:tc>
          <w:tcPr>
            <w:tcW w:w="1946" w:type="dxa"/>
            <w:tcBorders>
              <w:top w:val="single" w:sz="4" w:space="0" w:color="auto"/>
              <w:left w:val="nil"/>
              <w:bottom w:val="single" w:sz="4" w:space="0" w:color="auto"/>
              <w:right w:val="nil"/>
            </w:tcBorders>
            <w:shd w:val="clear" w:color="auto" w:fill="auto"/>
            <w:noWrap/>
            <w:vAlign w:val="center"/>
            <w:hideMark/>
          </w:tcPr>
          <w:p w14:paraId="1B01317D" w14:textId="3F1185E3" w:rsidR="00FB68D3" w:rsidRPr="00FB68D3" w:rsidRDefault="00FB68D3" w:rsidP="00FB68D3">
            <w:pPr>
              <w:autoSpaceDE/>
              <w:autoSpaceDN/>
              <w:adjustRightInd/>
              <w:spacing w:line="240" w:lineRule="auto"/>
              <w:ind w:firstLine="0"/>
              <w:jc w:val="left"/>
              <w:rPr>
                <w:rFonts w:cs="Arial"/>
                <w:b/>
              </w:rPr>
            </w:pPr>
            <m:oMathPara>
              <m:oMath>
                <m:r>
                  <m:rPr>
                    <m:sty m:val="bi"/>
                  </m:rPr>
                  <w:rPr>
                    <w:rFonts w:ascii="Cambria Math" w:hAnsi="Cambria Math"/>
                  </w:rPr>
                  <m:t xml:space="preserve">  </m:t>
                </m:r>
                <m:f>
                  <m:fPr>
                    <m:type m:val="skw"/>
                    <m:ctrlPr>
                      <w:rPr>
                        <w:rFonts w:ascii="Cambria Math" w:hAnsi="Cambria Math"/>
                        <w:b/>
                        <w:i/>
                      </w:rPr>
                    </m:ctrlPr>
                  </m:fPr>
                  <m:num>
                    <m:d>
                      <m:dPr>
                        <m:ctrlPr>
                          <w:rPr>
                            <w:rFonts w:ascii="Cambria Math" w:hAnsi="Cambria Math" w:cs="Arial"/>
                            <w:b/>
                            <w:i/>
                          </w:rPr>
                        </m:ctrlPr>
                      </m:dPr>
                      <m:e>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ctrlPr>
                          <w:rPr>
                            <w:rFonts w:ascii="Cambria Math" w:hAnsi="Cambria Math"/>
                            <w:b/>
                            <w:i/>
                          </w:rPr>
                        </m:ctrlPr>
                      </m:e>
                    </m:d>
                  </m:num>
                  <m:den>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den>
                </m:f>
                <m:r>
                  <m:rPr>
                    <m:sty m:val="bi"/>
                  </m:rPr>
                  <w:rPr>
                    <w:rFonts w:ascii="Cambria Math" w:hAnsi="Cambria Math"/>
                  </w:rPr>
                  <m:t xml:space="preserve"> </m:t>
                </m:r>
              </m:oMath>
            </m:oMathPara>
          </w:p>
          <w:p w14:paraId="19F44522" w14:textId="5FC4C688" w:rsidR="00FB68D3" w:rsidRPr="00FB68D3" w:rsidRDefault="00FB68D3" w:rsidP="00FB68D3">
            <w:pPr>
              <w:autoSpaceDE/>
              <w:autoSpaceDN/>
              <w:adjustRightInd/>
              <w:spacing w:line="240" w:lineRule="auto"/>
              <w:ind w:firstLine="0"/>
              <w:jc w:val="left"/>
              <w:rPr>
                <w:rFonts w:cs="Arial"/>
                <w:b/>
                <w:bCs/>
                <w:color w:val="000000"/>
                <w:sz w:val="20"/>
                <w:szCs w:val="20"/>
              </w:rPr>
            </w:pPr>
          </w:p>
        </w:tc>
        <w:tc>
          <w:tcPr>
            <w:tcW w:w="1270" w:type="dxa"/>
            <w:tcBorders>
              <w:top w:val="single" w:sz="4" w:space="0" w:color="auto"/>
              <w:left w:val="nil"/>
              <w:bottom w:val="single" w:sz="4" w:space="0" w:color="auto"/>
              <w:right w:val="nil"/>
            </w:tcBorders>
            <w:shd w:val="clear" w:color="auto" w:fill="auto"/>
            <w:noWrap/>
            <w:vAlign w:val="center"/>
            <w:hideMark/>
          </w:tcPr>
          <w:p w14:paraId="4B0CD9E8" w14:textId="173F373A" w:rsidR="004868F8" w:rsidRPr="00FB68D3" w:rsidRDefault="000A47A3" w:rsidP="00FB68D3">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m:oMathPara>
          </w:p>
        </w:tc>
        <w:tc>
          <w:tcPr>
            <w:tcW w:w="1270" w:type="dxa"/>
            <w:tcBorders>
              <w:top w:val="single" w:sz="4" w:space="0" w:color="auto"/>
              <w:left w:val="nil"/>
              <w:bottom w:val="single" w:sz="4" w:space="0" w:color="auto"/>
              <w:right w:val="nil"/>
            </w:tcBorders>
            <w:shd w:val="clear" w:color="auto" w:fill="auto"/>
            <w:noWrap/>
            <w:vAlign w:val="center"/>
            <w:hideMark/>
          </w:tcPr>
          <w:p w14:paraId="471067BB" w14:textId="33112AB9" w:rsidR="004868F8" w:rsidRPr="00FB68D3" w:rsidRDefault="000A47A3" w:rsidP="00FB68D3">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oMath>
            </m:oMathPara>
          </w:p>
        </w:tc>
        <w:tc>
          <w:tcPr>
            <w:tcW w:w="1270" w:type="dxa"/>
            <w:tcBorders>
              <w:top w:val="single" w:sz="4" w:space="0" w:color="auto"/>
              <w:left w:val="nil"/>
              <w:bottom w:val="single" w:sz="4" w:space="0" w:color="auto"/>
              <w:right w:val="nil"/>
            </w:tcBorders>
            <w:shd w:val="clear" w:color="auto" w:fill="auto"/>
            <w:noWrap/>
            <w:vAlign w:val="center"/>
            <w:hideMark/>
          </w:tcPr>
          <w:p w14:paraId="5B685197" w14:textId="446C0BBF" w:rsidR="00FB68D3" w:rsidRPr="00FB68D3" w:rsidRDefault="000A47A3" w:rsidP="00FB68D3">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m:oMathPara>
          </w:p>
        </w:tc>
      </w:tr>
      <w:tr w:rsidR="004868F8" w:rsidRPr="004868F8" w14:paraId="123561EC" w14:textId="77777777" w:rsidTr="00FB68D3">
        <w:trPr>
          <w:trHeight w:val="255"/>
        </w:trPr>
        <w:tc>
          <w:tcPr>
            <w:tcW w:w="426" w:type="dxa"/>
            <w:tcBorders>
              <w:top w:val="nil"/>
              <w:left w:val="nil"/>
              <w:bottom w:val="nil"/>
              <w:right w:val="nil"/>
            </w:tcBorders>
            <w:shd w:val="clear" w:color="auto" w:fill="auto"/>
            <w:noWrap/>
            <w:vAlign w:val="bottom"/>
            <w:hideMark/>
          </w:tcPr>
          <w:p w14:paraId="74AD1462"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w:t>
            </w:r>
          </w:p>
        </w:tc>
        <w:tc>
          <w:tcPr>
            <w:tcW w:w="2889" w:type="dxa"/>
            <w:tcBorders>
              <w:top w:val="nil"/>
              <w:left w:val="nil"/>
              <w:bottom w:val="nil"/>
              <w:right w:val="nil"/>
            </w:tcBorders>
            <w:shd w:val="clear" w:color="auto" w:fill="auto"/>
            <w:noWrap/>
            <w:vAlign w:val="bottom"/>
            <w:hideMark/>
          </w:tcPr>
          <w:p w14:paraId="2EF3E3EC"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eferencePopulation</w:t>
            </w:r>
          </w:p>
        </w:tc>
        <w:tc>
          <w:tcPr>
            <w:tcW w:w="1946" w:type="dxa"/>
            <w:tcBorders>
              <w:top w:val="nil"/>
              <w:left w:val="nil"/>
              <w:bottom w:val="nil"/>
              <w:right w:val="nil"/>
            </w:tcBorders>
            <w:shd w:val="clear" w:color="auto" w:fill="auto"/>
            <w:noWrap/>
            <w:vAlign w:val="bottom"/>
            <w:hideMark/>
          </w:tcPr>
          <w:p w14:paraId="5D7B930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32%</w:t>
            </w:r>
          </w:p>
        </w:tc>
        <w:tc>
          <w:tcPr>
            <w:tcW w:w="1270" w:type="dxa"/>
            <w:tcBorders>
              <w:top w:val="nil"/>
              <w:left w:val="nil"/>
              <w:bottom w:val="nil"/>
              <w:right w:val="nil"/>
            </w:tcBorders>
            <w:shd w:val="clear" w:color="auto" w:fill="auto"/>
            <w:noWrap/>
            <w:vAlign w:val="bottom"/>
            <w:hideMark/>
          </w:tcPr>
          <w:p w14:paraId="68C33EA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940,300</w:t>
            </w:r>
          </w:p>
        </w:tc>
        <w:tc>
          <w:tcPr>
            <w:tcW w:w="1270" w:type="dxa"/>
            <w:tcBorders>
              <w:top w:val="nil"/>
              <w:left w:val="nil"/>
              <w:bottom w:val="nil"/>
              <w:right w:val="nil"/>
            </w:tcBorders>
            <w:shd w:val="clear" w:color="auto" w:fill="auto"/>
            <w:noWrap/>
            <w:vAlign w:val="bottom"/>
            <w:hideMark/>
          </w:tcPr>
          <w:p w14:paraId="2547ED8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346,431</w:t>
            </w:r>
          </w:p>
        </w:tc>
        <w:tc>
          <w:tcPr>
            <w:tcW w:w="1270" w:type="dxa"/>
            <w:tcBorders>
              <w:top w:val="nil"/>
              <w:left w:val="nil"/>
              <w:bottom w:val="nil"/>
              <w:right w:val="nil"/>
            </w:tcBorders>
            <w:shd w:val="clear" w:color="auto" w:fill="auto"/>
            <w:noWrap/>
            <w:vAlign w:val="bottom"/>
            <w:hideMark/>
          </w:tcPr>
          <w:p w14:paraId="537031D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348,838</w:t>
            </w:r>
          </w:p>
        </w:tc>
      </w:tr>
      <w:tr w:rsidR="004868F8" w:rsidRPr="004868F8" w14:paraId="6B1BE2D7" w14:textId="77777777" w:rsidTr="00FB68D3">
        <w:trPr>
          <w:trHeight w:val="255"/>
        </w:trPr>
        <w:tc>
          <w:tcPr>
            <w:tcW w:w="426" w:type="dxa"/>
            <w:tcBorders>
              <w:top w:val="nil"/>
              <w:left w:val="nil"/>
              <w:bottom w:val="nil"/>
              <w:right w:val="nil"/>
            </w:tcBorders>
            <w:shd w:val="clear" w:color="auto" w:fill="auto"/>
            <w:noWrap/>
            <w:vAlign w:val="bottom"/>
            <w:hideMark/>
          </w:tcPr>
          <w:p w14:paraId="24FA5987"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w:t>
            </w:r>
          </w:p>
        </w:tc>
        <w:tc>
          <w:tcPr>
            <w:tcW w:w="2889" w:type="dxa"/>
            <w:tcBorders>
              <w:top w:val="nil"/>
              <w:left w:val="nil"/>
              <w:bottom w:val="nil"/>
              <w:right w:val="nil"/>
            </w:tcBorders>
            <w:shd w:val="clear" w:color="auto" w:fill="auto"/>
            <w:noWrap/>
            <w:vAlign w:val="bottom"/>
            <w:hideMark/>
          </w:tcPr>
          <w:p w14:paraId="33494BC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2</w:t>
            </w:r>
          </w:p>
        </w:tc>
        <w:tc>
          <w:tcPr>
            <w:tcW w:w="1946" w:type="dxa"/>
            <w:tcBorders>
              <w:top w:val="nil"/>
              <w:left w:val="nil"/>
              <w:bottom w:val="nil"/>
              <w:right w:val="nil"/>
            </w:tcBorders>
            <w:shd w:val="clear" w:color="auto" w:fill="auto"/>
            <w:noWrap/>
            <w:vAlign w:val="bottom"/>
            <w:hideMark/>
          </w:tcPr>
          <w:p w14:paraId="1DEC48C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04%</w:t>
            </w:r>
          </w:p>
        </w:tc>
        <w:tc>
          <w:tcPr>
            <w:tcW w:w="1270" w:type="dxa"/>
            <w:tcBorders>
              <w:top w:val="nil"/>
              <w:left w:val="nil"/>
              <w:bottom w:val="nil"/>
              <w:right w:val="nil"/>
            </w:tcBorders>
            <w:shd w:val="clear" w:color="auto" w:fill="auto"/>
            <w:noWrap/>
            <w:vAlign w:val="bottom"/>
            <w:hideMark/>
          </w:tcPr>
          <w:p w14:paraId="0CB0414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252</w:t>
            </w:r>
          </w:p>
        </w:tc>
        <w:tc>
          <w:tcPr>
            <w:tcW w:w="1270" w:type="dxa"/>
            <w:tcBorders>
              <w:top w:val="nil"/>
              <w:left w:val="nil"/>
              <w:bottom w:val="nil"/>
              <w:right w:val="nil"/>
            </w:tcBorders>
            <w:shd w:val="clear" w:color="auto" w:fill="auto"/>
            <w:noWrap/>
            <w:vAlign w:val="bottom"/>
            <w:hideMark/>
          </w:tcPr>
          <w:p w14:paraId="60C4EB8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89</w:t>
            </w:r>
          </w:p>
        </w:tc>
        <w:tc>
          <w:tcPr>
            <w:tcW w:w="1270" w:type="dxa"/>
            <w:tcBorders>
              <w:top w:val="nil"/>
              <w:left w:val="nil"/>
              <w:bottom w:val="nil"/>
              <w:right w:val="nil"/>
            </w:tcBorders>
            <w:shd w:val="clear" w:color="auto" w:fill="auto"/>
            <w:noWrap/>
            <w:vAlign w:val="bottom"/>
            <w:hideMark/>
          </w:tcPr>
          <w:p w14:paraId="7D8B7B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0</w:t>
            </w:r>
          </w:p>
        </w:tc>
      </w:tr>
      <w:tr w:rsidR="004868F8" w:rsidRPr="004868F8" w14:paraId="5A940221" w14:textId="77777777" w:rsidTr="00FB68D3">
        <w:trPr>
          <w:trHeight w:val="255"/>
        </w:trPr>
        <w:tc>
          <w:tcPr>
            <w:tcW w:w="426" w:type="dxa"/>
            <w:tcBorders>
              <w:top w:val="nil"/>
              <w:left w:val="nil"/>
              <w:bottom w:val="nil"/>
              <w:right w:val="nil"/>
            </w:tcBorders>
            <w:shd w:val="clear" w:color="auto" w:fill="auto"/>
            <w:noWrap/>
            <w:vAlign w:val="bottom"/>
            <w:hideMark/>
          </w:tcPr>
          <w:p w14:paraId="27DA413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w:t>
            </w:r>
          </w:p>
        </w:tc>
        <w:tc>
          <w:tcPr>
            <w:tcW w:w="2889" w:type="dxa"/>
            <w:tcBorders>
              <w:top w:val="nil"/>
              <w:left w:val="nil"/>
              <w:bottom w:val="nil"/>
              <w:right w:val="nil"/>
            </w:tcBorders>
            <w:shd w:val="clear" w:color="auto" w:fill="auto"/>
            <w:noWrap/>
            <w:vAlign w:val="bottom"/>
            <w:hideMark/>
          </w:tcPr>
          <w:p w14:paraId="7B050FEE"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NormalCapacityUtilization</w:t>
            </w:r>
          </w:p>
        </w:tc>
        <w:tc>
          <w:tcPr>
            <w:tcW w:w="1946" w:type="dxa"/>
            <w:tcBorders>
              <w:top w:val="nil"/>
              <w:left w:val="nil"/>
              <w:bottom w:val="nil"/>
              <w:right w:val="nil"/>
            </w:tcBorders>
            <w:shd w:val="clear" w:color="auto" w:fill="auto"/>
            <w:noWrap/>
            <w:vAlign w:val="bottom"/>
            <w:hideMark/>
          </w:tcPr>
          <w:p w14:paraId="0C4110B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1%</w:t>
            </w:r>
          </w:p>
        </w:tc>
        <w:tc>
          <w:tcPr>
            <w:tcW w:w="1270" w:type="dxa"/>
            <w:tcBorders>
              <w:top w:val="nil"/>
              <w:left w:val="nil"/>
              <w:bottom w:val="nil"/>
              <w:right w:val="nil"/>
            </w:tcBorders>
            <w:shd w:val="clear" w:color="auto" w:fill="auto"/>
            <w:noWrap/>
            <w:vAlign w:val="bottom"/>
            <w:hideMark/>
          </w:tcPr>
          <w:p w14:paraId="372A8AF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61</w:t>
            </w:r>
          </w:p>
        </w:tc>
        <w:tc>
          <w:tcPr>
            <w:tcW w:w="1270" w:type="dxa"/>
            <w:tcBorders>
              <w:top w:val="nil"/>
              <w:left w:val="nil"/>
              <w:bottom w:val="nil"/>
              <w:right w:val="nil"/>
            </w:tcBorders>
            <w:shd w:val="clear" w:color="auto" w:fill="auto"/>
            <w:noWrap/>
            <w:vAlign w:val="bottom"/>
            <w:hideMark/>
          </w:tcPr>
          <w:p w14:paraId="76218A0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13</w:t>
            </w:r>
          </w:p>
        </w:tc>
        <w:tc>
          <w:tcPr>
            <w:tcW w:w="1270" w:type="dxa"/>
            <w:tcBorders>
              <w:top w:val="nil"/>
              <w:left w:val="nil"/>
              <w:bottom w:val="nil"/>
              <w:right w:val="nil"/>
            </w:tcBorders>
            <w:shd w:val="clear" w:color="auto" w:fill="auto"/>
            <w:noWrap/>
            <w:vAlign w:val="bottom"/>
            <w:hideMark/>
          </w:tcPr>
          <w:p w14:paraId="7FB8409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98</w:t>
            </w:r>
          </w:p>
        </w:tc>
      </w:tr>
      <w:tr w:rsidR="004868F8" w:rsidRPr="004868F8" w14:paraId="3A8D5667" w14:textId="77777777" w:rsidTr="00FB68D3">
        <w:trPr>
          <w:trHeight w:val="255"/>
        </w:trPr>
        <w:tc>
          <w:tcPr>
            <w:tcW w:w="426" w:type="dxa"/>
            <w:tcBorders>
              <w:top w:val="nil"/>
              <w:left w:val="nil"/>
              <w:bottom w:val="nil"/>
              <w:right w:val="nil"/>
            </w:tcBorders>
            <w:shd w:val="clear" w:color="auto" w:fill="auto"/>
            <w:noWrap/>
            <w:vAlign w:val="bottom"/>
            <w:hideMark/>
          </w:tcPr>
          <w:p w14:paraId="7B229B4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4</w:t>
            </w:r>
          </w:p>
        </w:tc>
        <w:tc>
          <w:tcPr>
            <w:tcW w:w="2889" w:type="dxa"/>
            <w:tcBorders>
              <w:top w:val="nil"/>
              <w:left w:val="nil"/>
              <w:bottom w:val="nil"/>
              <w:right w:val="nil"/>
            </w:tcBorders>
            <w:shd w:val="clear" w:color="auto" w:fill="auto"/>
            <w:noWrap/>
            <w:vAlign w:val="bottom"/>
            <w:hideMark/>
          </w:tcPr>
          <w:p w14:paraId="79AB02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4</w:t>
            </w:r>
          </w:p>
        </w:tc>
        <w:tc>
          <w:tcPr>
            <w:tcW w:w="1946" w:type="dxa"/>
            <w:tcBorders>
              <w:top w:val="nil"/>
              <w:left w:val="nil"/>
              <w:bottom w:val="nil"/>
              <w:right w:val="nil"/>
            </w:tcBorders>
            <w:shd w:val="clear" w:color="auto" w:fill="auto"/>
            <w:noWrap/>
            <w:vAlign w:val="bottom"/>
            <w:hideMark/>
          </w:tcPr>
          <w:p w14:paraId="3093710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02%</w:t>
            </w:r>
          </w:p>
        </w:tc>
        <w:tc>
          <w:tcPr>
            <w:tcW w:w="1270" w:type="dxa"/>
            <w:tcBorders>
              <w:top w:val="nil"/>
              <w:left w:val="nil"/>
              <w:bottom w:val="nil"/>
              <w:right w:val="nil"/>
            </w:tcBorders>
            <w:shd w:val="clear" w:color="auto" w:fill="auto"/>
            <w:noWrap/>
            <w:vAlign w:val="bottom"/>
            <w:hideMark/>
          </w:tcPr>
          <w:p w14:paraId="236512C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2</w:t>
            </w:r>
          </w:p>
        </w:tc>
        <w:tc>
          <w:tcPr>
            <w:tcW w:w="1270" w:type="dxa"/>
            <w:tcBorders>
              <w:top w:val="nil"/>
              <w:left w:val="nil"/>
              <w:bottom w:val="nil"/>
              <w:right w:val="nil"/>
            </w:tcBorders>
            <w:shd w:val="clear" w:color="auto" w:fill="auto"/>
            <w:noWrap/>
            <w:vAlign w:val="bottom"/>
            <w:hideMark/>
          </w:tcPr>
          <w:p w14:paraId="778F582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70</w:t>
            </w:r>
          </w:p>
        </w:tc>
        <w:tc>
          <w:tcPr>
            <w:tcW w:w="1270" w:type="dxa"/>
            <w:tcBorders>
              <w:top w:val="nil"/>
              <w:left w:val="nil"/>
              <w:bottom w:val="nil"/>
              <w:right w:val="nil"/>
            </w:tcBorders>
            <w:shd w:val="clear" w:color="auto" w:fill="auto"/>
            <w:noWrap/>
            <w:vAlign w:val="bottom"/>
            <w:hideMark/>
          </w:tcPr>
          <w:p w14:paraId="5136B36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4868F8" w:rsidRPr="004868F8" w14:paraId="01518485" w14:textId="77777777" w:rsidTr="00FB68D3">
        <w:trPr>
          <w:trHeight w:val="255"/>
        </w:trPr>
        <w:tc>
          <w:tcPr>
            <w:tcW w:w="426" w:type="dxa"/>
            <w:tcBorders>
              <w:top w:val="nil"/>
              <w:left w:val="nil"/>
              <w:bottom w:val="nil"/>
              <w:right w:val="nil"/>
            </w:tcBorders>
            <w:shd w:val="clear" w:color="auto" w:fill="auto"/>
            <w:noWrap/>
            <w:vAlign w:val="bottom"/>
            <w:hideMark/>
          </w:tcPr>
          <w:p w14:paraId="5B387B0B"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5</w:t>
            </w:r>
          </w:p>
        </w:tc>
        <w:tc>
          <w:tcPr>
            <w:tcW w:w="2889" w:type="dxa"/>
            <w:tcBorders>
              <w:top w:val="nil"/>
              <w:left w:val="nil"/>
              <w:bottom w:val="nil"/>
              <w:right w:val="nil"/>
            </w:tcBorders>
            <w:shd w:val="clear" w:color="auto" w:fill="auto"/>
            <w:noWrap/>
            <w:vAlign w:val="bottom"/>
            <w:hideMark/>
          </w:tcPr>
          <w:p w14:paraId="20D535B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VolumeReportingDelay</w:t>
            </w:r>
          </w:p>
        </w:tc>
        <w:tc>
          <w:tcPr>
            <w:tcW w:w="1946" w:type="dxa"/>
            <w:tcBorders>
              <w:top w:val="nil"/>
              <w:left w:val="nil"/>
              <w:bottom w:val="nil"/>
              <w:right w:val="nil"/>
            </w:tcBorders>
            <w:shd w:val="clear" w:color="auto" w:fill="auto"/>
            <w:noWrap/>
            <w:vAlign w:val="bottom"/>
            <w:hideMark/>
          </w:tcPr>
          <w:p w14:paraId="2E7B0D8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13%</w:t>
            </w:r>
          </w:p>
        </w:tc>
        <w:tc>
          <w:tcPr>
            <w:tcW w:w="1270" w:type="dxa"/>
            <w:tcBorders>
              <w:top w:val="nil"/>
              <w:left w:val="nil"/>
              <w:bottom w:val="nil"/>
              <w:right w:val="nil"/>
            </w:tcBorders>
            <w:shd w:val="clear" w:color="auto" w:fill="auto"/>
            <w:noWrap/>
            <w:vAlign w:val="bottom"/>
            <w:hideMark/>
          </w:tcPr>
          <w:p w14:paraId="41C25ED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70</w:t>
            </w:r>
          </w:p>
        </w:tc>
        <w:tc>
          <w:tcPr>
            <w:tcW w:w="1270" w:type="dxa"/>
            <w:tcBorders>
              <w:top w:val="nil"/>
              <w:left w:val="nil"/>
              <w:bottom w:val="nil"/>
              <w:right w:val="nil"/>
            </w:tcBorders>
            <w:shd w:val="clear" w:color="auto" w:fill="auto"/>
            <w:noWrap/>
            <w:vAlign w:val="bottom"/>
            <w:hideMark/>
          </w:tcPr>
          <w:p w14:paraId="58BD28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2</w:t>
            </w:r>
          </w:p>
        </w:tc>
        <w:tc>
          <w:tcPr>
            <w:tcW w:w="1270" w:type="dxa"/>
            <w:tcBorders>
              <w:top w:val="nil"/>
              <w:left w:val="nil"/>
              <w:bottom w:val="nil"/>
              <w:right w:val="nil"/>
            </w:tcBorders>
            <w:shd w:val="clear" w:color="auto" w:fill="auto"/>
            <w:noWrap/>
            <w:vAlign w:val="bottom"/>
            <w:hideMark/>
          </w:tcPr>
          <w:p w14:paraId="6BC50B5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87</w:t>
            </w:r>
          </w:p>
        </w:tc>
      </w:tr>
      <w:tr w:rsidR="004868F8" w:rsidRPr="004868F8" w14:paraId="50731B2F" w14:textId="77777777" w:rsidTr="00FB68D3">
        <w:trPr>
          <w:trHeight w:val="255"/>
        </w:trPr>
        <w:tc>
          <w:tcPr>
            <w:tcW w:w="426" w:type="dxa"/>
            <w:tcBorders>
              <w:top w:val="nil"/>
              <w:left w:val="nil"/>
              <w:bottom w:val="nil"/>
              <w:right w:val="nil"/>
            </w:tcBorders>
            <w:shd w:val="clear" w:color="auto" w:fill="auto"/>
            <w:noWrap/>
            <w:vAlign w:val="bottom"/>
            <w:hideMark/>
          </w:tcPr>
          <w:p w14:paraId="2F55898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6</w:t>
            </w:r>
          </w:p>
        </w:tc>
        <w:tc>
          <w:tcPr>
            <w:tcW w:w="2889" w:type="dxa"/>
            <w:tcBorders>
              <w:top w:val="nil"/>
              <w:left w:val="nil"/>
              <w:bottom w:val="nil"/>
              <w:right w:val="nil"/>
            </w:tcBorders>
            <w:shd w:val="clear" w:color="auto" w:fill="auto"/>
            <w:noWrap/>
            <w:vAlign w:val="bottom"/>
            <w:hideMark/>
          </w:tcPr>
          <w:p w14:paraId="7F88F3A0"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2</w:t>
            </w:r>
          </w:p>
        </w:tc>
        <w:tc>
          <w:tcPr>
            <w:tcW w:w="1946" w:type="dxa"/>
            <w:tcBorders>
              <w:top w:val="nil"/>
              <w:left w:val="nil"/>
              <w:bottom w:val="nil"/>
              <w:right w:val="nil"/>
            </w:tcBorders>
            <w:shd w:val="clear" w:color="auto" w:fill="auto"/>
            <w:noWrap/>
            <w:vAlign w:val="bottom"/>
            <w:hideMark/>
          </w:tcPr>
          <w:p w14:paraId="43F73DB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0%</w:t>
            </w:r>
          </w:p>
        </w:tc>
        <w:tc>
          <w:tcPr>
            <w:tcW w:w="1270" w:type="dxa"/>
            <w:tcBorders>
              <w:top w:val="nil"/>
              <w:left w:val="nil"/>
              <w:bottom w:val="nil"/>
              <w:right w:val="nil"/>
            </w:tcBorders>
            <w:shd w:val="clear" w:color="auto" w:fill="auto"/>
            <w:noWrap/>
            <w:vAlign w:val="bottom"/>
            <w:hideMark/>
          </w:tcPr>
          <w:p w14:paraId="7F069B9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6</w:t>
            </w:r>
          </w:p>
        </w:tc>
        <w:tc>
          <w:tcPr>
            <w:tcW w:w="1270" w:type="dxa"/>
            <w:tcBorders>
              <w:top w:val="nil"/>
              <w:left w:val="nil"/>
              <w:bottom w:val="nil"/>
              <w:right w:val="nil"/>
            </w:tcBorders>
            <w:shd w:val="clear" w:color="auto" w:fill="auto"/>
            <w:noWrap/>
            <w:vAlign w:val="bottom"/>
            <w:hideMark/>
          </w:tcPr>
          <w:p w14:paraId="3B8B1BF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28</w:t>
            </w:r>
          </w:p>
        </w:tc>
        <w:tc>
          <w:tcPr>
            <w:tcW w:w="1270" w:type="dxa"/>
            <w:tcBorders>
              <w:top w:val="nil"/>
              <w:left w:val="nil"/>
              <w:bottom w:val="nil"/>
              <w:right w:val="nil"/>
            </w:tcBorders>
            <w:shd w:val="clear" w:color="auto" w:fill="auto"/>
            <w:noWrap/>
            <w:vAlign w:val="bottom"/>
            <w:hideMark/>
          </w:tcPr>
          <w:p w14:paraId="62BB8F3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89</w:t>
            </w:r>
          </w:p>
        </w:tc>
      </w:tr>
      <w:tr w:rsidR="004868F8" w:rsidRPr="004868F8" w14:paraId="7F363E1C" w14:textId="77777777" w:rsidTr="00FB68D3">
        <w:trPr>
          <w:trHeight w:val="255"/>
        </w:trPr>
        <w:tc>
          <w:tcPr>
            <w:tcW w:w="426" w:type="dxa"/>
            <w:tcBorders>
              <w:top w:val="nil"/>
              <w:left w:val="nil"/>
              <w:bottom w:val="nil"/>
              <w:right w:val="nil"/>
            </w:tcBorders>
            <w:shd w:val="clear" w:color="auto" w:fill="auto"/>
            <w:noWrap/>
            <w:vAlign w:val="bottom"/>
            <w:hideMark/>
          </w:tcPr>
          <w:p w14:paraId="6AE6B5DC"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7</w:t>
            </w:r>
          </w:p>
        </w:tc>
        <w:tc>
          <w:tcPr>
            <w:tcW w:w="2889" w:type="dxa"/>
            <w:tcBorders>
              <w:top w:val="nil"/>
              <w:left w:val="nil"/>
              <w:bottom w:val="nil"/>
              <w:right w:val="nil"/>
            </w:tcBorders>
            <w:shd w:val="clear" w:color="auto" w:fill="auto"/>
            <w:noWrap/>
            <w:vAlign w:val="bottom"/>
            <w:hideMark/>
          </w:tcPr>
          <w:p w14:paraId="2FDBA65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Price</w:t>
            </w:r>
          </w:p>
        </w:tc>
        <w:tc>
          <w:tcPr>
            <w:tcW w:w="1946" w:type="dxa"/>
            <w:tcBorders>
              <w:top w:val="nil"/>
              <w:left w:val="nil"/>
              <w:bottom w:val="nil"/>
              <w:right w:val="nil"/>
            </w:tcBorders>
            <w:shd w:val="clear" w:color="auto" w:fill="auto"/>
            <w:noWrap/>
            <w:vAlign w:val="bottom"/>
            <w:hideMark/>
          </w:tcPr>
          <w:p w14:paraId="188852C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89%</w:t>
            </w:r>
          </w:p>
        </w:tc>
        <w:tc>
          <w:tcPr>
            <w:tcW w:w="1270" w:type="dxa"/>
            <w:tcBorders>
              <w:top w:val="nil"/>
              <w:left w:val="nil"/>
              <w:bottom w:val="nil"/>
              <w:right w:val="nil"/>
            </w:tcBorders>
            <w:shd w:val="clear" w:color="auto" w:fill="auto"/>
            <w:noWrap/>
            <w:vAlign w:val="bottom"/>
            <w:hideMark/>
          </w:tcPr>
          <w:p w14:paraId="40DBB47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69</w:t>
            </w:r>
          </w:p>
        </w:tc>
        <w:tc>
          <w:tcPr>
            <w:tcW w:w="1270" w:type="dxa"/>
            <w:tcBorders>
              <w:top w:val="nil"/>
              <w:left w:val="nil"/>
              <w:bottom w:val="nil"/>
              <w:right w:val="nil"/>
            </w:tcBorders>
            <w:shd w:val="clear" w:color="auto" w:fill="auto"/>
            <w:noWrap/>
            <w:vAlign w:val="bottom"/>
            <w:hideMark/>
          </w:tcPr>
          <w:p w14:paraId="47A6365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177</w:t>
            </w:r>
          </w:p>
        </w:tc>
        <w:tc>
          <w:tcPr>
            <w:tcW w:w="1270" w:type="dxa"/>
            <w:tcBorders>
              <w:top w:val="nil"/>
              <w:left w:val="nil"/>
              <w:bottom w:val="nil"/>
              <w:right w:val="nil"/>
            </w:tcBorders>
            <w:shd w:val="clear" w:color="auto" w:fill="auto"/>
            <w:noWrap/>
            <w:vAlign w:val="bottom"/>
            <w:hideMark/>
          </w:tcPr>
          <w:p w14:paraId="4E7F283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1</w:t>
            </w:r>
          </w:p>
        </w:tc>
      </w:tr>
      <w:tr w:rsidR="004868F8" w:rsidRPr="004868F8" w14:paraId="68B0C9CB" w14:textId="77777777" w:rsidTr="00FB68D3">
        <w:trPr>
          <w:trHeight w:val="255"/>
        </w:trPr>
        <w:tc>
          <w:tcPr>
            <w:tcW w:w="426" w:type="dxa"/>
            <w:tcBorders>
              <w:top w:val="nil"/>
              <w:left w:val="nil"/>
              <w:bottom w:val="nil"/>
              <w:right w:val="nil"/>
            </w:tcBorders>
            <w:shd w:val="clear" w:color="auto" w:fill="auto"/>
            <w:noWrap/>
            <w:vAlign w:val="bottom"/>
            <w:hideMark/>
          </w:tcPr>
          <w:p w14:paraId="5EF9B59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8</w:t>
            </w:r>
          </w:p>
        </w:tc>
        <w:tc>
          <w:tcPr>
            <w:tcW w:w="2889" w:type="dxa"/>
            <w:tcBorders>
              <w:top w:val="nil"/>
              <w:left w:val="nil"/>
              <w:bottom w:val="nil"/>
              <w:right w:val="nil"/>
            </w:tcBorders>
            <w:shd w:val="clear" w:color="auto" w:fill="auto"/>
            <w:noWrap/>
            <w:vAlign w:val="bottom"/>
            <w:hideMark/>
          </w:tcPr>
          <w:p w14:paraId="2CB8B17C"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atioOfFixedToVarCost</w:t>
            </w:r>
          </w:p>
        </w:tc>
        <w:tc>
          <w:tcPr>
            <w:tcW w:w="1946" w:type="dxa"/>
            <w:tcBorders>
              <w:top w:val="nil"/>
              <w:left w:val="nil"/>
              <w:bottom w:val="nil"/>
              <w:right w:val="nil"/>
            </w:tcBorders>
            <w:shd w:val="clear" w:color="auto" w:fill="auto"/>
            <w:noWrap/>
            <w:vAlign w:val="bottom"/>
            <w:hideMark/>
          </w:tcPr>
          <w:p w14:paraId="447DA20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02%</w:t>
            </w:r>
          </w:p>
        </w:tc>
        <w:tc>
          <w:tcPr>
            <w:tcW w:w="1270" w:type="dxa"/>
            <w:tcBorders>
              <w:top w:val="nil"/>
              <w:left w:val="nil"/>
              <w:bottom w:val="nil"/>
              <w:right w:val="nil"/>
            </w:tcBorders>
            <w:shd w:val="clear" w:color="auto" w:fill="auto"/>
            <w:noWrap/>
            <w:vAlign w:val="bottom"/>
            <w:hideMark/>
          </w:tcPr>
          <w:p w14:paraId="22BE11C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06</w:t>
            </w:r>
          </w:p>
        </w:tc>
        <w:tc>
          <w:tcPr>
            <w:tcW w:w="1270" w:type="dxa"/>
            <w:tcBorders>
              <w:top w:val="nil"/>
              <w:left w:val="nil"/>
              <w:bottom w:val="nil"/>
              <w:right w:val="nil"/>
            </w:tcBorders>
            <w:shd w:val="clear" w:color="auto" w:fill="auto"/>
            <w:noWrap/>
            <w:vAlign w:val="bottom"/>
            <w:hideMark/>
          </w:tcPr>
          <w:p w14:paraId="70BBF4D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20</w:t>
            </w:r>
          </w:p>
        </w:tc>
        <w:tc>
          <w:tcPr>
            <w:tcW w:w="1270" w:type="dxa"/>
            <w:tcBorders>
              <w:top w:val="nil"/>
              <w:left w:val="nil"/>
              <w:bottom w:val="nil"/>
              <w:right w:val="nil"/>
            </w:tcBorders>
            <w:shd w:val="clear" w:color="auto" w:fill="auto"/>
            <w:noWrap/>
            <w:vAlign w:val="bottom"/>
            <w:hideMark/>
          </w:tcPr>
          <w:p w14:paraId="75AC291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42</w:t>
            </w:r>
          </w:p>
        </w:tc>
      </w:tr>
      <w:tr w:rsidR="004868F8" w:rsidRPr="004868F8" w14:paraId="143C3AC8" w14:textId="77777777" w:rsidTr="00FB68D3">
        <w:trPr>
          <w:trHeight w:val="255"/>
        </w:trPr>
        <w:tc>
          <w:tcPr>
            <w:tcW w:w="426" w:type="dxa"/>
            <w:tcBorders>
              <w:top w:val="nil"/>
              <w:left w:val="nil"/>
              <w:bottom w:val="nil"/>
              <w:right w:val="nil"/>
            </w:tcBorders>
            <w:shd w:val="clear" w:color="auto" w:fill="auto"/>
            <w:noWrap/>
            <w:vAlign w:val="bottom"/>
            <w:hideMark/>
          </w:tcPr>
          <w:p w14:paraId="613A4F6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9</w:t>
            </w:r>
          </w:p>
        </w:tc>
        <w:tc>
          <w:tcPr>
            <w:tcW w:w="2889" w:type="dxa"/>
            <w:tcBorders>
              <w:top w:val="nil"/>
              <w:left w:val="nil"/>
              <w:bottom w:val="nil"/>
              <w:right w:val="nil"/>
            </w:tcBorders>
            <w:shd w:val="clear" w:color="auto" w:fill="auto"/>
            <w:noWrap/>
            <w:vAlign w:val="bottom"/>
            <w:hideMark/>
          </w:tcPr>
          <w:p w14:paraId="150425E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4</w:t>
            </w:r>
          </w:p>
        </w:tc>
        <w:tc>
          <w:tcPr>
            <w:tcW w:w="1946" w:type="dxa"/>
            <w:tcBorders>
              <w:top w:val="nil"/>
              <w:left w:val="nil"/>
              <w:bottom w:val="nil"/>
              <w:right w:val="nil"/>
            </w:tcBorders>
            <w:shd w:val="clear" w:color="auto" w:fill="auto"/>
            <w:noWrap/>
            <w:vAlign w:val="bottom"/>
            <w:hideMark/>
          </w:tcPr>
          <w:p w14:paraId="5B2E53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6,72%</w:t>
            </w:r>
          </w:p>
        </w:tc>
        <w:tc>
          <w:tcPr>
            <w:tcW w:w="1270" w:type="dxa"/>
            <w:tcBorders>
              <w:top w:val="nil"/>
              <w:left w:val="nil"/>
              <w:bottom w:val="nil"/>
              <w:right w:val="nil"/>
            </w:tcBorders>
            <w:shd w:val="clear" w:color="auto" w:fill="auto"/>
            <w:noWrap/>
            <w:vAlign w:val="bottom"/>
            <w:hideMark/>
          </w:tcPr>
          <w:p w14:paraId="1B4BED8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5</w:t>
            </w:r>
          </w:p>
        </w:tc>
        <w:tc>
          <w:tcPr>
            <w:tcW w:w="1270" w:type="dxa"/>
            <w:tcBorders>
              <w:top w:val="nil"/>
              <w:left w:val="nil"/>
              <w:bottom w:val="nil"/>
              <w:right w:val="nil"/>
            </w:tcBorders>
            <w:shd w:val="clear" w:color="auto" w:fill="auto"/>
            <w:noWrap/>
            <w:vAlign w:val="bottom"/>
            <w:hideMark/>
          </w:tcPr>
          <w:p w14:paraId="4AE364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8</w:t>
            </w:r>
          </w:p>
        </w:tc>
        <w:tc>
          <w:tcPr>
            <w:tcW w:w="1270" w:type="dxa"/>
            <w:tcBorders>
              <w:top w:val="nil"/>
              <w:left w:val="nil"/>
              <w:bottom w:val="nil"/>
              <w:right w:val="nil"/>
            </w:tcBorders>
            <w:shd w:val="clear" w:color="auto" w:fill="auto"/>
            <w:noWrap/>
            <w:vAlign w:val="bottom"/>
            <w:hideMark/>
          </w:tcPr>
          <w:p w14:paraId="109DE3E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r>
      <w:tr w:rsidR="004868F8" w:rsidRPr="004868F8" w14:paraId="0121C06F" w14:textId="77777777" w:rsidTr="00FB68D3">
        <w:trPr>
          <w:trHeight w:val="255"/>
        </w:trPr>
        <w:tc>
          <w:tcPr>
            <w:tcW w:w="426" w:type="dxa"/>
            <w:tcBorders>
              <w:top w:val="nil"/>
              <w:left w:val="nil"/>
              <w:bottom w:val="nil"/>
              <w:right w:val="nil"/>
            </w:tcBorders>
            <w:shd w:val="clear" w:color="auto" w:fill="auto"/>
            <w:noWrap/>
            <w:vAlign w:val="bottom"/>
            <w:hideMark/>
          </w:tcPr>
          <w:p w14:paraId="65A7D0C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0</w:t>
            </w:r>
          </w:p>
        </w:tc>
        <w:tc>
          <w:tcPr>
            <w:tcW w:w="2889" w:type="dxa"/>
            <w:tcBorders>
              <w:top w:val="nil"/>
              <w:left w:val="nil"/>
              <w:bottom w:val="nil"/>
              <w:right w:val="nil"/>
            </w:tcBorders>
            <w:shd w:val="clear" w:color="auto" w:fill="auto"/>
            <w:noWrap/>
            <w:vAlign w:val="bottom"/>
            <w:hideMark/>
          </w:tcPr>
          <w:p w14:paraId="7201AFD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3</w:t>
            </w:r>
          </w:p>
        </w:tc>
        <w:tc>
          <w:tcPr>
            <w:tcW w:w="1946" w:type="dxa"/>
            <w:tcBorders>
              <w:top w:val="nil"/>
              <w:left w:val="nil"/>
              <w:bottom w:val="nil"/>
              <w:right w:val="nil"/>
            </w:tcBorders>
            <w:shd w:val="clear" w:color="auto" w:fill="auto"/>
            <w:noWrap/>
            <w:vAlign w:val="bottom"/>
            <w:hideMark/>
          </w:tcPr>
          <w:p w14:paraId="45C2EE5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6,33%</w:t>
            </w:r>
          </w:p>
        </w:tc>
        <w:tc>
          <w:tcPr>
            <w:tcW w:w="1270" w:type="dxa"/>
            <w:tcBorders>
              <w:top w:val="nil"/>
              <w:left w:val="nil"/>
              <w:bottom w:val="nil"/>
              <w:right w:val="nil"/>
            </w:tcBorders>
            <w:shd w:val="clear" w:color="auto" w:fill="auto"/>
            <w:noWrap/>
            <w:vAlign w:val="bottom"/>
            <w:hideMark/>
          </w:tcPr>
          <w:p w14:paraId="623E84E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5</w:t>
            </w:r>
          </w:p>
        </w:tc>
        <w:tc>
          <w:tcPr>
            <w:tcW w:w="1270" w:type="dxa"/>
            <w:tcBorders>
              <w:top w:val="nil"/>
              <w:left w:val="nil"/>
              <w:bottom w:val="nil"/>
              <w:right w:val="nil"/>
            </w:tcBorders>
            <w:shd w:val="clear" w:color="auto" w:fill="auto"/>
            <w:noWrap/>
            <w:vAlign w:val="bottom"/>
            <w:hideMark/>
          </w:tcPr>
          <w:p w14:paraId="137D711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2</w:t>
            </w:r>
          </w:p>
        </w:tc>
        <w:tc>
          <w:tcPr>
            <w:tcW w:w="1270" w:type="dxa"/>
            <w:tcBorders>
              <w:top w:val="nil"/>
              <w:left w:val="nil"/>
              <w:bottom w:val="nil"/>
              <w:right w:val="nil"/>
            </w:tcBorders>
            <w:shd w:val="clear" w:color="auto" w:fill="auto"/>
            <w:noWrap/>
            <w:vAlign w:val="bottom"/>
            <w:hideMark/>
          </w:tcPr>
          <w:p w14:paraId="4E67D9F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7C3A2365" w14:textId="77777777" w:rsidTr="00FB68D3">
        <w:trPr>
          <w:trHeight w:val="255"/>
        </w:trPr>
        <w:tc>
          <w:tcPr>
            <w:tcW w:w="426" w:type="dxa"/>
            <w:tcBorders>
              <w:top w:val="nil"/>
              <w:left w:val="nil"/>
              <w:bottom w:val="nil"/>
              <w:right w:val="nil"/>
            </w:tcBorders>
            <w:shd w:val="clear" w:color="auto" w:fill="auto"/>
            <w:noWrap/>
            <w:vAlign w:val="bottom"/>
            <w:hideMark/>
          </w:tcPr>
          <w:p w14:paraId="06E024C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1</w:t>
            </w:r>
          </w:p>
        </w:tc>
        <w:tc>
          <w:tcPr>
            <w:tcW w:w="2889" w:type="dxa"/>
            <w:tcBorders>
              <w:top w:val="nil"/>
              <w:left w:val="nil"/>
              <w:bottom w:val="nil"/>
              <w:right w:val="nil"/>
            </w:tcBorders>
            <w:shd w:val="clear" w:color="auto" w:fill="auto"/>
            <w:noWrap/>
            <w:vAlign w:val="bottom"/>
            <w:hideMark/>
          </w:tcPr>
          <w:p w14:paraId="5FF01147"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MedioAvaliacao</w:t>
            </w:r>
          </w:p>
        </w:tc>
        <w:tc>
          <w:tcPr>
            <w:tcW w:w="1946" w:type="dxa"/>
            <w:tcBorders>
              <w:top w:val="nil"/>
              <w:left w:val="nil"/>
              <w:bottom w:val="nil"/>
              <w:right w:val="nil"/>
            </w:tcBorders>
            <w:shd w:val="clear" w:color="auto" w:fill="auto"/>
            <w:noWrap/>
            <w:vAlign w:val="bottom"/>
            <w:hideMark/>
          </w:tcPr>
          <w:p w14:paraId="17D3C97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9%</w:t>
            </w:r>
          </w:p>
        </w:tc>
        <w:tc>
          <w:tcPr>
            <w:tcW w:w="1270" w:type="dxa"/>
            <w:tcBorders>
              <w:top w:val="nil"/>
              <w:left w:val="nil"/>
              <w:bottom w:val="nil"/>
              <w:right w:val="nil"/>
            </w:tcBorders>
            <w:shd w:val="clear" w:color="auto" w:fill="auto"/>
            <w:noWrap/>
            <w:vAlign w:val="bottom"/>
            <w:hideMark/>
          </w:tcPr>
          <w:p w14:paraId="32E4B55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16</w:t>
            </w:r>
          </w:p>
        </w:tc>
        <w:tc>
          <w:tcPr>
            <w:tcW w:w="1270" w:type="dxa"/>
            <w:tcBorders>
              <w:top w:val="nil"/>
              <w:left w:val="nil"/>
              <w:bottom w:val="nil"/>
              <w:right w:val="nil"/>
            </w:tcBorders>
            <w:shd w:val="clear" w:color="auto" w:fill="auto"/>
            <w:noWrap/>
            <w:vAlign w:val="bottom"/>
            <w:hideMark/>
          </w:tcPr>
          <w:p w14:paraId="0B0DC60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8</w:t>
            </w:r>
          </w:p>
        </w:tc>
        <w:tc>
          <w:tcPr>
            <w:tcW w:w="1270" w:type="dxa"/>
            <w:tcBorders>
              <w:top w:val="nil"/>
              <w:left w:val="nil"/>
              <w:bottom w:val="nil"/>
              <w:right w:val="nil"/>
            </w:tcBorders>
            <w:shd w:val="clear" w:color="auto" w:fill="auto"/>
            <w:noWrap/>
            <w:vAlign w:val="bottom"/>
            <w:hideMark/>
          </w:tcPr>
          <w:p w14:paraId="2A72412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0</w:t>
            </w:r>
          </w:p>
        </w:tc>
      </w:tr>
      <w:tr w:rsidR="004868F8" w:rsidRPr="004868F8" w14:paraId="367730CA" w14:textId="77777777" w:rsidTr="00FB68D3">
        <w:trPr>
          <w:trHeight w:val="255"/>
        </w:trPr>
        <w:tc>
          <w:tcPr>
            <w:tcW w:w="426" w:type="dxa"/>
            <w:tcBorders>
              <w:top w:val="nil"/>
              <w:left w:val="nil"/>
              <w:bottom w:val="nil"/>
              <w:right w:val="nil"/>
            </w:tcBorders>
            <w:shd w:val="clear" w:color="auto" w:fill="auto"/>
            <w:noWrap/>
            <w:vAlign w:val="bottom"/>
            <w:hideMark/>
          </w:tcPr>
          <w:p w14:paraId="5D6CDCA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2</w:t>
            </w:r>
          </w:p>
        </w:tc>
        <w:tc>
          <w:tcPr>
            <w:tcW w:w="2889" w:type="dxa"/>
            <w:tcBorders>
              <w:top w:val="nil"/>
              <w:left w:val="nil"/>
              <w:bottom w:val="nil"/>
              <w:right w:val="nil"/>
            </w:tcBorders>
            <w:shd w:val="clear" w:color="auto" w:fill="auto"/>
            <w:noWrap/>
            <w:vAlign w:val="bottom"/>
            <w:hideMark/>
          </w:tcPr>
          <w:p w14:paraId="345A531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MedioRealizacaoPeD</w:t>
            </w:r>
          </w:p>
        </w:tc>
        <w:tc>
          <w:tcPr>
            <w:tcW w:w="1946" w:type="dxa"/>
            <w:tcBorders>
              <w:top w:val="nil"/>
              <w:left w:val="nil"/>
              <w:bottom w:val="nil"/>
              <w:right w:val="nil"/>
            </w:tcBorders>
            <w:shd w:val="clear" w:color="auto" w:fill="auto"/>
            <w:noWrap/>
            <w:vAlign w:val="bottom"/>
            <w:hideMark/>
          </w:tcPr>
          <w:p w14:paraId="083200A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4%</w:t>
            </w:r>
          </w:p>
        </w:tc>
        <w:tc>
          <w:tcPr>
            <w:tcW w:w="1270" w:type="dxa"/>
            <w:tcBorders>
              <w:top w:val="nil"/>
              <w:left w:val="nil"/>
              <w:bottom w:val="nil"/>
              <w:right w:val="nil"/>
            </w:tcBorders>
            <w:shd w:val="clear" w:color="auto" w:fill="auto"/>
            <w:noWrap/>
            <w:vAlign w:val="bottom"/>
            <w:hideMark/>
          </w:tcPr>
          <w:p w14:paraId="014EFC9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31</w:t>
            </w:r>
          </w:p>
        </w:tc>
        <w:tc>
          <w:tcPr>
            <w:tcW w:w="1270" w:type="dxa"/>
            <w:tcBorders>
              <w:top w:val="nil"/>
              <w:left w:val="nil"/>
              <w:bottom w:val="nil"/>
              <w:right w:val="nil"/>
            </w:tcBorders>
            <w:shd w:val="clear" w:color="auto" w:fill="auto"/>
            <w:noWrap/>
            <w:vAlign w:val="bottom"/>
            <w:hideMark/>
          </w:tcPr>
          <w:p w14:paraId="4E3C764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6</w:t>
            </w:r>
          </w:p>
        </w:tc>
        <w:tc>
          <w:tcPr>
            <w:tcW w:w="1270" w:type="dxa"/>
            <w:tcBorders>
              <w:top w:val="nil"/>
              <w:left w:val="nil"/>
              <w:bottom w:val="nil"/>
              <w:right w:val="nil"/>
            </w:tcBorders>
            <w:shd w:val="clear" w:color="auto" w:fill="auto"/>
            <w:noWrap/>
            <w:vAlign w:val="bottom"/>
            <w:hideMark/>
          </w:tcPr>
          <w:p w14:paraId="0093858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982</w:t>
            </w:r>
          </w:p>
        </w:tc>
      </w:tr>
      <w:tr w:rsidR="004868F8" w:rsidRPr="004868F8" w14:paraId="4852C799" w14:textId="77777777" w:rsidTr="00FB68D3">
        <w:trPr>
          <w:trHeight w:val="255"/>
        </w:trPr>
        <w:tc>
          <w:tcPr>
            <w:tcW w:w="426" w:type="dxa"/>
            <w:tcBorders>
              <w:top w:val="nil"/>
              <w:left w:val="nil"/>
              <w:bottom w:val="nil"/>
              <w:right w:val="nil"/>
            </w:tcBorders>
            <w:shd w:val="clear" w:color="auto" w:fill="auto"/>
            <w:noWrap/>
            <w:vAlign w:val="bottom"/>
            <w:hideMark/>
          </w:tcPr>
          <w:p w14:paraId="15978290"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3</w:t>
            </w:r>
          </w:p>
        </w:tc>
        <w:tc>
          <w:tcPr>
            <w:tcW w:w="2889" w:type="dxa"/>
            <w:tcBorders>
              <w:top w:val="nil"/>
              <w:left w:val="nil"/>
              <w:bottom w:val="nil"/>
              <w:right w:val="nil"/>
            </w:tcBorders>
            <w:shd w:val="clear" w:color="auto" w:fill="auto"/>
            <w:noWrap/>
            <w:vAlign w:val="bottom"/>
            <w:hideMark/>
          </w:tcPr>
          <w:p w14:paraId="707890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4</w:t>
            </w:r>
          </w:p>
        </w:tc>
        <w:tc>
          <w:tcPr>
            <w:tcW w:w="1946" w:type="dxa"/>
            <w:tcBorders>
              <w:top w:val="nil"/>
              <w:left w:val="nil"/>
              <w:bottom w:val="nil"/>
              <w:right w:val="nil"/>
            </w:tcBorders>
            <w:shd w:val="clear" w:color="auto" w:fill="auto"/>
            <w:noWrap/>
            <w:vAlign w:val="bottom"/>
            <w:hideMark/>
          </w:tcPr>
          <w:p w14:paraId="5C53FA5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52%</w:t>
            </w:r>
          </w:p>
        </w:tc>
        <w:tc>
          <w:tcPr>
            <w:tcW w:w="1270" w:type="dxa"/>
            <w:tcBorders>
              <w:top w:val="nil"/>
              <w:left w:val="nil"/>
              <w:bottom w:val="nil"/>
              <w:right w:val="nil"/>
            </w:tcBorders>
            <w:shd w:val="clear" w:color="auto" w:fill="auto"/>
            <w:noWrap/>
            <w:vAlign w:val="bottom"/>
            <w:hideMark/>
          </w:tcPr>
          <w:p w14:paraId="1CB6E6C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31</w:t>
            </w:r>
          </w:p>
        </w:tc>
        <w:tc>
          <w:tcPr>
            <w:tcW w:w="1270" w:type="dxa"/>
            <w:tcBorders>
              <w:top w:val="nil"/>
              <w:left w:val="nil"/>
              <w:bottom w:val="nil"/>
              <w:right w:val="nil"/>
            </w:tcBorders>
            <w:shd w:val="clear" w:color="auto" w:fill="auto"/>
            <w:noWrap/>
            <w:vAlign w:val="bottom"/>
            <w:hideMark/>
          </w:tcPr>
          <w:p w14:paraId="2FC0CCC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16</w:t>
            </w:r>
          </w:p>
        </w:tc>
        <w:tc>
          <w:tcPr>
            <w:tcW w:w="1270" w:type="dxa"/>
            <w:tcBorders>
              <w:top w:val="nil"/>
              <w:left w:val="nil"/>
              <w:bottom w:val="nil"/>
              <w:right w:val="nil"/>
            </w:tcBorders>
            <w:shd w:val="clear" w:color="auto" w:fill="auto"/>
            <w:noWrap/>
            <w:vAlign w:val="bottom"/>
            <w:hideMark/>
          </w:tcPr>
          <w:p w14:paraId="127C5EF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78</w:t>
            </w:r>
          </w:p>
        </w:tc>
      </w:tr>
      <w:tr w:rsidR="004868F8" w:rsidRPr="004868F8" w14:paraId="6BB705A7" w14:textId="77777777" w:rsidTr="00FB68D3">
        <w:trPr>
          <w:trHeight w:val="255"/>
        </w:trPr>
        <w:tc>
          <w:tcPr>
            <w:tcW w:w="426" w:type="dxa"/>
            <w:tcBorders>
              <w:top w:val="nil"/>
              <w:left w:val="nil"/>
              <w:bottom w:val="nil"/>
              <w:right w:val="nil"/>
            </w:tcBorders>
            <w:shd w:val="clear" w:color="auto" w:fill="auto"/>
            <w:noWrap/>
            <w:vAlign w:val="bottom"/>
            <w:hideMark/>
          </w:tcPr>
          <w:p w14:paraId="2AC00B14"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4</w:t>
            </w:r>
          </w:p>
        </w:tc>
        <w:tc>
          <w:tcPr>
            <w:tcW w:w="2889" w:type="dxa"/>
            <w:tcBorders>
              <w:top w:val="nil"/>
              <w:left w:val="nil"/>
              <w:bottom w:val="nil"/>
              <w:right w:val="nil"/>
            </w:tcBorders>
            <w:shd w:val="clear" w:color="auto" w:fill="auto"/>
            <w:noWrap/>
            <w:vAlign w:val="bottom"/>
            <w:hideMark/>
          </w:tcPr>
          <w:p w14:paraId="2475D795"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CapacityAcquisitionDelay</w:t>
            </w:r>
          </w:p>
        </w:tc>
        <w:tc>
          <w:tcPr>
            <w:tcW w:w="1946" w:type="dxa"/>
            <w:tcBorders>
              <w:top w:val="nil"/>
              <w:left w:val="nil"/>
              <w:bottom w:val="nil"/>
              <w:right w:val="nil"/>
            </w:tcBorders>
            <w:shd w:val="clear" w:color="auto" w:fill="auto"/>
            <w:noWrap/>
            <w:vAlign w:val="bottom"/>
            <w:hideMark/>
          </w:tcPr>
          <w:p w14:paraId="57DC366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8%</w:t>
            </w:r>
          </w:p>
        </w:tc>
        <w:tc>
          <w:tcPr>
            <w:tcW w:w="1270" w:type="dxa"/>
            <w:tcBorders>
              <w:top w:val="nil"/>
              <w:left w:val="nil"/>
              <w:bottom w:val="nil"/>
              <w:right w:val="nil"/>
            </w:tcBorders>
            <w:shd w:val="clear" w:color="auto" w:fill="auto"/>
            <w:noWrap/>
            <w:vAlign w:val="bottom"/>
            <w:hideMark/>
          </w:tcPr>
          <w:p w14:paraId="361F43D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30</w:t>
            </w:r>
          </w:p>
        </w:tc>
        <w:tc>
          <w:tcPr>
            <w:tcW w:w="1270" w:type="dxa"/>
            <w:tcBorders>
              <w:top w:val="nil"/>
              <w:left w:val="nil"/>
              <w:bottom w:val="nil"/>
              <w:right w:val="nil"/>
            </w:tcBorders>
            <w:shd w:val="clear" w:color="auto" w:fill="auto"/>
            <w:noWrap/>
            <w:vAlign w:val="bottom"/>
            <w:hideMark/>
          </w:tcPr>
          <w:p w14:paraId="687A5AB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7</w:t>
            </w:r>
          </w:p>
        </w:tc>
        <w:tc>
          <w:tcPr>
            <w:tcW w:w="1270" w:type="dxa"/>
            <w:tcBorders>
              <w:top w:val="nil"/>
              <w:left w:val="nil"/>
              <w:bottom w:val="nil"/>
              <w:right w:val="nil"/>
            </w:tcBorders>
            <w:shd w:val="clear" w:color="auto" w:fill="auto"/>
            <w:noWrap/>
            <w:vAlign w:val="bottom"/>
            <w:hideMark/>
          </w:tcPr>
          <w:p w14:paraId="38F6B62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4868F8" w:rsidRPr="004868F8" w14:paraId="6DC40653" w14:textId="77777777" w:rsidTr="00FB68D3">
        <w:trPr>
          <w:trHeight w:val="255"/>
        </w:trPr>
        <w:tc>
          <w:tcPr>
            <w:tcW w:w="426" w:type="dxa"/>
            <w:tcBorders>
              <w:top w:val="nil"/>
              <w:left w:val="nil"/>
              <w:bottom w:val="nil"/>
              <w:right w:val="nil"/>
            </w:tcBorders>
            <w:shd w:val="clear" w:color="auto" w:fill="auto"/>
            <w:noWrap/>
            <w:vAlign w:val="bottom"/>
            <w:hideMark/>
          </w:tcPr>
          <w:p w14:paraId="6760D1CD"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5</w:t>
            </w:r>
          </w:p>
        </w:tc>
        <w:tc>
          <w:tcPr>
            <w:tcW w:w="2889" w:type="dxa"/>
            <w:tcBorders>
              <w:top w:val="nil"/>
              <w:left w:val="nil"/>
              <w:bottom w:val="nil"/>
              <w:right w:val="nil"/>
            </w:tcBorders>
            <w:shd w:val="clear" w:color="auto" w:fill="auto"/>
            <w:noWrap/>
            <w:vAlign w:val="bottom"/>
            <w:hideMark/>
          </w:tcPr>
          <w:p w14:paraId="085D8250"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FractionalDiscardRate</w:t>
            </w:r>
          </w:p>
        </w:tc>
        <w:tc>
          <w:tcPr>
            <w:tcW w:w="1946" w:type="dxa"/>
            <w:tcBorders>
              <w:top w:val="nil"/>
              <w:left w:val="nil"/>
              <w:bottom w:val="nil"/>
              <w:right w:val="nil"/>
            </w:tcBorders>
            <w:shd w:val="clear" w:color="auto" w:fill="auto"/>
            <w:noWrap/>
            <w:vAlign w:val="bottom"/>
            <w:hideMark/>
          </w:tcPr>
          <w:p w14:paraId="065CEC9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7%</w:t>
            </w:r>
          </w:p>
        </w:tc>
        <w:tc>
          <w:tcPr>
            <w:tcW w:w="1270" w:type="dxa"/>
            <w:tcBorders>
              <w:top w:val="nil"/>
              <w:left w:val="nil"/>
              <w:bottom w:val="nil"/>
              <w:right w:val="nil"/>
            </w:tcBorders>
            <w:shd w:val="clear" w:color="auto" w:fill="auto"/>
            <w:noWrap/>
            <w:vAlign w:val="bottom"/>
            <w:hideMark/>
          </w:tcPr>
          <w:p w14:paraId="35EC1E5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4</w:t>
            </w:r>
          </w:p>
        </w:tc>
        <w:tc>
          <w:tcPr>
            <w:tcW w:w="1270" w:type="dxa"/>
            <w:tcBorders>
              <w:top w:val="nil"/>
              <w:left w:val="nil"/>
              <w:bottom w:val="nil"/>
              <w:right w:val="nil"/>
            </w:tcBorders>
            <w:shd w:val="clear" w:color="auto" w:fill="auto"/>
            <w:noWrap/>
            <w:vAlign w:val="bottom"/>
            <w:hideMark/>
          </w:tcPr>
          <w:p w14:paraId="3E53C04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c>
          <w:tcPr>
            <w:tcW w:w="1270" w:type="dxa"/>
            <w:tcBorders>
              <w:top w:val="nil"/>
              <w:left w:val="nil"/>
              <w:bottom w:val="nil"/>
              <w:right w:val="nil"/>
            </w:tcBorders>
            <w:shd w:val="clear" w:color="auto" w:fill="auto"/>
            <w:noWrap/>
            <w:vAlign w:val="bottom"/>
            <w:hideMark/>
          </w:tcPr>
          <w:p w14:paraId="2E0415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2560EDD8" w14:textId="77777777" w:rsidTr="00FB68D3">
        <w:trPr>
          <w:trHeight w:val="255"/>
        </w:trPr>
        <w:tc>
          <w:tcPr>
            <w:tcW w:w="426" w:type="dxa"/>
            <w:tcBorders>
              <w:top w:val="nil"/>
              <w:left w:val="nil"/>
              <w:bottom w:val="nil"/>
              <w:right w:val="nil"/>
            </w:tcBorders>
            <w:shd w:val="clear" w:color="auto" w:fill="auto"/>
            <w:noWrap/>
            <w:vAlign w:val="bottom"/>
            <w:hideMark/>
          </w:tcPr>
          <w:p w14:paraId="14337D3D"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6</w:t>
            </w:r>
          </w:p>
        </w:tc>
        <w:tc>
          <w:tcPr>
            <w:tcW w:w="2889" w:type="dxa"/>
            <w:tcBorders>
              <w:top w:val="nil"/>
              <w:left w:val="nil"/>
              <w:bottom w:val="nil"/>
              <w:right w:val="nil"/>
            </w:tcBorders>
            <w:shd w:val="clear" w:color="auto" w:fill="auto"/>
            <w:noWrap/>
            <w:vAlign w:val="bottom"/>
            <w:hideMark/>
          </w:tcPr>
          <w:p w14:paraId="165853F8"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3</w:t>
            </w:r>
          </w:p>
        </w:tc>
        <w:tc>
          <w:tcPr>
            <w:tcW w:w="1946" w:type="dxa"/>
            <w:tcBorders>
              <w:top w:val="nil"/>
              <w:left w:val="nil"/>
              <w:bottom w:val="nil"/>
              <w:right w:val="nil"/>
            </w:tcBorders>
            <w:shd w:val="clear" w:color="auto" w:fill="auto"/>
            <w:noWrap/>
            <w:vAlign w:val="bottom"/>
            <w:hideMark/>
          </w:tcPr>
          <w:p w14:paraId="559A1D8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02%</w:t>
            </w:r>
          </w:p>
        </w:tc>
        <w:tc>
          <w:tcPr>
            <w:tcW w:w="1270" w:type="dxa"/>
            <w:tcBorders>
              <w:top w:val="nil"/>
              <w:left w:val="nil"/>
              <w:bottom w:val="nil"/>
              <w:right w:val="nil"/>
            </w:tcBorders>
            <w:shd w:val="clear" w:color="auto" w:fill="auto"/>
            <w:noWrap/>
            <w:vAlign w:val="bottom"/>
            <w:hideMark/>
          </w:tcPr>
          <w:p w14:paraId="146B5B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19</w:t>
            </w:r>
          </w:p>
        </w:tc>
        <w:tc>
          <w:tcPr>
            <w:tcW w:w="1270" w:type="dxa"/>
            <w:tcBorders>
              <w:top w:val="nil"/>
              <w:left w:val="nil"/>
              <w:bottom w:val="nil"/>
              <w:right w:val="nil"/>
            </w:tcBorders>
            <w:shd w:val="clear" w:color="auto" w:fill="auto"/>
            <w:noWrap/>
            <w:vAlign w:val="bottom"/>
            <w:hideMark/>
          </w:tcPr>
          <w:p w14:paraId="75A7AB1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27</w:t>
            </w:r>
          </w:p>
        </w:tc>
        <w:tc>
          <w:tcPr>
            <w:tcW w:w="1270" w:type="dxa"/>
            <w:tcBorders>
              <w:top w:val="nil"/>
              <w:left w:val="nil"/>
              <w:bottom w:val="nil"/>
              <w:right w:val="nil"/>
            </w:tcBorders>
            <w:shd w:val="clear" w:color="auto" w:fill="auto"/>
            <w:noWrap/>
            <w:vAlign w:val="bottom"/>
            <w:hideMark/>
          </w:tcPr>
          <w:p w14:paraId="3C5BB5F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r>
      <w:tr w:rsidR="004868F8" w:rsidRPr="004868F8" w14:paraId="242D8682" w14:textId="77777777" w:rsidTr="00FB68D3">
        <w:trPr>
          <w:trHeight w:val="255"/>
        </w:trPr>
        <w:tc>
          <w:tcPr>
            <w:tcW w:w="426" w:type="dxa"/>
            <w:tcBorders>
              <w:top w:val="nil"/>
              <w:left w:val="nil"/>
              <w:bottom w:val="nil"/>
              <w:right w:val="nil"/>
            </w:tcBorders>
            <w:shd w:val="clear" w:color="auto" w:fill="auto"/>
            <w:noWrap/>
            <w:vAlign w:val="bottom"/>
            <w:hideMark/>
          </w:tcPr>
          <w:p w14:paraId="12914FE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7</w:t>
            </w:r>
          </w:p>
        </w:tc>
        <w:tc>
          <w:tcPr>
            <w:tcW w:w="2889" w:type="dxa"/>
            <w:tcBorders>
              <w:top w:val="nil"/>
              <w:left w:val="nil"/>
              <w:bottom w:val="nil"/>
              <w:right w:val="nil"/>
            </w:tcBorders>
            <w:shd w:val="clear" w:color="auto" w:fill="auto"/>
            <w:noWrap/>
            <w:vAlign w:val="bottom"/>
            <w:hideMark/>
          </w:tcPr>
          <w:p w14:paraId="6BB277D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eferenceIndustryDemandElasticity</w:t>
            </w:r>
          </w:p>
        </w:tc>
        <w:tc>
          <w:tcPr>
            <w:tcW w:w="1946" w:type="dxa"/>
            <w:tcBorders>
              <w:top w:val="nil"/>
              <w:left w:val="nil"/>
              <w:bottom w:val="nil"/>
              <w:right w:val="nil"/>
            </w:tcBorders>
            <w:shd w:val="clear" w:color="auto" w:fill="auto"/>
            <w:noWrap/>
            <w:vAlign w:val="bottom"/>
            <w:hideMark/>
          </w:tcPr>
          <w:p w14:paraId="38ABDAF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81%</w:t>
            </w:r>
          </w:p>
        </w:tc>
        <w:tc>
          <w:tcPr>
            <w:tcW w:w="1270" w:type="dxa"/>
            <w:tcBorders>
              <w:top w:val="nil"/>
              <w:left w:val="nil"/>
              <w:bottom w:val="nil"/>
              <w:right w:val="nil"/>
            </w:tcBorders>
            <w:shd w:val="clear" w:color="auto" w:fill="auto"/>
            <w:noWrap/>
            <w:vAlign w:val="bottom"/>
            <w:hideMark/>
          </w:tcPr>
          <w:p w14:paraId="33FC967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64</w:t>
            </w:r>
          </w:p>
        </w:tc>
        <w:tc>
          <w:tcPr>
            <w:tcW w:w="1270" w:type="dxa"/>
            <w:tcBorders>
              <w:top w:val="nil"/>
              <w:left w:val="nil"/>
              <w:bottom w:val="nil"/>
              <w:right w:val="nil"/>
            </w:tcBorders>
            <w:shd w:val="clear" w:color="auto" w:fill="auto"/>
            <w:noWrap/>
            <w:vAlign w:val="bottom"/>
            <w:hideMark/>
          </w:tcPr>
          <w:p w14:paraId="7C243CE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12</w:t>
            </w:r>
          </w:p>
        </w:tc>
        <w:tc>
          <w:tcPr>
            <w:tcW w:w="1270" w:type="dxa"/>
            <w:tcBorders>
              <w:top w:val="nil"/>
              <w:left w:val="nil"/>
              <w:bottom w:val="nil"/>
              <w:right w:val="nil"/>
            </w:tcBorders>
            <w:shd w:val="clear" w:color="auto" w:fill="auto"/>
            <w:noWrap/>
            <w:vAlign w:val="bottom"/>
            <w:hideMark/>
          </w:tcPr>
          <w:p w14:paraId="15421BB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4</w:t>
            </w:r>
          </w:p>
        </w:tc>
      </w:tr>
      <w:tr w:rsidR="004868F8" w:rsidRPr="004868F8" w14:paraId="7332B2B8" w14:textId="77777777" w:rsidTr="00FB68D3">
        <w:trPr>
          <w:trHeight w:val="255"/>
        </w:trPr>
        <w:tc>
          <w:tcPr>
            <w:tcW w:w="426" w:type="dxa"/>
            <w:tcBorders>
              <w:top w:val="nil"/>
              <w:left w:val="nil"/>
              <w:bottom w:val="nil"/>
              <w:right w:val="nil"/>
            </w:tcBorders>
            <w:shd w:val="clear" w:color="auto" w:fill="auto"/>
            <w:noWrap/>
            <w:vAlign w:val="bottom"/>
            <w:hideMark/>
          </w:tcPr>
          <w:p w14:paraId="018DF2F6"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8</w:t>
            </w:r>
          </w:p>
        </w:tc>
        <w:tc>
          <w:tcPr>
            <w:tcW w:w="2889" w:type="dxa"/>
            <w:tcBorders>
              <w:top w:val="nil"/>
              <w:left w:val="nil"/>
              <w:bottom w:val="nil"/>
              <w:right w:val="nil"/>
            </w:tcBorders>
            <w:shd w:val="clear" w:color="auto" w:fill="auto"/>
            <w:noWrap/>
            <w:vAlign w:val="bottom"/>
            <w:hideMark/>
          </w:tcPr>
          <w:p w14:paraId="3DAE70A7"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deInutilizacaoPatente</w:t>
            </w:r>
          </w:p>
        </w:tc>
        <w:tc>
          <w:tcPr>
            <w:tcW w:w="1946" w:type="dxa"/>
            <w:tcBorders>
              <w:top w:val="nil"/>
              <w:left w:val="nil"/>
              <w:bottom w:val="nil"/>
              <w:right w:val="nil"/>
            </w:tcBorders>
            <w:shd w:val="clear" w:color="auto" w:fill="auto"/>
            <w:noWrap/>
            <w:vAlign w:val="bottom"/>
            <w:hideMark/>
          </w:tcPr>
          <w:p w14:paraId="682493B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4%</w:t>
            </w:r>
          </w:p>
        </w:tc>
        <w:tc>
          <w:tcPr>
            <w:tcW w:w="1270" w:type="dxa"/>
            <w:tcBorders>
              <w:top w:val="nil"/>
              <w:left w:val="nil"/>
              <w:bottom w:val="nil"/>
              <w:right w:val="nil"/>
            </w:tcBorders>
            <w:shd w:val="clear" w:color="auto" w:fill="auto"/>
            <w:noWrap/>
            <w:vAlign w:val="bottom"/>
            <w:hideMark/>
          </w:tcPr>
          <w:p w14:paraId="5E4442C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39</w:t>
            </w:r>
          </w:p>
        </w:tc>
        <w:tc>
          <w:tcPr>
            <w:tcW w:w="1270" w:type="dxa"/>
            <w:tcBorders>
              <w:top w:val="nil"/>
              <w:left w:val="nil"/>
              <w:bottom w:val="nil"/>
              <w:right w:val="nil"/>
            </w:tcBorders>
            <w:shd w:val="clear" w:color="auto" w:fill="auto"/>
            <w:noWrap/>
            <w:vAlign w:val="bottom"/>
            <w:hideMark/>
          </w:tcPr>
          <w:p w14:paraId="7BC3927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886</w:t>
            </w:r>
          </w:p>
        </w:tc>
        <w:tc>
          <w:tcPr>
            <w:tcW w:w="1270" w:type="dxa"/>
            <w:tcBorders>
              <w:top w:val="nil"/>
              <w:left w:val="nil"/>
              <w:bottom w:val="nil"/>
              <w:right w:val="nil"/>
            </w:tcBorders>
            <w:shd w:val="clear" w:color="auto" w:fill="auto"/>
            <w:noWrap/>
            <w:vAlign w:val="bottom"/>
            <w:hideMark/>
          </w:tcPr>
          <w:p w14:paraId="18D6602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72</w:t>
            </w:r>
          </w:p>
        </w:tc>
      </w:tr>
      <w:tr w:rsidR="004868F8" w:rsidRPr="004868F8" w14:paraId="3BBB07B0" w14:textId="77777777" w:rsidTr="00FB68D3">
        <w:trPr>
          <w:trHeight w:val="255"/>
        </w:trPr>
        <w:tc>
          <w:tcPr>
            <w:tcW w:w="426" w:type="dxa"/>
            <w:tcBorders>
              <w:top w:val="nil"/>
              <w:left w:val="nil"/>
              <w:bottom w:val="nil"/>
              <w:right w:val="nil"/>
            </w:tcBorders>
            <w:shd w:val="clear" w:color="auto" w:fill="auto"/>
            <w:noWrap/>
            <w:vAlign w:val="bottom"/>
            <w:hideMark/>
          </w:tcPr>
          <w:p w14:paraId="7AFF29C9"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9</w:t>
            </w:r>
          </w:p>
        </w:tc>
        <w:tc>
          <w:tcPr>
            <w:tcW w:w="2889" w:type="dxa"/>
            <w:tcBorders>
              <w:top w:val="nil"/>
              <w:left w:val="nil"/>
              <w:bottom w:val="nil"/>
              <w:right w:val="nil"/>
            </w:tcBorders>
            <w:shd w:val="clear" w:color="auto" w:fill="auto"/>
            <w:noWrap/>
            <w:vAlign w:val="bottom"/>
            <w:hideMark/>
          </w:tcPr>
          <w:p w14:paraId="29F3086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2</w:t>
            </w:r>
          </w:p>
        </w:tc>
        <w:tc>
          <w:tcPr>
            <w:tcW w:w="1946" w:type="dxa"/>
            <w:tcBorders>
              <w:top w:val="nil"/>
              <w:left w:val="nil"/>
              <w:bottom w:val="nil"/>
              <w:right w:val="nil"/>
            </w:tcBorders>
            <w:shd w:val="clear" w:color="auto" w:fill="auto"/>
            <w:noWrap/>
            <w:vAlign w:val="bottom"/>
            <w:hideMark/>
          </w:tcPr>
          <w:p w14:paraId="6B96C93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3%</w:t>
            </w:r>
          </w:p>
        </w:tc>
        <w:tc>
          <w:tcPr>
            <w:tcW w:w="1270" w:type="dxa"/>
            <w:tcBorders>
              <w:top w:val="nil"/>
              <w:left w:val="nil"/>
              <w:bottom w:val="nil"/>
              <w:right w:val="nil"/>
            </w:tcBorders>
            <w:shd w:val="clear" w:color="auto" w:fill="auto"/>
            <w:noWrap/>
            <w:vAlign w:val="bottom"/>
            <w:hideMark/>
          </w:tcPr>
          <w:p w14:paraId="12B1FC6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3</w:t>
            </w:r>
          </w:p>
        </w:tc>
        <w:tc>
          <w:tcPr>
            <w:tcW w:w="1270" w:type="dxa"/>
            <w:tcBorders>
              <w:top w:val="nil"/>
              <w:left w:val="nil"/>
              <w:bottom w:val="nil"/>
              <w:right w:val="nil"/>
            </w:tcBorders>
            <w:shd w:val="clear" w:color="auto" w:fill="auto"/>
            <w:noWrap/>
            <w:vAlign w:val="bottom"/>
            <w:hideMark/>
          </w:tcPr>
          <w:p w14:paraId="512BCE1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c>
          <w:tcPr>
            <w:tcW w:w="1270" w:type="dxa"/>
            <w:tcBorders>
              <w:top w:val="nil"/>
              <w:left w:val="nil"/>
              <w:bottom w:val="nil"/>
              <w:right w:val="nil"/>
            </w:tcBorders>
            <w:shd w:val="clear" w:color="auto" w:fill="auto"/>
            <w:noWrap/>
            <w:vAlign w:val="bottom"/>
            <w:hideMark/>
          </w:tcPr>
          <w:p w14:paraId="188EDCD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543320AA" w14:textId="77777777" w:rsidTr="00FB68D3">
        <w:trPr>
          <w:trHeight w:val="255"/>
        </w:trPr>
        <w:tc>
          <w:tcPr>
            <w:tcW w:w="426" w:type="dxa"/>
            <w:tcBorders>
              <w:top w:val="nil"/>
              <w:left w:val="nil"/>
              <w:bottom w:val="nil"/>
              <w:right w:val="nil"/>
            </w:tcBorders>
            <w:shd w:val="clear" w:color="auto" w:fill="auto"/>
            <w:noWrap/>
            <w:vAlign w:val="bottom"/>
            <w:hideMark/>
          </w:tcPr>
          <w:p w14:paraId="1122ADC7"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0</w:t>
            </w:r>
          </w:p>
        </w:tc>
        <w:tc>
          <w:tcPr>
            <w:tcW w:w="2889" w:type="dxa"/>
            <w:tcBorders>
              <w:top w:val="nil"/>
              <w:left w:val="nil"/>
              <w:bottom w:val="nil"/>
              <w:right w:val="nil"/>
            </w:tcBorders>
            <w:shd w:val="clear" w:color="auto" w:fill="auto"/>
            <w:noWrap/>
            <w:vAlign w:val="bottom"/>
            <w:hideMark/>
          </w:tcPr>
          <w:p w14:paraId="7A715FA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InitialReorderShare</w:t>
            </w:r>
          </w:p>
        </w:tc>
        <w:tc>
          <w:tcPr>
            <w:tcW w:w="1946" w:type="dxa"/>
            <w:tcBorders>
              <w:top w:val="nil"/>
              <w:left w:val="nil"/>
              <w:bottom w:val="nil"/>
              <w:right w:val="nil"/>
            </w:tcBorders>
            <w:shd w:val="clear" w:color="auto" w:fill="auto"/>
            <w:noWrap/>
            <w:vAlign w:val="bottom"/>
            <w:hideMark/>
          </w:tcPr>
          <w:p w14:paraId="6A6FFBA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85%</w:t>
            </w:r>
          </w:p>
        </w:tc>
        <w:tc>
          <w:tcPr>
            <w:tcW w:w="1270" w:type="dxa"/>
            <w:tcBorders>
              <w:top w:val="nil"/>
              <w:left w:val="nil"/>
              <w:bottom w:val="nil"/>
              <w:right w:val="nil"/>
            </w:tcBorders>
            <w:shd w:val="clear" w:color="auto" w:fill="auto"/>
            <w:noWrap/>
            <w:vAlign w:val="bottom"/>
            <w:hideMark/>
          </w:tcPr>
          <w:p w14:paraId="65175D6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70</w:t>
            </w:r>
          </w:p>
        </w:tc>
        <w:tc>
          <w:tcPr>
            <w:tcW w:w="1270" w:type="dxa"/>
            <w:tcBorders>
              <w:top w:val="nil"/>
              <w:left w:val="nil"/>
              <w:bottom w:val="nil"/>
              <w:right w:val="nil"/>
            </w:tcBorders>
            <w:shd w:val="clear" w:color="auto" w:fill="auto"/>
            <w:noWrap/>
            <w:vAlign w:val="bottom"/>
            <w:hideMark/>
          </w:tcPr>
          <w:p w14:paraId="4C667F9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3</w:t>
            </w:r>
          </w:p>
        </w:tc>
        <w:tc>
          <w:tcPr>
            <w:tcW w:w="1270" w:type="dxa"/>
            <w:tcBorders>
              <w:top w:val="nil"/>
              <w:left w:val="nil"/>
              <w:bottom w:val="nil"/>
              <w:right w:val="nil"/>
            </w:tcBorders>
            <w:shd w:val="clear" w:color="auto" w:fill="auto"/>
            <w:noWrap/>
            <w:vAlign w:val="bottom"/>
            <w:hideMark/>
          </w:tcPr>
          <w:p w14:paraId="133ADCB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695</w:t>
            </w:r>
          </w:p>
        </w:tc>
      </w:tr>
      <w:tr w:rsidR="004868F8" w:rsidRPr="004868F8" w14:paraId="3C5D5086" w14:textId="77777777" w:rsidTr="00FB68D3">
        <w:trPr>
          <w:trHeight w:val="255"/>
        </w:trPr>
        <w:tc>
          <w:tcPr>
            <w:tcW w:w="426" w:type="dxa"/>
            <w:tcBorders>
              <w:top w:val="nil"/>
              <w:left w:val="nil"/>
              <w:bottom w:val="nil"/>
              <w:right w:val="nil"/>
            </w:tcBorders>
            <w:shd w:val="clear" w:color="auto" w:fill="auto"/>
            <w:noWrap/>
            <w:vAlign w:val="bottom"/>
            <w:hideMark/>
          </w:tcPr>
          <w:p w14:paraId="48790A1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1</w:t>
            </w:r>
          </w:p>
        </w:tc>
        <w:tc>
          <w:tcPr>
            <w:tcW w:w="2889" w:type="dxa"/>
            <w:tcBorders>
              <w:top w:val="nil"/>
              <w:left w:val="nil"/>
              <w:bottom w:val="nil"/>
              <w:right w:val="nil"/>
            </w:tcBorders>
            <w:shd w:val="clear" w:color="auto" w:fill="auto"/>
            <w:noWrap/>
            <w:vAlign w:val="bottom"/>
            <w:hideMark/>
          </w:tcPr>
          <w:p w14:paraId="66845F7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3</w:t>
            </w:r>
          </w:p>
        </w:tc>
        <w:tc>
          <w:tcPr>
            <w:tcW w:w="1946" w:type="dxa"/>
            <w:tcBorders>
              <w:top w:val="nil"/>
              <w:left w:val="nil"/>
              <w:bottom w:val="nil"/>
              <w:right w:val="nil"/>
            </w:tcBorders>
            <w:shd w:val="clear" w:color="auto" w:fill="auto"/>
            <w:noWrap/>
            <w:vAlign w:val="bottom"/>
            <w:hideMark/>
          </w:tcPr>
          <w:p w14:paraId="7F4EDC3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w:t>
            </w:r>
          </w:p>
        </w:tc>
        <w:tc>
          <w:tcPr>
            <w:tcW w:w="1270" w:type="dxa"/>
            <w:tcBorders>
              <w:top w:val="nil"/>
              <w:left w:val="nil"/>
              <w:bottom w:val="nil"/>
              <w:right w:val="nil"/>
            </w:tcBorders>
            <w:shd w:val="clear" w:color="auto" w:fill="auto"/>
            <w:noWrap/>
            <w:vAlign w:val="bottom"/>
            <w:hideMark/>
          </w:tcPr>
          <w:p w14:paraId="0F62826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2</w:t>
            </w:r>
          </w:p>
        </w:tc>
        <w:tc>
          <w:tcPr>
            <w:tcW w:w="1270" w:type="dxa"/>
            <w:tcBorders>
              <w:top w:val="nil"/>
              <w:left w:val="nil"/>
              <w:bottom w:val="nil"/>
              <w:right w:val="nil"/>
            </w:tcBorders>
            <w:shd w:val="clear" w:color="auto" w:fill="auto"/>
            <w:noWrap/>
            <w:vAlign w:val="bottom"/>
            <w:hideMark/>
          </w:tcPr>
          <w:p w14:paraId="5132204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6</w:t>
            </w:r>
          </w:p>
        </w:tc>
        <w:tc>
          <w:tcPr>
            <w:tcW w:w="1270" w:type="dxa"/>
            <w:tcBorders>
              <w:top w:val="nil"/>
              <w:left w:val="nil"/>
              <w:bottom w:val="nil"/>
              <w:right w:val="nil"/>
            </w:tcBorders>
            <w:shd w:val="clear" w:color="auto" w:fill="auto"/>
            <w:noWrap/>
            <w:vAlign w:val="bottom"/>
            <w:hideMark/>
          </w:tcPr>
          <w:p w14:paraId="0B0E3D9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6</w:t>
            </w:r>
          </w:p>
        </w:tc>
      </w:tr>
      <w:tr w:rsidR="004868F8" w:rsidRPr="004868F8" w14:paraId="182AC05E" w14:textId="77777777" w:rsidTr="00FB68D3">
        <w:trPr>
          <w:trHeight w:val="255"/>
        </w:trPr>
        <w:tc>
          <w:tcPr>
            <w:tcW w:w="426" w:type="dxa"/>
            <w:tcBorders>
              <w:top w:val="nil"/>
              <w:left w:val="nil"/>
              <w:bottom w:val="nil"/>
              <w:right w:val="nil"/>
            </w:tcBorders>
            <w:shd w:val="clear" w:color="auto" w:fill="auto"/>
            <w:noWrap/>
            <w:vAlign w:val="bottom"/>
            <w:hideMark/>
          </w:tcPr>
          <w:p w14:paraId="62E704E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2</w:t>
            </w:r>
          </w:p>
        </w:tc>
        <w:tc>
          <w:tcPr>
            <w:tcW w:w="2889" w:type="dxa"/>
            <w:tcBorders>
              <w:top w:val="nil"/>
              <w:left w:val="nil"/>
              <w:bottom w:val="nil"/>
              <w:right w:val="nil"/>
            </w:tcBorders>
            <w:shd w:val="clear" w:color="auto" w:fill="auto"/>
            <w:noWrap/>
            <w:vAlign w:val="bottom"/>
            <w:hideMark/>
          </w:tcPr>
          <w:p w14:paraId="53B35AF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Costs</w:t>
            </w:r>
          </w:p>
        </w:tc>
        <w:tc>
          <w:tcPr>
            <w:tcW w:w="1946" w:type="dxa"/>
            <w:tcBorders>
              <w:top w:val="nil"/>
              <w:left w:val="nil"/>
              <w:bottom w:val="nil"/>
              <w:right w:val="nil"/>
            </w:tcBorders>
            <w:shd w:val="clear" w:color="auto" w:fill="auto"/>
            <w:noWrap/>
            <w:vAlign w:val="bottom"/>
            <w:hideMark/>
          </w:tcPr>
          <w:p w14:paraId="22B6BD0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2%</w:t>
            </w:r>
          </w:p>
        </w:tc>
        <w:tc>
          <w:tcPr>
            <w:tcW w:w="1270" w:type="dxa"/>
            <w:tcBorders>
              <w:top w:val="nil"/>
              <w:left w:val="nil"/>
              <w:bottom w:val="nil"/>
              <w:right w:val="nil"/>
            </w:tcBorders>
            <w:shd w:val="clear" w:color="auto" w:fill="auto"/>
            <w:noWrap/>
            <w:vAlign w:val="bottom"/>
            <w:hideMark/>
          </w:tcPr>
          <w:p w14:paraId="577DBD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41</w:t>
            </w:r>
          </w:p>
        </w:tc>
        <w:tc>
          <w:tcPr>
            <w:tcW w:w="1270" w:type="dxa"/>
            <w:tcBorders>
              <w:top w:val="nil"/>
              <w:left w:val="nil"/>
              <w:bottom w:val="nil"/>
              <w:right w:val="nil"/>
            </w:tcBorders>
            <w:shd w:val="clear" w:color="auto" w:fill="auto"/>
            <w:noWrap/>
            <w:vAlign w:val="bottom"/>
            <w:hideMark/>
          </w:tcPr>
          <w:p w14:paraId="0DD91E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3</w:t>
            </w:r>
          </w:p>
        </w:tc>
        <w:tc>
          <w:tcPr>
            <w:tcW w:w="1270" w:type="dxa"/>
            <w:tcBorders>
              <w:top w:val="nil"/>
              <w:left w:val="nil"/>
              <w:bottom w:val="nil"/>
              <w:right w:val="nil"/>
            </w:tcBorders>
            <w:shd w:val="clear" w:color="auto" w:fill="auto"/>
            <w:noWrap/>
            <w:vAlign w:val="bottom"/>
            <w:hideMark/>
          </w:tcPr>
          <w:p w14:paraId="5D79792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4868F8" w:rsidRPr="004868F8" w14:paraId="5E5EC09A" w14:textId="77777777" w:rsidTr="00FB68D3">
        <w:trPr>
          <w:trHeight w:val="255"/>
        </w:trPr>
        <w:tc>
          <w:tcPr>
            <w:tcW w:w="426" w:type="dxa"/>
            <w:tcBorders>
              <w:top w:val="nil"/>
              <w:left w:val="nil"/>
              <w:bottom w:val="nil"/>
              <w:right w:val="nil"/>
            </w:tcBorders>
            <w:shd w:val="clear" w:color="auto" w:fill="auto"/>
            <w:noWrap/>
            <w:vAlign w:val="bottom"/>
            <w:hideMark/>
          </w:tcPr>
          <w:p w14:paraId="3B2283C8"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3</w:t>
            </w:r>
          </w:p>
        </w:tc>
        <w:tc>
          <w:tcPr>
            <w:tcW w:w="2889" w:type="dxa"/>
            <w:tcBorders>
              <w:top w:val="nil"/>
              <w:left w:val="nil"/>
              <w:bottom w:val="nil"/>
              <w:right w:val="nil"/>
            </w:tcBorders>
            <w:shd w:val="clear" w:color="auto" w:fill="auto"/>
            <w:noWrap/>
            <w:vAlign w:val="bottom"/>
            <w:hideMark/>
          </w:tcPr>
          <w:p w14:paraId="36265AE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CustoMedioPatente</w:t>
            </w:r>
          </w:p>
        </w:tc>
        <w:tc>
          <w:tcPr>
            <w:tcW w:w="1946" w:type="dxa"/>
            <w:tcBorders>
              <w:top w:val="nil"/>
              <w:left w:val="nil"/>
              <w:bottom w:val="nil"/>
              <w:right w:val="nil"/>
            </w:tcBorders>
            <w:shd w:val="clear" w:color="auto" w:fill="auto"/>
            <w:noWrap/>
            <w:vAlign w:val="bottom"/>
            <w:hideMark/>
          </w:tcPr>
          <w:p w14:paraId="7879780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w:t>
            </w:r>
          </w:p>
        </w:tc>
        <w:tc>
          <w:tcPr>
            <w:tcW w:w="1270" w:type="dxa"/>
            <w:tcBorders>
              <w:top w:val="nil"/>
              <w:left w:val="nil"/>
              <w:bottom w:val="nil"/>
              <w:right w:val="nil"/>
            </w:tcBorders>
            <w:shd w:val="clear" w:color="auto" w:fill="auto"/>
            <w:noWrap/>
            <w:vAlign w:val="bottom"/>
            <w:hideMark/>
          </w:tcPr>
          <w:p w14:paraId="66FE7BE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66941,009</w:t>
            </w:r>
          </w:p>
        </w:tc>
        <w:tc>
          <w:tcPr>
            <w:tcW w:w="1270" w:type="dxa"/>
            <w:tcBorders>
              <w:top w:val="nil"/>
              <w:left w:val="nil"/>
              <w:bottom w:val="nil"/>
              <w:right w:val="nil"/>
            </w:tcBorders>
            <w:shd w:val="clear" w:color="auto" w:fill="auto"/>
            <w:noWrap/>
            <w:vAlign w:val="bottom"/>
            <w:hideMark/>
          </w:tcPr>
          <w:p w14:paraId="4BE46BB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011218,253</w:t>
            </w:r>
          </w:p>
        </w:tc>
        <w:tc>
          <w:tcPr>
            <w:tcW w:w="1270" w:type="dxa"/>
            <w:tcBorders>
              <w:top w:val="nil"/>
              <w:left w:val="nil"/>
              <w:bottom w:val="nil"/>
              <w:right w:val="nil"/>
            </w:tcBorders>
            <w:shd w:val="clear" w:color="auto" w:fill="auto"/>
            <w:noWrap/>
            <w:vAlign w:val="bottom"/>
            <w:hideMark/>
          </w:tcPr>
          <w:p w14:paraId="15043B2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96358,916</w:t>
            </w:r>
          </w:p>
        </w:tc>
      </w:tr>
      <w:tr w:rsidR="004868F8" w:rsidRPr="004868F8" w14:paraId="627308EE" w14:textId="77777777" w:rsidTr="00FB68D3">
        <w:trPr>
          <w:trHeight w:val="255"/>
        </w:trPr>
        <w:tc>
          <w:tcPr>
            <w:tcW w:w="426" w:type="dxa"/>
            <w:tcBorders>
              <w:top w:val="nil"/>
              <w:left w:val="nil"/>
              <w:bottom w:val="nil"/>
              <w:right w:val="nil"/>
            </w:tcBorders>
            <w:shd w:val="clear" w:color="auto" w:fill="auto"/>
            <w:noWrap/>
            <w:vAlign w:val="bottom"/>
            <w:hideMark/>
          </w:tcPr>
          <w:p w14:paraId="740FC7E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4</w:t>
            </w:r>
          </w:p>
        </w:tc>
        <w:tc>
          <w:tcPr>
            <w:tcW w:w="2889" w:type="dxa"/>
            <w:tcBorders>
              <w:top w:val="nil"/>
              <w:left w:val="nil"/>
              <w:bottom w:val="nil"/>
              <w:right w:val="nil"/>
            </w:tcBorders>
            <w:shd w:val="clear" w:color="auto" w:fill="auto"/>
            <w:noWrap/>
            <w:vAlign w:val="bottom"/>
            <w:hideMark/>
          </w:tcPr>
          <w:p w14:paraId="1C75FC8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WOMStrength</w:t>
            </w:r>
          </w:p>
        </w:tc>
        <w:tc>
          <w:tcPr>
            <w:tcW w:w="1946" w:type="dxa"/>
            <w:tcBorders>
              <w:top w:val="nil"/>
              <w:left w:val="nil"/>
              <w:bottom w:val="nil"/>
              <w:right w:val="nil"/>
            </w:tcBorders>
            <w:shd w:val="clear" w:color="auto" w:fill="auto"/>
            <w:noWrap/>
            <w:vAlign w:val="bottom"/>
            <w:hideMark/>
          </w:tcPr>
          <w:p w14:paraId="7566C09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15%</w:t>
            </w:r>
          </w:p>
        </w:tc>
        <w:tc>
          <w:tcPr>
            <w:tcW w:w="1270" w:type="dxa"/>
            <w:tcBorders>
              <w:top w:val="nil"/>
              <w:left w:val="nil"/>
              <w:bottom w:val="nil"/>
              <w:right w:val="nil"/>
            </w:tcBorders>
            <w:shd w:val="clear" w:color="auto" w:fill="auto"/>
            <w:noWrap/>
            <w:vAlign w:val="bottom"/>
            <w:hideMark/>
          </w:tcPr>
          <w:p w14:paraId="01F7DF2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33</w:t>
            </w:r>
          </w:p>
        </w:tc>
        <w:tc>
          <w:tcPr>
            <w:tcW w:w="1270" w:type="dxa"/>
            <w:tcBorders>
              <w:top w:val="nil"/>
              <w:left w:val="nil"/>
              <w:bottom w:val="nil"/>
              <w:right w:val="nil"/>
            </w:tcBorders>
            <w:shd w:val="clear" w:color="auto" w:fill="auto"/>
            <w:noWrap/>
            <w:vAlign w:val="bottom"/>
            <w:hideMark/>
          </w:tcPr>
          <w:p w14:paraId="1D39149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56</w:t>
            </w:r>
          </w:p>
        </w:tc>
        <w:tc>
          <w:tcPr>
            <w:tcW w:w="1270" w:type="dxa"/>
            <w:tcBorders>
              <w:top w:val="nil"/>
              <w:left w:val="nil"/>
              <w:bottom w:val="nil"/>
              <w:right w:val="nil"/>
            </w:tcBorders>
            <w:shd w:val="clear" w:color="auto" w:fill="auto"/>
            <w:noWrap/>
            <w:vAlign w:val="bottom"/>
            <w:hideMark/>
          </w:tcPr>
          <w:p w14:paraId="31D8BA6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94</w:t>
            </w:r>
          </w:p>
        </w:tc>
      </w:tr>
      <w:tr w:rsidR="004868F8" w:rsidRPr="004868F8" w14:paraId="4207F730" w14:textId="77777777" w:rsidTr="00FB68D3">
        <w:trPr>
          <w:trHeight w:val="255"/>
        </w:trPr>
        <w:tc>
          <w:tcPr>
            <w:tcW w:w="426" w:type="dxa"/>
            <w:tcBorders>
              <w:top w:val="nil"/>
              <w:left w:val="nil"/>
              <w:bottom w:val="nil"/>
              <w:right w:val="nil"/>
            </w:tcBorders>
            <w:shd w:val="clear" w:color="auto" w:fill="auto"/>
            <w:noWrap/>
            <w:vAlign w:val="bottom"/>
            <w:hideMark/>
          </w:tcPr>
          <w:p w14:paraId="722A8FA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5</w:t>
            </w:r>
          </w:p>
        </w:tc>
        <w:tc>
          <w:tcPr>
            <w:tcW w:w="2889" w:type="dxa"/>
            <w:tcBorders>
              <w:top w:val="nil"/>
              <w:left w:val="nil"/>
              <w:bottom w:val="nil"/>
              <w:right w:val="nil"/>
            </w:tcBorders>
            <w:shd w:val="clear" w:color="auto" w:fill="auto"/>
            <w:noWrap/>
            <w:vAlign w:val="bottom"/>
            <w:hideMark/>
          </w:tcPr>
          <w:p w14:paraId="65D65A9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Performance</w:t>
            </w:r>
          </w:p>
        </w:tc>
        <w:tc>
          <w:tcPr>
            <w:tcW w:w="1946" w:type="dxa"/>
            <w:tcBorders>
              <w:top w:val="nil"/>
              <w:left w:val="nil"/>
              <w:bottom w:val="nil"/>
              <w:right w:val="nil"/>
            </w:tcBorders>
            <w:shd w:val="clear" w:color="auto" w:fill="auto"/>
            <w:noWrap/>
            <w:vAlign w:val="bottom"/>
            <w:hideMark/>
          </w:tcPr>
          <w:p w14:paraId="6B5EAAD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w:t>
            </w:r>
          </w:p>
        </w:tc>
        <w:tc>
          <w:tcPr>
            <w:tcW w:w="1270" w:type="dxa"/>
            <w:tcBorders>
              <w:top w:val="nil"/>
              <w:left w:val="nil"/>
              <w:bottom w:val="nil"/>
              <w:right w:val="nil"/>
            </w:tcBorders>
            <w:shd w:val="clear" w:color="auto" w:fill="auto"/>
            <w:noWrap/>
            <w:vAlign w:val="bottom"/>
            <w:hideMark/>
          </w:tcPr>
          <w:p w14:paraId="29CE208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881</w:t>
            </w:r>
          </w:p>
        </w:tc>
        <w:tc>
          <w:tcPr>
            <w:tcW w:w="1270" w:type="dxa"/>
            <w:tcBorders>
              <w:top w:val="nil"/>
              <w:left w:val="nil"/>
              <w:bottom w:val="nil"/>
              <w:right w:val="nil"/>
            </w:tcBorders>
            <w:shd w:val="clear" w:color="auto" w:fill="auto"/>
            <w:noWrap/>
            <w:vAlign w:val="bottom"/>
            <w:hideMark/>
          </w:tcPr>
          <w:p w14:paraId="63C39EA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039</w:t>
            </w:r>
          </w:p>
        </w:tc>
        <w:tc>
          <w:tcPr>
            <w:tcW w:w="1270" w:type="dxa"/>
            <w:tcBorders>
              <w:top w:val="nil"/>
              <w:left w:val="nil"/>
              <w:bottom w:val="nil"/>
              <w:right w:val="nil"/>
            </w:tcBorders>
            <w:shd w:val="clear" w:color="auto" w:fill="auto"/>
            <w:noWrap/>
            <w:vAlign w:val="bottom"/>
            <w:hideMark/>
          </w:tcPr>
          <w:p w14:paraId="62AA804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8</w:t>
            </w:r>
          </w:p>
        </w:tc>
      </w:tr>
      <w:tr w:rsidR="004868F8" w:rsidRPr="004868F8" w14:paraId="4E3182B7" w14:textId="77777777" w:rsidTr="00FB68D3">
        <w:trPr>
          <w:trHeight w:val="255"/>
        </w:trPr>
        <w:tc>
          <w:tcPr>
            <w:tcW w:w="426" w:type="dxa"/>
            <w:tcBorders>
              <w:top w:val="nil"/>
              <w:left w:val="nil"/>
              <w:bottom w:val="nil"/>
              <w:right w:val="nil"/>
            </w:tcBorders>
            <w:shd w:val="clear" w:color="auto" w:fill="auto"/>
            <w:noWrap/>
            <w:vAlign w:val="bottom"/>
            <w:hideMark/>
          </w:tcPr>
          <w:p w14:paraId="46A2CCA5"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6</w:t>
            </w:r>
          </w:p>
        </w:tc>
        <w:tc>
          <w:tcPr>
            <w:tcW w:w="2889" w:type="dxa"/>
            <w:tcBorders>
              <w:top w:val="nil"/>
              <w:left w:val="nil"/>
              <w:bottom w:val="nil"/>
              <w:right w:val="nil"/>
            </w:tcBorders>
            <w:shd w:val="clear" w:color="auto" w:fill="auto"/>
            <w:noWrap/>
            <w:vAlign w:val="bottom"/>
            <w:hideMark/>
          </w:tcPr>
          <w:p w14:paraId="6E91B878"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fSlope</w:t>
            </w:r>
          </w:p>
        </w:tc>
        <w:tc>
          <w:tcPr>
            <w:tcW w:w="1946" w:type="dxa"/>
            <w:tcBorders>
              <w:top w:val="nil"/>
              <w:left w:val="nil"/>
              <w:bottom w:val="nil"/>
              <w:right w:val="nil"/>
            </w:tcBorders>
            <w:shd w:val="clear" w:color="auto" w:fill="auto"/>
            <w:noWrap/>
            <w:vAlign w:val="bottom"/>
            <w:hideMark/>
          </w:tcPr>
          <w:p w14:paraId="675ECE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5%</w:t>
            </w:r>
          </w:p>
        </w:tc>
        <w:tc>
          <w:tcPr>
            <w:tcW w:w="1270" w:type="dxa"/>
            <w:tcBorders>
              <w:top w:val="nil"/>
              <w:left w:val="nil"/>
              <w:bottom w:val="nil"/>
              <w:right w:val="nil"/>
            </w:tcBorders>
            <w:shd w:val="clear" w:color="auto" w:fill="auto"/>
            <w:noWrap/>
            <w:vAlign w:val="bottom"/>
            <w:hideMark/>
          </w:tcPr>
          <w:p w14:paraId="3B1E345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4</w:t>
            </w:r>
          </w:p>
        </w:tc>
        <w:tc>
          <w:tcPr>
            <w:tcW w:w="1270" w:type="dxa"/>
            <w:tcBorders>
              <w:top w:val="nil"/>
              <w:left w:val="nil"/>
              <w:bottom w:val="nil"/>
              <w:right w:val="nil"/>
            </w:tcBorders>
            <w:shd w:val="clear" w:color="auto" w:fill="auto"/>
            <w:noWrap/>
            <w:vAlign w:val="bottom"/>
            <w:hideMark/>
          </w:tcPr>
          <w:p w14:paraId="10CC01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c>
          <w:tcPr>
            <w:tcW w:w="1270" w:type="dxa"/>
            <w:tcBorders>
              <w:top w:val="nil"/>
              <w:left w:val="nil"/>
              <w:bottom w:val="nil"/>
              <w:right w:val="nil"/>
            </w:tcBorders>
            <w:shd w:val="clear" w:color="auto" w:fill="auto"/>
            <w:noWrap/>
            <w:vAlign w:val="bottom"/>
            <w:hideMark/>
          </w:tcPr>
          <w:p w14:paraId="7D6CB38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r>
      <w:tr w:rsidR="004868F8" w:rsidRPr="004868F8" w14:paraId="6BBDF58E" w14:textId="77777777" w:rsidTr="00FB68D3">
        <w:trPr>
          <w:trHeight w:val="255"/>
        </w:trPr>
        <w:tc>
          <w:tcPr>
            <w:tcW w:w="426" w:type="dxa"/>
            <w:tcBorders>
              <w:top w:val="nil"/>
              <w:left w:val="nil"/>
              <w:bottom w:val="nil"/>
              <w:right w:val="nil"/>
            </w:tcBorders>
            <w:shd w:val="clear" w:color="auto" w:fill="auto"/>
            <w:noWrap/>
            <w:vAlign w:val="bottom"/>
            <w:hideMark/>
          </w:tcPr>
          <w:p w14:paraId="5C70736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7</w:t>
            </w:r>
          </w:p>
        </w:tc>
        <w:tc>
          <w:tcPr>
            <w:tcW w:w="2889" w:type="dxa"/>
            <w:tcBorders>
              <w:top w:val="nil"/>
              <w:left w:val="nil"/>
              <w:bottom w:val="nil"/>
              <w:right w:val="nil"/>
            </w:tcBorders>
            <w:shd w:val="clear" w:color="auto" w:fill="auto"/>
            <w:noWrap/>
            <w:vAlign w:val="bottom"/>
            <w:hideMark/>
          </w:tcPr>
          <w:p w14:paraId="610931B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2</w:t>
            </w:r>
          </w:p>
        </w:tc>
        <w:tc>
          <w:tcPr>
            <w:tcW w:w="1946" w:type="dxa"/>
            <w:tcBorders>
              <w:top w:val="nil"/>
              <w:left w:val="nil"/>
              <w:bottom w:val="nil"/>
              <w:right w:val="nil"/>
            </w:tcBorders>
            <w:shd w:val="clear" w:color="auto" w:fill="auto"/>
            <w:noWrap/>
            <w:vAlign w:val="bottom"/>
            <w:hideMark/>
          </w:tcPr>
          <w:p w14:paraId="38C4B21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2%</w:t>
            </w:r>
          </w:p>
        </w:tc>
        <w:tc>
          <w:tcPr>
            <w:tcW w:w="1270" w:type="dxa"/>
            <w:tcBorders>
              <w:top w:val="nil"/>
              <w:left w:val="nil"/>
              <w:bottom w:val="nil"/>
              <w:right w:val="nil"/>
            </w:tcBorders>
            <w:shd w:val="clear" w:color="auto" w:fill="auto"/>
            <w:noWrap/>
            <w:vAlign w:val="bottom"/>
            <w:hideMark/>
          </w:tcPr>
          <w:p w14:paraId="6CEFEA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7</w:t>
            </w:r>
          </w:p>
        </w:tc>
        <w:tc>
          <w:tcPr>
            <w:tcW w:w="1270" w:type="dxa"/>
            <w:tcBorders>
              <w:top w:val="nil"/>
              <w:left w:val="nil"/>
              <w:bottom w:val="nil"/>
              <w:right w:val="nil"/>
            </w:tcBorders>
            <w:shd w:val="clear" w:color="auto" w:fill="auto"/>
            <w:noWrap/>
            <w:vAlign w:val="bottom"/>
            <w:hideMark/>
          </w:tcPr>
          <w:p w14:paraId="4AFD5C2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4</w:t>
            </w:r>
          </w:p>
        </w:tc>
        <w:tc>
          <w:tcPr>
            <w:tcW w:w="1270" w:type="dxa"/>
            <w:tcBorders>
              <w:top w:val="nil"/>
              <w:left w:val="nil"/>
              <w:bottom w:val="nil"/>
              <w:right w:val="nil"/>
            </w:tcBorders>
            <w:shd w:val="clear" w:color="auto" w:fill="auto"/>
            <w:noWrap/>
            <w:vAlign w:val="bottom"/>
            <w:hideMark/>
          </w:tcPr>
          <w:p w14:paraId="74C6051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7</w:t>
            </w:r>
          </w:p>
        </w:tc>
      </w:tr>
      <w:tr w:rsidR="004868F8" w:rsidRPr="004868F8" w14:paraId="7CE41A8C" w14:textId="77777777" w:rsidTr="00FB68D3">
        <w:trPr>
          <w:trHeight w:val="255"/>
        </w:trPr>
        <w:tc>
          <w:tcPr>
            <w:tcW w:w="426" w:type="dxa"/>
            <w:tcBorders>
              <w:top w:val="nil"/>
              <w:left w:val="nil"/>
              <w:bottom w:val="nil"/>
              <w:right w:val="nil"/>
            </w:tcBorders>
            <w:shd w:val="clear" w:color="auto" w:fill="auto"/>
            <w:noWrap/>
            <w:vAlign w:val="bottom"/>
            <w:hideMark/>
          </w:tcPr>
          <w:p w14:paraId="71823D65"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8</w:t>
            </w:r>
          </w:p>
        </w:tc>
        <w:tc>
          <w:tcPr>
            <w:tcW w:w="2889" w:type="dxa"/>
            <w:tcBorders>
              <w:top w:val="nil"/>
              <w:left w:val="nil"/>
              <w:bottom w:val="nil"/>
              <w:right w:val="nil"/>
            </w:tcBorders>
            <w:shd w:val="clear" w:color="auto" w:fill="auto"/>
            <w:noWrap/>
            <w:vAlign w:val="bottom"/>
            <w:hideMark/>
          </w:tcPr>
          <w:p w14:paraId="2C7A52C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InnovatorAdoptionFraction</w:t>
            </w:r>
          </w:p>
        </w:tc>
        <w:tc>
          <w:tcPr>
            <w:tcW w:w="1946" w:type="dxa"/>
            <w:tcBorders>
              <w:top w:val="nil"/>
              <w:left w:val="nil"/>
              <w:bottom w:val="nil"/>
              <w:right w:val="nil"/>
            </w:tcBorders>
            <w:shd w:val="clear" w:color="auto" w:fill="auto"/>
            <w:noWrap/>
            <w:vAlign w:val="bottom"/>
            <w:hideMark/>
          </w:tcPr>
          <w:p w14:paraId="6BC6D60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270" w:type="dxa"/>
            <w:tcBorders>
              <w:top w:val="nil"/>
              <w:left w:val="nil"/>
              <w:bottom w:val="nil"/>
              <w:right w:val="nil"/>
            </w:tcBorders>
            <w:shd w:val="clear" w:color="auto" w:fill="auto"/>
            <w:noWrap/>
            <w:vAlign w:val="bottom"/>
            <w:hideMark/>
          </w:tcPr>
          <w:p w14:paraId="460E227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6</w:t>
            </w:r>
          </w:p>
        </w:tc>
        <w:tc>
          <w:tcPr>
            <w:tcW w:w="1270" w:type="dxa"/>
            <w:tcBorders>
              <w:top w:val="nil"/>
              <w:left w:val="nil"/>
              <w:bottom w:val="nil"/>
              <w:right w:val="nil"/>
            </w:tcBorders>
            <w:shd w:val="clear" w:color="auto" w:fill="auto"/>
            <w:noWrap/>
            <w:vAlign w:val="bottom"/>
            <w:hideMark/>
          </w:tcPr>
          <w:p w14:paraId="274DDBC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5</w:t>
            </w:r>
          </w:p>
        </w:tc>
        <w:tc>
          <w:tcPr>
            <w:tcW w:w="1270" w:type="dxa"/>
            <w:tcBorders>
              <w:top w:val="nil"/>
              <w:left w:val="nil"/>
              <w:bottom w:val="nil"/>
              <w:right w:val="nil"/>
            </w:tcBorders>
            <w:shd w:val="clear" w:color="auto" w:fill="auto"/>
            <w:noWrap/>
            <w:vAlign w:val="bottom"/>
            <w:hideMark/>
          </w:tcPr>
          <w:p w14:paraId="70F4DD8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11</w:t>
            </w:r>
          </w:p>
        </w:tc>
      </w:tr>
      <w:tr w:rsidR="004868F8" w:rsidRPr="004868F8" w14:paraId="75397E61" w14:textId="77777777" w:rsidTr="00FB68D3">
        <w:trPr>
          <w:trHeight w:val="255"/>
        </w:trPr>
        <w:tc>
          <w:tcPr>
            <w:tcW w:w="426" w:type="dxa"/>
            <w:tcBorders>
              <w:top w:val="nil"/>
              <w:left w:val="nil"/>
              <w:bottom w:val="nil"/>
              <w:right w:val="nil"/>
            </w:tcBorders>
            <w:shd w:val="clear" w:color="auto" w:fill="auto"/>
            <w:noWrap/>
            <w:vAlign w:val="bottom"/>
            <w:hideMark/>
          </w:tcPr>
          <w:p w14:paraId="55DB7334"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9</w:t>
            </w:r>
          </w:p>
        </w:tc>
        <w:tc>
          <w:tcPr>
            <w:tcW w:w="2889" w:type="dxa"/>
            <w:tcBorders>
              <w:top w:val="nil"/>
              <w:left w:val="nil"/>
              <w:bottom w:val="nil"/>
              <w:right w:val="nil"/>
            </w:tcBorders>
            <w:shd w:val="clear" w:color="auto" w:fill="auto"/>
            <w:noWrap/>
            <w:vAlign w:val="bottom"/>
            <w:hideMark/>
          </w:tcPr>
          <w:p w14:paraId="5EDF85F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Availability</w:t>
            </w:r>
          </w:p>
        </w:tc>
        <w:tc>
          <w:tcPr>
            <w:tcW w:w="1946" w:type="dxa"/>
            <w:tcBorders>
              <w:top w:val="nil"/>
              <w:left w:val="nil"/>
              <w:bottom w:val="nil"/>
              <w:right w:val="nil"/>
            </w:tcBorders>
            <w:shd w:val="clear" w:color="auto" w:fill="auto"/>
            <w:noWrap/>
            <w:vAlign w:val="bottom"/>
            <w:hideMark/>
          </w:tcPr>
          <w:p w14:paraId="4022C95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270" w:type="dxa"/>
            <w:tcBorders>
              <w:top w:val="nil"/>
              <w:left w:val="nil"/>
              <w:bottom w:val="nil"/>
              <w:right w:val="nil"/>
            </w:tcBorders>
            <w:shd w:val="clear" w:color="auto" w:fill="auto"/>
            <w:noWrap/>
            <w:vAlign w:val="bottom"/>
            <w:hideMark/>
          </w:tcPr>
          <w:p w14:paraId="1192F7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50</w:t>
            </w:r>
          </w:p>
        </w:tc>
        <w:tc>
          <w:tcPr>
            <w:tcW w:w="1270" w:type="dxa"/>
            <w:tcBorders>
              <w:top w:val="nil"/>
              <w:left w:val="nil"/>
              <w:bottom w:val="nil"/>
              <w:right w:val="nil"/>
            </w:tcBorders>
            <w:shd w:val="clear" w:color="auto" w:fill="auto"/>
            <w:noWrap/>
            <w:vAlign w:val="bottom"/>
            <w:hideMark/>
          </w:tcPr>
          <w:p w14:paraId="4E2B153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017</w:t>
            </w:r>
          </w:p>
        </w:tc>
        <w:tc>
          <w:tcPr>
            <w:tcW w:w="1270" w:type="dxa"/>
            <w:tcBorders>
              <w:top w:val="nil"/>
              <w:left w:val="nil"/>
              <w:bottom w:val="nil"/>
              <w:right w:val="nil"/>
            </w:tcBorders>
            <w:shd w:val="clear" w:color="auto" w:fill="auto"/>
            <w:noWrap/>
            <w:vAlign w:val="bottom"/>
            <w:hideMark/>
          </w:tcPr>
          <w:p w14:paraId="65D9F28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71</w:t>
            </w:r>
          </w:p>
        </w:tc>
      </w:tr>
      <w:tr w:rsidR="004868F8" w:rsidRPr="004868F8" w14:paraId="6EBCA3BA" w14:textId="77777777" w:rsidTr="00FB68D3">
        <w:trPr>
          <w:trHeight w:val="255"/>
        </w:trPr>
        <w:tc>
          <w:tcPr>
            <w:tcW w:w="426" w:type="dxa"/>
            <w:tcBorders>
              <w:top w:val="nil"/>
              <w:left w:val="nil"/>
              <w:bottom w:val="nil"/>
              <w:right w:val="nil"/>
            </w:tcBorders>
            <w:shd w:val="clear" w:color="auto" w:fill="auto"/>
            <w:noWrap/>
            <w:vAlign w:val="bottom"/>
            <w:hideMark/>
          </w:tcPr>
          <w:p w14:paraId="39B2339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0</w:t>
            </w:r>
          </w:p>
        </w:tc>
        <w:tc>
          <w:tcPr>
            <w:tcW w:w="2889" w:type="dxa"/>
            <w:tcBorders>
              <w:top w:val="nil"/>
              <w:left w:val="nil"/>
              <w:bottom w:val="nil"/>
              <w:right w:val="nil"/>
            </w:tcBorders>
            <w:shd w:val="clear" w:color="auto" w:fill="auto"/>
            <w:noWrap/>
            <w:vAlign w:val="bottom"/>
            <w:hideMark/>
          </w:tcPr>
          <w:p w14:paraId="047123E9"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axaRejeicao</w:t>
            </w:r>
          </w:p>
        </w:tc>
        <w:tc>
          <w:tcPr>
            <w:tcW w:w="1946" w:type="dxa"/>
            <w:tcBorders>
              <w:top w:val="nil"/>
              <w:left w:val="nil"/>
              <w:bottom w:val="nil"/>
              <w:right w:val="nil"/>
            </w:tcBorders>
            <w:shd w:val="clear" w:color="auto" w:fill="auto"/>
            <w:noWrap/>
            <w:vAlign w:val="bottom"/>
            <w:hideMark/>
          </w:tcPr>
          <w:p w14:paraId="037B5A2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5%</w:t>
            </w:r>
          </w:p>
        </w:tc>
        <w:tc>
          <w:tcPr>
            <w:tcW w:w="1270" w:type="dxa"/>
            <w:tcBorders>
              <w:top w:val="nil"/>
              <w:left w:val="nil"/>
              <w:bottom w:val="nil"/>
              <w:right w:val="nil"/>
            </w:tcBorders>
            <w:shd w:val="clear" w:color="auto" w:fill="auto"/>
            <w:noWrap/>
            <w:vAlign w:val="bottom"/>
            <w:hideMark/>
          </w:tcPr>
          <w:p w14:paraId="2E3DEF4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3</w:t>
            </w:r>
          </w:p>
        </w:tc>
        <w:tc>
          <w:tcPr>
            <w:tcW w:w="1270" w:type="dxa"/>
            <w:tcBorders>
              <w:top w:val="nil"/>
              <w:left w:val="nil"/>
              <w:bottom w:val="nil"/>
              <w:right w:val="nil"/>
            </w:tcBorders>
            <w:shd w:val="clear" w:color="auto" w:fill="auto"/>
            <w:noWrap/>
            <w:vAlign w:val="bottom"/>
            <w:hideMark/>
          </w:tcPr>
          <w:p w14:paraId="1910FBE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9</w:t>
            </w:r>
          </w:p>
        </w:tc>
        <w:tc>
          <w:tcPr>
            <w:tcW w:w="1270" w:type="dxa"/>
            <w:tcBorders>
              <w:top w:val="nil"/>
              <w:left w:val="nil"/>
              <w:bottom w:val="nil"/>
              <w:right w:val="nil"/>
            </w:tcBorders>
            <w:shd w:val="clear" w:color="auto" w:fill="auto"/>
            <w:noWrap/>
            <w:vAlign w:val="bottom"/>
            <w:hideMark/>
          </w:tcPr>
          <w:p w14:paraId="3B9C1AC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4868F8" w:rsidRPr="004868F8" w14:paraId="123EC8FF" w14:textId="77777777" w:rsidTr="00FB68D3">
        <w:trPr>
          <w:trHeight w:val="255"/>
        </w:trPr>
        <w:tc>
          <w:tcPr>
            <w:tcW w:w="426" w:type="dxa"/>
            <w:tcBorders>
              <w:top w:val="nil"/>
              <w:left w:val="nil"/>
              <w:bottom w:val="nil"/>
              <w:right w:val="nil"/>
            </w:tcBorders>
            <w:shd w:val="clear" w:color="auto" w:fill="auto"/>
            <w:noWrap/>
            <w:vAlign w:val="bottom"/>
            <w:hideMark/>
          </w:tcPr>
          <w:p w14:paraId="55E2096F"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1</w:t>
            </w:r>
          </w:p>
        </w:tc>
        <w:tc>
          <w:tcPr>
            <w:tcW w:w="2889" w:type="dxa"/>
            <w:tcBorders>
              <w:top w:val="nil"/>
              <w:left w:val="nil"/>
              <w:bottom w:val="nil"/>
              <w:right w:val="nil"/>
            </w:tcBorders>
            <w:shd w:val="clear" w:color="auto" w:fill="auto"/>
            <w:noWrap/>
            <w:vAlign w:val="bottom"/>
            <w:hideMark/>
          </w:tcPr>
          <w:p w14:paraId="5B90D2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LCStrength</w:t>
            </w:r>
          </w:p>
        </w:tc>
        <w:tc>
          <w:tcPr>
            <w:tcW w:w="1946" w:type="dxa"/>
            <w:tcBorders>
              <w:top w:val="nil"/>
              <w:left w:val="nil"/>
              <w:bottom w:val="nil"/>
              <w:right w:val="nil"/>
            </w:tcBorders>
            <w:shd w:val="clear" w:color="auto" w:fill="auto"/>
            <w:noWrap/>
            <w:vAlign w:val="bottom"/>
            <w:hideMark/>
          </w:tcPr>
          <w:p w14:paraId="5DEFDBA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270" w:type="dxa"/>
            <w:tcBorders>
              <w:top w:val="nil"/>
              <w:left w:val="nil"/>
              <w:bottom w:val="nil"/>
              <w:right w:val="nil"/>
            </w:tcBorders>
            <w:shd w:val="clear" w:color="auto" w:fill="auto"/>
            <w:noWrap/>
            <w:vAlign w:val="bottom"/>
            <w:hideMark/>
          </w:tcPr>
          <w:p w14:paraId="55CB034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47</w:t>
            </w:r>
          </w:p>
        </w:tc>
        <w:tc>
          <w:tcPr>
            <w:tcW w:w="1270" w:type="dxa"/>
            <w:tcBorders>
              <w:top w:val="nil"/>
              <w:left w:val="nil"/>
              <w:bottom w:val="nil"/>
              <w:right w:val="nil"/>
            </w:tcBorders>
            <w:shd w:val="clear" w:color="auto" w:fill="auto"/>
            <w:noWrap/>
            <w:vAlign w:val="bottom"/>
            <w:hideMark/>
          </w:tcPr>
          <w:p w14:paraId="684920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51</w:t>
            </w:r>
          </w:p>
        </w:tc>
        <w:tc>
          <w:tcPr>
            <w:tcW w:w="1270" w:type="dxa"/>
            <w:tcBorders>
              <w:top w:val="nil"/>
              <w:left w:val="nil"/>
              <w:bottom w:val="nil"/>
              <w:right w:val="nil"/>
            </w:tcBorders>
            <w:shd w:val="clear" w:color="auto" w:fill="auto"/>
            <w:noWrap/>
            <w:vAlign w:val="bottom"/>
            <w:hideMark/>
          </w:tcPr>
          <w:p w14:paraId="587EC45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4868F8" w:rsidRPr="004868F8" w14:paraId="52895D78" w14:textId="77777777" w:rsidTr="00FB68D3">
        <w:trPr>
          <w:trHeight w:val="255"/>
        </w:trPr>
        <w:tc>
          <w:tcPr>
            <w:tcW w:w="426" w:type="dxa"/>
            <w:tcBorders>
              <w:top w:val="nil"/>
              <w:left w:val="nil"/>
              <w:bottom w:val="nil"/>
              <w:right w:val="nil"/>
            </w:tcBorders>
            <w:shd w:val="clear" w:color="auto" w:fill="auto"/>
            <w:noWrap/>
            <w:vAlign w:val="bottom"/>
            <w:hideMark/>
          </w:tcPr>
          <w:p w14:paraId="0DB1A97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2</w:t>
            </w:r>
          </w:p>
        </w:tc>
        <w:tc>
          <w:tcPr>
            <w:tcW w:w="2889" w:type="dxa"/>
            <w:tcBorders>
              <w:top w:val="nil"/>
              <w:left w:val="nil"/>
              <w:bottom w:val="nil"/>
              <w:right w:val="nil"/>
            </w:tcBorders>
            <w:shd w:val="clear" w:color="auto" w:fill="auto"/>
            <w:noWrap/>
            <w:vAlign w:val="bottom"/>
            <w:hideMark/>
          </w:tcPr>
          <w:p w14:paraId="73C00BD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3</w:t>
            </w:r>
          </w:p>
        </w:tc>
        <w:tc>
          <w:tcPr>
            <w:tcW w:w="1946" w:type="dxa"/>
            <w:tcBorders>
              <w:top w:val="nil"/>
              <w:left w:val="nil"/>
              <w:bottom w:val="nil"/>
              <w:right w:val="nil"/>
            </w:tcBorders>
            <w:shd w:val="clear" w:color="auto" w:fill="auto"/>
            <w:noWrap/>
            <w:vAlign w:val="bottom"/>
            <w:hideMark/>
          </w:tcPr>
          <w:p w14:paraId="2993BC8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270" w:type="dxa"/>
            <w:tcBorders>
              <w:top w:val="nil"/>
              <w:left w:val="nil"/>
              <w:bottom w:val="nil"/>
              <w:right w:val="nil"/>
            </w:tcBorders>
            <w:shd w:val="clear" w:color="auto" w:fill="auto"/>
            <w:noWrap/>
            <w:vAlign w:val="bottom"/>
            <w:hideMark/>
          </w:tcPr>
          <w:p w14:paraId="23B47D8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23</w:t>
            </w:r>
          </w:p>
        </w:tc>
        <w:tc>
          <w:tcPr>
            <w:tcW w:w="1270" w:type="dxa"/>
            <w:tcBorders>
              <w:top w:val="nil"/>
              <w:left w:val="nil"/>
              <w:bottom w:val="nil"/>
              <w:right w:val="nil"/>
            </w:tcBorders>
            <w:shd w:val="clear" w:color="auto" w:fill="auto"/>
            <w:noWrap/>
            <w:vAlign w:val="bottom"/>
            <w:hideMark/>
          </w:tcPr>
          <w:p w14:paraId="5E3F9E5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9</w:t>
            </w:r>
          </w:p>
        </w:tc>
        <w:tc>
          <w:tcPr>
            <w:tcW w:w="1270" w:type="dxa"/>
            <w:tcBorders>
              <w:top w:val="nil"/>
              <w:left w:val="nil"/>
              <w:bottom w:val="nil"/>
              <w:right w:val="nil"/>
            </w:tcBorders>
            <w:shd w:val="clear" w:color="auto" w:fill="auto"/>
            <w:noWrap/>
            <w:vAlign w:val="bottom"/>
            <w:hideMark/>
          </w:tcPr>
          <w:p w14:paraId="49AB7A8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4868F8" w:rsidRPr="004868F8" w14:paraId="4C645DE1" w14:textId="77777777" w:rsidTr="00FB68D3">
        <w:trPr>
          <w:trHeight w:val="255"/>
        </w:trPr>
        <w:tc>
          <w:tcPr>
            <w:tcW w:w="426" w:type="dxa"/>
            <w:tcBorders>
              <w:top w:val="nil"/>
              <w:left w:val="nil"/>
              <w:bottom w:val="nil"/>
              <w:right w:val="nil"/>
            </w:tcBorders>
            <w:shd w:val="clear" w:color="auto" w:fill="auto"/>
            <w:noWrap/>
            <w:vAlign w:val="bottom"/>
            <w:hideMark/>
          </w:tcPr>
          <w:p w14:paraId="7AD3B429"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3</w:t>
            </w:r>
          </w:p>
        </w:tc>
        <w:tc>
          <w:tcPr>
            <w:tcW w:w="2889" w:type="dxa"/>
            <w:tcBorders>
              <w:top w:val="nil"/>
              <w:left w:val="nil"/>
              <w:bottom w:val="nil"/>
              <w:right w:val="nil"/>
            </w:tcBorders>
            <w:shd w:val="clear" w:color="auto" w:fill="auto"/>
            <w:noWrap/>
            <w:vAlign w:val="bottom"/>
            <w:hideMark/>
          </w:tcPr>
          <w:p w14:paraId="26B3747E"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Share</w:t>
            </w:r>
          </w:p>
        </w:tc>
        <w:tc>
          <w:tcPr>
            <w:tcW w:w="1946" w:type="dxa"/>
            <w:tcBorders>
              <w:top w:val="nil"/>
              <w:left w:val="nil"/>
              <w:bottom w:val="nil"/>
              <w:right w:val="nil"/>
            </w:tcBorders>
            <w:shd w:val="clear" w:color="auto" w:fill="auto"/>
            <w:noWrap/>
            <w:vAlign w:val="bottom"/>
            <w:hideMark/>
          </w:tcPr>
          <w:p w14:paraId="4D88D95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4%</w:t>
            </w:r>
          </w:p>
        </w:tc>
        <w:tc>
          <w:tcPr>
            <w:tcW w:w="1270" w:type="dxa"/>
            <w:tcBorders>
              <w:top w:val="nil"/>
              <w:left w:val="nil"/>
              <w:bottom w:val="nil"/>
              <w:right w:val="nil"/>
            </w:tcBorders>
            <w:shd w:val="clear" w:color="auto" w:fill="auto"/>
            <w:noWrap/>
            <w:vAlign w:val="bottom"/>
            <w:hideMark/>
          </w:tcPr>
          <w:p w14:paraId="1605E69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6</w:t>
            </w:r>
          </w:p>
        </w:tc>
        <w:tc>
          <w:tcPr>
            <w:tcW w:w="1270" w:type="dxa"/>
            <w:tcBorders>
              <w:top w:val="nil"/>
              <w:left w:val="nil"/>
              <w:bottom w:val="nil"/>
              <w:right w:val="nil"/>
            </w:tcBorders>
            <w:shd w:val="clear" w:color="auto" w:fill="auto"/>
            <w:noWrap/>
            <w:vAlign w:val="bottom"/>
            <w:hideMark/>
          </w:tcPr>
          <w:p w14:paraId="7B6B49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51</w:t>
            </w:r>
          </w:p>
        </w:tc>
        <w:tc>
          <w:tcPr>
            <w:tcW w:w="1270" w:type="dxa"/>
            <w:tcBorders>
              <w:top w:val="nil"/>
              <w:left w:val="nil"/>
              <w:bottom w:val="nil"/>
              <w:right w:val="nil"/>
            </w:tcBorders>
            <w:shd w:val="clear" w:color="auto" w:fill="auto"/>
            <w:noWrap/>
            <w:vAlign w:val="bottom"/>
            <w:hideMark/>
          </w:tcPr>
          <w:p w14:paraId="5DE8F0A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9</w:t>
            </w:r>
          </w:p>
        </w:tc>
      </w:tr>
      <w:tr w:rsidR="004868F8" w:rsidRPr="004868F8" w14:paraId="5F5E0D22" w14:textId="77777777" w:rsidTr="00FB68D3">
        <w:trPr>
          <w:trHeight w:val="255"/>
        </w:trPr>
        <w:tc>
          <w:tcPr>
            <w:tcW w:w="426" w:type="dxa"/>
            <w:tcBorders>
              <w:top w:val="nil"/>
              <w:left w:val="nil"/>
              <w:bottom w:val="nil"/>
              <w:right w:val="nil"/>
            </w:tcBorders>
            <w:shd w:val="clear" w:color="auto" w:fill="auto"/>
            <w:noWrap/>
            <w:vAlign w:val="bottom"/>
            <w:hideMark/>
          </w:tcPr>
          <w:p w14:paraId="41725136"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4</w:t>
            </w:r>
          </w:p>
        </w:tc>
        <w:tc>
          <w:tcPr>
            <w:tcW w:w="2889" w:type="dxa"/>
            <w:tcBorders>
              <w:top w:val="nil"/>
              <w:left w:val="nil"/>
              <w:bottom w:val="nil"/>
              <w:right w:val="nil"/>
            </w:tcBorders>
            <w:shd w:val="clear" w:color="auto" w:fill="auto"/>
            <w:noWrap/>
            <w:vAlign w:val="bottom"/>
            <w:hideMark/>
          </w:tcPr>
          <w:p w14:paraId="59A2619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4</w:t>
            </w:r>
          </w:p>
        </w:tc>
        <w:tc>
          <w:tcPr>
            <w:tcW w:w="1946" w:type="dxa"/>
            <w:tcBorders>
              <w:top w:val="nil"/>
              <w:left w:val="nil"/>
              <w:bottom w:val="nil"/>
              <w:right w:val="nil"/>
            </w:tcBorders>
            <w:shd w:val="clear" w:color="auto" w:fill="auto"/>
            <w:noWrap/>
            <w:vAlign w:val="bottom"/>
            <w:hideMark/>
          </w:tcPr>
          <w:p w14:paraId="45873AB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w:t>
            </w:r>
          </w:p>
        </w:tc>
        <w:tc>
          <w:tcPr>
            <w:tcW w:w="1270" w:type="dxa"/>
            <w:tcBorders>
              <w:top w:val="nil"/>
              <w:left w:val="nil"/>
              <w:bottom w:val="nil"/>
              <w:right w:val="nil"/>
            </w:tcBorders>
            <w:shd w:val="clear" w:color="auto" w:fill="auto"/>
            <w:noWrap/>
            <w:vAlign w:val="bottom"/>
            <w:hideMark/>
          </w:tcPr>
          <w:p w14:paraId="6FE5772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2</w:t>
            </w:r>
          </w:p>
        </w:tc>
        <w:tc>
          <w:tcPr>
            <w:tcW w:w="1270" w:type="dxa"/>
            <w:tcBorders>
              <w:top w:val="nil"/>
              <w:left w:val="nil"/>
              <w:bottom w:val="nil"/>
              <w:right w:val="nil"/>
            </w:tcBorders>
            <w:shd w:val="clear" w:color="auto" w:fill="auto"/>
            <w:noWrap/>
            <w:vAlign w:val="bottom"/>
            <w:hideMark/>
          </w:tcPr>
          <w:p w14:paraId="5118A46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3</w:t>
            </w:r>
          </w:p>
        </w:tc>
        <w:tc>
          <w:tcPr>
            <w:tcW w:w="1270" w:type="dxa"/>
            <w:tcBorders>
              <w:top w:val="nil"/>
              <w:left w:val="nil"/>
              <w:bottom w:val="nil"/>
              <w:right w:val="nil"/>
            </w:tcBorders>
            <w:shd w:val="clear" w:color="auto" w:fill="auto"/>
            <w:noWrap/>
            <w:vAlign w:val="bottom"/>
            <w:hideMark/>
          </w:tcPr>
          <w:p w14:paraId="3967D4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5</w:t>
            </w:r>
          </w:p>
        </w:tc>
      </w:tr>
      <w:tr w:rsidR="004868F8" w:rsidRPr="004868F8" w14:paraId="6C5A1193" w14:textId="77777777" w:rsidTr="00FB68D3">
        <w:trPr>
          <w:trHeight w:val="255"/>
        </w:trPr>
        <w:tc>
          <w:tcPr>
            <w:tcW w:w="426" w:type="dxa"/>
            <w:tcBorders>
              <w:top w:val="nil"/>
              <w:left w:val="nil"/>
              <w:bottom w:val="single" w:sz="4" w:space="0" w:color="auto"/>
              <w:right w:val="nil"/>
            </w:tcBorders>
            <w:shd w:val="clear" w:color="auto" w:fill="auto"/>
            <w:noWrap/>
            <w:vAlign w:val="bottom"/>
            <w:hideMark/>
          </w:tcPr>
          <w:p w14:paraId="362AABF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5</w:t>
            </w:r>
          </w:p>
        </w:tc>
        <w:tc>
          <w:tcPr>
            <w:tcW w:w="2889" w:type="dxa"/>
            <w:tcBorders>
              <w:top w:val="nil"/>
              <w:left w:val="nil"/>
              <w:bottom w:val="single" w:sz="4" w:space="0" w:color="auto"/>
              <w:right w:val="nil"/>
            </w:tcBorders>
            <w:shd w:val="clear" w:color="auto" w:fill="auto"/>
            <w:noWrap/>
            <w:vAlign w:val="bottom"/>
            <w:hideMark/>
          </w:tcPr>
          <w:p w14:paraId="1E13072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DSBalance</w:t>
            </w:r>
          </w:p>
        </w:tc>
        <w:tc>
          <w:tcPr>
            <w:tcW w:w="1946" w:type="dxa"/>
            <w:tcBorders>
              <w:top w:val="nil"/>
              <w:left w:val="nil"/>
              <w:bottom w:val="single" w:sz="4" w:space="0" w:color="auto"/>
              <w:right w:val="nil"/>
            </w:tcBorders>
            <w:shd w:val="clear" w:color="auto" w:fill="auto"/>
            <w:noWrap/>
            <w:vAlign w:val="bottom"/>
            <w:hideMark/>
          </w:tcPr>
          <w:p w14:paraId="5B07464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8%</w:t>
            </w:r>
          </w:p>
        </w:tc>
        <w:tc>
          <w:tcPr>
            <w:tcW w:w="1270" w:type="dxa"/>
            <w:tcBorders>
              <w:top w:val="nil"/>
              <w:left w:val="nil"/>
              <w:bottom w:val="single" w:sz="4" w:space="0" w:color="auto"/>
              <w:right w:val="nil"/>
            </w:tcBorders>
            <w:shd w:val="clear" w:color="auto" w:fill="auto"/>
            <w:noWrap/>
            <w:vAlign w:val="bottom"/>
            <w:hideMark/>
          </w:tcPr>
          <w:p w14:paraId="411EFD9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6</w:t>
            </w:r>
          </w:p>
        </w:tc>
        <w:tc>
          <w:tcPr>
            <w:tcW w:w="1270" w:type="dxa"/>
            <w:tcBorders>
              <w:top w:val="nil"/>
              <w:left w:val="nil"/>
              <w:bottom w:val="single" w:sz="4" w:space="0" w:color="auto"/>
              <w:right w:val="nil"/>
            </w:tcBorders>
            <w:shd w:val="clear" w:color="auto" w:fill="auto"/>
            <w:noWrap/>
            <w:vAlign w:val="bottom"/>
            <w:hideMark/>
          </w:tcPr>
          <w:p w14:paraId="5CF3326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5</w:t>
            </w:r>
          </w:p>
        </w:tc>
        <w:tc>
          <w:tcPr>
            <w:tcW w:w="1270" w:type="dxa"/>
            <w:tcBorders>
              <w:top w:val="nil"/>
              <w:left w:val="nil"/>
              <w:bottom w:val="single" w:sz="4" w:space="0" w:color="auto"/>
              <w:right w:val="nil"/>
            </w:tcBorders>
            <w:shd w:val="clear" w:color="auto" w:fill="auto"/>
            <w:noWrap/>
            <w:vAlign w:val="bottom"/>
            <w:hideMark/>
          </w:tcPr>
          <w:p w14:paraId="78E10A6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8</w:t>
            </w:r>
          </w:p>
        </w:tc>
      </w:tr>
    </w:tbl>
    <w:p w14:paraId="4504E29B" w14:textId="0302C1B7" w:rsidR="00100ADF" w:rsidRPr="00100ADF" w:rsidRDefault="00100ADF" w:rsidP="00100ADF">
      <w:pPr>
        <w:pStyle w:val="Corpodetexto"/>
        <w:jc w:val="center"/>
        <w:rPr>
          <w:rFonts w:ascii="Arial" w:hAnsi="Arial" w:cs="Arial"/>
          <w:lang w:val="pt-BR"/>
        </w:rPr>
      </w:pPr>
      <w:r w:rsidRPr="00100ADF">
        <w:rPr>
          <w:rFonts w:ascii="Arial" w:hAnsi="Arial" w:cs="Arial"/>
          <w:lang w:val="pt-BR"/>
        </w:rPr>
        <w:t>Fonte: Elaborada pelo Autor.</w:t>
      </w:r>
    </w:p>
    <w:p w14:paraId="14A13D58" w14:textId="77777777" w:rsidR="005F1EF4" w:rsidRPr="005F1EF4" w:rsidRDefault="005F1EF4" w:rsidP="005F1EF4"/>
    <w:p w14:paraId="4EEECC1C" w14:textId="48193E56" w:rsidR="005F1EF4" w:rsidRDefault="005F1EF4" w:rsidP="005F1EF4"/>
    <w:p w14:paraId="31B3B7FA" w14:textId="3714804C" w:rsidR="00623FA0" w:rsidRDefault="00623FA0" w:rsidP="00623FA0">
      <w:pPr>
        <w:pStyle w:val="Legenda"/>
        <w:jc w:val="both"/>
      </w:pPr>
      <w:r>
        <w:lastRenderedPageBreak/>
        <w:t xml:space="preserve">Figura </w:t>
      </w:r>
      <w:r w:rsidR="000A47A3">
        <w:fldChar w:fldCharType="begin"/>
      </w:r>
      <w:r w:rsidR="000A47A3">
        <w:instrText xml:space="preserve"> SEQ Figura \* ARABIC </w:instrText>
      </w:r>
      <w:r w:rsidR="000A47A3">
        <w:fldChar w:fldCharType="separate"/>
      </w:r>
      <w:r w:rsidR="00743F02">
        <w:rPr>
          <w:noProof/>
        </w:rPr>
        <w:t>42</w:t>
      </w:r>
      <w:r w:rsidR="000A47A3">
        <w:rPr>
          <w:noProof/>
        </w:rPr>
        <w:fldChar w:fldCharType="end"/>
      </w:r>
      <w:r>
        <w:t xml:space="preserve"> – Impacto do Tamanho do Mercado sobre a vulnerabilidade da Estratégia</w:t>
      </w:r>
    </w:p>
    <w:p w14:paraId="163DFC0E" w14:textId="4E8F5D3F" w:rsidR="00623FA0" w:rsidRDefault="00623FA0" w:rsidP="00623FA0">
      <w:pPr>
        <w:ind w:firstLine="0"/>
        <w:jc w:val="center"/>
      </w:pPr>
      <w:r>
        <w:rPr>
          <w:noProof/>
        </w:rPr>
        <w:drawing>
          <wp:inline distT="0" distB="0" distL="0" distR="0" wp14:anchorId="31D4E7FA" wp14:editId="02994E4A">
            <wp:extent cx="5050465" cy="2885980"/>
            <wp:effectExtent l="0" t="0" r="0" b="0"/>
            <wp:docPr id="1038" name="Imagem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069685" cy="2896963"/>
                    </a:xfrm>
                    <a:prstGeom prst="rect">
                      <a:avLst/>
                    </a:prstGeom>
                    <a:noFill/>
                    <a:ln>
                      <a:noFill/>
                    </a:ln>
                  </pic:spPr>
                </pic:pic>
              </a:graphicData>
            </a:graphic>
          </wp:inline>
        </w:drawing>
      </w:r>
    </w:p>
    <w:p w14:paraId="6CF91226" w14:textId="0CAC7DC5" w:rsidR="00623FA0" w:rsidRDefault="00623FA0" w:rsidP="00623FA0">
      <w:pPr>
        <w:ind w:firstLine="0"/>
        <w:jc w:val="center"/>
      </w:pPr>
      <w:r>
        <w:t>Fonte: Elaborada pelo Autor.</w:t>
      </w:r>
    </w:p>
    <w:p w14:paraId="0B794688" w14:textId="693FB1AC" w:rsidR="00623FA0" w:rsidRDefault="00623FA0" w:rsidP="00623FA0">
      <w:pPr>
        <w:ind w:firstLine="0"/>
      </w:pPr>
    </w:p>
    <w:p w14:paraId="1871C3AA" w14:textId="086E7BDA" w:rsidR="00623FA0" w:rsidRDefault="00623FA0" w:rsidP="005F1EF4"/>
    <w:p w14:paraId="119201E9" w14:textId="77777777" w:rsidR="00623FA0" w:rsidRPr="005F1EF4" w:rsidRDefault="00623FA0" w:rsidP="005F1EF4"/>
    <w:p w14:paraId="04374052" w14:textId="4827218D" w:rsidR="005F1EF4" w:rsidRDefault="005F1EF4" w:rsidP="005F1EF4">
      <w:pPr>
        <w:pStyle w:val="Ttulo3"/>
      </w:pPr>
      <w:r>
        <w:t>Diferença entre Médias – Teste t</w:t>
      </w:r>
    </w:p>
    <w:p w14:paraId="203F0AA5" w14:textId="6D8F690A" w:rsidR="005F1EF4" w:rsidRDefault="005F1EF4" w:rsidP="005F1EF4">
      <w:r>
        <w:t>Hipóteses Testadas:</w:t>
      </w:r>
    </w:p>
    <w:p w14:paraId="37A9D050" w14:textId="77777777" w:rsidR="005F1EF4" w:rsidRPr="005F1EF4" w:rsidRDefault="005F1EF4" w:rsidP="005F1EF4"/>
    <w:p w14:paraId="230E572C" w14:textId="0BD9DB6B" w:rsidR="005F1EF4" w:rsidRDefault="005F1EF4" w:rsidP="005F1EF4">
      <m:oMath>
        <m:r>
          <w:rPr>
            <w:rFonts w:ascii="Cambria Math" w:hAnsi="Cambria Math"/>
          </w:rPr>
          <m:t xml:space="preserve">H0: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igual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6970F9C4" w14:textId="0552C826" w:rsidR="005F1EF4" w:rsidRDefault="005F1EF4" w:rsidP="00493EBD">
      <m:oMath>
        <m:r>
          <w:rPr>
            <w:rFonts w:ascii="Cambria Math" w:hAnsi="Cambria Math"/>
          </w:rPr>
          <m:t xml:space="preserve">H1: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diferente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6ECE4703" w14:textId="7E6193B8" w:rsidR="00966CD0" w:rsidRDefault="00966CD0" w:rsidP="00966CD0">
      <w:pPr>
        <w:pStyle w:val="Legenda"/>
      </w:pPr>
      <w:r>
        <w:t xml:space="preserve">Tabela </w:t>
      </w:r>
      <w:r w:rsidR="000A47A3">
        <w:fldChar w:fldCharType="begin"/>
      </w:r>
      <w:r w:rsidR="000A47A3">
        <w:instrText xml:space="preserve"> SEQ Tabela \* ARABIC </w:instrText>
      </w:r>
      <w:r w:rsidR="000A47A3">
        <w:fldChar w:fldCharType="separate"/>
      </w:r>
      <w:r w:rsidR="00023715">
        <w:rPr>
          <w:noProof/>
        </w:rPr>
        <w:t>4</w:t>
      </w:r>
      <w:r w:rsidR="000A47A3">
        <w:rPr>
          <w:noProof/>
        </w:rPr>
        <w:fldChar w:fldCharType="end"/>
      </w:r>
      <w:r>
        <w:t xml:space="preserve"> – Ranking de Incertezas Críticas – </w:t>
      </w:r>
      <w:r w:rsidR="00740813">
        <w:t>Teste t de Hipóteses</w:t>
      </w:r>
    </w:p>
    <w:tbl>
      <w:tblPr>
        <w:tblW w:w="8361" w:type="dxa"/>
        <w:tblCellMar>
          <w:left w:w="70" w:type="dxa"/>
          <w:right w:w="70" w:type="dxa"/>
        </w:tblCellMar>
        <w:tblLook w:val="04A0" w:firstRow="1" w:lastRow="0" w:firstColumn="1" w:lastColumn="0" w:noHBand="0" w:noVBand="1"/>
      </w:tblPr>
      <w:tblGrid>
        <w:gridCol w:w="363"/>
        <w:gridCol w:w="3431"/>
        <w:gridCol w:w="1140"/>
        <w:gridCol w:w="1360"/>
        <w:gridCol w:w="1197"/>
        <w:gridCol w:w="1197"/>
      </w:tblGrid>
      <w:tr w:rsidR="00966CD0" w:rsidRPr="00966CD0" w14:paraId="21A6DED0" w14:textId="77777777" w:rsidTr="00966CD0">
        <w:trPr>
          <w:trHeight w:val="255"/>
        </w:trPr>
        <w:tc>
          <w:tcPr>
            <w:tcW w:w="300" w:type="dxa"/>
            <w:tcBorders>
              <w:top w:val="single" w:sz="4" w:space="0" w:color="auto"/>
              <w:left w:val="nil"/>
              <w:bottom w:val="single" w:sz="4" w:space="0" w:color="auto"/>
              <w:right w:val="nil"/>
            </w:tcBorders>
            <w:shd w:val="clear" w:color="auto" w:fill="auto"/>
            <w:noWrap/>
            <w:vAlign w:val="bottom"/>
            <w:hideMark/>
          </w:tcPr>
          <w:p w14:paraId="03EF3FB6" w14:textId="77777777" w:rsidR="00966CD0" w:rsidRPr="00966CD0" w:rsidRDefault="00966CD0" w:rsidP="00966CD0">
            <w:pPr>
              <w:autoSpaceDE/>
              <w:autoSpaceDN/>
              <w:adjustRightInd/>
              <w:spacing w:line="240" w:lineRule="auto"/>
              <w:ind w:firstLine="0"/>
              <w:jc w:val="center"/>
              <w:rPr>
                <w:rFonts w:cs="Arial"/>
                <w:b/>
                <w:bCs/>
                <w:color w:val="000000"/>
                <w:sz w:val="20"/>
                <w:szCs w:val="20"/>
              </w:rPr>
            </w:pPr>
            <w:r w:rsidRPr="00966CD0">
              <w:rPr>
                <w:rFonts w:cs="Arial"/>
                <w:b/>
                <w:bCs/>
                <w:color w:val="000000"/>
                <w:sz w:val="20"/>
                <w:szCs w:val="20"/>
              </w:rPr>
              <w:t>#</w:t>
            </w:r>
          </w:p>
        </w:tc>
        <w:tc>
          <w:tcPr>
            <w:tcW w:w="3321" w:type="dxa"/>
            <w:tcBorders>
              <w:top w:val="single" w:sz="4" w:space="0" w:color="auto"/>
              <w:left w:val="nil"/>
              <w:bottom w:val="single" w:sz="4" w:space="0" w:color="auto"/>
              <w:right w:val="nil"/>
            </w:tcBorders>
            <w:shd w:val="clear" w:color="auto" w:fill="auto"/>
            <w:noWrap/>
            <w:vAlign w:val="bottom"/>
            <w:hideMark/>
          </w:tcPr>
          <w:p w14:paraId="0C6BE6F0" w14:textId="6C36F8A9" w:rsidR="00966CD0" w:rsidRPr="00966CD0" w:rsidRDefault="00966CD0" w:rsidP="00966CD0">
            <w:pPr>
              <w:autoSpaceDE/>
              <w:autoSpaceDN/>
              <w:adjustRightInd/>
              <w:spacing w:line="240" w:lineRule="auto"/>
              <w:ind w:firstLine="0"/>
              <w:jc w:val="left"/>
              <w:rPr>
                <w:rFonts w:cs="Arial"/>
                <w:b/>
                <w:bCs/>
                <w:color w:val="000000"/>
                <w:sz w:val="20"/>
                <w:szCs w:val="20"/>
              </w:rPr>
            </w:pPr>
            <w:r w:rsidRPr="00966CD0">
              <w:rPr>
                <w:rFonts w:cs="Arial"/>
                <w:b/>
                <w:bCs/>
                <w:color w:val="000000"/>
                <w:sz w:val="20"/>
                <w:szCs w:val="20"/>
              </w:rPr>
              <w:t>Variável</w:t>
            </w:r>
            <w:r w:rsidR="008141A4">
              <w:rPr>
                <w:rFonts w:cs="Arial"/>
                <w:b/>
                <w:bCs/>
                <w:color w:val="000000"/>
                <w:sz w:val="20"/>
                <w:szCs w:val="20"/>
              </w:rPr>
              <w:t xml:space="preserve"> Incerta</w:t>
            </w:r>
          </w:p>
        </w:tc>
        <w:tc>
          <w:tcPr>
            <w:tcW w:w="1140" w:type="dxa"/>
            <w:tcBorders>
              <w:top w:val="single" w:sz="4" w:space="0" w:color="auto"/>
              <w:left w:val="nil"/>
              <w:bottom w:val="single" w:sz="4" w:space="0" w:color="auto"/>
              <w:right w:val="nil"/>
            </w:tcBorders>
            <w:shd w:val="clear" w:color="auto" w:fill="auto"/>
            <w:noWrap/>
            <w:vAlign w:val="bottom"/>
            <w:hideMark/>
          </w:tcPr>
          <w:p w14:paraId="2287330C" w14:textId="14A5B2CF" w:rsidR="00966CD0" w:rsidRPr="00966CD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rPr>
                  <m:t>p</m:t>
                </m:r>
              </m:oMath>
            </m:oMathPara>
          </w:p>
        </w:tc>
        <w:tc>
          <w:tcPr>
            <w:tcW w:w="1360" w:type="dxa"/>
            <w:tcBorders>
              <w:top w:val="single" w:sz="4" w:space="0" w:color="auto"/>
              <w:left w:val="nil"/>
              <w:bottom w:val="single" w:sz="4" w:space="0" w:color="auto"/>
              <w:right w:val="nil"/>
            </w:tcBorders>
            <w:shd w:val="clear" w:color="auto" w:fill="auto"/>
            <w:noWrap/>
            <w:vAlign w:val="bottom"/>
            <w:hideMark/>
          </w:tcPr>
          <w:p w14:paraId="37BE0D21" w14:textId="429866E0" w:rsidR="00966CD0" w:rsidRPr="00966CD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rPr>
                  <m:t xml:space="preserve"> t</m:t>
                </m:r>
              </m:oMath>
            </m:oMathPara>
          </w:p>
        </w:tc>
        <w:tc>
          <w:tcPr>
            <w:tcW w:w="1120" w:type="dxa"/>
            <w:tcBorders>
              <w:top w:val="single" w:sz="4" w:space="0" w:color="auto"/>
              <w:left w:val="nil"/>
              <w:bottom w:val="single" w:sz="4" w:space="0" w:color="auto"/>
              <w:right w:val="nil"/>
            </w:tcBorders>
            <w:shd w:val="clear" w:color="auto" w:fill="auto"/>
            <w:noWrap/>
            <w:vAlign w:val="bottom"/>
            <w:hideMark/>
          </w:tcPr>
          <w:p w14:paraId="110A868E" w14:textId="14181147" w:rsidR="00966CD0" w:rsidRPr="00966CD0" w:rsidRDefault="000A47A3"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oMath>
            </m:oMathPara>
          </w:p>
        </w:tc>
        <w:tc>
          <w:tcPr>
            <w:tcW w:w="1120" w:type="dxa"/>
            <w:tcBorders>
              <w:top w:val="single" w:sz="4" w:space="0" w:color="auto"/>
              <w:left w:val="nil"/>
              <w:bottom w:val="single" w:sz="4" w:space="0" w:color="auto"/>
              <w:right w:val="nil"/>
            </w:tcBorders>
            <w:shd w:val="clear" w:color="auto" w:fill="auto"/>
            <w:noWrap/>
            <w:vAlign w:val="bottom"/>
            <w:hideMark/>
          </w:tcPr>
          <w:p w14:paraId="5BD8A7B6" w14:textId="1C0397F0" w:rsidR="00966CD0" w:rsidRPr="00966CD0" w:rsidRDefault="000A47A3"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m:oMathPara>
          </w:p>
        </w:tc>
      </w:tr>
      <w:tr w:rsidR="00966CD0" w:rsidRPr="00966CD0" w14:paraId="7FFA6F1F" w14:textId="77777777" w:rsidTr="00966CD0">
        <w:trPr>
          <w:trHeight w:val="255"/>
        </w:trPr>
        <w:tc>
          <w:tcPr>
            <w:tcW w:w="300" w:type="dxa"/>
            <w:tcBorders>
              <w:top w:val="nil"/>
              <w:left w:val="nil"/>
              <w:bottom w:val="nil"/>
              <w:right w:val="nil"/>
            </w:tcBorders>
            <w:shd w:val="clear" w:color="auto" w:fill="auto"/>
            <w:noWrap/>
            <w:vAlign w:val="bottom"/>
            <w:hideMark/>
          </w:tcPr>
          <w:p w14:paraId="19BEA86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w:t>
            </w:r>
          </w:p>
        </w:tc>
        <w:tc>
          <w:tcPr>
            <w:tcW w:w="3321" w:type="dxa"/>
            <w:tcBorders>
              <w:top w:val="nil"/>
              <w:left w:val="nil"/>
              <w:bottom w:val="nil"/>
              <w:right w:val="nil"/>
            </w:tcBorders>
            <w:shd w:val="clear" w:color="auto" w:fill="auto"/>
            <w:noWrap/>
            <w:vAlign w:val="bottom"/>
            <w:hideMark/>
          </w:tcPr>
          <w:p w14:paraId="424F654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eferencePopulation**</w:t>
            </w:r>
          </w:p>
        </w:tc>
        <w:tc>
          <w:tcPr>
            <w:tcW w:w="1140" w:type="dxa"/>
            <w:tcBorders>
              <w:top w:val="nil"/>
              <w:left w:val="nil"/>
              <w:bottom w:val="nil"/>
              <w:right w:val="nil"/>
            </w:tcBorders>
            <w:shd w:val="clear" w:color="auto" w:fill="auto"/>
            <w:noWrap/>
            <w:vAlign w:val="bottom"/>
            <w:hideMark/>
          </w:tcPr>
          <w:p w14:paraId="7AECA01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00001</w:t>
            </w:r>
          </w:p>
        </w:tc>
        <w:tc>
          <w:tcPr>
            <w:tcW w:w="1360" w:type="dxa"/>
            <w:tcBorders>
              <w:top w:val="nil"/>
              <w:left w:val="nil"/>
              <w:bottom w:val="nil"/>
              <w:right w:val="nil"/>
            </w:tcBorders>
            <w:shd w:val="clear" w:color="auto" w:fill="auto"/>
            <w:noWrap/>
            <w:vAlign w:val="bottom"/>
            <w:hideMark/>
          </w:tcPr>
          <w:p w14:paraId="62C7848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6461858</w:t>
            </w:r>
          </w:p>
        </w:tc>
        <w:tc>
          <w:tcPr>
            <w:tcW w:w="1120" w:type="dxa"/>
            <w:tcBorders>
              <w:top w:val="nil"/>
              <w:left w:val="nil"/>
              <w:bottom w:val="nil"/>
              <w:right w:val="nil"/>
            </w:tcBorders>
            <w:shd w:val="clear" w:color="auto" w:fill="auto"/>
            <w:noWrap/>
            <w:vAlign w:val="bottom"/>
            <w:hideMark/>
          </w:tcPr>
          <w:p w14:paraId="1B33080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8346,43</w:t>
            </w:r>
          </w:p>
        </w:tc>
        <w:tc>
          <w:tcPr>
            <w:tcW w:w="1120" w:type="dxa"/>
            <w:tcBorders>
              <w:top w:val="nil"/>
              <w:left w:val="nil"/>
              <w:bottom w:val="nil"/>
              <w:right w:val="nil"/>
            </w:tcBorders>
            <w:shd w:val="clear" w:color="auto" w:fill="auto"/>
            <w:noWrap/>
            <w:vAlign w:val="bottom"/>
            <w:hideMark/>
          </w:tcPr>
          <w:p w14:paraId="0FC7D31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4940,30</w:t>
            </w:r>
          </w:p>
        </w:tc>
      </w:tr>
      <w:tr w:rsidR="00966CD0" w:rsidRPr="00966CD0" w14:paraId="0DC4CD53" w14:textId="77777777" w:rsidTr="00966CD0">
        <w:trPr>
          <w:trHeight w:val="255"/>
        </w:trPr>
        <w:tc>
          <w:tcPr>
            <w:tcW w:w="300" w:type="dxa"/>
            <w:tcBorders>
              <w:top w:val="nil"/>
              <w:left w:val="nil"/>
              <w:bottom w:val="nil"/>
              <w:right w:val="nil"/>
            </w:tcBorders>
            <w:shd w:val="clear" w:color="auto" w:fill="auto"/>
            <w:noWrap/>
            <w:vAlign w:val="bottom"/>
            <w:hideMark/>
          </w:tcPr>
          <w:p w14:paraId="458600E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w:t>
            </w:r>
          </w:p>
        </w:tc>
        <w:tc>
          <w:tcPr>
            <w:tcW w:w="3321" w:type="dxa"/>
            <w:tcBorders>
              <w:top w:val="nil"/>
              <w:left w:val="nil"/>
              <w:bottom w:val="nil"/>
              <w:right w:val="nil"/>
            </w:tcBorders>
            <w:shd w:val="clear" w:color="auto" w:fill="auto"/>
            <w:noWrap/>
            <w:vAlign w:val="bottom"/>
            <w:hideMark/>
          </w:tcPr>
          <w:p w14:paraId="40DE904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2**</w:t>
            </w:r>
          </w:p>
        </w:tc>
        <w:tc>
          <w:tcPr>
            <w:tcW w:w="1140" w:type="dxa"/>
            <w:tcBorders>
              <w:top w:val="nil"/>
              <w:left w:val="nil"/>
              <w:bottom w:val="nil"/>
              <w:right w:val="nil"/>
            </w:tcBorders>
            <w:shd w:val="clear" w:color="auto" w:fill="auto"/>
            <w:noWrap/>
            <w:vAlign w:val="bottom"/>
            <w:hideMark/>
          </w:tcPr>
          <w:p w14:paraId="35523AF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06612</w:t>
            </w:r>
          </w:p>
        </w:tc>
        <w:tc>
          <w:tcPr>
            <w:tcW w:w="1360" w:type="dxa"/>
            <w:tcBorders>
              <w:top w:val="nil"/>
              <w:left w:val="nil"/>
              <w:bottom w:val="nil"/>
              <w:right w:val="nil"/>
            </w:tcBorders>
            <w:shd w:val="clear" w:color="auto" w:fill="auto"/>
            <w:noWrap/>
            <w:vAlign w:val="bottom"/>
            <w:hideMark/>
          </w:tcPr>
          <w:p w14:paraId="2EAC74D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5469927</w:t>
            </w:r>
          </w:p>
        </w:tc>
        <w:tc>
          <w:tcPr>
            <w:tcW w:w="1120" w:type="dxa"/>
            <w:tcBorders>
              <w:top w:val="nil"/>
              <w:left w:val="nil"/>
              <w:bottom w:val="nil"/>
              <w:right w:val="nil"/>
            </w:tcBorders>
            <w:shd w:val="clear" w:color="auto" w:fill="auto"/>
            <w:noWrap/>
            <w:vAlign w:val="bottom"/>
            <w:hideMark/>
          </w:tcPr>
          <w:p w14:paraId="290B198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9</w:t>
            </w:r>
          </w:p>
        </w:tc>
        <w:tc>
          <w:tcPr>
            <w:tcW w:w="1120" w:type="dxa"/>
            <w:tcBorders>
              <w:top w:val="nil"/>
              <w:left w:val="nil"/>
              <w:bottom w:val="nil"/>
              <w:right w:val="nil"/>
            </w:tcBorders>
            <w:shd w:val="clear" w:color="auto" w:fill="auto"/>
            <w:noWrap/>
            <w:vAlign w:val="bottom"/>
            <w:hideMark/>
          </w:tcPr>
          <w:p w14:paraId="29DFE79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5</w:t>
            </w:r>
          </w:p>
        </w:tc>
      </w:tr>
      <w:tr w:rsidR="00966CD0" w:rsidRPr="00966CD0" w14:paraId="73208387" w14:textId="77777777" w:rsidTr="00966CD0">
        <w:trPr>
          <w:trHeight w:val="255"/>
        </w:trPr>
        <w:tc>
          <w:tcPr>
            <w:tcW w:w="300" w:type="dxa"/>
            <w:tcBorders>
              <w:top w:val="nil"/>
              <w:left w:val="nil"/>
              <w:bottom w:val="nil"/>
              <w:right w:val="nil"/>
            </w:tcBorders>
            <w:shd w:val="clear" w:color="auto" w:fill="auto"/>
            <w:noWrap/>
            <w:vAlign w:val="bottom"/>
            <w:hideMark/>
          </w:tcPr>
          <w:p w14:paraId="52059C7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w:t>
            </w:r>
          </w:p>
        </w:tc>
        <w:tc>
          <w:tcPr>
            <w:tcW w:w="3321" w:type="dxa"/>
            <w:tcBorders>
              <w:top w:val="nil"/>
              <w:left w:val="nil"/>
              <w:bottom w:val="nil"/>
              <w:right w:val="nil"/>
            </w:tcBorders>
            <w:shd w:val="clear" w:color="auto" w:fill="auto"/>
            <w:noWrap/>
            <w:vAlign w:val="bottom"/>
            <w:hideMark/>
          </w:tcPr>
          <w:p w14:paraId="3C50DE6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NormalCapacityUtilization**</w:t>
            </w:r>
          </w:p>
        </w:tc>
        <w:tc>
          <w:tcPr>
            <w:tcW w:w="1140" w:type="dxa"/>
            <w:tcBorders>
              <w:top w:val="nil"/>
              <w:left w:val="nil"/>
              <w:bottom w:val="nil"/>
              <w:right w:val="nil"/>
            </w:tcBorders>
            <w:shd w:val="clear" w:color="auto" w:fill="auto"/>
            <w:noWrap/>
            <w:vAlign w:val="bottom"/>
            <w:hideMark/>
          </w:tcPr>
          <w:p w14:paraId="0571908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31222</w:t>
            </w:r>
          </w:p>
        </w:tc>
        <w:tc>
          <w:tcPr>
            <w:tcW w:w="1360" w:type="dxa"/>
            <w:tcBorders>
              <w:top w:val="nil"/>
              <w:left w:val="nil"/>
              <w:bottom w:val="nil"/>
              <w:right w:val="nil"/>
            </w:tcBorders>
            <w:shd w:val="clear" w:color="auto" w:fill="auto"/>
            <w:noWrap/>
            <w:vAlign w:val="bottom"/>
            <w:hideMark/>
          </w:tcPr>
          <w:p w14:paraId="70C1725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312099</w:t>
            </w:r>
          </w:p>
        </w:tc>
        <w:tc>
          <w:tcPr>
            <w:tcW w:w="1120" w:type="dxa"/>
            <w:tcBorders>
              <w:top w:val="nil"/>
              <w:left w:val="nil"/>
              <w:bottom w:val="nil"/>
              <w:right w:val="nil"/>
            </w:tcBorders>
            <w:shd w:val="clear" w:color="auto" w:fill="auto"/>
            <w:noWrap/>
            <w:vAlign w:val="bottom"/>
            <w:hideMark/>
          </w:tcPr>
          <w:p w14:paraId="484C466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1</w:t>
            </w:r>
          </w:p>
        </w:tc>
        <w:tc>
          <w:tcPr>
            <w:tcW w:w="1120" w:type="dxa"/>
            <w:tcBorders>
              <w:top w:val="nil"/>
              <w:left w:val="nil"/>
              <w:bottom w:val="nil"/>
              <w:right w:val="nil"/>
            </w:tcBorders>
            <w:shd w:val="clear" w:color="auto" w:fill="auto"/>
            <w:noWrap/>
            <w:vAlign w:val="bottom"/>
            <w:hideMark/>
          </w:tcPr>
          <w:p w14:paraId="3135AC5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6</w:t>
            </w:r>
          </w:p>
        </w:tc>
      </w:tr>
      <w:tr w:rsidR="00966CD0" w:rsidRPr="00966CD0" w14:paraId="4ACFE95B" w14:textId="77777777" w:rsidTr="00966CD0">
        <w:trPr>
          <w:trHeight w:val="255"/>
        </w:trPr>
        <w:tc>
          <w:tcPr>
            <w:tcW w:w="300" w:type="dxa"/>
            <w:tcBorders>
              <w:top w:val="nil"/>
              <w:left w:val="nil"/>
              <w:bottom w:val="nil"/>
              <w:right w:val="nil"/>
            </w:tcBorders>
            <w:shd w:val="clear" w:color="auto" w:fill="auto"/>
            <w:noWrap/>
            <w:vAlign w:val="bottom"/>
            <w:hideMark/>
          </w:tcPr>
          <w:p w14:paraId="4162C5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4</w:t>
            </w:r>
          </w:p>
        </w:tc>
        <w:tc>
          <w:tcPr>
            <w:tcW w:w="3321" w:type="dxa"/>
            <w:tcBorders>
              <w:top w:val="nil"/>
              <w:left w:val="nil"/>
              <w:bottom w:val="nil"/>
              <w:right w:val="nil"/>
            </w:tcBorders>
            <w:shd w:val="clear" w:color="auto" w:fill="auto"/>
            <w:noWrap/>
            <w:vAlign w:val="bottom"/>
            <w:hideMark/>
          </w:tcPr>
          <w:p w14:paraId="0545A25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4**</w:t>
            </w:r>
          </w:p>
        </w:tc>
        <w:tc>
          <w:tcPr>
            <w:tcW w:w="1140" w:type="dxa"/>
            <w:tcBorders>
              <w:top w:val="nil"/>
              <w:left w:val="nil"/>
              <w:bottom w:val="nil"/>
              <w:right w:val="nil"/>
            </w:tcBorders>
            <w:shd w:val="clear" w:color="auto" w:fill="auto"/>
            <w:noWrap/>
            <w:vAlign w:val="bottom"/>
            <w:hideMark/>
          </w:tcPr>
          <w:p w14:paraId="5B72859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31811</w:t>
            </w:r>
          </w:p>
        </w:tc>
        <w:tc>
          <w:tcPr>
            <w:tcW w:w="1360" w:type="dxa"/>
            <w:tcBorders>
              <w:top w:val="nil"/>
              <w:left w:val="nil"/>
              <w:bottom w:val="nil"/>
              <w:right w:val="nil"/>
            </w:tcBorders>
            <w:shd w:val="clear" w:color="auto" w:fill="auto"/>
            <w:noWrap/>
            <w:vAlign w:val="bottom"/>
            <w:hideMark/>
          </w:tcPr>
          <w:p w14:paraId="537B56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245087</w:t>
            </w:r>
          </w:p>
        </w:tc>
        <w:tc>
          <w:tcPr>
            <w:tcW w:w="1120" w:type="dxa"/>
            <w:tcBorders>
              <w:top w:val="nil"/>
              <w:left w:val="nil"/>
              <w:bottom w:val="nil"/>
              <w:right w:val="nil"/>
            </w:tcBorders>
            <w:shd w:val="clear" w:color="auto" w:fill="auto"/>
            <w:noWrap/>
            <w:vAlign w:val="bottom"/>
            <w:hideMark/>
          </w:tcPr>
          <w:p w14:paraId="3DB847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7</w:t>
            </w:r>
          </w:p>
        </w:tc>
        <w:tc>
          <w:tcPr>
            <w:tcW w:w="1120" w:type="dxa"/>
            <w:tcBorders>
              <w:top w:val="nil"/>
              <w:left w:val="nil"/>
              <w:bottom w:val="nil"/>
              <w:right w:val="nil"/>
            </w:tcBorders>
            <w:shd w:val="clear" w:color="auto" w:fill="auto"/>
            <w:noWrap/>
            <w:vAlign w:val="bottom"/>
            <w:hideMark/>
          </w:tcPr>
          <w:p w14:paraId="6195CC6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1</w:t>
            </w:r>
          </w:p>
        </w:tc>
      </w:tr>
      <w:tr w:rsidR="00966CD0" w:rsidRPr="00966CD0" w14:paraId="20730975" w14:textId="77777777" w:rsidTr="00966CD0">
        <w:trPr>
          <w:trHeight w:val="255"/>
        </w:trPr>
        <w:tc>
          <w:tcPr>
            <w:tcW w:w="300" w:type="dxa"/>
            <w:tcBorders>
              <w:top w:val="nil"/>
              <w:left w:val="nil"/>
              <w:bottom w:val="nil"/>
              <w:right w:val="nil"/>
            </w:tcBorders>
            <w:shd w:val="clear" w:color="auto" w:fill="auto"/>
            <w:noWrap/>
            <w:vAlign w:val="bottom"/>
            <w:hideMark/>
          </w:tcPr>
          <w:p w14:paraId="253822A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w:t>
            </w:r>
          </w:p>
        </w:tc>
        <w:tc>
          <w:tcPr>
            <w:tcW w:w="3321" w:type="dxa"/>
            <w:tcBorders>
              <w:top w:val="nil"/>
              <w:left w:val="nil"/>
              <w:bottom w:val="nil"/>
              <w:right w:val="nil"/>
            </w:tcBorders>
            <w:shd w:val="clear" w:color="auto" w:fill="auto"/>
            <w:noWrap/>
            <w:vAlign w:val="bottom"/>
            <w:hideMark/>
          </w:tcPr>
          <w:p w14:paraId="759604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2*</w:t>
            </w:r>
          </w:p>
        </w:tc>
        <w:tc>
          <w:tcPr>
            <w:tcW w:w="1140" w:type="dxa"/>
            <w:tcBorders>
              <w:top w:val="nil"/>
              <w:left w:val="nil"/>
              <w:bottom w:val="nil"/>
              <w:right w:val="nil"/>
            </w:tcBorders>
            <w:shd w:val="clear" w:color="auto" w:fill="auto"/>
            <w:noWrap/>
            <w:vAlign w:val="bottom"/>
            <w:hideMark/>
          </w:tcPr>
          <w:p w14:paraId="17481B5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365297</w:t>
            </w:r>
          </w:p>
        </w:tc>
        <w:tc>
          <w:tcPr>
            <w:tcW w:w="1360" w:type="dxa"/>
            <w:tcBorders>
              <w:top w:val="nil"/>
              <w:left w:val="nil"/>
              <w:bottom w:val="nil"/>
              <w:right w:val="nil"/>
            </w:tcBorders>
            <w:shd w:val="clear" w:color="auto" w:fill="auto"/>
            <w:noWrap/>
            <w:vAlign w:val="bottom"/>
            <w:hideMark/>
          </w:tcPr>
          <w:p w14:paraId="444EB73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243487</w:t>
            </w:r>
          </w:p>
        </w:tc>
        <w:tc>
          <w:tcPr>
            <w:tcW w:w="1120" w:type="dxa"/>
            <w:tcBorders>
              <w:top w:val="nil"/>
              <w:left w:val="nil"/>
              <w:bottom w:val="nil"/>
              <w:right w:val="nil"/>
            </w:tcBorders>
            <w:shd w:val="clear" w:color="auto" w:fill="auto"/>
            <w:noWrap/>
            <w:vAlign w:val="bottom"/>
            <w:hideMark/>
          </w:tcPr>
          <w:p w14:paraId="1AD6CF0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3</w:t>
            </w:r>
          </w:p>
        </w:tc>
        <w:tc>
          <w:tcPr>
            <w:tcW w:w="1120" w:type="dxa"/>
            <w:tcBorders>
              <w:top w:val="nil"/>
              <w:left w:val="nil"/>
              <w:bottom w:val="nil"/>
              <w:right w:val="nil"/>
            </w:tcBorders>
            <w:shd w:val="clear" w:color="auto" w:fill="auto"/>
            <w:noWrap/>
            <w:vAlign w:val="bottom"/>
            <w:hideMark/>
          </w:tcPr>
          <w:p w14:paraId="3DD145E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w:t>
            </w:r>
          </w:p>
        </w:tc>
      </w:tr>
      <w:tr w:rsidR="00966CD0" w:rsidRPr="00966CD0" w14:paraId="01D74DB6" w14:textId="77777777" w:rsidTr="00966CD0">
        <w:trPr>
          <w:trHeight w:val="255"/>
        </w:trPr>
        <w:tc>
          <w:tcPr>
            <w:tcW w:w="300" w:type="dxa"/>
            <w:tcBorders>
              <w:top w:val="nil"/>
              <w:left w:val="nil"/>
              <w:bottom w:val="nil"/>
              <w:right w:val="nil"/>
            </w:tcBorders>
            <w:shd w:val="clear" w:color="auto" w:fill="auto"/>
            <w:noWrap/>
            <w:vAlign w:val="bottom"/>
            <w:hideMark/>
          </w:tcPr>
          <w:p w14:paraId="783E87D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lastRenderedPageBreak/>
              <w:t>6</w:t>
            </w:r>
          </w:p>
        </w:tc>
        <w:tc>
          <w:tcPr>
            <w:tcW w:w="3321" w:type="dxa"/>
            <w:tcBorders>
              <w:top w:val="nil"/>
              <w:left w:val="nil"/>
              <w:bottom w:val="nil"/>
              <w:right w:val="nil"/>
            </w:tcBorders>
            <w:shd w:val="clear" w:color="auto" w:fill="auto"/>
            <w:noWrap/>
            <w:vAlign w:val="bottom"/>
            <w:hideMark/>
          </w:tcPr>
          <w:p w14:paraId="11EF62F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VolumeReportingDelay*</w:t>
            </w:r>
          </w:p>
        </w:tc>
        <w:tc>
          <w:tcPr>
            <w:tcW w:w="1140" w:type="dxa"/>
            <w:tcBorders>
              <w:top w:val="nil"/>
              <w:left w:val="nil"/>
              <w:bottom w:val="nil"/>
              <w:right w:val="nil"/>
            </w:tcBorders>
            <w:shd w:val="clear" w:color="auto" w:fill="auto"/>
            <w:noWrap/>
            <w:vAlign w:val="bottom"/>
            <w:hideMark/>
          </w:tcPr>
          <w:p w14:paraId="27B42F0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374984</w:t>
            </w:r>
          </w:p>
        </w:tc>
        <w:tc>
          <w:tcPr>
            <w:tcW w:w="1360" w:type="dxa"/>
            <w:tcBorders>
              <w:top w:val="nil"/>
              <w:left w:val="nil"/>
              <w:bottom w:val="nil"/>
              <w:right w:val="nil"/>
            </w:tcBorders>
            <w:shd w:val="clear" w:color="auto" w:fill="auto"/>
            <w:noWrap/>
            <w:vAlign w:val="bottom"/>
            <w:hideMark/>
          </w:tcPr>
          <w:p w14:paraId="467D6AE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149100</w:t>
            </w:r>
          </w:p>
        </w:tc>
        <w:tc>
          <w:tcPr>
            <w:tcW w:w="1120" w:type="dxa"/>
            <w:tcBorders>
              <w:top w:val="nil"/>
              <w:left w:val="nil"/>
              <w:bottom w:val="nil"/>
              <w:right w:val="nil"/>
            </w:tcBorders>
            <w:shd w:val="clear" w:color="auto" w:fill="auto"/>
            <w:noWrap/>
            <w:vAlign w:val="bottom"/>
            <w:hideMark/>
          </w:tcPr>
          <w:p w14:paraId="547AD2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c>
          <w:tcPr>
            <w:tcW w:w="1120" w:type="dxa"/>
            <w:tcBorders>
              <w:top w:val="nil"/>
              <w:left w:val="nil"/>
              <w:bottom w:val="nil"/>
              <w:right w:val="nil"/>
            </w:tcBorders>
            <w:shd w:val="clear" w:color="auto" w:fill="auto"/>
            <w:noWrap/>
            <w:vAlign w:val="bottom"/>
            <w:hideMark/>
          </w:tcPr>
          <w:p w14:paraId="06E45D2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7</w:t>
            </w:r>
          </w:p>
        </w:tc>
      </w:tr>
      <w:tr w:rsidR="00966CD0" w:rsidRPr="00966CD0" w14:paraId="768F9C9D" w14:textId="77777777" w:rsidTr="00966CD0">
        <w:trPr>
          <w:trHeight w:val="255"/>
        </w:trPr>
        <w:tc>
          <w:tcPr>
            <w:tcW w:w="300" w:type="dxa"/>
            <w:tcBorders>
              <w:top w:val="nil"/>
              <w:left w:val="nil"/>
              <w:bottom w:val="nil"/>
              <w:right w:val="nil"/>
            </w:tcBorders>
            <w:shd w:val="clear" w:color="auto" w:fill="auto"/>
            <w:noWrap/>
            <w:vAlign w:val="bottom"/>
            <w:hideMark/>
          </w:tcPr>
          <w:p w14:paraId="3BCCE1B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w:t>
            </w:r>
          </w:p>
        </w:tc>
        <w:tc>
          <w:tcPr>
            <w:tcW w:w="3321" w:type="dxa"/>
            <w:tcBorders>
              <w:top w:val="nil"/>
              <w:left w:val="nil"/>
              <w:bottom w:val="nil"/>
              <w:right w:val="nil"/>
            </w:tcBorders>
            <w:shd w:val="clear" w:color="auto" w:fill="auto"/>
            <w:noWrap/>
            <w:vAlign w:val="bottom"/>
            <w:hideMark/>
          </w:tcPr>
          <w:p w14:paraId="3DFCBFF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Price</w:t>
            </w:r>
          </w:p>
        </w:tc>
        <w:tc>
          <w:tcPr>
            <w:tcW w:w="1140" w:type="dxa"/>
            <w:tcBorders>
              <w:top w:val="nil"/>
              <w:left w:val="nil"/>
              <w:bottom w:val="nil"/>
              <w:right w:val="nil"/>
            </w:tcBorders>
            <w:shd w:val="clear" w:color="auto" w:fill="auto"/>
            <w:noWrap/>
            <w:vAlign w:val="bottom"/>
            <w:hideMark/>
          </w:tcPr>
          <w:p w14:paraId="245E43D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888108</w:t>
            </w:r>
          </w:p>
        </w:tc>
        <w:tc>
          <w:tcPr>
            <w:tcW w:w="1360" w:type="dxa"/>
            <w:tcBorders>
              <w:top w:val="nil"/>
              <w:left w:val="nil"/>
              <w:bottom w:val="nil"/>
              <w:right w:val="nil"/>
            </w:tcBorders>
            <w:shd w:val="clear" w:color="auto" w:fill="auto"/>
            <w:noWrap/>
            <w:vAlign w:val="bottom"/>
            <w:hideMark/>
          </w:tcPr>
          <w:p w14:paraId="4F5CB33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7246102</w:t>
            </w:r>
          </w:p>
        </w:tc>
        <w:tc>
          <w:tcPr>
            <w:tcW w:w="1120" w:type="dxa"/>
            <w:tcBorders>
              <w:top w:val="nil"/>
              <w:left w:val="nil"/>
              <w:bottom w:val="nil"/>
              <w:right w:val="nil"/>
            </w:tcBorders>
            <w:shd w:val="clear" w:color="auto" w:fill="auto"/>
            <w:noWrap/>
            <w:vAlign w:val="bottom"/>
            <w:hideMark/>
          </w:tcPr>
          <w:p w14:paraId="3255373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18</w:t>
            </w:r>
          </w:p>
        </w:tc>
        <w:tc>
          <w:tcPr>
            <w:tcW w:w="1120" w:type="dxa"/>
            <w:tcBorders>
              <w:top w:val="nil"/>
              <w:left w:val="nil"/>
              <w:bottom w:val="nil"/>
              <w:right w:val="nil"/>
            </w:tcBorders>
            <w:shd w:val="clear" w:color="auto" w:fill="auto"/>
            <w:noWrap/>
            <w:vAlign w:val="bottom"/>
            <w:hideMark/>
          </w:tcPr>
          <w:p w14:paraId="0A338C0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47</w:t>
            </w:r>
          </w:p>
        </w:tc>
      </w:tr>
      <w:tr w:rsidR="00966CD0" w:rsidRPr="00966CD0" w14:paraId="24484962" w14:textId="77777777" w:rsidTr="00966CD0">
        <w:trPr>
          <w:trHeight w:val="255"/>
        </w:trPr>
        <w:tc>
          <w:tcPr>
            <w:tcW w:w="300" w:type="dxa"/>
            <w:tcBorders>
              <w:top w:val="nil"/>
              <w:left w:val="nil"/>
              <w:bottom w:val="nil"/>
              <w:right w:val="nil"/>
            </w:tcBorders>
            <w:shd w:val="clear" w:color="auto" w:fill="auto"/>
            <w:noWrap/>
            <w:vAlign w:val="bottom"/>
            <w:hideMark/>
          </w:tcPr>
          <w:p w14:paraId="7E783C7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w:t>
            </w:r>
          </w:p>
        </w:tc>
        <w:tc>
          <w:tcPr>
            <w:tcW w:w="3321" w:type="dxa"/>
            <w:tcBorders>
              <w:top w:val="nil"/>
              <w:left w:val="nil"/>
              <w:bottom w:val="nil"/>
              <w:right w:val="nil"/>
            </w:tcBorders>
            <w:shd w:val="clear" w:color="auto" w:fill="auto"/>
            <w:noWrap/>
            <w:vAlign w:val="bottom"/>
            <w:hideMark/>
          </w:tcPr>
          <w:p w14:paraId="65B40D1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atioOfFixedToVarCost</w:t>
            </w:r>
          </w:p>
        </w:tc>
        <w:tc>
          <w:tcPr>
            <w:tcW w:w="1140" w:type="dxa"/>
            <w:tcBorders>
              <w:top w:val="nil"/>
              <w:left w:val="nil"/>
              <w:bottom w:val="nil"/>
              <w:right w:val="nil"/>
            </w:tcBorders>
            <w:shd w:val="clear" w:color="auto" w:fill="auto"/>
            <w:noWrap/>
            <w:vAlign w:val="bottom"/>
            <w:hideMark/>
          </w:tcPr>
          <w:p w14:paraId="4766712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73729</w:t>
            </w:r>
          </w:p>
        </w:tc>
        <w:tc>
          <w:tcPr>
            <w:tcW w:w="1360" w:type="dxa"/>
            <w:tcBorders>
              <w:top w:val="nil"/>
              <w:left w:val="nil"/>
              <w:bottom w:val="nil"/>
              <w:right w:val="nil"/>
            </w:tcBorders>
            <w:shd w:val="clear" w:color="auto" w:fill="auto"/>
            <w:noWrap/>
            <w:vAlign w:val="bottom"/>
            <w:hideMark/>
          </w:tcPr>
          <w:p w14:paraId="400F206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274299</w:t>
            </w:r>
          </w:p>
        </w:tc>
        <w:tc>
          <w:tcPr>
            <w:tcW w:w="1120" w:type="dxa"/>
            <w:tcBorders>
              <w:top w:val="nil"/>
              <w:left w:val="nil"/>
              <w:bottom w:val="nil"/>
              <w:right w:val="nil"/>
            </w:tcBorders>
            <w:shd w:val="clear" w:color="auto" w:fill="auto"/>
            <w:noWrap/>
            <w:vAlign w:val="bottom"/>
            <w:hideMark/>
          </w:tcPr>
          <w:p w14:paraId="1F5A332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62</w:t>
            </w:r>
          </w:p>
        </w:tc>
        <w:tc>
          <w:tcPr>
            <w:tcW w:w="1120" w:type="dxa"/>
            <w:tcBorders>
              <w:top w:val="nil"/>
              <w:left w:val="nil"/>
              <w:bottom w:val="nil"/>
              <w:right w:val="nil"/>
            </w:tcBorders>
            <w:shd w:val="clear" w:color="auto" w:fill="auto"/>
            <w:noWrap/>
            <w:vAlign w:val="bottom"/>
            <w:hideMark/>
          </w:tcPr>
          <w:p w14:paraId="626A54E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81</w:t>
            </w:r>
          </w:p>
        </w:tc>
      </w:tr>
      <w:tr w:rsidR="00966CD0" w:rsidRPr="00966CD0" w14:paraId="40F87EA8" w14:textId="77777777" w:rsidTr="00966CD0">
        <w:trPr>
          <w:trHeight w:val="255"/>
        </w:trPr>
        <w:tc>
          <w:tcPr>
            <w:tcW w:w="300" w:type="dxa"/>
            <w:tcBorders>
              <w:top w:val="nil"/>
              <w:left w:val="nil"/>
              <w:bottom w:val="nil"/>
              <w:right w:val="nil"/>
            </w:tcBorders>
            <w:shd w:val="clear" w:color="auto" w:fill="auto"/>
            <w:noWrap/>
            <w:vAlign w:val="bottom"/>
            <w:hideMark/>
          </w:tcPr>
          <w:p w14:paraId="04340D2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9</w:t>
            </w:r>
          </w:p>
        </w:tc>
        <w:tc>
          <w:tcPr>
            <w:tcW w:w="3321" w:type="dxa"/>
            <w:tcBorders>
              <w:top w:val="nil"/>
              <w:left w:val="nil"/>
              <w:bottom w:val="nil"/>
              <w:right w:val="nil"/>
            </w:tcBorders>
            <w:shd w:val="clear" w:color="auto" w:fill="auto"/>
            <w:noWrap/>
            <w:vAlign w:val="bottom"/>
            <w:hideMark/>
          </w:tcPr>
          <w:p w14:paraId="5BE9F8E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4</w:t>
            </w:r>
          </w:p>
        </w:tc>
        <w:tc>
          <w:tcPr>
            <w:tcW w:w="1140" w:type="dxa"/>
            <w:tcBorders>
              <w:top w:val="nil"/>
              <w:left w:val="nil"/>
              <w:bottom w:val="nil"/>
              <w:right w:val="nil"/>
            </w:tcBorders>
            <w:shd w:val="clear" w:color="auto" w:fill="auto"/>
            <w:noWrap/>
            <w:vAlign w:val="bottom"/>
            <w:hideMark/>
          </w:tcPr>
          <w:p w14:paraId="39FF487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623150</w:t>
            </w:r>
          </w:p>
        </w:tc>
        <w:tc>
          <w:tcPr>
            <w:tcW w:w="1360" w:type="dxa"/>
            <w:tcBorders>
              <w:top w:val="nil"/>
              <w:left w:val="nil"/>
              <w:bottom w:val="nil"/>
              <w:right w:val="nil"/>
            </w:tcBorders>
            <w:shd w:val="clear" w:color="auto" w:fill="auto"/>
            <w:noWrap/>
            <w:vAlign w:val="bottom"/>
            <w:hideMark/>
          </w:tcPr>
          <w:p w14:paraId="118B785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098245</w:t>
            </w:r>
          </w:p>
        </w:tc>
        <w:tc>
          <w:tcPr>
            <w:tcW w:w="1120" w:type="dxa"/>
            <w:tcBorders>
              <w:top w:val="nil"/>
              <w:left w:val="nil"/>
              <w:bottom w:val="nil"/>
              <w:right w:val="nil"/>
            </w:tcBorders>
            <w:shd w:val="clear" w:color="auto" w:fill="auto"/>
            <w:noWrap/>
            <w:vAlign w:val="bottom"/>
            <w:hideMark/>
          </w:tcPr>
          <w:p w14:paraId="2E9542A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2F2BDE3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1</w:t>
            </w:r>
          </w:p>
        </w:tc>
      </w:tr>
      <w:tr w:rsidR="00966CD0" w:rsidRPr="00966CD0" w14:paraId="4F4D1F75" w14:textId="77777777" w:rsidTr="00966CD0">
        <w:trPr>
          <w:trHeight w:val="255"/>
        </w:trPr>
        <w:tc>
          <w:tcPr>
            <w:tcW w:w="300" w:type="dxa"/>
            <w:tcBorders>
              <w:top w:val="nil"/>
              <w:left w:val="nil"/>
              <w:bottom w:val="nil"/>
              <w:right w:val="nil"/>
            </w:tcBorders>
            <w:shd w:val="clear" w:color="auto" w:fill="auto"/>
            <w:noWrap/>
            <w:vAlign w:val="bottom"/>
            <w:hideMark/>
          </w:tcPr>
          <w:p w14:paraId="181FBFF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w:t>
            </w:r>
          </w:p>
        </w:tc>
        <w:tc>
          <w:tcPr>
            <w:tcW w:w="3321" w:type="dxa"/>
            <w:tcBorders>
              <w:top w:val="nil"/>
              <w:left w:val="nil"/>
              <w:bottom w:val="nil"/>
              <w:right w:val="nil"/>
            </w:tcBorders>
            <w:shd w:val="clear" w:color="auto" w:fill="auto"/>
            <w:noWrap/>
            <w:vAlign w:val="bottom"/>
            <w:hideMark/>
          </w:tcPr>
          <w:p w14:paraId="1514EE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3</w:t>
            </w:r>
          </w:p>
        </w:tc>
        <w:tc>
          <w:tcPr>
            <w:tcW w:w="1140" w:type="dxa"/>
            <w:tcBorders>
              <w:top w:val="nil"/>
              <w:left w:val="nil"/>
              <w:bottom w:val="nil"/>
              <w:right w:val="nil"/>
            </w:tcBorders>
            <w:shd w:val="clear" w:color="auto" w:fill="auto"/>
            <w:noWrap/>
            <w:vAlign w:val="bottom"/>
            <w:hideMark/>
          </w:tcPr>
          <w:p w14:paraId="5F1EE5C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762239</w:t>
            </w:r>
          </w:p>
        </w:tc>
        <w:tc>
          <w:tcPr>
            <w:tcW w:w="1360" w:type="dxa"/>
            <w:tcBorders>
              <w:top w:val="nil"/>
              <w:left w:val="nil"/>
              <w:bottom w:val="nil"/>
              <w:right w:val="nil"/>
            </w:tcBorders>
            <w:shd w:val="clear" w:color="auto" w:fill="auto"/>
            <w:noWrap/>
            <w:vAlign w:val="bottom"/>
            <w:hideMark/>
          </w:tcPr>
          <w:p w14:paraId="3F61911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635884</w:t>
            </w:r>
          </w:p>
        </w:tc>
        <w:tc>
          <w:tcPr>
            <w:tcW w:w="1120" w:type="dxa"/>
            <w:tcBorders>
              <w:top w:val="nil"/>
              <w:left w:val="nil"/>
              <w:bottom w:val="nil"/>
              <w:right w:val="nil"/>
            </w:tcBorders>
            <w:shd w:val="clear" w:color="auto" w:fill="auto"/>
            <w:noWrap/>
            <w:vAlign w:val="bottom"/>
            <w:hideMark/>
          </w:tcPr>
          <w:p w14:paraId="1D07964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471D6F8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r>
      <w:tr w:rsidR="00966CD0" w:rsidRPr="00966CD0" w14:paraId="6E485E8C" w14:textId="77777777" w:rsidTr="00966CD0">
        <w:trPr>
          <w:trHeight w:val="255"/>
        </w:trPr>
        <w:tc>
          <w:tcPr>
            <w:tcW w:w="300" w:type="dxa"/>
            <w:tcBorders>
              <w:top w:val="nil"/>
              <w:left w:val="nil"/>
              <w:bottom w:val="nil"/>
              <w:right w:val="nil"/>
            </w:tcBorders>
            <w:shd w:val="clear" w:color="auto" w:fill="auto"/>
            <w:noWrap/>
            <w:vAlign w:val="bottom"/>
            <w:hideMark/>
          </w:tcPr>
          <w:p w14:paraId="5CBC9DE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w:t>
            </w:r>
          </w:p>
        </w:tc>
        <w:tc>
          <w:tcPr>
            <w:tcW w:w="3321" w:type="dxa"/>
            <w:tcBorders>
              <w:top w:val="nil"/>
              <w:left w:val="nil"/>
              <w:bottom w:val="nil"/>
              <w:right w:val="nil"/>
            </w:tcBorders>
            <w:shd w:val="clear" w:color="auto" w:fill="auto"/>
            <w:noWrap/>
            <w:vAlign w:val="bottom"/>
            <w:hideMark/>
          </w:tcPr>
          <w:p w14:paraId="4B035F72"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MedioRealizacaoPeD</w:t>
            </w:r>
          </w:p>
        </w:tc>
        <w:tc>
          <w:tcPr>
            <w:tcW w:w="1140" w:type="dxa"/>
            <w:tcBorders>
              <w:top w:val="nil"/>
              <w:left w:val="nil"/>
              <w:bottom w:val="nil"/>
              <w:right w:val="nil"/>
            </w:tcBorders>
            <w:shd w:val="clear" w:color="auto" w:fill="auto"/>
            <w:noWrap/>
            <w:vAlign w:val="bottom"/>
            <w:hideMark/>
          </w:tcPr>
          <w:p w14:paraId="5B7163C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137202</w:t>
            </w:r>
          </w:p>
        </w:tc>
        <w:tc>
          <w:tcPr>
            <w:tcW w:w="1360" w:type="dxa"/>
            <w:tcBorders>
              <w:top w:val="nil"/>
              <w:left w:val="nil"/>
              <w:bottom w:val="nil"/>
              <w:right w:val="nil"/>
            </w:tcBorders>
            <w:shd w:val="clear" w:color="auto" w:fill="auto"/>
            <w:noWrap/>
            <w:vAlign w:val="bottom"/>
            <w:hideMark/>
          </w:tcPr>
          <w:p w14:paraId="280E32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526062</w:t>
            </w:r>
          </w:p>
        </w:tc>
        <w:tc>
          <w:tcPr>
            <w:tcW w:w="1120" w:type="dxa"/>
            <w:tcBorders>
              <w:top w:val="nil"/>
              <w:left w:val="nil"/>
              <w:bottom w:val="nil"/>
              <w:right w:val="nil"/>
            </w:tcBorders>
            <w:shd w:val="clear" w:color="auto" w:fill="auto"/>
            <w:noWrap/>
            <w:vAlign w:val="bottom"/>
            <w:hideMark/>
          </w:tcPr>
          <w:p w14:paraId="43AA6A0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46</w:t>
            </w:r>
          </w:p>
        </w:tc>
        <w:tc>
          <w:tcPr>
            <w:tcW w:w="1120" w:type="dxa"/>
            <w:tcBorders>
              <w:top w:val="nil"/>
              <w:left w:val="nil"/>
              <w:bottom w:val="nil"/>
              <w:right w:val="nil"/>
            </w:tcBorders>
            <w:shd w:val="clear" w:color="auto" w:fill="auto"/>
            <w:noWrap/>
            <w:vAlign w:val="bottom"/>
            <w:hideMark/>
          </w:tcPr>
          <w:p w14:paraId="7BB1C7B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63</w:t>
            </w:r>
          </w:p>
        </w:tc>
      </w:tr>
      <w:tr w:rsidR="00966CD0" w:rsidRPr="00966CD0" w14:paraId="1DEE4EBB" w14:textId="77777777" w:rsidTr="00966CD0">
        <w:trPr>
          <w:trHeight w:val="255"/>
        </w:trPr>
        <w:tc>
          <w:tcPr>
            <w:tcW w:w="300" w:type="dxa"/>
            <w:tcBorders>
              <w:top w:val="nil"/>
              <w:left w:val="nil"/>
              <w:bottom w:val="nil"/>
              <w:right w:val="nil"/>
            </w:tcBorders>
            <w:shd w:val="clear" w:color="auto" w:fill="auto"/>
            <w:noWrap/>
            <w:vAlign w:val="bottom"/>
            <w:hideMark/>
          </w:tcPr>
          <w:p w14:paraId="6960066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w:t>
            </w:r>
          </w:p>
        </w:tc>
        <w:tc>
          <w:tcPr>
            <w:tcW w:w="3321" w:type="dxa"/>
            <w:tcBorders>
              <w:top w:val="nil"/>
              <w:left w:val="nil"/>
              <w:bottom w:val="nil"/>
              <w:right w:val="nil"/>
            </w:tcBorders>
            <w:shd w:val="clear" w:color="auto" w:fill="auto"/>
            <w:noWrap/>
            <w:vAlign w:val="bottom"/>
            <w:hideMark/>
          </w:tcPr>
          <w:p w14:paraId="23E1E29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4</w:t>
            </w:r>
          </w:p>
        </w:tc>
        <w:tc>
          <w:tcPr>
            <w:tcW w:w="1140" w:type="dxa"/>
            <w:tcBorders>
              <w:top w:val="nil"/>
              <w:left w:val="nil"/>
              <w:bottom w:val="nil"/>
              <w:right w:val="nil"/>
            </w:tcBorders>
            <w:shd w:val="clear" w:color="auto" w:fill="auto"/>
            <w:noWrap/>
            <w:vAlign w:val="bottom"/>
            <w:hideMark/>
          </w:tcPr>
          <w:p w14:paraId="2BBEF13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52707</w:t>
            </w:r>
          </w:p>
        </w:tc>
        <w:tc>
          <w:tcPr>
            <w:tcW w:w="1360" w:type="dxa"/>
            <w:tcBorders>
              <w:top w:val="nil"/>
              <w:left w:val="nil"/>
              <w:bottom w:val="nil"/>
              <w:right w:val="nil"/>
            </w:tcBorders>
            <w:shd w:val="clear" w:color="auto" w:fill="auto"/>
            <w:noWrap/>
            <w:vAlign w:val="bottom"/>
            <w:hideMark/>
          </w:tcPr>
          <w:p w14:paraId="5739429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208344</w:t>
            </w:r>
          </w:p>
        </w:tc>
        <w:tc>
          <w:tcPr>
            <w:tcW w:w="1120" w:type="dxa"/>
            <w:tcBorders>
              <w:top w:val="nil"/>
              <w:left w:val="nil"/>
              <w:bottom w:val="nil"/>
              <w:right w:val="nil"/>
            </w:tcBorders>
            <w:shd w:val="clear" w:color="auto" w:fill="auto"/>
            <w:noWrap/>
            <w:vAlign w:val="bottom"/>
            <w:hideMark/>
          </w:tcPr>
          <w:p w14:paraId="4ABD8D9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2</w:t>
            </w:r>
          </w:p>
        </w:tc>
        <w:tc>
          <w:tcPr>
            <w:tcW w:w="1120" w:type="dxa"/>
            <w:tcBorders>
              <w:top w:val="nil"/>
              <w:left w:val="nil"/>
              <w:bottom w:val="nil"/>
              <w:right w:val="nil"/>
            </w:tcBorders>
            <w:shd w:val="clear" w:color="auto" w:fill="auto"/>
            <w:noWrap/>
            <w:vAlign w:val="bottom"/>
            <w:hideMark/>
          </w:tcPr>
          <w:p w14:paraId="64EE1D7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3</w:t>
            </w:r>
          </w:p>
        </w:tc>
      </w:tr>
      <w:tr w:rsidR="00966CD0" w:rsidRPr="00966CD0" w14:paraId="5E6C71E7" w14:textId="77777777" w:rsidTr="00966CD0">
        <w:trPr>
          <w:trHeight w:val="255"/>
        </w:trPr>
        <w:tc>
          <w:tcPr>
            <w:tcW w:w="300" w:type="dxa"/>
            <w:tcBorders>
              <w:top w:val="nil"/>
              <w:left w:val="nil"/>
              <w:bottom w:val="nil"/>
              <w:right w:val="nil"/>
            </w:tcBorders>
            <w:shd w:val="clear" w:color="auto" w:fill="auto"/>
            <w:noWrap/>
            <w:vAlign w:val="bottom"/>
            <w:hideMark/>
          </w:tcPr>
          <w:p w14:paraId="5A4F1B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w:t>
            </w:r>
          </w:p>
        </w:tc>
        <w:tc>
          <w:tcPr>
            <w:tcW w:w="3321" w:type="dxa"/>
            <w:tcBorders>
              <w:top w:val="nil"/>
              <w:left w:val="nil"/>
              <w:bottom w:val="nil"/>
              <w:right w:val="nil"/>
            </w:tcBorders>
            <w:shd w:val="clear" w:color="auto" w:fill="auto"/>
            <w:noWrap/>
            <w:vAlign w:val="bottom"/>
            <w:hideMark/>
          </w:tcPr>
          <w:p w14:paraId="27D52C62"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MedioAvaliacao</w:t>
            </w:r>
          </w:p>
        </w:tc>
        <w:tc>
          <w:tcPr>
            <w:tcW w:w="1140" w:type="dxa"/>
            <w:tcBorders>
              <w:top w:val="nil"/>
              <w:left w:val="nil"/>
              <w:bottom w:val="nil"/>
              <w:right w:val="nil"/>
            </w:tcBorders>
            <w:shd w:val="clear" w:color="auto" w:fill="auto"/>
            <w:noWrap/>
            <w:vAlign w:val="bottom"/>
            <w:hideMark/>
          </w:tcPr>
          <w:p w14:paraId="3814860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55548</w:t>
            </w:r>
          </w:p>
        </w:tc>
        <w:tc>
          <w:tcPr>
            <w:tcW w:w="1360" w:type="dxa"/>
            <w:tcBorders>
              <w:top w:val="nil"/>
              <w:left w:val="nil"/>
              <w:bottom w:val="nil"/>
              <w:right w:val="nil"/>
            </w:tcBorders>
            <w:shd w:val="clear" w:color="auto" w:fill="auto"/>
            <w:noWrap/>
            <w:vAlign w:val="bottom"/>
            <w:hideMark/>
          </w:tcPr>
          <w:p w14:paraId="066710B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210832</w:t>
            </w:r>
          </w:p>
        </w:tc>
        <w:tc>
          <w:tcPr>
            <w:tcW w:w="1120" w:type="dxa"/>
            <w:tcBorders>
              <w:top w:val="nil"/>
              <w:left w:val="nil"/>
              <w:bottom w:val="nil"/>
              <w:right w:val="nil"/>
            </w:tcBorders>
            <w:shd w:val="clear" w:color="auto" w:fill="auto"/>
            <w:noWrap/>
            <w:vAlign w:val="bottom"/>
            <w:hideMark/>
          </w:tcPr>
          <w:p w14:paraId="3AF80EB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23</w:t>
            </w:r>
          </w:p>
        </w:tc>
        <w:tc>
          <w:tcPr>
            <w:tcW w:w="1120" w:type="dxa"/>
            <w:tcBorders>
              <w:top w:val="nil"/>
              <w:left w:val="nil"/>
              <w:bottom w:val="nil"/>
              <w:right w:val="nil"/>
            </w:tcBorders>
            <w:shd w:val="clear" w:color="auto" w:fill="auto"/>
            <w:noWrap/>
            <w:vAlign w:val="bottom"/>
            <w:hideMark/>
          </w:tcPr>
          <w:p w14:paraId="5959A06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32</w:t>
            </w:r>
          </w:p>
        </w:tc>
      </w:tr>
      <w:tr w:rsidR="00966CD0" w:rsidRPr="00966CD0" w14:paraId="6D2CB02E" w14:textId="77777777" w:rsidTr="00966CD0">
        <w:trPr>
          <w:trHeight w:val="255"/>
        </w:trPr>
        <w:tc>
          <w:tcPr>
            <w:tcW w:w="300" w:type="dxa"/>
            <w:tcBorders>
              <w:top w:val="nil"/>
              <w:left w:val="nil"/>
              <w:bottom w:val="nil"/>
              <w:right w:val="nil"/>
            </w:tcBorders>
            <w:shd w:val="clear" w:color="auto" w:fill="auto"/>
            <w:noWrap/>
            <w:vAlign w:val="bottom"/>
            <w:hideMark/>
          </w:tcPr>
          <w:p w14:paraId="015A91E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w:t>
            </w:r>
          </w:p>
        </w:tc>
        <w:tc>
          <w:tcPr>
            <w:tcW w:w="3321" w:type="dxa"/>
            <w:tcBorders>
              <w:top w:val="nil"/>
              <w:left w:val="nil"/>
              <w:bottom w:val="nil"/>
              <w:right w:val="nil"/>
            </w:tcBorders>
            <w:shd w:val="clear" w:color="auto" w:fill="auto"/>
            <w:noWrap/>
            <w:vAlign w:val="bottom"/>
            <w:hideMark/>
          </w:tcPr>
          <w:p w14:paraId="0A9AE185"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FractionalDiscardRate</w:t>
            </w:r>
          </w:p>
        </w:tc>
        <w:tc>
          <w:tcPr>
            <w:tcW w:w="1140" w:type="dxa"/>
            <w:tcBorders>
              <w:top w:val="nil"/>
              <w:left w:val="nil"/>
              <w:bottom w:val="nil"/>
              <w:right w:val="nil"/>
            </w:tcBorders>
            <w:shd w:val="clear" w:color="auto" w:fill="auto"/>
            <w:noWrap/>
            <w:vAlign w:val="bottom"/>
            <w:hideMark/>
          </w:tcPr>
          <w:p w14:paraId="72CA660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724183</w:t>
            </w:r>
          </w:p>
        </w:tc>
        <w:tc>
          <w:tcPr>
            <w:tcW w:w="1360" w:type="dxa"/>
            <w:tcBorders>
              <w:top w:val="nil"/>
              <w:left w:val="nil"/>
              <w:bottom w:val="nil"/>
              <w:right w:val="nil"/>
            </w:tcBorders>
            <w:shd w:val="clear" w:color="auto" w:fill="auto"/>
            <w:noWrap/>
            <w:vAlign w:val="bottom"/>
            <w:hideMark/>
          </w:tcPr>
          <w:p w14:paraId="59BA426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050810</w:t>
            </w:r>
          </w:p>
        </w:tc>
        <w:tc>
          <w:tcPr>
            <w:tcW w:w="1120" w:type="dxa"/>
            <w:tcBorders>
              <w:top w:val="nil"/>
              <w:left w:val="nil"/>
              <w:bottom w:val="nil"/>
              <w:right w:val="nil"/>
            </w:tcBorders>
            <w:shd w:val="clear" w:color="auto" w:fill="auto"/>
            <w:noWrap/>
            <w:vAlign w:val="bottom"/>
            <w:hideMark/>
          </w:tcPr>
          <w:p w14:paraId="599134E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c>
          <w:tcPr>
            <w:tcW w:w="1120" w:type="dxa"/>
            <w:tcBorders>
              <w:top w:val="nil"/>
              <w:left w:val="nil"/>
              <w:bottom w:val="nil"/>
              <w:right w:val="nil"/>
            </w:tcBorders>
            <w:shd w:val="clear" w:color="auto" w:fill="auto"/>
            <w:noWrap/>
            <w:vAlign w:val="bottom"/>
            <w:hideMark/>
          </w:tcPr>
          <w:p w14:paraId="32A7DF4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r>
      <w:tr w:rsidR="00966CD0" w:rsidRPr="00966CD0" w14:paraId="6804889F" w14:textId="77777777" w:rsidTr="00966CD0">
        <w:trPr>
          <w:trHeight w:val="255"/>
        </w:trPr>
        <w:tc>
          <w:tcPr>
            <w:tcW w:w="300" w:type="dxa"/>
            <w:tcBorders>
              <w:top w:val="nil"/>
              <w:left w:val="nil"/>
              <w:bottom w:val="nil"/>
              <w:right w:val="nil"/>
            </w:tcBorders>
            <w:shd w:val="clear" w:color="auto" w:fill="auto"/>
            <w:noWrap/>
            <w:vAlign w:val="bottom"/>
            <w:hideMark/>
          </w:tcPr>
          <w:p w14:paraId="666FC04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w:t>
            </w:r>
          </w:p>
        </w:tc>
        <w:tc>
          <w:tcPr>
            <w:tcW w:w="3321" w:type="dxa"/>
            <w:tcBorders>
              <w:top w:val="nil"/>
              <w:left w:val="nil"/>
              <w:bottom w:val="nil"/>
              <w:right w:val="nil"/>
            </w:tcBorders>
            <w:shd w:val="clear" w:color="auto" w:fill="auto"/>
            <w:noWrap/>
            <w:vAlign w:val="bottom"/>
            <w:hideMark/>
          </w:tcPr>
          <w:p w14:paraId="68316A3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CapacityAcquisitionDelay</w:t>
            </w:r>
          </w:p>
        </w:tc>
        <w:tc>
          <w:tcPr>
            <w:tcW w:w="1140" w:type="dxa"/>
            <w:tcBorders>
              <w:top w:val="nil"/>
              <w:left w:val="nil"/>
              <w:bottom w:val="nil"/>
              <w:right w:val="nil"/>
            </w:tcBorders>
            <w:shd w:val="clear" w:color="auto" w:fill="auto"/>
            <w:noWrap/>
            <w:vAlign w:val="bottom"/>
            <w:hideMark/>
          </w:tcPr>
          <w:p w14:paraId="4AC5BAA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739728</w:t>
            </w:r>
          </w:p>
        </w:tc>
        <w:tc>
          <w:tcPr>
            <w:tcW w:w="1360" w:type="dxa"/>
            <w:tcBorders>
              <w:top w:val="nil"/>
              <w:left w:val="nil"/>
              <w:bottom w:val="nil"/>
              <w:right w:val="nil"/>
            </w:tcBorders>
            <w:shd w:val="clear" w:color="auto" w:fill="auto"/>
            <w:noWrap/>
            <w:vAlign w:val="bottom"/>
            <w:hideMark/>
          </w:tcPr>
          <w:p w14:paraId="1E970C6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015067</w:t>
            </w:r>
          </w:p>
        </w:tc>
        <w:tc>
          <w:tcPr>
            <w:tcW w:w="1120" w:type="dxa"/>
            <w:tcBorders>
              <w:top w:val="nil"/>
              <w:left w:val="nil"/>
              <w:bottom w:val="nil"/>
              <w:right w:val="nil"/>
            </w:tcBorders>
            <w:shd w:val="clear" w:color="auto" w:fill="auto"/>
            <w:noWrap/>
            <w:vAlign w:val="bottom"/>
            <w:hideMark/>
          </w:tcPr>
          <w:p w14:paraId="23C3ED4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6</w:t>
            </w:r>
          </w:p>
        </w:tc>
        <w:tc>
          <w:tcPr>
            <w:tcW w:w="1120" w:type="dxa"/>
            <w:tcBorders>
              <w:top w:val="nil"/>
              <w:left w:val="nil"/>
              <w:bottom w:val="nil"/>
              <w:right w:val="nil"/>
            </w:tcBorders>
            <w:shd w:val="clear" w:color="auto" w:fill="auto"/>
            <w:noWrap/>
            <w:vAlign w:val="bottom"/>
            <w:hideMark/>
          </w:tcPr>
          <w:p w14:paraId="2E720A5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3</w:t>
            </w:r>
          </w:p>
        </w:tc>
      </w:tr>
      <w:tr w:rsidR="00966CD0" w:rsidRPr="00966CD0" w14:paraId="2835CAC6" w14:textId="77777777" w:rsidTr="00966CD0">
        <w:trPr>
          <w:trHeight w:val="255"/>
        </w:trPr>
        <w:tc>
          <w:tcPr>
            <w:tcW w:w="300" w:type="dxa"/>
            <w:tcBorders>
              <w:top w:val="nil"/>
              <w:left w:val="nil"/>
              <w:bottom w:val="nil"/>
              <w:right w:val="nil"/>
            </w:tcBorders>
            <w:shd w:val="clear" w:color="auto" w:fill="auto"/>
            <w:noWrap/>
            <w:vAlign w:val="bottom"/>
            <w:hideMark/>
          </w:tcPr>
          <w:p w14:paraId="10FA18C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6</w:t>
            </w:r>
          </w:p>
        </w:tc>
        <w:tc>
          <w:tcPr>
            <w:tcW w:w="3321" w:type="dxa"/>
            <w:tcBorders>
              <w:top w:val="nil"/>
              <w:left w:val="nil"/>
              <w:bottom w:val="nil"/>
              <w:right w:val="nil"/>
            </w:tcBorders>
            <w:shd w:val="clear" w:color="auto" w:fill="auto"/>
            <w:noWrap/>
            <w:vAlign w:val="bottom"/>
            <w:hideMark/>
          </w:tcPr>
          <w:p w14:paraId="6594412F"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eferenceIndustryDemandElasticity</w:t>
            </w:r>
          </w:p>
        </w:tc>
        <w:tc>
          <w:tcPr>
            <w:tcW w:w="1140" w:type="dxa"/>
            <w:tcBorders>
              <w:top w:val="nil"/>
              <w:left w:val="nil"/>
              <w:bottom w:val="nil"/>
              <w:right w:val="nil"/>
            </w:tcBorders>
            <w:shd w:val="clear" w:color="auto" w:fill="auto"/>
            <w:noWrap/>
            <w:vAlign w:val="bottom"/>
            <w:hideMark/>
          </w:tcPr>
          <w:p w14:paraId="0395943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909481</w:t>
            </w:r>
          </w:p>
        </w:tc>
        <w:tc>
          <w:tcPr>
            <w:tcW w:w="1360" w:type="dxa"/>
            <w:tcBorders>
              <w:top w:val="nil"/>
              <w:left w:val="nil"/>
              <w:bottom w:val="nil"/>
              <w:right w:val="nil"/>
            </w:tcBorders>
            <w:shd w:val="clear" w:color="auto" w:fill="auto"/>
            <w:noWrap/>
            <w:vAlign w:val="bottom"/>
            <w:hideMark/>
          </w:tcPr>
          <w:p w14:paraId="1C63202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621590</w:t>
            </w:r>
          </w:p>
        </w:tc>
        <w:tc>
          <w:tcPr>
            <w:tcW w:w="1120" w:type="dxa"/>
            <w:tcBorders>
              <w:top w:val="nil"/>
              <w:left w:val="nil"/>
              <w:bottom w:val="nil"/>
              <w:right w:val="nil"/>
            </w:tcBorders>
            <w:shd w:val="clear" w:color="auto" w:fill="auto"/>
            <w:noWrap/>
            <w:vAlign w:val="bottom"/>
            <w:hideMark/>
          </w:tcPr>
          <w:p w14:paraId="21D43CE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1</w:t>
            </w:r>
          </w:p>
        </w:tc>
        <w:tc>
          <w:tcPr>
            <w:tcW w:w="1120" w:type="dxa"/>
            <w:tcBorders>
              <w:top w:val="nil"/>
              <w:left w:val="nil"/>
              <w:bottom w:val="nil"/>
              <w:right w:val="nil"/>
            </w:tcBorders>
            <w:shd w:val="clear" w:color="auto" w:fill="auto"/>
            <w:noWrap/>
            <w:vAlign w:val="bottom"/>
            <w:hideMark/>
          </w:tcPr>
          <w:p w14:paraId="663206A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w:t>
            </w:r>
          </w:p>
        </w:tc>
      </w:tr>
      <w:tr w:rsidR="00966CD0" w:rsidRPr="00966CD0" w14:paraId="587ED9A9" w14:textId="77777777" w:rsidTr="00966CD0">
        <w:trPr>
          <w:trHeight w:val="255"/>
        </w:trPr>
        <w:tc>
          <w:tcPr>
            <w:tcW w:w="300" w:type="dxa"/>
            <w:tcBorders>
              <w:top w:val="nil"/>
              <w:left w:val="nil"/>
              <w:bottom w:val="nil"/>
              <w:right w:val="nil"/>
            </w:tcBorders>
            <w:shd w:val="clear" w:color="auto" w:fill="auto"/>
            <w:noWrap/>
            <w:vAlign w:val="bottom"/>
            <w:hideMark/>
          </w:tcPr>
          <w:p w14:paraId="32B0D7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7</w:t>
            </w:r>
          </w:p>
        </w:tc>
        <w:tc>
          <w:tcPr>
            <w:tcW w:w="3321" w:type="dxa"/>
            <w:tcBorders>
              <w:top w:val="nil"/>
              <w:left w:val="nil"/>
              <w:bottom w:val="nil"/>
              <w:right w:val="nil"/>
            </w:tcBorders>
            <w:shd w:val="clear" w:color="auto" w:fill="auto"/>
            <w:noWrap/>
            <w:vAlign w:val="bottom"/>
            <w:hideMark/>
          </w:tcPr>
          <w:p w14:paraId="4553FDC9"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3</w:t>
            </w:r>
          </w:p>
        </w:tc>
        <w:tc>
          <w:tcPr>
            <w:tcW w:w="1140" w:type="dxa"/>
            <w:tcBorders>
              <w:top w:val="nil"/>
              <w:left w:val="nil"/>
              <w:bottom w:val="nil"/>
              <w:right w:val="nil"/>
            </w:tcBorders>
            <w:shd w:val="clear" w:color="auto" w:fill="auto"/>
            <w:noWrap/>
            <w:vAlign w:val="bottom"/>
            <w:hideMark/>
          </w:tcPr>
          <w:p w14:paraId="423BDCD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086874</w:t>
            </w:r>
          </w:p>
        </w:tc>
        <w:tc>
          <w:tcPr>
            <w:tcW w:w="1360" w:type="dxa"/>
            <w:tcBorders>
              <w:top w:val="nil"/>
              <w:left w:val="nil"/>
              <w:bottom w:val="nil"/>
              <w:right w:val="nil"/>
            </w:tcBorders>
            <w:shd w:val="clear" w:color="auto" w:fill="auto"/>
            <w:noWrap/>
            <w:vAlign w:val="bottom"/>
            <w:hideMark/>
          </w:tcPr>
          <w:p w14:paraId="0D93EF4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244850</w:t>
            </w:r>
          </w:p>
        </w:tc>
        <w:tc>
          <w:tcPr>
            <w:tcW w:w="1120" w:type="dxa"/>
            <w:tcBorders>
              <w:top w:val="nil"/>
              <w:left w:val="nil"/>
              <w:bottom w:val="nil"/>
              <w:right w:val="nil"/>
            </w:tcBorders>
            <w:shd w:val="clear" w:color="auto" w:fill="auto"/>
            <w:noWrap/>
            <w:vAlign w:val="bottom"/>
            <w:hideMark/>
          </w:tcPr>
          <w:p w14:paraId="7F4E97E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3</w:t>
            </w:r>
          </w:p>
        </w:tc>
        <w:tc>
          <w:tcPr>
            <w:tcW w:w="1120" w:type="dxa"/>
            <w:tcBorders>
              <w:top w:val="nil"/>
              <w:left w:val="nil"/>
              <w:bottom w:val="nil"/>
              <w:right w:val="nil"/>
            </w:tcBorders>
            <w:shd w:val="clear" w:color="auto" w:fill="auto"/>
            <w:noWrap/>
            <w:vAlign w:val="bottom"/>
            <w:hideMark/>
          </w:tcPr>
          <w:p w14:paraId="0527875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w:t>
            </w:r>
          </w:p>
        </w:tc>
      </w:tr>
      <w:tr w:rsidR="00966CD0" w:rsidRPr="00966CD0" w14:paraId="75D2B0D0" w14:textId="77777777" w:rsidTr="00966CD0">
        <w:trPr>
          <w:trHeight w:val="255"/>
        </w:trPr>
        <w:tc>
          <w:tcPr>
            <w:tcW w:w="300" w:type="dxa"/>
            <w:tcBorders>
              <w:top w:val="nil"/>
              <w:left w:val="nil"/>
              <w:bottom w:val="nil"/>
              <w:right w:val="nil"/>
            </w:tcBorders>
            <w:shd w:val="clear" w:color="auto" w:fill="auto"/>
            <w:noWrap/>
            <w:vAlign w:val="bottom"/>
            <w:hideMark/>
          </w:tcPr>
          <w:p w14:paraId="1570FAD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8</w:t>
            </w:r>
          </w:p>
        </w:tc>
        <w:tc>
          <w:tcPr>
            <w:tcW w:w="3321" w:type="dxa"/>
            <w:tcBorders>
              <w:top w:val="nil"/>
              <w:left w:val="nil"/>
              <w:bottom w:val="nil"/>
              <w:right w:val="nil"/>
            </w:tcBorders>
            <w:shd w:val="clear" w:color="auto" w:fill="auto"/>
            <w:noWrap/>
            <w:vAlign w:val="bottom"/>
            <w:hideMark/>
          </w:tcPr>
          <w:p w14:paraId="2A52F64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2</w:t>
            </w:r>
          </w:p>
        </w:tc>
        <w:tc>
          <w:tcPr>
            <w:tcW w:w="1140" w:type="dxa"/>
            <w:tcBorders>
              <w:top w:val="nil"/>
              <w:left w:val="nil"/>
              <w:bottom w:val="nil"/>
              <w:right w:val="nil"/>
            </w:tcBorders>
            <w:shd w:val="clear" w:color="auto" w:fill="auto"/>
            <w:noWrap/>
            <w:vAlign w:val="bottom"/>
            <w:hideMark/>
          </w:tcPr>
          <w:p w14:paraId="4BBEA6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131745</w:t>
            </w:r>
          </w:p>
        </w:tc>
        <w:tc>
          <w:tcPr>
            <w:tcW w:w="1360" w:type="dxa"/>
            <w:tcBorders>
              <w:top w:val="nil"/>
              <w:left w:val="nil"/>
              <w:bottom w:val="nil"/>
              <w:right w:val="nil"/>
            </w:tcBorders>
            <w:shd w:val="clear" w:color="auto" w:fill="auto"/>
            <w:noWrap/>
            <w:vAlign w:val="bottom"/>
            <w:hideMark/>
          </w:tcPr>
          <w:p w14:paraId="6C1222B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140430</w:t>
            </w:r>
          </w:p>
        </w:tc>
        <w:tc>
          <w:tcPr>
            <w:tcW w:w="1120" w:type="dxa"/>
            <w:tcBorders>
              <w:top w:val="nil"/>
              <w:left w:val="nil"/>
              <w:bottom w:val="nil"/>
              <w:right w:val="nil"/>
            </w:tcBorders>
            <w:shd w:val="clear" w:color="auto" w:fill="auto"/>
            <w:noWrap/>
            <w:vAlign w:val="bottom"/>
            <w:hideMark/>
          </w:tcPr>
          <w:p w14:paraId="0EC9FC2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75DB36D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r>
      <w:tr w:rsidR="00966CD0" w:rsidRPr="00966CD0" w14:paraId="71AA0A4E" w14:textId="77777777" w:rsidTr="00966CD0">
        <w:trPr>
          <w:trHeight w:val="255"/>
        </w:trPr>
        <w:tc>
          <w:tcPr>
            <w:tcW w:w="300" w:type="dxa"/>
            <w:tcBorders>
              <w:top w:val="nil"/>
              <w:left w:val="nil"/>
              <w:bottom w:val="nil"/>
              <w:right w:val="nil"/>
            </w:tcBorders>
            <w:shd w:val="clear" w:color="auto" w:fill="auto"/>
            <w:noWrap/>
            <w:vAlign w:val="bottom"/>
            <w:hideMark/>
          </w:tcPr>
          <w:p w14:paraId="2ED6011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9</w:t>
            </w:r>
          </w:p>
        </w:tc>
        <w:tc>
          <w:tcPr>
            <w:tcW w:w="3321" w:type="dxa"/>
            <w:tcBorders>
              <w:top w:val="nil"/>
              <w:left w:val="nil"/>
              <w:bottom w:val="nil"/>
              <w:right w:val="nil"/>
            </w:tcBorders>
            <w:shd w:val="clear" w:color="auto" w:fill="auto"/>
            <w:noWrap/>
            <w:vAlign w:val="bottom"/>
            <w:hideMark/>
          </w:tcPr>
          <w:p w14:paraId="62F4ADF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deInutilizacaoPatente</w:t>
            </w:r>
          </w:p>
        </w:tc>
        <w:tc>
          <w:tcPr>
            <w:tcW w:w="1140" w:type="dxa"/>
            <w:tcBorders>
              <w:top w:val="nil"/>
              <w:left w:val="nil"/>
              <w:bottom w:val="nil"/>
              <w:right w:val="nil"/>
            </w:tcBorders>
            <w:shd w:val="clear" w:color="auto" w:fill="auto"/>
            <w:noWrap/>
            <w:vAlign w:val="bottom"/>
            <w:hideMark/>
          </w:tcPr>
          <w:p w14:paraId="5FC3AC8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454251</w:t>
            </w:r>
          </w:p>
        </w:tc>
        <w:tc>
          <w:tcPr>
            <w:tcW w:w="1360" w:type="dxa"/>
            <w:tcBorders>
              <w:top w:val="nil"/>
              <w:left w:val="nil"/>
              <w:bottom w:val="nil"/>
              <w:right w:val="nil"/>
            </w:tcBorders>
            <w:shd w:val="clear" w:color="auto" w:fill="auto"/>
            <w:noWrap/>
            <w:vAlign w:val="bottom"/>
            <w:hideMark/>
          </w:tcPr>
          <w:p w14:paraId="70BFC82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489086</w:t>
            </w:r>
          </w:p>
        </w:tc>
        <w:tc>
          <w:tcPr>
            <w:tcW w:w="1120" w:type="dxa"/>
            <w:tcBorders>
              <w:top w:val="nil"/>
              <w:left w:val="nil"/>
              <w:bottom w:val="nil"/>
              <w:right w:val="nil"/>
            </w:tcBorders>
            <w:shd w:val="clear" w:color="auto" w:fill="auto"/>
            <w:noWrap/>
            <w:vAlign w:val="bottom"/>
            <w:hideMark/>
          </w:tcPr>
          <w:p w14:paraId="086DA68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9,89</w:t>
            </w:r>
          </w:p>
        </w:tc>
        <w:tc>
          <w:tcPr>
            <w:tcW w:w="1120" w:type="dxa"/>
            <w:tcBorders>
              <w:top w:val="nil"/>
              <w:left w:val="nil"/>
              <w:bottom w:val="nil"/>
              <w:right w:val="nil"/>
            </w:tcBorders>
            <w:shd w:val="clear" w:color="auto" w:fill="auto"/>
            <w:noWrap/>
            <w:vAlign w:val="bottom"/>
            <w:hideMark/>
          </w:tcPr>
          <w:p w14:paraId="719B662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34</w:t>
            </w:r>
          </w:p>
        </w:tc>
      </w:tr>
      <w:tr w:rsidR="00966CD0" w:rsidRPr="00966CD0" w14:paraId="568E8E05" w14:textId="77777777" w:rsidTr="00966CD0">
        <w:trPr>
          <w:trHeight w:val="255"/>
        </w:trPr>
        <w:tc>
          <w:tcPr>
            <w:tcW w:w="300" w:type="dxa"/>
            <w:tcBorders>
              <w:top w:val="nil"/>
              <w:left w:val="nil"/>
              <w:bottom w:val="nil"/>
              <w:right w:val="nil"/>
            </w:tcBorders>
            <w:shd w:val="clear" w:color="auto" w:fill="auto"/>
            <w:noWrap/>
            <w:vAlign w:val="bottom"/>
            <w:hideMark/>
          </w:tcPr>
          <w:p w14:paraId="235A382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0</w:t>
            </w:r>
          </w:p>
        </w:tc>
        <w:tc>
          <w:tcPr>
            <w:tcW w:w="3321" w:type="dxa"/>
            <w:tcBorders>
              <w:top w:val="nil"/>
              <w:left w:val="nil"/>
              <w:bottom w:val="nil"/>
              <w:right w:val="nil"/>
            </w:tcBorders>
            <w:shd w:val="clear" w:color="auto" w:fill="auto"/>
            <w:noWrap/>
            <w:vAlign w:val="bottom"/>
            <w:hideMark/>
          </w:tcPr>
          <w:p w14:paraId="57297767"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InitialReorderShare</w:t>
            </w:r>
          </w:p>
        </w:tc>
        <w:tc>
          <w:tcPr>
            <w:tcW w:w="1140" w:type="dxa"/>
            <w:tcBorders>
              <w:top w:val="nil"/>
              <w:left w:val="nil"/>
              <w:bottom w:val="nil"/>
              <w:right w:val="nil"/>
            </w:tcBorders>
            <w:shd w:val="clear" w:color="auto" w:fill="auto"/>
            <w:noWrap/>
            <w:vAlign w:val="bottom"/>
            <w:hideMark/>
          </w:tcPr>
          <w:p w14:paraId="6CD6839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048916</w:t>
            </w:r>
          </w:p>
        </w:tc>
        <w:tc>
          <w:tcPr>
            <w:tcW w:w="1360" w:type="dxa"/>
            <w:tcBorders>
              <w:top w:val="nil"/>
              <w:left w:val="nil"/>
              <w:bottom w:val="nil"/>
              <w:right w:val="nil"/>
            </w:tcBorders>
            <w:shd w:val="clear" w:color="auto" w:fill="auto"/>
            <w:noWrap/>
            <w:vAlign w:val="bottom"/>
            <w:hideMark/>
          </w:tcPr>
          <w:p w14:paraId="7C82CA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368903</w:t>
            </w:r>
          </w:p>
        </w:tc>
        <w:tc>
          <w:tcPr>
            <w:tcW w:w="1120" w:type="dxa"/>
            <w:tcBorders>
              <w:top w:val="nil"/>
              <w:left w:val="nil"/>
              <w:bottom w:val="nil"/>
              <w:right w:val="nil"/>
            </w:tcBorders>
            <w:shd w:val="clear" w:color="auto" w:fill="auto"/>
            <w:noWrap/>
            <w:vAlign w:val="bottom"/>
            <w:hideMark/>
          </w:tcPr>
          <w:p w14:paraId="40AB65C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4</w:t>
            </w:r>
          </w:p>
        </w:tc>
        <w:tc>
          <w:tcPr>
            <w:tcW w:w="1120" w:type="dxa"/>
            <w:tcBorders>
              <w:top w:val="nil"/>
              <w:left w:val="nil"/>
              <w:bottom w:val="nil"/>
              <w:right w:val="nil"/>
            </w:tcBorders>
            <w:shd w:val="clear" w:color="auto" w:fill="auto"/>
            <w:noWrap/>
            <w:vAlign w:val="bottom"/>
            <w:hideMark/>
          </w:tcPr>
          <w:p w14:paraId="0A6B6F0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7</w:t>
            </w:r>
          </w:p>
        </w:tc>
      </w:tr>
      <w:tr w:rsidR="00966CD0" w:rsidRPr="00966CD0" w14:paraId="785B4D4E" w14:textId="77777777" w:rsidTr="00966CD0">
        <w:trPr>
          <w:trHeight w:val="255"/>
        </w:trPr>
        <w:tc>
          <w:tcPr>
            <w:tcW w:w="300" w:type="dxa"/>
            <w:tcBorders>
              <w:top w:val="nil"/>
              <w:left w:val="nil"/>
              <w:bottom w:val="nil"/>
              <w:right w:val="nil"/>
            </w:tcBorders>
            <w:shd w:val="clear" w:color="auto" w:fill="auto"/>
            <w:noWrap/>
            <w:vAlign w:val="bottom"/>
            <w:hideMark/>
          </w:tcPr>
          <w:p w14:paraId="35EB3E0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w:t>
            </w:r>
          </w:p>
        </w:tc>
        <w:tc>
          <w:tcPr>
            <w:tcW w:w="3321" w:type="dxa"/>
            <w:tcBorders>
              <w:top w:val="nil"/>
              <w:left w:val="nil"/>
              <w:bottom w:val="nil"/>
              <w:right w:val="nil"/>
            </w:tcBorders>
            <w:shd w:val="clear" w:color="auto" w:fill="auto"/>
            <w:noWrap/>
            <w:vAlign w:val="bottom"/>
            <w:hideMark/>
          </w:tcPr>
          <w:p w14:paraId="1CB7F8E0"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3</w:t>
            </w:r>
          </w:p>
        </w:tc>
        <w:tc>
          <w:tcPr>
            <w:tcW w:w="1140" w:type="dxa"/>
            <w:tcBorders>
              <w:top w:val="nil"/>
              <w:left w:val="nil"/>
              <w:bottom w:val="nil"/>
              <w:right w:val="nil"/>
            </w:tcBorders>
            <w:shd w:val="clear" w:color="auto" w:fill="auto"/>
            <w:noWrap/>
            <w:vAlign w:val="bottom"/>
            <w:hideMark/>
          </w:tcPr>
          <w:p w14:paraId="58D36AC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919307</w:t>
            </w:r>
          </w:p>
        </w:tc>
        <w:tc>
          <w:tcPr>
            <w:tcW w:w="1360" w:type="dxa"/>
            <w:tcBorders>
              <w:top w:val="nil"/>
              <w:left w:val="nil"/>
              <w:bottom w:val="nil"/>
              <w:right w:val="nil"/>
            </w:tcBorders>
            <w:shd w:val="clear" w:color="auto" w:fill="auto"/>
            <w:noWrap/>
            <w:vAlign w:val="bottom"/>
            <w:hideMark/>
          </w:tcPr>
          <w:p w14:paraId="41B490D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379525</w:t>
            </w:r>
          </w:p>
        </w:tc>
        <w:tc>
          <w:tcPr>
            <w:tcW w:w="1120" w:type="dxa"/>
            <w:tcBorders>
              <w:top w:val="nil"/>
              <w:left w:val="nil"/>
              <w:bottom w:val="nil"/>
              <w:right w:val="nil"/>
            </w:tcBorders>
            <w:shd w:val="clear" w:color="auto" w:fill="auto"/>
            <w:noWrap/>
            <w:vAlign w:val="bottom"/>
            <w:hideMark/>
          </w:tcPr>
          <w:p w14:paraId="472455B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1</w:t>
            </w:r>
          </w:p>
        </w:tc>
        <w:tc>
          <w:tcPr>
            <w:tcW w:w="1120" w:type="dxa"/>
            <w:tcBorders>
              <w:top w:val="nil"/>
              <w:left w:val="nil"/>
              <w:bottom w:val="nil"/>
              <w:right w:val="nil"/>
            </w:tcBorders>
            <w:shd w:val="clear" w:color="auto" w:fill="auto"/>
            <w:noWrap/>
            <w:vAlign w:val="bottom"/>
            <w:hideMark/>
          </w:tcPr>
          <w:p w14:paraId="57F8A19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8</w:t>
            </w:r>
          </w:p>
        </w:tc>
      </w:tr>
      <w:tr w:rsidR="00966CD0" w:rsidRPr="00966CD0" w14:paraId="3B461948" w14:textId="77777777" w:rsidTr="00966CD0">
        <w:trPr>
          <w:trHeight w:val="255"/>
        </w:trPr>
        <w:tc>
          <w:tcPr>
            <w:tcW w:w="300" w:type="dxa"/>
            <w:tcBorders>
              <w:top w:val="nil"/>
              <w:left w:val="nil"/>
              <w:bottom w:val="nil"/>
              <w:right w:val="nil"/>
            </w:tcBorders>
            <w:shd w:val="clear" w:color="auto" w:fill="auto"/>
            <w:noWrap/>
            <w:vAlign w:val="bottom"/>
            <w:hideMark/>
          </w:tcPr>
          <w:p w14:paraId="61B19F6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2</w:t>
            </w:r>
          </w:p>
        </w:tc>
        <w:tc>
          <w:tcPr>
            <w:tcW w:w="3321" w:type="dxa"/>
            <w:tcBorders>
              <w:top w:val="nil"/>
              <w:left w:val="nil"/>
              <w:bottom w:val="nil"/>
              <w:right w:val="nil"/>
            </w:tcBorders>
            <w:shd w:val="clear" w:color="auto" w:fill="auto"/>
            <w:noWrap/>
            <w:vAlign w:val="bottom"/>
            <w:hideMark/>
          </w:tcPr>
          <w:p w14:paraId="763DD64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PriceToCosts</w:t>
            </w:r>
          </w:p>
        </w:tc>
        <w:tc>
          <w:tcPr>
            <w:tcW w:w="1140" w:type="dxa"/>
            <w:tcBorders>
              <w:top w:val="nil"/>
              <w:left w:val="nil"/>
              <w:bottom w:val="nil"/>
              <w:right w:val="nil"/>
            </w:tcBorders>
            <w:shd w:val="clear" w:color="auto" w:fill="auto"/>
            <w:noWrap/>
            <w:vAlign w:val="bottom"/>
            <w:hideMark/>
          </w:tcPr>
          <w:p w14:paraId="3D51B4F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375736</w:t>
            </w:r>
          </w:p>
        </w:tc>
        <w:tc>
          <w:tcPr>
            <w:tcW w:w="1360" w:type="dxa"/>
            <w:tcBorders>
              <w:top w:val="nil"/>
              <w:left w:val="nil"/>
              <w:bottom w:val="nil"/>
              <w:right w:val="nil"/>
            </w:tcBorders>
            <w:shd w:val="clear" w:color="auto" w:fill="auto"/>
            <w:noWrap/>
            <w:vAlign w:val="bottom"/>
            <w:hideMark/>
          </w:tcPr>
          <w:p w14:paraId="0299101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729042</w:t>
            </w:r>
          </w:p>
        </w:tc>
        <w:tc>
          <w:tcPr>
            <w:tcW w:w="1120" w:type="dxa"/>
            <w:tcBorders>
              <w:top w:val="nil"/>
              <w:left w:val="nil"/>
              <w:bottom w:val="nil"/>
              <w:right w:val="nil"/>
            </w:tcBorders>
            <w:shd w:val="clear" w:color="auto" w:fill="auto"/>
            <w:noWrap/>
            <w:vAlign w:val="bottom"/>
            <w:hideMark/>
          </w:tcPr>
          <w:p w14:paraId="450A6B4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5</w:t>
            </w:r>
          </w:p>
        </w:tc>
        <w:tc>
          <w:tcPr>
            <w:tcW w:w="1120" w:type="dxa"/>
            <w:tcBorders>
              <w:top w:val="nil"/>
              <w:left w:val="nil"/>
              <w:bottom w:val="nil"/>
              <w:right w:val="nil"/>
            </w:tcBorders>
            <w:shd w:val="clear" w:color="auto" w:fill="auto"/>
            <w:noWrap/>
            <w:vAlign w:val="bottom"/>
            <w:hideMark/>
          </w:tcPr>
          <w:p w14:paraId="3BC2CD2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4</w:t>
            </w:r>
          </w:p>
        </w:tc>
      </w:tr>
      <w:tr w:rsidR="00966CD0" w:rsidRPr="00966CD0" w14:paraId="489A5A0A" w14:textId="77777777" w:rsidTr="00966CD0">
        <w:trPr>
          <w:trHeight w:val="255"/>
        </w:trPr>
        <w:tc>
          <w:tcPr>
            <w:tcW w:w="300" w:type="dxa"/>
            <w:tcBorders>
              <w:top w:val="nil"/>
              <w:left w:val="nil"/>
              <w:bottom w:val="nil"/>
              <w:right w:val="nil"/>
            </w:tcBorders>
            <w:shd w:val="clear" w:color="auto" w:fill="auto"/>
            <w:noWrap/>
            <w:vAlign w:val="bottom"/>
            <w:hideMark/>
          </w:tcPr>
          <w:p w14:paraId="0B44A22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3</w:t>
            </w:r>
          </w:p>
        </w:tc>
        <w:tc>
          <w:tcPr>
            <w:tcW w:w="3321" w:type="dxa"/>
            <w:tcBorders>
              <w:top w:val="nil"/>
              <w:left w:val="nil"/>
              <w:bottom w:val="nil"/>
              <w:right w:val="nil"/>
            </w:tcBorders>
            <w:shd w:val="clear" w:color="auto" w:fill="auto"/>
            <w:noWrap/>
            <w:vAlign w:val="bottom"/>
            <w:hideMark/>
          </w:tcPr>
          <w:p w14:paraId="630D27C0"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CustoMedioPatente</w:t>
            </w:r>
          </w:p>
        </w:tc>
        <w:tc>
          <w:tcPr>
            <w:tcW w:w="1140" w:type="dxa"/>
            <w:tcBorders>
              <w:top w:val="nil"/>
              <w:left w:val="nil"/>
              <w:bottom w:val="nil"/>
              <w:right w:val="nil"/>
            </w:tcBorders>
            <w:shd w:val="clear" w:color="auto" w:fill="auto"/>
            <w:noWrap/>
            <w:vAlign w:val="bottom"/>
            <w:hideMark/>
          </w:tcPr>
          <w:p w14:paraId="0ABAE7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431196</w:t>
            </w:r>
          </w:p>
        </w:tc>
        <w:tc>
          <w:tcPr>
            <w:tcW w:w="1360" w:type="dxa"/>
            <w:tcBorders>
              <w:top w:val="nil"/>
              <w:left w:val="nil"/>
              <w:bottom w:val="nil"/>
              <w:right w:val="nil"/>
            </w:tcBorders>
            <w:shd w:val="clear" w:color="auto" w:fill="auto"/>
            <w:noWrap/>
            <w:vAlign w:val="bottom"/>
            <w:hideMark/>
          </w:tcPr>
          <w:p w14:paraId="3F4D82B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50352</w:t>
            </w:r>
          </w:p>
        </w:tc>
        <w:tc>
          <w:tcPr>
            <w:tcW w:w="1120" w:type="dxa"/>
            <w:tcBorders>
              <w:top w:val="nil"/>
              <w:left w:val="nil"/>
              <w:bottom w:val="nil"/>
              <w:right w:val="nil"/>
            </w:tcBorders>
            <w:shd w:val="clear" w:color="auto" w:fill="auto"/>
            <w:noWrap/>
            <w:vAlign w:val="bottom"/>
            <w:hideMark/>
          </w:tcPr>
          <w:p w14:paraId="1B9D585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011218,25</w:t>
            </w:r>
          </w:p>
        </w:tc>
        <w:tc>
          <w:tcPr>
            <w:tcW w:w="1120" w:type="dxa"/>
            <w:tcBorders>
              <w:top w:val="nil"/>
              <w:left w:val="nil"/>
              <w:bottom w:val="nil"/>
              <w:right w:val="nil"/>
            </w:tcBorders>
            <w:shd w:val="clear" w:color="auto" w:fill="auto"/>
            <w:noWrap/>
            <w:vAlign w:val="bottom"/>
            <w:hideMark/>
          </w:tcPr>
          <w:p w14:paraId="7E52C69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966941,01</w:t>
            </w:r>
          </w:p>
        </w:tc>
      </w:tr>
      <w:tr w:rsidR="00966CD0" w:rsidRPr="00966CD0" w14:paraId="6D0F6B52" w14:textId="77777777" w:rsidTr="00966CD0">
        <w:trPr>
          <w:trHeight w:val="255"/>
        </w:trPr>
        <w:tc>
          <w:tcPr>
            <w:tcW w:w="300" w:type="dxa"/>
            <w:tcBorders>
              <w:top w:val="nil"/>
              <w:left w:val="nil"/>
              <w:bottom w:val="nil"/>
              <w:right w:val="nil"/>
            </w:tcBorders>
            <w:shd w:val="clear" w:color="auto" w:fill="auto"/>
            <w:noWrap/>
            <w:vAlign w:val="bottom"/>
            <w:hideMark/>
          </w:tcPr>
          <w:p w14:paraId="647D05C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4</w:t>
            </w:r>
          </w:p>
        </w:tc>
        <w:tc>
          <w:tcPr>
            <w:tcW w:w="3321" w:type="dxa"/>
            <w:tcBorders>
              <w:top w:val="nil"/>
              <w:left w:val="nil"/>
              <w:bottom w:val="nil"/>
              <w:right w:val="nil"/>
            </w:tcBorders>
            <w:shd w:val="clear" w:color="auto" w:fill="auto"/>
            <w:noWrap/>
            <w:vAlign w:val="bottom"/>
            <w:hideMark/>
          </w:tcPr>
          <w:p w14:paraId="2B537C7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Performance</w:t>
            </w:r>
          </w:p>
        </w:tc>
        <w:tc>
          <w:tcPr>
            <w:tcW w:w="1140" w:type="dxa"/>
            <w:tcBorders>
              <w:top w:val="nil"/>
              <w:left w:val="nil"/>
              <w:bottom w:val="nil"/>
              <w:right w:val="nil"/>
            </w:tcBorders>
            <w:shd w:val="clear" w:color="auto" w:fill="auto"/>
            <w:noWrap/>
            <w:vAlign w:val="bottom"/>
            <w:hideMark/>
          </w:tcPr>
          <w:p w14:paraId="3CDA743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514409</w:t>
            </w:r>
          </w:p>
        </w:tc>
        <w:tc>
          <w:tcPr>
            <w:tcW w:w="1360" w:type="dxa"/>
            <w:tcBorders>
              <w:top w:val="nil"/>
              <w:left w:val="nil"/>
              <w:bottom w:val="nil"/>
              <w:right w:val="nil"/>
            </w:tcBorders>
            <w:shd w:val="clear" w:color="auto" w:fill="auto"/>
            <w:noWrap/>
            <w:vAlign w:val="bottom"/>
            <w:hideMark/>
          </w:tcPr>
          <w:p w14:paraId="23A82D8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31490</w:t>
            </w:r>
          </w:p>
        </w:tc>
        <w:tc>
          <w:tcPr>
            <w:tcW w:w="1120" w:type="dxa"/>
            <w:tcBorders>
              <w:top w:val="nil"/>
              <w:left w:val="nil"/>
              <w:bottom w:val="nil"/>
              <w:right w:val="nil"/>
            </w:tcBorders>
            <w:shd w:val="clear" w:color="auto" w:fill="auto"/>
            <w:noWrap/>
            <w:vAlign w:val="bottom"/>
            <w:hideMark/>
          </w:tcPr>
          <w:p w14:paraId="05E86B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04</w:t>
            </w:r>
          </w:p>
        </w:tc>
        <w:tc>
          <w:tcPr>
            <w:tcW w:w="1120" w:type="dxa"/>
            <w:tcBorders>
              <w:top w:val="nil"/>
              <w:left w:val="nil"/>
              <w:bottom w:val="nil"/>
              <w:right w:val="nil"/>
            </w:tcBorders>
            <w:shd w:val="clear" w:color="auto" w:fill="auto"/>
            <w:noWrap/>
            <w:vAlign w:val="bottom"/>
            <w:hideMark/>
          </w:tcPr>
          <w:p w14:paraId="406E932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88</w:t>
            </w:r>
          </w:p>
        </w:tc>
      </w:tr>
      <w:tr w:rsidR="00966CD0" w:rsidRPr="00966CD0" w14:paraId="6F0A14D0" w14:textId="77777777" w:rsidTr="00966CD0">
        <w:trPr>
          <w:trHeight w:val="255"/>
        </w:trPr>
        <w:tc>
          <w:tcPr>
            <w:tcW w:w="300" w:type="dxa"/>
            <w:tcBorders>
              <w:top w:val="nil"/>
              <w:left w:val="nil"/>
              <w:bottom w:val="nil"/>
              <w:right w:val="nil"/>
            </w:tcBorders>
            <w:shd w:val="clear" w:color="auto" w:fill="auto"/>
            <w:noWrap/>
            <w:vAlign w:val="bottom"/>
            <w:hideMark/>
          </w:tcPr>
          <w:p w14:paraId="03951F2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5</w:t>
            </w:r>
          </w:p>
        </w:tc>
        <w:tc>
          <w:tcPr>
            <w:tcW w:w="3321" w:type="dxa"/>
            <w:tcBorders>
              <w:top w:val="nil"/>
              <w:left w:val="nil"/>
              <w:bottom w:val="nil"/>
              <w:right w:val="nil"/>
            </w:tcBorders>
            <w:shd w:val="clear" w:color="auto" w:fill="auto"/>
            <w:noWrap/>
            <w:vAlign w:val="bottom"/>
            <w:hideMark/>
          </w:tcPr>
          <w:p w14:paraId="0AD9DAE4"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WOMStrength</w:t>
            </w:r>
          </w:p>
        </w:tc>
        <w:tc>
          <w:tcPr>
            <w:tcW w:w="1140" w:type="dxa"/>
            <w:tcBorders>
              <w:top w:val="nil"/>
              <w:left w:val="nil"/>
              <w:bottom w:val="nil"/>
              <w:right w:val="nil"/>
            </w:tcBorders>
            <w:shd w:val="clear" w:color="auto" w:fill="auto"/>
            <w:noWrap/>
            <w:vAlign w:val="bottom"/>
            <w:hideMark/>
          </w:tcPr>
          <w:p w14:paraId="62AF12A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577868</w:t>
            </w:r>
          </w:p>
        </w:tc>
        <w:tc>
          <w:tcPr>
            <w:tcW w:w="1360" w:type="dxa"/>
            <w:tcBorders>
              <w:top w:val="nil"/>
              <w:left w:val="nil"/>
              <w:bottom w:val="nil"/>
              <w:right w:val="nil"/>
            </w:tcBorders>
            <w:shd w:val="clear" w:color="auto" w:fill="auto"/>
            <w:noWrap/>
            <w:vAlign w:val="bottom"/>
            <w:hideMark/>
          </w:tcPr>
          <w:p w14:paraId="716A6DF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445891</w:t>
            </w:r>
          </w:p>
        </w:tc>
        <w:tc>
          <w:tcPr>
            <w:tcW w:w="1120" w:type="dxa"/>
            <w:tcBorders>
              <w:top w:val="nil"/>
              <w:left w:val="nil"/>
              <w:bottom w:val="nil"/>
              <w:right w:val="nil"/>
            </w:tcBorders>
            <w:shd w:val="clear" w:color="auto" w:fill="auto"/>
            <w:noWrap/>
            <w:vAlign w:val="bottom"/>
            <w:hideMark/>
          </w:tcPr>
          <w:p w14:paraId="1B0AC2B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6</w:t>
            </w:r>
          </w:p>
        </w:tc>
        <w:tc>
          <w:tcPr>
            <w:tcW w:w="1120" w:type="dxa"/>
            <w:tcBorders>
              <w:top w:val="nil"/>
              <w:left w:val="nil"/>
              <w:bottom w:val="nil"/>
              <w:right w:val="nil"/>
            </w:tcBorders>
            <w:shd w:val="clear" w:color="auto" w:fill="auto"/>
            <w:noWrap/>
            <w:vAlign w:val="bottom"/>
            <w:hideMark/>
          </w:tcPr>
          <w:p w14:paraId="06DD336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3</w:t>
            </w:r>
          </w:p>
        </w:tc>
      </w:tr>
      <w:tr w:rsidR="00966CD0" w:rsidRPr="00966CD0" w14:paraId="4810CBBC" w14:textId="77777777" w:rsidTr="00966CD0">
        <w:trPr>
          <w:trHeight w:val="255"/>
        </w:trPr>
        <w:tc>
          <w:tcPr>
            <w:tcW w:w="300" w:type="dxa"/>
            <w:tcBorders>
              <w:top w:val="nil"/>
              <w:left w:val="nil"/>
              <w:bottom w:val="nil"/>
              <w:right w:val="nil"/>
            </w:tcBorders>
            <w:shd w:val="clear" w:color="auto" w:fill="auto"/>
            <w:noWrap/>
            <w:vAlign w:val="bottom"/>
            <w:hideMark/>
          </w:tcPr>
          <w:p w14:paraId="70CD6F5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6</w:t>
            </w:r>
          </w:p>
        </w:tc>
        <w:tc>
          <w:tcPr>
            <w:tcW w:w="3321" w:type="dxa"/>
            <w:tcBorders>
              <w:top w:val="nil"/>
              <w:left w:val="nil"/>
              <w:bottom w:val="nil"/>
              <w:right w:val="nil"/>
            </w:tcBorders>
            <w:shd w:val="clear" w:color="auto" w:fill="auto"/>
            <w:noWrap/>
            <w:vAlign w:val="bottom"/>
            <w:hideMark/>
          </w:tcPr>
          <w:p w14:paraId="143444B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2</w:t>
            </w:r>
          </w:p>
        </w:tc>
        <w:tc>
          <w:tcPr>
            <w:tcW w:w="1140" w:type="dxa"/>
            <w:tcBorders>
              <w:top w:val="nil"/>
              <w:left w:val="nil"/>
              <w:bottom w:val="nil"/>
              <w:right w:val="nil"/>
            </w:tcBorders>
            <w:shd w:val="clear" w:color="auto" w:fill="auto"/>
            <w:noWrap/>
            <w:vAlign w:val="bottom"/>
            <w:hideMark/>
          </w:tcPr>
          <w:p w14:paraId="343D665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117574</w:t>
            </w:r>
          </w:p>
        </w:tc>
        <w:tc>
          <w:tcPr>
            <w:tcW w:w="1360" w:type="dxa"/>
            <w:tcBorders>
              <w:top w:val="nil"/>
              <w:left w:val="nil"/>
              <w:bottom w:val="nil"/>
              <w:right w:val="nil"/>
            </w:tcBorders>
            <w:shd w:val="clear" w:color="auto" w:fill="auto"/>
            <w:noWrap/>
            <w:vAlign w:val="bottom"/>
            <w:hideMark/>
          </w:tcPr>
          <w:p w14:paraId="328CF2F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707022</w:t>
            </w:r>
          </w:p>
        </w:tc>
        <w:tc>
          <w:tcPr>
            <w:tcW w:w="1120" w:type="dxa"/>
            <w:tcBorders>
              <w:top w:val="nil"/>
              <w:left w:val="nil"/>
              <w:bottom w:val="nil"/>
              <w:right w:val="nil"/>
            </w:tcBorders>
            <w:shd w:val="clear" w:color="auto" w:fill="auto"/>
            <w:noWrap/>
            <w:vAlign w:val="bottom"/>
            <w:hideMark/>
          </w:tcPr>
          <w:p w14:paraId="6452179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0</w:t>
            </w:r>
          </w:p>
        </w:tc>
        <w:tc>
          <w:tcPr>
            <w:tcW w:w="1120" w:type="dxa"/>
            <w:tcBorders>
              <w:top w:val="nil"/>
              <w:left w:val="nil"/>
              <w:bottom w:val="nil"/>
              <w:right w:val="nil"/>
            </w:tcBorders>
            <w:shd w:val="clear" w:color="auto" w:fill="auto"/>
            <w:noWrap/>
            <w:vAlign w:val="bottom"/>
            <w:hideMark/>
          </w:tcPr>
          <w:p w14:paraId="3C5FF39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9</w:t>
            </w:r>
          </w:p>
        </w:tc>
      </w:tr>
      <w:tr w:rsidR="00966CD0" w:rsidRPr="00966CD0" w14:paraId="338470DB" w14:textId="77777777" w:rsidTr="00966CD0">
        <w:trPr>
          <w:trHeight w:val="255"/>
        </w:trPr>
        <w:tc>
          <w:tcPr>
            <w:tcW w:w="300" w:type="dxa"/>
            <w:tcBorders>
              <w:top w:val="nil"/>
              <w:left w:val="nil"/>
              <w:bottom w:val="nil"/>
              <w:right w:val="nil"/>
            </w:tcBorders>
            <w:shd w:val="clear" w:color="auto" w:fill="auto"/>
            <w:noWrap/>
            <w:vAlign w:val="bottom"/>
            <w:hideMark/>
          </w:tcPr>
          <w:p w14:paraId="4764CA0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7</w:t>
            </w:r>
          </w:p>
        </w:tc>
        <w:tc>
          <w:tcPr>
            <w:tcW w:w="3321" w:type="dxa"/>
            <w:tcBorders>
              <w:top w:val="nil"/>
              <w:left w:val="nil"/>
              <w:bottom w:val="nil"/>
              <w:right w:val="nil"/>
            </w:tcBorders>
            <w:shd w:val="clear" w:color="auto" w:fill="auto"/>
            <w:noWrap/>
            <w:vAlign w:val="bottom"/>
            <w:hideMark/>
          </w:tcPr>
          <w:p w14:paraId="00A678FC"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InnovatorAdoptionFraction</w:t>
            </w:r>
          </w:p>
        </w:tc>
        <w:tc>
          <w:tcPr>
            <w:tcW w:w="1140" w:type="dxa"/>
            <w:tcBorders>
              <w:top w:val="nil"/>
              <w:left w:val="nil"/>
              <w:bottom w:val="nil"/>
              <w:right w:val="nil"/>
            </w:tcBorders>
            <w:shd w:val="clear" w:color="auto" w:fill="auto"/>
            <w:noWrap/>
            <w:vAlign w:val="bottom"/>
            <w:hideMark/>
          </w:tcPr>
          <w:p w14:paraId="0D7C0F4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31498</w:t>
            </w:r>
          </w:p>
        </w:tc>
        <w:tc>
          <w:tcPr>
            <w:tcW w:w="1360" w:type="dxa"/>
            <w:tcBorders>
              <w:top w:val="nil"/>
              <w:left w:val="nil"/>
              <w:bottom w:val="nil"/>
              <w:right w:val="nil"/>
            </w:tcBorders>
            <w:shd w:val="clear" w:color="auto" w:fill="auto"/>
            <w:noWrap/>
            <w:vAlign w:val="bottom"/>
            <w:hideMark/>
          </w:tcPr>
          <w:p w14:paraId="6B61CA7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554371</w:t>
            </w:r>
          </w:p>
        </w:tc>
        <w:tc>
          <w:tcPr>
            <w:tcW w:w="1120" w:type="dxa"/>
            <w:tcBorders>
              <w:top w:val="nil"/>
              <w:left w:val="nil"/>
              <w:bottom w:val="nil"/>
              <w:right w:val="nil"/>
            </w:tcBorders>
            <w:shd w:val="clear" w:color="auto" w:fill="auto"/>
            <w:noWrap/>
            <w:vAlign w:val="bottom"/>
            <w:hideMark/>
          </w:tcPr>
          <w:p w14:paraId="21A10FC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1</w:t>
            </w:r>
          </w:p>
        </w:tc>
        <w:tc>
          <w:tcPr>
            <w:tcW w:w="1120" w:type="dxa"/>
            <w:tcBorders>
              <w:top w:val="nil"/>
              <w:left w:val="nil"/>
              <w:bottom w:val="nil"/>
              <w:right w:val="nil"/>
            </w:tcBorders>
            <w:shd w:val="clear" w:color="auto" w:fill="auto"/>
            <w:noWrap/>
            <w:vAlign w:val="bottom"/>
            <w:hideMark/>
          </w:tcPr>
          <w:p w14:paraId="3AE6638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1</w:t>
            </w:r>
          </w:p>
        </w:tc>
      </w:tr>
      <w:tr w:rsidR="00966CD0" w:rsidRPr="00966CD0" w14:paraId="1FD4530C" w14:textId="77777777" w:rsidTr="00966CD0">
        <w:trPr>
          <w:trHeight w:val="255"/>
        </w:trPr>
        <w:tc>
          <w:tcPr>
            <w:tcW w:w="300" w:type="dxa"/>
            <w:tcBorders>
              <w:top w:val="nil"/>
              <w:left w:val="nil"/>
              <w:bottom w:val="nil"/>
              <w:right w:val="nil"/>
            </w:tcBorders>
            <w:shd w:val="clear" w:color="auto" w:fill="auto"/>
            <w:noWrap/>
            <w:vAlign w:val="bottom"/>
            <w:hideMark/>
          </w:tcPr>
          <w:p w14:paraId="7AEA5A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8</w:t>
            </w:r>
          </w:p>
        </w:tc>
        <w:tc>
          <w:tcPr>
            <w:tcW w:w="3321" w:type="dxa"/>
            <w:tcBorders>
              <w:top w:val="nil"/>
              <w:left w:val="nil"/>
              <w:bottom w:val="nil"/>
              <w:right w:val="nil"/>
            </w:tcBorders>
            <w:shd w:val="clear" w:color="auto" w:fill="auto"/>
            <w:noWrap/>
            <w:vAlign w:val="bottom"/>
            <w:hideMark/>
          </w:tcPr>
          <w:p w14:paraId="0B98EB8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fSlope</w:t>
            </w:r>
          </w:p>
        </w:tc>
        <w:tc>
          <w:tcPr>
            <w:tcW w:w="1140" w:type="dxa"/>
            <w:tcBorders>
              <w:top w:val="nil"/>
              <w:left w:val="nil"/>
              <w:bottom w:val="nil"/>
              <w:right w:val="nil"/>
            </w:tcBorders>
            <w:shd w:val="clear" w:color="auto" w:fill="auto"/>
            <w:noWrap/>
            <w:vAlign w:val="bottom"/>
            <w:hideMark/>
          </w:tcPr>
          <w:p w14:paraId="0490D37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45125</w:t>
            </w:r>
          </w:p>
        </w:tc>
        <w:tc>
          <w:tcPr>
            <w:tcW w:w="1360" w:type="dxa"/>
            <w:tcBorders>
              <w:top w:val="nil"/>
              <w:left w:val="nil"/>
              <w:bottom w:val="nil"/>
              <w:right w:val="nil"/>
            </w:tcBorders>
            <w:shd w:val="clear" w:color="auto" w:fill="auto"/>
            <w:noWrap/>
            <w:vAlign w:val="bottom"/>
            <w:hideMark/>
          </w:tcPr>
          <w:p w14:paraId="430E51C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537947</w:t>
            </w:r>
          </w:p>
        </w:tc>
        <w:tc>
          <w:tcPr>
            <w:tcW w:w="1120" w:type="dxa"/>
            <w:tcBorders>
              <w:top w:val="nil"/>
              <w:left w:val="nil"/>
              <w:bottom w:val="nil"/>
              <w:right w:val="nil"/>
            </w:tcBorders>
            <w:shd w:val="clear" w:color="auto" w:fill="auto"/>
            <w:noWrap/>
            <w:vAlign w:val="bottom"/>
            <w:hideMark/>
          </w:tcPr>
          <w:p w14:paraId="17632F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2</w:t>
            </w:r>
          </w:p>
        </w:tc>
        <w:tc>
          <w:tcPr>
            <w:tcW w:w="1120" w:type="dxa"/>
            <w:tcBorders>
              <w:top w:val="nil"/>
              <w:left w:val="nil"/>
              <w:bottom w:val="nil"/>
              <w:right w:val="nil"/>
            </w:tcBorders>
            <w:shd w:val="clear" w:color="auto" w:fill="auto"/>
            <w:noWrap/>
            <w:vAlign w:val="bottom"/>
            <w:hideMark/>
          </w:tcPr>
          <w:p w14:paraId="532DD1B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2</w:t>
            </w:r>
          </w:p>
        </w:tc>
      </w:tr>
      <w:tr w:rsidR="00966CD0" w:rsidRPr="00966CD0" w14:paraId="593B89D9" w14:textId="77777777" w:rsidTr="00966CD0">
        <w:trPr>
          <w:trHeight w:val="255"/>
        </w:trPr>
        <w:tc>
          <w:tcPr>
            <w:tcW w:w="300" w:type="dxa"/>
            <w:tcBorders>
              <w:top w:val="nil"/>
              <w:left w:val="nil"/>
              <w:bottom w:val="nil"/>
              <w:right w:val="nil"/>
            </w:tcBorders>
            <w:shd w:val="clear" w:color="auto" w:fill="auto"/>
            <w:noWrap/>
            <w:vAlign w:val="bottom"/>
            <w:hideMark/>
          </w:tcPr>
          <w:p w14:paraId="2F82B1D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9</w:t>
            </w:r>
          </w:p>
        </w:tc>
        <w:tc>
          <w:tcPr>
            <w:tcW w:w="3321" w:type="dxa"/>
            <w:tcBorders>
              <w:top w:val="nil"/>
              <w:left w:val="nil"/>
              <w:bottom w:val="nil"/>
              <w:right w:val="nil"/>
            </w:tcBorders>
            <w:shd w:val="clear" w:color="auto" w:fill="auto"/>
            <w:noWrap/>
            <w:vAlign w:val="bottom"/>
            <w:hideMark/>
          </w:tcPr>
          <w:p w14:paraId="43EDBE67"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Availability</w:t>
            </w:r>
          </w:p>
        </w:tc>
        <w:tc>
          <w:tcPr>
            <w:tcW w:w="1140" w:type="dxa"/>
            <w:tcBorders>
              <w:top w:val="nil"/>
              <w:left w:val="nil"/>
              <w:bottom w:val="nil"/>
              <w:right w:val="nil"/>
            </w:tcBorders>
            <w:shd w:val="clear" w:color="auto" w:fill="auto"/>
            <w:noWrap/>
            <w:vAlign w:val="bottom"/>
            <w:hideMark/>
          </w:tcPr>
          <w:p w14:paraId="12AE56D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94008</w:t>
            </w:r>
          </w:p>
        </w:tc>
        <w:tc>
          <w:tcPr>
            <w:tcW w:w="1360" w:type="dxa"/>
            <w:tcBorders>
              <w:top w:val="nil"/>
              <w:left w:val="nil"/>
              <w:bottom w:val="nil"/>
              <w:right w:val="nil"/>
            </w:tcBorders>
            <w:shd w:val="clear" w:color="auto" w:fill="auto"/>
            <w:noWrap/>
            <w:vAlign w:val="bottom"/>
            <w:hideMark/>
          </w:tcPr>
          <w:p w14:paraId="4545BB9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471191</w:t>
            </w:r>
          </w:p>
        </w:tc>
        <w:tc>
          <w:tcPr>
            <w:tcW w:w="1120" w:type="dxa"/>
            <w:tcBorders>
              <w:top w:val="nil"/>
              <w:left w:val="nil"/>
              <w:bottom w:val="nil"/>
              <w:right w:val="nil"/>
            </w:tcBorders>
            <w:shd w:val="clear" w:color="auto" w:fill="auto"/>
            <w:noWrap/>
            <w:vAlign w:val="bottom"/>
            <w:hideMark/>
          </w:tcPr>
          <w:p w14:paraId="1F3A48A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4,02</w:t>
            </w:r>
          </w:p>
        </w:tc>
        <w:tc>
          <w:tcPr>
            <w:tcW w:w="1120" w:type="dxa"/>
            <w:tcBorders>
              <w:top w:val="nil"/>
              <w:left w:val="nil"/>
              <w:bottom w:val="nil"/>
              <w:right w:val="nil"/>
            </w:tcBorders>
            <w:shd w:val="clear" w:color="auto" w:fill="auto"/>
            <w:noWrap/>
            <w:vAlign w:val="bottom"/>
            <w:hideMark/>
          </w:tcPr>
          <w:p w14:paraId="1A01FC5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95</w:t>
            </w:r>
          </w:p>
        </w:tc>
      </w:tr>
      <w:tr w:rsidR="00966CD0" w:rsidRPr="00966CD0" w14:paraId="3A7B1D07" w14:textId="77777777" w:rsidTr="00966CD0">
        <w:trPr>
          <w:trHeight w:val="255"/>
        </w:trPr>
        <w:tc>
          <w:tcPr>
            <w:tcW w:w="300" w:type="dxa"/>
            <w:tcBorders>
              <w:top w:val="nil"/>
              <w:left w:val="nil"/>
              <w:bottom w:val="nil"/>
              <w:right w:val="nil"/>
            </w:tcBorders>
            <w:shd w:val="clear" w:color="auto" w:fill="auto"/>
            <w:noWrap/>
            <w:vAlign w:val="bottom"/>
            <w:hideMark/>
          </w:tcPr>
          <w:p w14:paraId="5C2432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w:t>
            </w:r>
          </w:p>
        </w:tc>
        <w:tc>
          <w:tcPr>
            <w:tcW w:w="3321" w:type="dxa"/>
            <w:tcBorders>
              <w:top w:val="nil"/>
              <w:left w:val="nil"/>
              <w:bottom w:val="nil"/>
              <w:right w:val="nil"/>
            </w:tcBorders>
            <w:shd w:val="clear" w:color="auto" w:fill="auto"/>
            <w:noWrap/>
            <w:vAlign w:val="bottom"/>
            <w:hideMark/>
          </w:tcPr>
          <w:p w14:paraId="73B8354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axaRejeicao</w:t>
            </w:r>
          </w:p>
        </w:tc>
        <w:tc>
          <w:tcPr>
            <w:tcW w:w="1140" w:type="dxa"/>
            <w:tcBorders>
              <w:top w:val="nil"/>
              <w:left w:val="nil"/>
              <w:bottom w:val="nil"/>
              <w:right w:val="nil"/>
            </w:tcBorders>
            <w:shd w:val="clear" w:color="auto" w:fill="auto"/>
            <w:noWrap/>
            <w:vAlign w:val="bottom"/>
            <w:hideMark/>
          </w:tcPr>
          <w:p w14:paraId="7CE1450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562538</w:t>
            </w:r>
          </w:p>
        </w:tc>
        <w:tc>
          <w:tcPr>
            <w:tcW w:w="1360" w:type="dxa"/>
            <w:tcBorders>
              <w:top w:val="nil"/>
              <w:left w:val="nil"/>
              <w:bottom w:val="nil"/>
              <w:right w:val="nil"/>
            </w:tcBorders>
            <w:shd w:val="clear" w:color="auto" w:fill="auto"/>
            <w:noWrap/>
            <w:vAlign w:val="bottom"/>
            <w:hideMark/>
          </w:tcPr>
          <w:p w14:paraId="6922F69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113788</w:t>
            </w:r>
          </w:p>
        </w:tc>
        <w:tc>
          <w:tcPr>
            <w:tcW w:w="1120" w:type="dxa"/>
            <w:tcBorders>
              <w:top w:val="nil"/>
              <w:left w:val="nil"/>
              <w:bottom w:val="nil"/>
              <w:right w:val="nil"/>
            </w:tcBorders>
            <w:shd w:val="clear" w:color="auto" w:fill="auto"/>
            <w:noWrap/>
            <w:vAlign w:val="bottom"/>
            <w:hideMark/>
          </w:tcPr>
          <w:p w14:paraId="7D5AC3D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w:t>
            </w:r>
          </w:p>
        </w:tc>
        <w:tc>
          <w:tcPr>
            <w:tcW w:w="1120" w:type="dxa"/>
            <w:tcBorders>
              <w:top w:val="nil"/>
              <w:left w:val="nil"/>
              <w:bottom w:val="nil"/>
              <w:right w:val="nil"/>
            </w:tcBorders>
            <w:shd w:val="clear" w:color="auto" w:fill="auto"/>
            <w:noWrap/>
            <w:vAlign w:val="bottom"/>
            <w:hideMark/>
          </w:tcPr>
          <w:p w14:paraId="1E18DA4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w:t>
            </w:r>
          </w:p>
        </w:tc>
      </w:tr>
      <w:tr w:rsidR="00966CD0" w:rsidRPr="00966CD0" w14:paraId="48E31130" w14:textId="77777777" w:rsidTr="00966CD0">
        <w:trPr>
          <w:trHeight w:val="255"/>
        </w:trPr>
        <w:tc>
          <w:tcPr>
            <w:tcW w:w="300" w:type="dxa"/>
            <w:tcBorders>
              <w:top w:val="nil"/>
              <w:left w:val="nil"/>
              <w:bottom w:val="nil"/>
              <w:right w:val="nil"/>
            </w:tcBorders>
            <w:shd w:val="clear" w:color="auto" w:fill="auto"/>
            <w:noWrap/>
            <w:vAlign w:val="bottom"/>
            <w:hideMark/>
          </w:tcPr>
          <w:p w14:paraId="20156EB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1</w:t>
            </w:r>
          </w:p>
        </w:tc>
        <w:tc>
          <w:tcPr>
            <w:tcW w:w="3321" w:type="dxa"/>
            <w:tcBorders>
              <w:top w:val="nil"/>
              <w:left w:val="nil"/>
              <w:bottom w:val="nil"/>
              <w:right w:val="nil"/>
            </w:tcBorders>
            <w:shd w:val="clear" w:color="auto" w:fill="auto"/>
            <w:noWrap/>
            <w:vAlign w:val="bottom"/>
            <w:hideMark/>
          </w:tcPr>
          <w:p w14:paraId="7144F56F"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3</w:t>
            </w:r>
          </w:p>
        </w:tc>
        <w:tc>
          <w:tcPr>
            <w:tcW w:w="1140" w:type="dxa"/>
            <w:tcBorders>
              <w:top w:val="nil"/>
              <w:left w:val="nil"/>
              <w:bottom w:val="nil"/>
              <w:right w:val="nil"/>
            </w:tcBorders>
            <w:shd w:val="clear" w:color="auto" w:fill="auto"/>
            <w:noWrap/>
            <w:vAlign w:val="bottom"/>
            <w:hideMark/>
          </w:tcPr>
          <w:p w14:paraId="7D88A1C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944711</w:t>
            </w:r>
          </w:p>
        </w:tc>
        <w:tc>
          <w:tcPr>
            <w:tcW w:w="1360" w:type="dxa"/>
            <w:tcBorders>
              <w:top w:val="nil"/>
              <w:left w:val="nil"/>
              <w:bottom w:val="nil"/>
              <w:right w:val="nil"/>
            </w:tcBorders>
            <w:shd w:val="clear" w:color="auto" w:fill="auto"/>
            <w:noWrap/>
            <w:vAlign w:val="bottom"/>
            <w:hideMark/>
          </w:tcPr>
          <w:p w14:paraId="7DB426B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612702</w:t>
            </w:r>
          </w:p>
        </w:tc>
        <w:tc>
          <w:tcPr>
            <w:tcW w:w="1120" w:type="dxa"/>
            <w:tcBorders>
              <w:top w:val="nil"/>
              <w:left w:val="nil"/>
              <w:bottom w:val="nil"/>
              <w:right w:val="nil"/>
            </w:tcBorders>
            <w:shd w:val="clear" w:color="auto" w:fill="auto"/>
            <w:noWrap/>
            <w:vAlign w:val="bottom"/>
            <w:hideMark/>
          </w:tcPr>
          <w:p w14:paraId="033D197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0</w:t>
            </w:r>
          </w:p>
        </w:tc>
        <w:tc>
          <w:tcPr>
            <w:tcW w:w="1120" w:type="dxa"/>
            <w:tcBorders>
              <w:top w:val="nil"/>
              <w:left w:val="nil"/>
              <w:bottom w:val="nil"/>
              <w:right w:val="nil"/>
            </w:tcBorders>
            <w:shd w:val="clear" w:color="auto" w:fill="auto"/>
            <w:noWrap/>
            <w:vAlign w:val="bottom"/>
            <w:hideMark/>
          </w:tcPr>
          <w:p w14:paraId="5A06908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2</w:t>
            </w:r>
          </w:p>
        </w:tc>
      </w:tr>
      <w:tr w:rsidR="00966CD0" w:rsidRPr="00966CD0" w14:paraId="444136F6" w14:textId="77777777" w:rsidTr="00966CD0">
        <w:trPr>
          <w:trHeight w:val="255"/>
        </w:trPr>
        <w:tc>
          <w:tcPr>
            <w:tcW w:w="300" w:type="dxa"/>
            <w:tcBorders>
              <w:top w:val="nil"/>
              <w:left w:val="nil"/>
              <w:bottom w:val="nil"/>
              <w:right w:val="nil"/>
            </w:tcBorders>
            <w:shd w:val="clear" w:color="auto" w:fill="auto"/>
            <w:noWrap/>
            <w:vAlign w:val="bottom"/>
            <w:hideMark/>
          </w:tcPr>
          <w:p w14:paraId="4A174B3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2</w:t>
            </w:r>
          </w:p>
        </w:tc>
        <w:tc>
          <w:tcPr>
            <w:tcW w:w="3321" w:type="dxa"/>
            <w:tcBorders>
              <w:top w:val="nil"/>
              <w:left w:val="nil"/>
              <w:bottom w:val="nil"/>
              <w:right w:val="nil"/>
            </w:tcBorders>
            <w:shd w:val="clear" w:color="auto" w:fill="auto"/>
            <w:noWrap/>
            <w:vAlign w:val="bottom"/>
            <w:hideMark/>
          </w:tcPr>
          <w:p w14:paraId="7AAE0CB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LCStrength</w:t>
            </w:r>
          </w:p>
        </w:tc>
        <w:tc>
          <w:tcPr>
            <w:tcW w:w="1140" w:type="dxa"/>
            <w:tcBorders>
              <w:top w:val="nil"/>
              <w:left w:val="nil"/>
              <w:bottom w:val="nil"/>
              <w:right w:val="nil"/>
            </w:tcBorders>
            <w:shd w:val="clear" w:color="auto" w:fill="auto"/>
            <w:noWrap/>
            <w:vAlign w:val="bottom"/>
            <w:hideMark/>
          </w:tcPr>
          <w:p w14:paraId="022BCDF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022271</w:t>
            </w:r>
          </w:p>
        </w:tc>
        <w:tc>
          <w:tcPr>
            <w:tcW w:w="1360" w:type="dxa"/>
            <w:tcBorders>
              <w:top w:val="nil"/>
              <w:left w:val="nil"/>
              <w:bottom w:val="nil"/>
              <w:right w:val="nil"/>
            </w:tcBorders>
            <w:shd w:val="clear" w:color="auto" w:fill="auto"/>
            <w:noWrap/>
            <w:vAlign w:val="bottom"/>
            <w:hideMark/>
          </w:tcPr>
          <w:p w14:paraId="6589106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12491</w:t>
            </w:r>
          </w:p>
        </w:tc>
        <w:tc>
          <w:tcPr>
            <w:tcW w:w="1120" w:type="dxa"/>
            <w:tcBorders>
              <w:top w:val="nil"/>
              <w:left w:val="nil"/>
              <w:bottom w:val="nil"/>
              <w:right w:val="nil"/>
            </w:tcBorders>
            <w:shd w:val="clear" w:color="auto" w:fill="auto"/>
            <w:noWrap/>
            <w:vAlign w:val="bottom"/>
            <w:hideMark/>
          </w:tcPr>
          <w:p w14:paraId="564869C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5</w:t>
            </w:r>
          </w:p>
        </w:tc>
        <w:tc>
          <w:tcPr>
            <w:tcW w:w="1120" w:type="dxa"/>
            <w:tcBorders>
              <w:top w:val="nil"/>
              <w:left w:val="nil"/>
              <w:bottom w:val="nil"/>
              <w:right w:val="nil"/>
            </w:tcBorders>
            <w:shd w:val="clear" w:color="auto" w:fill="auto"/>
            <w:noWrap/>
            <w:vAlign w:val="bottom"/>
            <w:hideMark/>
          </w:tcPr>
          <w:p w14:paraId="330E3CD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5</w:t>
            </w:r>
          </w:p>
        </w:tc>
      </w:tr>
      <w:tr w:rsidR="00966CD0" w:rsidRPr="00966CD0" w14:paraId="75C4F2F1" w14:textId="77777777" w:rsidTr="00966CD0">
        <w:trPr>
          <w:trHeight w:val="255"/>
        </w:trPr>
        <w:tc>
          <w:tcPr>
            <w:tcW w:w="300" w:type="dxa"/>
            <w:tcBorders>
              <w:top w:val="nil"/>
              <w:left w:val="nil"/>
              <w:bottom w:val="nil"/>
              <w:right w:val="nil"/>
            </w:tcBorders>
            <w:shd w:val="clear" w:color="auto" w:fill="auto"/>
            <w:noWrap/>
            <w:vAlign w:val="bottom"/>
            <w:hideMark/>
          </w:tcPr>
          <w:p w14:paraId="14E644F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3</w:t>
            </w:r>
          </w:p>
        </w:tc>
        <w:tc>
          <w:tcPr>
            <w:tcW w:w="3321" w:type="dxa"/>
            <w:tcBorders>
              <w:top w:val="nil"/>
              <w:left w:val="nil"/>
              <w:bottom w:val="nil"/>
              <w:right w:val="nil"/>
            </w:tcBorders>
            <w:shd w:val="clear" w:color="auto" w:fill="auto"/>
            <w:noWrap/>
            <w:vAlign w:val="bottom"/>
            <w:hideMark/>
          </w:tcPr>
          <w:p w14:paraId="60EFDFF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4</w:t>
            </w:r>
          </w:p>
        </w:tc>
        <w:tc>
          <w:tcPr>
            <w:tcW w:w="1140" w:type="dxa"/>
            <w:tcBorders>
              <w:top w:val="nil"/>
              <w:left w:val="nil"/>
              <w:bottom w:val="nil"/>
              <w:right w:val="nil"/>
            </w:tcBorders>
            <w:shd w:val="clear" w:color="auto" w:fill="auto"/>
            <w:noWrap/>
            <w:vAlign w:val="bottom"/>
            <w:hideMark/>
          </w:tcPr>
          <w:p w14:paraId="6D70D23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198734</w:t>
            </w:r>
          </w:p>
        </w:tc>
        <w:tc>
          <w:tcPr>
            <w:tcW w:w="1360" w:type="dxa"/>
            <w:tcBorders>
              <w:top w:val="nil"/>
              <w:left w:val="nil"/>
              <w:bottom w:val="nil"/>
              <w:right w:val="nil"/>
            </w:tcBorders>
            <w:shd w:val="clear" w:color="auto" w:fill="auto"/>
            <w:noWrap/>
            <w:vAlign w:val="bottom"/>
            <w:hideMark/>
          </w:tcPr>
          <w:p w14:paraId="1C3D51A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83514</w:t>
            </w:r>
          </w:p>
        </w:tc>
        <w:tc>
          <w:tcPr>
            <w:tcW w:w="1120" w:type="dxa"/>
            <w:tcBorders>
              <w:top w:val="nil"/>
              <w:left w:val="nil"/>
              <w:bottom w:val="nil"/>
              <w:right w:val="nil"/>
            </w:tcBorders>
            <w:shd w:val="clear" w:color="auto" w:fill="auto"/>
            <w:noWrap/>
            <w:vAlign w:val="bottom"/>
            <w:hideMark/>
          </w:tcPr>
          <w:p w14:paraId="7771A2F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0</w:t>
            </w:r>
          </w:p>
        </w:tc>
        <w:tc>
          <w:tcPr>
            <w:tcW w:w="1120" w:type="dxa"/>
            <w:tcBorders>
              <w:top w:val="nil"/>
              <w:left w:val="nil"/>
              <w:bottom w:val="nil"/>
              <w:right w:val="nil"/>
            </w:tcBorders>
            <w:shd w:val="clear" w:color="auto" w:fill="auto"/>
            <w:noWrap/>
            <w:vAlign w:val="bottom"/>
            <w:hideMark/>
          </w:tcPr>
          <w:p w14:paraId="5D85EC3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9</w:t>
            </w:r>
          </w:p>
        </w:tc>
      </w:tr>
      <w:tr w:rsidR="00966CD0" w:rsidRPr="00966CD0" w14:paraId="0E15BCAC" w14:textId="77777777" w:rsidTr="00966CD0">
        <w:trPr>
          <w:trHeight w:val="255"/>
        </w:trPr>
        <w:tc>
          <w:tcPr>
            <w:tcW w:w="300" w:type="dxa"/>
            <w:tcBorders>
              <w:top w:val="nil"/>
              <w:left w:val="nil"/>
              <w:bottom w:val="nil"/>
              <w:right w:val="nil"/>
            </w:tcBorders>
            <w:shd w:val="clear" w:color="auto" w:fill="auto"/>
            <w:noWrap/>
            <w:vAlign w:val="bottom"/>
            <w:hideMark/>
          </w:tcPr>
          <w:p w14:paraId="1FA9016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4</w:t>
            </w:r>
          </w:p>
        </w:tc>
        <w:tc>
          <w:tcPr>
            <w:tcW w:w="3321" w:type="dxa"/>
            <w:tcBorders>
              <w:top w:val="nil"/>
              <w:left w:val="nil"/>
              <w:bottom w:val="nil"/>
              <w:right w:val="nil"/>
            </w:tcBorders>
            <w:shd w:val="clear" w:color="auto" w:fill="auto"/>
            <w:noWrap/>
            <w:vAlign w:val="bottom"/>
            <w:hideMark/>
          </w:tcPr>
          <w:p w14:paraId="31A6F3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PriceToShare</w:t>
            </w:r>
          </w:p>
        </w:tc>
        <w:tc>
          <w:tcPr>
            <w:tcW w:w="1140" w:type="dxa"/>
            <w:tcBorders>
              <w:top w:val="nil"/>
              <w:left w:val="nil"/>
              <w:bottom w:val="nil"/>
              <w:right w:val="nil"/>
            </w:tcBorders>
            <w:shd w:val="clear" w:color="auto" w:fill="auto"/>
            <w:noWrap/>
            <w:vAlign w:val="bottom"/>
            <w:hideMark/>
          </w:tcPr>
          <w:p w14:paraId="6CE8B7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348021</w:t>
            </w:r>
          </w:p>
        </w:tc>
        <w:tc>
          <w:tcPr>
            <w:tcW w:w="1360" w:type="dxa"/>
            <w:tcBorders>
              <w:top w:val="nil"/>
              <w:left w:val="nil"/>
              <w:bottom w:val="nil"/>
              <w:right w:val="nil"/>
            </w:tcBorders>
            <w:shd w:val="clear" w:color="auto" w:fill="auto"/>
            <w:noWrap/>
            <w:vAlign w:val="bottom"/>
            <w:hideMark/>
          </w:tcPr>
          <w:p w14:paraId="36D25CE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092421</w:t>
            </w:r>
          </w:p>
        </w:tc>
        <w:tc>
          <w:tcPr>
            <w:tcW w:w="1120" w:type="dxa"/>
            <w:tcBorders>
              <w:top w:val="nil"/>
              <w:left w:val="nil"/>
              <w:bottom w:val="nil"/>
              <w:right w:val="nil"/>
            </w:tcBorders>
            <w:shd w:val="clear" w:color="auto" w:fill="auto"/>
            <w:noWrap/>
            <w:vAlign w:val="bottom"/>
            <w:hideMark/>
          </w:tcPr>
          <w:p w14:paraId="3F43686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w:t>
            </w:r>
          </w:p>
        </w:tc>
        <w:tc>
          <w:tcPr>
            <w:tcW w:w="1120" w:type="dxa"/>
            <w:tcBorders>
              <w:top w:val="nil"/>
              <w:left w:val="nil"/>
              <w:bottom w:val="nil"/>
              <w:right w:val="nil"/>
            </w:tcBorders>
            <w:shd w:val="clear" w:color="auto" w:fill="auto"/>
            <w:noWrap/>
            <w:vAlign w:val="bottom"/>
            <w:hideMark/>
          </w:tcPr>
          <w:p w14:paraId="180836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w:t>
            </w:r>
          </w:p>
        </w:tc>
      </w:tr>
      <w:tr w:rsidR="00966CD0" w:rsidRPr="00966CD0" w14:paraId="0A2D5340" w14:textId="77777777" w:rsidTr="00966CD0">
        <w:trPr>
          <w:trHeight w:val="255"/>
        </w:trPr>
        <w:tc>
          <w:tcPr>
            <w:tcW w:w="300" w:type="dxa"/>
            <w:tcBorders>
              <w:top w:val="nil"/>
              <w:left w:val="nil"/>
              <w:bottom w:val="single" w:sz="4" w:space="0" w:color="auto"/>
              <w:right w:val="nil"/>
            </w:tcBorders>
            <w:shd w:val="clear" w:color="auto" w:fill="auto"/>
            <w:noWrap/>
            <w:vAlign w:val="bottom"/>
            <w:hideMark/>
          </w:tcPr>
          <w:p w14:paraId="72F3C54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5</w:t>
            </w:r>
          </w:p>
        </w:tc>
        <w:tc>
          <w:tcPr>
            <w:tcW w:w="3321" w:type="dxa"/>
            <w:tcBorders>
              <w:top w:val="nil"/>
              <w:left w:val="nil"/>
              <w:bottom w:val="single" w:sz="4" w:space="0" w:color="auto"/>
              <w:right w:val="nil"/>
            </w:tcBorders>
            <w:shd w:val="clear" w:color="auto" w:fill="auto"/>
            <w:noWrap/>
            <w:vAlign w:val="bottom"/>
            <w:hideMark/>
          </w:tcPr>
          <w:p w14:paraId="0CE46135" w14:textId="4CD7A7A5" w:rsidR="00966CD0" w:rsidRPr="00966CD0" w:rsidRDefault="00493EBD"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w:t>
            </w:r>
            <w:r w:rsidR="00966CD0" w:rsidRPr="00966CD0">
              <w:rPr>
                <w:rFonts w:cs="Arial"/>
                <w:color w:val="000000"/>
                <w:sz w:val="20"/>
                <w:szCs w:val="20"/>
              </w:rPr>
              <w:t>SensOfPriceToDSBalance</w:t>
            </w:r>
          </w:p>
        </w:tc>
        <w:tc>
          <w:tcPr>
            <w:tcW w:w="1140" w:type="dxa"/>
            <w:tcBorders>
              <w:top w:val="nil"/>
              <w:left w:val="nil"/>
              <w:bottom w:val="single" w:sz="4" w:space="0" w:color="auto"/>
              <w:right w:val="nil"/>
            </w:tcBorders>
            <w:shd w:val="clear" w:color="auto" w:fill="auto"/>
            <w:noWrap/>
            <w:vAlign w:val="bottom"/>
            <w:hideMark/>
          </w:tcPr>
          <w:p w14:paraId="3071E01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402717</w:t>
            </w:r>
          </w:p>
        </w:tc>
        <w:tc>
          <w:tcPr>
            <w:tcW w:w="1360" w:type="dxa"/>
            <w:tcBorders>
              <w:top w:val="nil"/>
              <w:left w:val="nil"/>
              <w:bottom w:val="single" w:sz="4" w:space="0" w:color="auto"/>
              <w:right w:val="nil"/>
            </w:tcBorders>
            <w:shd w:val="clear" w:color="auto" w:fill="auto"/>
            <w:noWrap/>
            <w:vAlign w:val="bottom"/>
            <w:hideMark/>
          </w:tcPr>
          <w:p w14:paraId="1BAE577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751711</w:t>
            </w:r>
          </w:p>
        </w:tc>
        <w:tc>
          <w:tcPr>
            <w:tcW w:w="1120" w:type="dxa"/>
            <w:tcBorders>
              <w:top w:val="nil"/>
              <w:left w:val="nil"/>
              <w:bottom w:val="single" w:sz="4" w:space="0" w:color="auto"/>
              <w:right w:val="nil"/>
            </w:tcBorders>
            <w:shd w:val="clear" w:color="auto" w:fill="auto"/>
            <w:noWrap/>
            <w:vAlign w:val="bottom"/>
            <w:hideMark/>
          </w:tcPr>
          <w:p w14:paraId="0A5DBE1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2</w:t>
            </w:r>
          </w:p>
        </w:tc>
        <w:tc>
          <w:tcPr>
            <w:tcW w:w="1120" w:type="dxa"/>
            <w:tcBorders>
              <w:top w:val="nil"/>
              <w:left w:val="nil"/>
              <w:bottom w:val="single" w:sz="4" w:space="0" w:color="auto"/>
              <w:right w:val="nil"/>
            </w:tcBorders>
            <w:shd w:val="clear" w:color="auto" w:fill="auto"/>
            <w:noWrap/>
            <w:vAlign w:val="bottom"/>
            <w:hideMark/>
          </w:tcPr>
          <w:p w14:paraId="4952D7C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3</w:t>
            </w:r>
          </w:p>
        </w:tc>
      </w:tr>
    </w:tbl>
    <w:p w14:paraId="758204AE" w14:textId="55D14CE7" w:rsidR="00493EBD" w:rsidRPr="00493EBD" w:rsidRDefault="00493EBD" w:rsidP="00493EBD">
      <w:pPr>
        <w:pStyle w:val="Corpodetexto"/>
        <w:rPr>
          <w:rFonts w:ascii="Arial" w:hAnsi="Arial" w:cs="Arial"/>
          <w:lang w:val="pt-BR"/>
        </w:rPr>
      </w:pPr>
      <w:r w:rsidRPr="00493EBD">
        <w:rPr>
          <w:rFonts w:ascii="Arial" w:hAnsi="Arial" w:cs="Arial"/>
          <w:sz w:val="20"/>
          <w:lang w:val="pt-BR"/>
        </w:rPr>
        <w:t xml:space="preserve">** </w:t>
      </w:r>
      <m:oMath>
        <m:r>
          <w:rPr>
            <w:rFonts w:ascii="Cambria Math" w:hAnsi="Cambria Math"/>
            <w:sz w:val="20"/>
          </w:rPr>
          <m:t>H</m:t>
        </m:r>
        <m:r>
          <w:rPr>
            <w:rFonts w:ascii="Cambria Math" w:hAnsi="Cambria Math"/>
            <w:sz w:val="20"/>
            <w:lang w:val="pt-BR"/>
          </w:rPr>
          <m:t xml:space="preserve">0 é </m:t>
        </m:r>
        <m:r>
          <w:rPr>
            <w:rFonts w:ascii="Cambria Math" w:hAnsi="Cambria Math"/>
            <w:sz w:val="20"/>
          </w:rPr>
          <m:t>rejeitado</m:t>
        </m:r>
        <m:r>
          <w:rPr>
            <w:rFonts w:ascii="Cambria Math" w:hAnsi="Cambria Math"/>
            <w:sz w:val="20"/>
            <w:lang w:val="pt-BR"/>
          </w:rPr>
          <m:t xml:space="preserve"> </m:t>
        </m:r>
        <m:r>
          <w:rPr>
            <w:rFonts w:ascii="Cambria Math" w:hAnsi="Cambria Math"/>
            <w:sz w:val="20"/>
          </w:rPr>
          <m:t>com</m:t>
        </m:r>
        <m:r>
          <w:rPr>
            <w:rFonts w:ascii="Cambria Math" w:hAnsi="Cambria Math"/>
            <w:sz w:val="20"/>
            <w:lang w:val="pt-BR"/>
          </w:rPr>
          <m:t xml:space="preserve"> 99% </m:t>
        </m:r>
        <m:r>
          <w:rPr>
            <w:rFonts w:ascii="Cambria Math" w:hAnsi="Cambria Math"/>
            <w:sz w:val="20"/>
          </w:rPr>
          <m:t>de</m:t>
        </m:r>
        <m:r>
          <w:rPr>
            <w:rFonts w:ascii="Cambria Math" w:hAnsi="Cambria Math"/>
            <w:sz w:val="20"/>
            <w:lang w:val="pt-BR"/>
          </w:rPr>
          <m:t xml:space="preserve"> </m:t>
        </m:r>
        <m:r>
          <w:rPr>
            <w:rFonts w:ascii="Cambria Math" w:hAnsi="Cambria Math"/>
            <w:sz w:val="20"/>
          </w:rPr>
          <m:t>confian</m:t>
        </m:r>
        <m:r>
          <w:rPr>
            <w:rFonts w:ascii="Cambria Math" w:hAnsi="Cambria Math"/>
            <w:sz w:val="20"/>
            <w:lang w:val="pt-BR"/>
          </w:rPr>
          <m:t xml:space="preserve">ça.  * </m:t>
        </m:r>
        <m:r>
          <w:rPr>
            <w:rFonts w:ascii="Cambria Math" w:hAnsi="Cambria Math"/>
            <w:sz w:val="20"/>
          </w:rPr>
          <m:t>H</m:t>
        </m:r>
        <m:r>
          <w:rPr>
            <w:rFonts w:ascii="Cambria Math" w:hAnsi="Cambria Math"/>
            <w:sz w:val="20"/>
            <w:lang w:val="pt-BR"/>
          </w:rPr>
          <m:t>0 é rejeitado com 95% de confiança.</m:t>
        </m:r>
      </m:oMath>
    </w:p>
    <w:p w14:paraId="1E6A8895" w14:textId="1655D2BB" w:rsidR="00966CD0" w:rsidRPr="00100ADF" w:rsidRDefault="00966CD0" w:rsidP="00966CD0">
      <w:pPr>
        <w:pStyle w:val="Corpodetexto"/>
        <w:jc w:val="center"/>
        <w:rPr>
          <w:rFonts w:ascii="Arial" w:hAnsi="Arial" w:cs="Arial"/>
          <w:lang w:val="pt-BR"/>
        </w:rPr>
      </w:pPr>
      <w:r w:rsidRPr="00100ADF">
        <w:rPr>
          <w:rFonts w:ascii="Arial" w:hAnsi="Arial" w:cs="Arial"/>
          <w:lang w:val="pt-BR"/>
        </w:rPr>
        <w:t>Fonte: Elaborada pelo Autor.</w:t>
      </w:r>
    </w:p>
    <w:p w14:paraId="3CDBE86D" w14:textId="1D73B356" w:rsidR="00966CD0" w:rsidRDefault="00966CD0" w:rsidP="005F1EF4"/>
    <w:p w14:paraId="7AB39FAA" w14:textId="77777777" w:rsidR="00966CD0" w:rsidRDefault="00966CD0" w:rsidP="005F1EF4"/>
    <w:p w14:paraId="4310C97A" w14:textId="0C1C9982" w:rsidR="000E529E" w:rsidRDefault="000E529E" w:rsidP="000E529E">
      <w:pPr>
        <w:pStyle w:val="Ttulo3"/>
      </w:pPr>
      <w:r>
        <w:t>Seleção de Variáveis – Random Forest</w:t>
      </w:r>
    </w:p>
    <w:p w14:paraId="7FEE2A02" w14:textId="058D0E04" w:rsidR="00740813" w:rsidRDefault="00740813" w:rsidP="00F13682">
      <w:pPr>
        <w:ind w:firstLine="0"/>
      </w:pPr>
    </w:p>
    <w:p w14:paraId="0838F15F" w14:textId="14A9443A" w:rsidR="00740813" w:rsidRDefault="00740813" w:rsidP="00740813">
      <w:pPr>
        <w:pStyle w:val="Legenda"/>
      </w:pPr>
      <w:r>
        <w:t xml:space="preserve">Tabela </w:t>
      </w:r>
      <w:r w:rsidR="000A47A3">
        <w:fldChar w:fldCharType="begin"/>
      </w:r>
      <w:r w:rsidR="000A47A3">
        <w:instrText xml:space="preserve"> SEQ Tabela \* ARABIC </w:instrText>
      </w:r>
      <w:r w:rsidR="000A47A3">
        <w:fldChar w:fldCharType="separate"/>
      </w:r>
      <w:r w:rsidR="00023715">
        <w:rPr>
          <w:noProof/>
        </w:rPr>
        <w:t>5</w:t>
      </w:r>
      <w:r w:rsidR="000A47A3">
        <w:rPr>
          <w:noProof/>
        </w:rPr>
        <w:fldChar w:fldCharType="end"/>
      </w:r>
      <w:r>
        <w:t xml:space="preserve"> – Ranking de Incertezas Críticas – </w:t>
      </w:r>
      <w:r w:rsidR="00A76150">
        <w:t>Random Forest</w:t>
      </w:r>
    </w:p>
    <w:tbl>
      <w:tblPr>
        <w:tblW w:w="6255" w:type="dxa"/>
        <w:jc w:val="center"/>
        <w:tblCellMar>
          <w:left w:w="70" w:type="dxa"/>
          <w:right w:w="70" w:type="dxa"/>
        </w:tblCellMar>
        <w:tblLook w:val="04A0" w:firstRow="1" w:lastRow="0" w:firstColumn="1" w:lastColumn="0" w:noHBand="0" w:noVBand="1"/>
      </w:tblPr>
      <w:tblGrid>
        <w:gridCol w:w="385"/>
        <w:gridCol w:w="5710"/>
        <w:gridCol w:w="2109"/>
      </w:tblGrid>
      <w:tr w:rsidR="00F13682" w:rsidRPr="00F13682" w14:paraId="4413B746" w14:textId="77777777" w:rsidTr="00F13682">
        <w:trPr>
          <w:trHeight w:val="300"/>
          <w:jc w:val="center"/>
        </w:trPr>
        <w:tc>
          <w:tcPr>
            <w:tcW w:w="385" w:type="dxa"/>
            <w:tcBorders>
              <w:top w:val="single" w:sz="4" w:space="0" w:color="auto"/>
              <w:left w:val="nil"/>
              <w:bottom w:val="single" w:sz="4" w:space="0" w:color="auto"/>
              <w:right w:val="nil"/>
            </w:tcBorders>
            <w:shd w:val="clear" w:color="auto" w:fill="auto"/>
            <w:noWrap/>
            <w:vAlign w:val="bottom"/>
            <w:hideMark/>
          </w:tcPr>
          <w:p w14:paraId="0EA23811" w14:textId="77777777" w:rsidR="00F13682" w:rsidRPr="00F13682" w:rsidRDefault="00F13682" w:rsidP="00F13682">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 xml:space="preserve"># </w:t>
            </w:r>
          </w:p>
        </w:tc>
        <w:tc>
          <w:tcPr>
            <w:tcW w:w="5710" w:type="dxa"/>
            <w:tcBorders>
              <w:top w:val="single" w:sz="4" w:space="0" w:color="auto"/>
              <w:left w:val="nil"/>
              <w:bottom w:val="single" w:sz="4" w:space="0" w:color="auto"/>
              <w:right w:val="nil"/>
            </w:tcBorders>
            <w:shd w:val="clear" w:color="auto" w:fill="auto"/>
            <w:noWrap/>
            <w:vAlign w:val="bottom"/>
            <w:hideMark/>
          </w:tcPr>
          <w:p w14:paraId="004D8D65" w14:textId="77777777" w:rsidR="00F13682" w:rsidRPr="00F13682" w:rsidRDefault="00F13682" w:rsidP="00F13682">
            <w:pPr>
              <w:autoSpaceDE/>
              <w:autoSpaceDN/>
              <w:adjustRightInd/>
              <w:spacing w:line="240" w:lineRule="auto"/>
              <w:ind w:firstLine="0"/>
              <w:jc w:val="left"/>
              <w:rPr>
                <w:rFonts w:cs="Arial"/>
                <w:b/>
                <w:bCs/>
                <w:color w:val="000000"/>
                <w:sz w:val="22"/>
                <w:szCs w:val="22"/>
              </w:rPr>
            </w:pPr>
            <w:r w:rsidRPr="00F13682">
              <w:rPr>
                <w:rFonts w:cs="Arial"/>
                <w:b/>
                <w:bCs/>
                <w:color w:val="000000"/>
                <w:sz w:val="22"/>
                <w:szCs w:val="22"/>
              </w:rPr>
              <w:t>Variavel</w:t>
            </w:r>
          </w:p>
        </w:tc>
        <w:tc>
          <w:tcPr>
            <w:tcW w:w="160" w:type="dxa"/>
            <w:tcBorders>
              <w:top w:val="single" w:sz="4" w:space="0" w:color="auto"/>
              <w:left w:val="nil"/>
              <w:bottom w:val="single" w:sz="4" w:space="0" w:color="auto"/>
              <w:right w:val="nil"/>
            </w:tcBorders>
            <w:shd w:val="clear" w:color="auto" w:fill="auto"/>
            <w:noWrap/>
            <w:vAlign w:val="bottom"/>
            <w:hideMark/>
          </w:tcPr>
          <w:p w14:paraId="3A35FC10" w14:textId="77777777" w:rsidR="00F13682" w:rsidRPr="00F13682" w:rsidRDefault="00F13682" w:rsidP="00F13682">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MeanDecreaseGini</w:t>
            </w:r>
          </w:p>
        </w:tc>
      </w:tr>
      <w:tr w:rsidR="00F13682" w:rsidRPr="00F13682" w14:paraId="0A25159B"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436AC8E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w:t>
            </w:r>
          </w:p>
        </w:tc>
        <w:tc>
          <w:tcPr>
            <w:tcW w:w="5710" w:type="dxa"/>
            <w:tcBorders>
              <w:top w:val="nil"/>
              <w:left w:val="nil"/>
              <w:bottom w:val="nil"/>
              <w:right w:val="nil"/>
            </w:tcBorders>
            <w:shd w:val="clear" w:color="auto" w:fill="auto"/>
            <w:noWrap/>
            <w:vAlign w:val="bottom"/>
            <w:hideMark/>
          </w:tcPr>
          <w:p w14:paraId="72AA22E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2</w:t>
            </w:r>
          </w:p>
        </w:tc>
        <w:tc>
          <w:tcPr>
            <w:tcW w:w="160" w:type="dxa"/>
            <w:tcBorders>
              <w:top w:val="nil"/>
              <w:left w:val="nil"/>
              <w:bottom w:val="nil"/>
              <w:right w:val="nil"/>
            </w:tcBorders>
            <w:shd w:val="clear" w:color="auto" w:fill="auto"/>
            <w:noWrap/>
            <w:vAlign w:val="bottom"/>
            <w:hideMark/>
          </w:tcPr>
          <w:p w14:paraId="0409E1B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8340</w:t>
            </w:r>
          </w:p>
        </w:tc>
      </w:tr>
      <w:tr w:rsidR="00F13682" w:rsidRPr="00F13682" w14:paraId="616F48AD"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4BBA92E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w:t>
            </w:r>
          </w:p>
        </w:tc>
        <w:tc>
          <w:tcPr>
            <w:tcW w:w="5710" w:type="dxa"/>
            <w:tcBorders>
              <w:top w:val="nil"/>
              <w:left w:val="nil"/>
              <w:bottom w:val="nil"/>
              <w:right w:val="nil"/>
            </w:tcBorders>
            <w:shd w:val="clear" w:color="auto" w:fill="auto"/>
            <w:noWrap/>
            <w:vAlign w:val="bottom"/>
            <w:hideMark/>
          </w:tcPr>
          <w:p w14:paraId="4FA29F9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eferencePopulation</w:t>
            </w:r>
          </w:p>
        </w:tc>
        <w:tc>
          <w:tcPr>
            <w:tcW w:w="160" w:type="dxa"/>
            <w:tcBorders>
              <w:top w:val="nil"/>
              <w:left w:val="nil"/>
              <w:bottom w:val="nil"/>
              <w:right w:val="nil"/>
            </w:tcBorders>
            <w:shd w:val="clear" w:color="auto" w:fill="auto"/>
            <w:noWrap/>
            <w:vAlign w:val="bottom"/>
            <w:hideMark/>
          </w:tcPr>
          <w:p w14:paraId="2CD0CDA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0235</w:t>
            </w:r>
          </w:p>
        </w:tc>
      </w:tr>
      <w:tr w:rsidR="00F13682" w:rsidRPr="00F13682" w14:paraId="582C11AA"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0544051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w:t>
            </w:r>
          </w:p>
        </w:tc>
        <w:tc>
          <w:tcPr>
            <w:tcW w:w="5710" w:type="dxa"/>
            <w:tcBorders>
              <w:top w:val="nil"/>
              <w:left w:val="nil"/>
              <w:bottom w:val="nil"/>
              <w:right w:val="nil"/>
            </w:tcBorders>
            <w:shd w:val="clear" w:color="auto" w:fill="auto"/>
            <w:noWrap/>
            <w:vAlign w:val="bottom"/>
            <w:hideMark/>
          </w:tcPr>
          <w:p w14:paraId="1D8420F1"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Price</w:t>
            </w:r>
          </w:p>
        </w:tc>
        <w:tc>
          <w:tcPr>
            <w:tcW w:w="160" w:type="dxa"/>
            <w:tcBorders>
              <w:top w:val="nil"/>
              <w:left w:val="nil"/>
              <w:bottom w:val="nil"/>
              <w:right w:val="nil"/>
            </w:tcBorders>
            <w:shd w:val="clear" w:color="auto" w:fill="auto"/>
            <w:noWrap/>
            <w:vAlign w:val="bottom"/>
            <w:hideMark/>
          </w:tcPr>
          <w:p w14:paraId="70F0925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4,1347</w:t>
            </w:r>
          </w:p>
        </w:tc>
      </w:tr>
      <w:tr w:rsidR="00F13682" w:rsidRPr="00F13682" w14:paraId="75C65A0D"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2DAE87C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4</w:t>
            </w:r>
          </w:p>
        </w:tc>
        <w:tc>
          <w:tcPr>
            <w:tcW w:w="5710" w:type="dxa"/>
            <w:tcBorders>
              <w:top w:val="nil"/>
              <w:left w:val="nil"/>
              <w:bottom w:val="nil"/>
              <w:right w:val="nil"/>
            </w:tcBorders>
            <w:shd w:val="clear" w:color="auto" w:fill="auto"/>
            <w:noWrap/>
            <w:vAlign w:val="bottom"/>
            <w:hideMark/>
          </w:tcPr>
          <w:p w14:paraId="1B9C32D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fSlope</w:t>
            </w:r>
          </w:p>
        </w:tc>
        <w:tc>
          <w:tcPr>
            <w:tcW w:w="160" w:type="dxa"/>
            <w:tcBorders>
              <w:top w:val="nil"/>
              <w:left w:val="nil"/>
              <w:bottom w:val="nil"/>
              <w:right w:val="nil"/>
            </w:tcBorders>
            <w:shd w:val="clear" w:color="auto" w:fill="auto"/>
            <w:noWrap/>
            <w:vAlign w:val="bottom"/>
            <w:hideMark/>
          </w:tcPr>
          <w:p w14:paraId="52572F8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7252</w:t>
            </w:r>
          </w:p>
        </w:tc>
      </w:tr>
      <w:tr w:rsidR="00F13682" w:rsidRPr="00F13682" w14:paraId="54973377"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55799E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5</w:t>
            </w:r>
          </w:p>
        </w:tc>
        <w:tc>
          <w:tcPr>
            <w:tcW w:w="5710" w:type="dxa"/>
            <w:tcBorders>
              <w:top w:val="nil"/>
              <w:left w:val="nil"/>
              <w:bottom w:val="nil"/>
              <w:right w:val="nil"/>
            </w:tcBorders>
            <w:shd w:val="clear" w:color="auto" w:fill="auto"/>
            <w:noWrap/>
            <w:vAlign w:val="bottom"/>
            <w:hideMark/>
          </w:tcPr>
          <w:p w14:paraId="35B075BE"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4</w:t>
            </w:r>
          </w:p>
        </w:tc>
        <w:tc>
          <w:tcPr>
            <w:tcW w:w="160" w:type="dxa"/>
            <w:tcBorders>
              <w:top w:val="nil"/>
              <w:left w:val="nil"/>
              <w:bottom w:val="nil"/>
              <w:right w:val="nil"/>
            </w:tcBorders>
            <w:shd w:val="clear" w:color="auto" w:fill="auto"/>
            <w:noWrap/>
            <w:vAlign w:val="bottom"/>
            <w:hideMark/>
          </w:tcPr>
          <w:p w14:paraId="4DA1D5E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4395</w:t>
            </w:r>
          </w:p>
        </w:tc>
      </w:tr>
      <w:tr w:rsidR="00F13682" w:rsidRPr="00F13682" w14:paraId="53C27313"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479E397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lastRenderedPageBreak/>
              <w:t>6</w:t>
            </w:r>
          </w:p>
        </w:tc>
        <w:tc>
          <w:tcPr>
            <w:tcW w:w="5710" w:type="dxa"/>
            <w:tcBorders>
              <w:top w:val="nil"/>
              <w:left w:val="nil"/>
              <w:bottom w:val="nil"/>
              <w:right w:val="nil"/>
            </w:tcBorders>
            <w:shd w:val="clear" w:color="auto" w:fill="auto"/>
            <w:noWrap/>
            <w:vAlign w:val="bottom"/>
            <w:hideMark/>
          </w:tcPr>
          <w:p w14:paraId="1C0E7C6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VolumeReportingDelay</w:t>
            </w:r>
          </w:p>
        </w:tc>
        <w:tc>
          <w:tcPr>
            <w:tcW w:w="160" w:type="dxa"/>
            <w:tcBorders>
              <w:top w:val="nil"/>
              <w:left w:val="nil"/>
              <w:bottom w:val="nil"/>
              <w:right w:val="nil"/>
            </w:tcBorders>
            <w:shd w:val="clear" w:color="auto" w:fill="auto"/>
            <w:noWrap/>
            <w:vAlign w:val="bottom"/>
            <w:hideMark/>
          </w:tcPr>
          <w:p w14:paraId="72C6E81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6743</w:t>
            </w:r>
          </w:p>
        </w:tc>
      </w:tr>
      <w:tr w:rsidR="00F13682" w:rsidRPr="00F13682" w14:paraId="2CA7E0A0"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65C58D1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7</w:t>
            </w:r>
          </w:p>
        </w:tc>
        <w:tc>
          <w:tcPr>
            <w:tcW w:w="5710" w:type="dxa"/>
            <w:tcBorders>
              <w:top w:val="nil"/>
              <w:left w:val="nil"/>
              <w:bottom w:val="nil"/>
              <w:right w:val="nil"/>
            </w:tcBorders>
            <w:shd w:val="clear" w:color="auto" w:fill="auto"/>
            <w:noWrap/>
            <w:vAlign w:val="bottom"/>
            <w:hideMark/>
          </w:tcPr>
          <w:p w14:paraId="66C1DE5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NormalCapacityUtilization</w:t>
            </w:r>
          </w:p>
        </w:tc>
        <w:tc>
          <w:tcPr>
            <w:tcW w:w="160" w:type="dxa"/>
            <w:tcBorders>
              <w:top w:val="nil"/>
              <w:left w:val="nil"/>
              <w:bottom w:val="nil"/>
              <w:right w:val="nil"/>
            </w:tcBorders>
            <w:shd w:val="clear" w:color="auto" w:fill="auto"/>
            <w:noWrap/>
            <w:vAlign w:val="bottom"/>
            <w:hideMark/>
          </w:tcPr>
          <w:p w14:paraId="367B20D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325</w:t>
            </w:r>
          </w:p>
        </w:tc>
      </w:tr>
      <w:tr w:rsidR="00F13682" w:rsidRPr="00F13682" w14:paraId="16811228"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3F613204"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8</w:t>
            </w:r>
          </w:p>
        </w:tc>
        <w:tc>
          <w:tcPr>
            <w:tcW w:w="5710" w:type="dxa"/>
            <w:tcBorders>
              <w:top w:val="nil"/>
              <w:left w:val="nil"/>
              <w:bottom w:val="nil"/>
              <w:right w:val="nil"/>
            </w:tcBorders>
            <w:shd w:val="clear" w:color="auto" w:fill="auto"/>
            <w:noWrap/>
            <w:vAlign w:val="bottom"/>
            <w:hideMark/>
          </w:tcPr>
          <w:p w14:paraId="0EC89FC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CapacityAcquisitionDelay</w:t>
            </w:r>
          </w:p>
        </w:tc>
        <w:tc>
          <w:tcPr>
            <w:tcW w:w="160" w:type="dxa"/>
            <w:tcBorders>
              <w:top w:val="nil"/>
              <w:left w:val="nil"/>
              <w:bottom w:val="nil"/>
              <w:right w:val="nil"/>
            </w:tcBorders>
            <w:shd w:val="clear" w:color="auto" w:fill="auto"/>
            <w:noWrap/>
            <w:vAlign w:val="bottom"/>
            <w:hideMark/>
          </w:tcPr>
          <w:p w14:paraId="41A5F3A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266</w:t>
            </w:r>
          </w:p>
        </w:tc>
      </w:tr>
      <w:tr w:rsidR="00F13682" w:rsidRPr="00F13682" w14:paraId="76DB19AA"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70A23CC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9</w:t>
            </w:r>
          </w:p>
        </w:tc>
        <w:tc>
          <w:tcPr>
            <w:tcW w:w="5710" w:type="dxa"/>
            <w:tcBorders>
              <w:top w:val="nil"/>
              <w:left w:val="nil"/>
              <w:bottom w:val="nil"/>
              <w:right w:val="nil"/>
            </w:tcBorders>
            <w:shd w:val="clear" w:color="auto" w:fill="auto"/>
            <w:noWrap/>
            <w:vAlign w:val="bottom"/>
            <w:hideMark/>
          </w:tcPr>
          <w:p w14:paraId="1B01A91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atioOfFixedToVarCost</w:t>
            </w:r>
          </w:p>
        </w:tc>
        <w:tc>
          <w:tcPr>
            <w:tcW w:w="160" w:type="dxa"/>
            <w:tcBorders>
              <w:top w:val="nil"/>
              <w:left w:val="nil"/>
              <w:bottom w:val="nil"/>
              <w:right w:val="nil"/>
            </w:tcBorders>
            <w:shd w:val="clear" w:color="auto" w:fill="auto"/>
            <w:noWrap/>
            <w:vAlign w:val="bottom"/>
            <w:hideMark/>
          </w:tcPr>
          <w:p w14:paraId="29C1475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2630</w:t>
            </w:r>
          </w:p>
        </w:tc>
      </w:tr>
      <w:tr w:rsidR="00F13682" w:rsidRPr="00F13682" w14:paraId="57A6E2B1"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4E74840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0</w:t>
            </w:r>
          </w:p>
        </w:tc>
        <w:tc>
          <w:tcPr>
            <w:tcW w:w="5710" w:type="dxa"/>
            <w:tcBorders>
              <w:top w:val="nil"/>
              <w:left w:val="nil"/>
              <w:bottom w:val="nil"/>
              <w:right w:val="nil"/>
            </w:tcBorders>
            <w:shd w:val="clear" w:color="auto" w:fill="auto"/>
            <w:noWrap/>
            <w:vAlign w:val="bottom"/>
            <w:hideMark/>
          </w:tcPr>
          <w:p w14:paraId="66F997FE"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MedioRealizacaoPeD</w:t>
            </w:r>
          </w:p>
        </w:tc>
        <w:tc>
          <w:tcPr>
            <w:tcW w:w="160" w:type="dxa"/>
            <w:tcBorders>
              <w:top w:val="nil"/>
              <w:left w:val="nil"/>
              <w:bottom w:val="nil"/>
              <w:right w:val="nil"/>
            </w:tcBorders>
            <w:shd w:val="clear" w:color="auto" w:fill="auto"/>
            <w:noWrap/>
            <w:vAlign w:val="bottom"/>
            <w:hideMark/>
          </w:tcPr>
          <w:p w14:paraId="1048E5D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687</w:t>
            </w:r>
          </w:p>
        </w:tc>
      </w:tr>
      <w:tr w:rsidR="00F13682" w:rsidRPr="00F13682" w14:paraId="4EC1F2F7"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38537BD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w:t>
            </w:r>
          </w:p>
        </w:tc>
        <w:tc>
          <w:tcPr>
            <w:tcW w:w="5710" w:type="dxa"/>
            <w:tcBorders>
              <w:top w:val="nil"/>
              <w:left w:val="nil"/>
              <w:bottom w:val="nil"/>
              <w:right w:val="nil"/>
            </w:tcBorders>
            <w:shd w:val="clear" w:color="auto" w:fill="auto"/>
            <w:noWrap/>
            <w:vAlign w:val="bottom"/>
            <w:hideMark/>
          </w:tcPr>
          <w:p w14:paraId="75C3A5C6"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2</w:t>
            </w:r>
          </w:p>
        </w:tc>
        <w:tc>
          <w:tcPr>
            <w:tcW w:w="160" w:type="dxa"/>
            <w:tcBorders>
              <w:top w:val="nil"/>
              <w:left w:val="nil"/>
              <w:bottom w:val="nil"/>
              <w:right w:val="nil"/>
            </w:tcBorders>
            <w:shd w:val="clear" w:color="auto" w:fill="auto"/>
            <w:noWrap/>
            <w:vAlign w:val="bottom"/>
            <w:hideMark/>
          </w:tcPr>
          <w:p w14:paraId="6DBB8A9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133</w:t>
            </w:r>
          </w:p>
        </w:tc>
      </w:tr>
      <w:tr w:rsidR="00F13682" w:rsidRPr="00F13682" w14:paraId="532F3368"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0192DBA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w:t>
            </w:r>
          </w:p>
        </w:tc>
        <w:tc>
          <w:tcPr>
            <w:tcW w:w="5710" w:type="dxa"/>
            <w:tcBorders>
              <w:top w:val="nil"/>
              <w:left w:val="nil"/>
              <w:bottom w:val="nil"/>
              <w:right w:val="nil"/>
            </w:tcBorders>
            <w:shd w:val="clear" w:color="auto" w:fill="auto"/>
            <w:noWrap/>
            <w:vAlign w:val="bottom"/>
            <w:hideMark/>
          </w:tcPr>
          <w:p w14:paraId="7A015B0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MedioAvaliacao</w:t>
            </w:r>
          </w:p>
        </w:tc>
        <w:tc>
          <w:tcPr>
            <w:tcW w:w="160" w:type="dxa"/>
            <w:tcBorders>
              <w:top w:val="nil"/>
              <w:left w:val="nil"/>
              <w:bottom w:val="nil"/>
              <w:right w:val="nil"/>
            </w:tcBorders>
            <w:shd w:val="clear" w:color="auto" w:fill="auto"/>
            <w:noWrap/>
            <w:vAlign w:val="bottom"/>
            <w:hideMark/>
          </w:tcPr>
          <w:p w14:paraId="210EE33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902</w:t>
            </w:r>
          </w:p>
        </w:tc>
      </w:tr>
      <w:tr w:rsidR="00F13682" w:rsidRPr="00F13682" w14:paraId="095C07F9"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54D3FDB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3</w:t>
            </w:r>
          </w:p>
        </w:tc>
        <w:tc>
          <w:tcPr>
            <w:tcW w:w="5710" w:type="dxa"/>
            <w:tcBorders>
              <w:top w:val="nil"/>
              <w:left w:val="nil"/>
              <w:bottom w:val="nil"/>
              <w:right w:val="nil"/>
            </w:tcBorders>
            <w:shd w:val="clear" w:color="auto" w:fill="auto"/>
            <w:noWrap/>
            <w:vAlign w:val="bottom"/>
            <w:hideMark/>
          </w:tcPr>
          <w:p w14:paraId="63BA172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3</w:t>
            </w:r>
          </w:p>
        </w:tc>
        <w:tc>
          <w:tcPr>
            <w:tcW w:w="160" w:type="dxa"/>
            <w:tcBorders>
              <w:top w:val="nil"/>
              <w:left w:val="nil"/>
              <w:bottom w:val="nil"/>
              <w:right w:val="nil"/>
            </w:tcBorders>
            <w:shd w:val="clear" w:color="auto" w:fill="auto"/>
            <w:noWrap/>
            <w:vAlign w:val="bottom"/>
            <w:hideMark/>
          </w:tcPr>
          <w:p w14:paraId="7516DE5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770</w:t>
            </w:r>
          </w:p>
        </w:tc>
      </w:tr>
      <w:tr w:rsidR="00F13682" w:rsidRPr="00F13682" w14:paraId="5D0BF56B"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2AAA8BA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w:t>
            </w:r>
          </w:p>
        </w:tc>
        <w:tc>
          <w:tcPr>
            <w:tcW w:w="5710" w:type="dxa"/>
            <w:tcBorders>
              <w:top w:val="nil"/>
              <w:left w:val="nil"/>
              <w:bottom w:val="nil"/>
              <w:right w:val="nil"/>
            </w:tcBorders>
            <w:shd w:val="clear" w:color="auto" w:fill="auto"/>
            <w:noWrap/>
            <w:vAlign w:val="bottom"/>
            <w:hideMark/>
          </w:tcPr>
          <w:p w14:paraId="6BBBBE2F"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4</w:t>
            </w:r>
          </w:p>
        </w:tc>
        <w:tc>
          <w:tcPr>
            <w:tcW w:w="160" w:type="dxa"/>
            <w:tcBorders>
              <w:top w:val="nil"/>
              <w:left w:val="nil"/>
              <w:bottom w:val="nil"/>
              <w:right w:val="nil"/>
            </w:tcBorders>
            <w:shd w:val="clear" w:color="auto" w:fill="auto"/>
            <w:noWrap/>
            <w:vAlign w:val="bottom"/>
            <w:hideMark/>
          </w:tcPr>
          <w:p w14:paraId="1C7C065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665</w:t>
            </w:r>
          </w:p>
        </w:tc>
      </w:tr>
      <w:tr w:rsidR="00F13682" w:rsidRPr="00F13682" w14:paraId="5A78C6EA"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2ED304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w:t>
            </w:r>
          </w:p>
        </w:tc>
        <w:tc>
          <w:tcPr>
            <w:tcW w:w="5710" w:type="dxa"/>
            <w:tcBorders>
              <w:top w:val="nil"/>
              <w:left w:val="nil"/>
              <w:bottom w:val="nil"/>
              <w:right w:val="nil"/>
            </w:tcBorders>
            <w:shd w:val="clear" w:color="auto" w:fill="auto"/>
            <w:noWrap/>
            <w:vAlign w:val="bottom"/>
            <w:hideMark/>
          </w:tcPr>
          <w:p w14:paraId="705EB64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DSBalance</w:t>
            </w:r>
          </w:p>
        </w:tc>
        <w:tc>
          <w:tcPr>
            <w:tcW w:w="160" w:type="dxa"/>
            <w:tcBorders>
              <w:top w:val="nil"/>
              <w:left w:val="nil"/>
              <w:bottom w:val="nil"/>
              <w:right w:val="nil"/>
            </w:tcBorders>
            <w:shd w:val="clear" w:color="auto" w:fill="auto"/>
            <w:noWrap/>
            <w:vAlign w:val="bottom"/>
            <w:hideMark/>
          </w:tcPr>
          <w:p w14:paraId="7C8376F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646</w:t>
            </w:r>
          </w:p>
        </w:tc>
      </w:tr>
      <w:tr w:rsidR="00F13682" w:rsidRPr="00F13682" w14:paraId="78D233AB"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6673D45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w:t>
            </w:r>
          </w:p>
        </w:tc>
        <w:tc>
          <w:tcPr>
            <w:tcW w:w="5710" w:type="dxa"/>
            <w:tcBorders>
              <w:top w:val="nil"/>
              <w:left w:val="nil"/>
              <w:bottom w:val="nil"/>
              <w:right w:val="nil"/>
            </w:tcBorders>
            <w:shd w:val="clear" w:color="auto" w:fill="auto"/>
            <w:noWrap/>
            <w:vAlign w:val="bottom"/>
            <w:hideMark/>
          </w:tcPr>
          <w:p w14:paraId="04A6564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FractionalDiscardRate</w:t>
            </w:r>
          </w:p>
        </w:tc>
        <w:tc>
          <w:tcPr>
            <w:tcW w:w="160" w:type="dxa"/>
            <w:tcBorders>
              <w:top w:val="nil"/>
              <w:left w:val="nil"/>
              <w:bottom w:val="nil"/>
              <w:right w:val="nil"/>
            </w:tcBorders>
            <w:shd w:val="clear" w:color="auto" w:fill="auto"/>
            <w:noWrap/>
            <w:vAlign w:val="bottom"/>
            <w:hideMark/>
          </w:tcPr>
          <w:p w14:paraId="7C4832C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334</w:t>
            </w:r>
          </w:p>
        </w:tc>
      </w:tr>
      <w:tr w:rsidR="00F13682" w:rsidRPr="00F13682" w14:paraId="0575D0B7"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33152CB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w:t>
            </w:r>
          </w:p>
        </w:tc>
        <w:tc>
          <w:tcPr>
            <w:tcW w:w="5710" w:type="dxa"/>
            <w:tcBorders>
              <w:top w:val="nil"/>
              <w:left w:val="nil"/>
              <w:bottom w:val="nil"/>
              <w:right w:val="nil"/>
            </w:tcBorders>
            <w:shd w:val="clear" w:color="auto" w:fill="auto"/>
            <w:noWrap/>
            <w:vAlign w:val="bottom"/>
            <w:hideMark/>
          </w:tcPr>
          <w:p w14:paraId="4E616396"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eferenceIndustryDemandElasticity</w:t>
            </w:r>
          </w:p>
        </w:tc>
        <w:tc>
          <w:tcPr>
            <w:tcW w:w="160" w:type="dxa"/>
            <w:tcBorders>
              <w:top w:val="nil"/>
              <w:left w:val="nil"/>
              <w:bottom w:val="nil"/>
              <w:right w:val="nil"/>
            </w:tcBorders>
            <w:shd w:val="clear" w:color="auto" w:fill="auto"/>
            <w:noWrap/>
            <w:vAlign w:val="bottom"/>
            <w:hideMark/>
          </w:tcPr>
          <w:p w14:paraId="09365C0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317</w:t>
            </w:r>
          </w:p>
        </w:tc>
      </w:tr>
      <w:tr w:rsidR="00F13682" w:rsidRPr="00F13682" w14:paraId="1DCC66D6"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13D4B13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w:t>
            </w:r>
          </w:p>
        </w:tc>
        <w:tc>
          <w:tcPr>
            <w:tcW w:w="5710" w:type="dxa"/>
            <w:tcBorders>
              <w:top w:val="nil"/>
              <w:left w:val="nil"/>
              <w:bottom w:val="nil"/>
              <w:right w:val="nil"/>
            </w:tcBorders>
            <w:shd w:val="clear" w:color="auto" w:fill="auto"/>
            <w:noWrap/>
            <w:vAlign w:val="bottom"/>
            <w:hideMark/>
          </w:tcPr>
          <w:p w14:paraId="619FF97A"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deInutilizacaoPatente</w:t>
            </w:r>
          </w:p>
        </w:tc>
        <w:tc>
          <w:tcPr>
            <w:tcW w:w="160" w:type="dxa"/>
            <w:tcBorders>
              <w:top w:val="nil"/>
              <w:left w:val="nil"/>
              <w:bottom w:val="nil"/>
              <w:right w:val="nil"/>
            </w:tcBorders>
            <w:shd w:val="clear" w:color="auto" w:fill="auto"/>
            <w:noWrap/>
            <w:vAlign w:val="bottom"/>
            <w:hideMark/>
          </w:tcPr>
          <w:p w14:paraId="51329D6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285</w:t>
            </w:r>
          </w:p>
        </w:tc>
      </w:tr>
      <w:tr w:rsidR="00F13682" w:rsidRPr="00F13682" w14:paraId="5039B332"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4591D5F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9</w:t>
            </w:r>
          </w:p>
        </w:tc>
        <w:tc>
          <w:tcPr>
            <w:tcW w:w="5710" w:type="dxa"/>
            <w:tcBorders>
              <w:top w:val="nil"/>
              <w:left w:val="nil"/>
              <w:bottom w:val="nil"/>
              <w:right w:val="nil"/>
            </w:tcBorders>
            <w:shd w:val="clear" w:color="auto" w:fill="auto"/>
            <w:noWrap/>
            <w:vAlign w:val="bottom"/>
            <w:hideMark/>
          </w:tcPr>
          <w:p w14:paraId="06CB383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InitialReorderShare</w:t>
            </w:r>
          </w:p>
        </w:tc>
        <w:tc>
          <w:tcPr>
            <w:tcW w:w="160" w:type="dxa"/>
            <w:tcBorders>
              <w:top w:val="nil"/>
              <w:left w:val="nil"/>
              <w:bottom w:val="nil"/>
              <w:right w:val="nil"/>
            </w:tcBorders>
            <w:shd w:val="clear" w:color="auto" w:fill="auto"/>
            <w:noWrap/>
            <w:vAlign w:val="bottom"/>
            <w:hideMark/>
          </w:tcPr>
          <w:p w14:paraId="3D3909C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275</w:t>
            </w:r>
          </w:p>
        </w:tc>
      </w:tr>
      <w:tr w:rsidR="00F13682" w:rsidRPr="00F13682" w14:paraId="7C58C727"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509C681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0</w:t>
            </w:r>
          </w:p>
        </w:tc>
        <w:tc>
          <w:tcPr>
            <w:tcW w:w="5710" w:type="dxa"/>
            <w:tcBorders>
              <w:top w:val="nil"/>
              <w:left w:val="nil"/>
              <w:bottom w:val="nil"/>
              <w:right w:val="nil"/>
            </w:tcBorders>
            <w:shd w:val="clear" w:color="auto" w:fill="auto"/>
            <w:noWrap/>
            <w:vAlign w:val="bottom"/>
            <w:hideMark/>
          </w:tcPr>
          <w:p w14:paraId="1B514B6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Performance</w:t>
            </w:r>
          </w:p>
        </w:tc>
        <w:tc>
          <w:tcPr>
            <w:tcW w:w="160" w:type="dxa"/>
            <w:tcBorders>
              <w:top w:val="nil"/>
              <w:left w:val="nil"/>
              <w:bottom w:val="nil"/>
              <w:right w:val="nil"/>
            </w:tcBorders>
            <w:shd w:val="clear" w:color="auto" w:fill="auto"/>
            <w:noWrap/>
            <w:vAlign w:val="bottom"/>
            <w:hideMark/>
          </w:tcPr>
          <w:p w14:paraId="18C5EE6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806</w:t>
            </w:r>
          </w:p>
        </w:tc>
      </w:tr>
      <w:tr w:rsidR="00F13682" w:rsidRPr="00F13682" w14:paraId="5C00E30D"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74DD112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1</w:t>
            </w:r>
          </w:p>
        </w:tc>
        <w:tc>
          <w:tcPr>
            <w:tcW w:w="5710" w:type="dxa"/>
            <w:tcBorders>
              <w:top w:val="nil"/>
              <w:left w:val="nil"/>
              <w:bottom w:val="nil"/>
              <w:right w:val="nil"/>
            </w:tcBorders>
            <w:shd w:val="clear" w:color="auto" w:fill="auto"/>
            <w:noWrap/>
            <w:vAlign w:val="bottom"/>
            <w:hideMark/>
          </w:tcPr>
          <w:p w14:paraId="5FE8449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Costs</w:t>
            </w:r>
          </w:p>
        </w:tc>
        <w:tc>
          <w:tcPr>
            <w:tcW w:w="160" w:type="dxa"/>
            <w:tcBorders>
              <w:top w:val="nil"/>
              <w:left w:val="nil"/>
              <w:bottom w:val="nil"/>
              <w:right w:val="nil"/>
            </w:tcBorders>
            <w:shd w:val="clear" w:color="auto" w:fill="auto"/>
            <w:noWrap/>
            <w:vAlign w:val="bottom"/>
            <w:hideMark/>
          </w:tcPr>
          <w:p w14:paraId="6C9CF21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726</w:t>
            </w:r>
          </w:p>
        </w:tc>
      </w:tr>
      <w:tr w:rsidR="00F13682" w:rsidRPr="00F13682" w14:paraId="239C2433"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291363A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2</w:t>
            </w:r>
          </w:p>
        </w:tc>
        <w:tc>
          <w:tcPr>
            <w:tcW w:w="5710" w:type="dxa"/>
            <w:tcBorders>
              <w:top w:val="nil"/>
              <w:left w:val="nil"/>
              <w:bottom w:val="nil"/>
              <w:right w:val="nil"/>
            </w:tcBorders>
            <w:shd w:val="clear" w:color="auto" w:fill="auto"/>
            <w:noWrap/>
            <w:vAlign w:val="bottom"/>
            <w:hideMark/>
          </w:tcPr>
          <w:p w14:paraId="67E205A1"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4</w:t>
            </w:r>
          </w:p>
        </w:tc>
        <w:tc>
          <w:tcPr>
            <w:tcW w:w="160" w:type="dxa"/>
            <w:tcBorders>
              <w:top w:val="nil"/>
              <w:left w:val="nil"/>
              <w:bottom w:val="nil"/>
              <w:right w:val="nil"/>
            </w:tcBorders>
            <w:shd w:val="clear" w:color="auto" w:fill="auto"/>
            <w:noWrap/>
            <w:vAlign w:val="bottom"/>
            <w:hideMark/>
          </w:tcPr>
          <w:p w14:paraId="64FEF22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604</w:t>
            </w:r>
          </w:p>
        </w:tc>
      </w:tr>
      <w:tr w:rsidR="00F13682" w:rsidRPr="00F13682" w14:paraId="00934350"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3825793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3</w:t>
            </w:r>
          </w:p>
        </w:tc>
        <w:tc>
          <w:tcPr>
            <w:tcW w:w="5710" w:type="dxa"/>
            <w:tcBorders>
              <w:top w:val="nil"/>
              <w:left w:val="nil"/>
              <w:bottom w:val="nil"/>
              <w:right w:val="nil"/>
            </w:tcBorders>
            <w:shd w:val="clear" w:color="auto" w:fill="auto"/>
            <w:noWrap/>
            <w:vAlign w:val="bottom"/>
            <w:hideMark/>
          </w:tcPr>
          <w:p w14:paraId="10A71D4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3</w:t>
            </w:r>
          </w:p>
        </w:tc>
        <w:tc>
          <w:tcPr>
            <w:tcW w:w="160" w:type="dxa"/>
            <w:tcBorders>
              <w:top w:val="nil"/>
              <w:left w:val="nil"/>
              <w:bottom w:val="nil"/>
              <w:right w:val="nil"/>
            </w:tcBorders>
            <w:shd w:val="clear" w:color="auto" w:fill="auto"/>
            <w:noWrap/>
            <w:vAlign w:val="bottom"/>
            <w:hideMark/>
          </w:tcPr>
          <w:p w14:paraId="761AE36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423</w:t>
            </w:r>
          </w:p>
        </w:tc>
      </w:tr>
      <w:tr w:rsidR="00F13682" w:rsidRPr="00F13682" w14:paraId="47567724"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2C89F3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w:t>
            </w:r>
          </w:p>
        </w:tc>
        <w:tc>
          <w:tcPr>
            <w:tcW w:w="5710" w:type="dxa"/>
            <w:tcBorders>
              <w:top w:val="nil"/>
              <w:left w:val="nil"/>
              <w:bottom w:val="nil"/>
              <w:right w:val="nil"/>
            </w:tcBorders>
            <w:shd w:val="clear" w:color="auto" w:fill="auto"/>
            <w:noWrap/>
            <w:vAlign w:val="bottom"/>
            <w:hideMark/>
          </w:tcPr>
          <w:p w14:paraId="434DAD7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Share</w:t>
            </w:r>
          </w:p>
        </w:tc>
        <w:tc>
          <w:tcPr>
            <w:tcW w:w="160" w:type="dxa"/>
            <w:tcBorders>
              <w:top w:val="nil"/>
              <w:left w:val="nil"/>
              <w:bottom w:val="nil"/>
              <w:right w:val="nil"/>
            </w:tcBorders>
            <w:shd w:val="clear" w:color="auto" w:fill="auto"/>
            <w:noWrap/>
            <w:vAlign w:val="bottom"/>
            <w:hideMark/>
          </w:tcPr>
          <w:p w14:paraId="16048B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970</w:t>
            </w:r>
          </w:p>
        </w:tc>
      </w:tr>
      <w:tr w:rsidR="00F13682" w:rsidRPr="00F13682" w14:paraId="50CEE428"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5B25739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5</w:t>
            </w:r>
          </w:p>
        </w:tc>
        <w:tc>
          <w:tcPr>
            <w:tcW w:w="5710" w:type="dxa"/>
            <w:tcBorders>
              <w:top w:val="nil"/>
              <w:left w:val="nil"/>
              <w:bottom w:val="nil"/>
              <w:right w:val="nil"/>
            </w:tcBorders>
            <w:shd w:val="clear" w:color="auto" w:fill="auto"/>
            <w:noWrap/>
            <w:vAlign w:val="bottom"/>
            <w:hideMark/>
          </w:tcPr>
          <w:p w14:paraId="46D188E8"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2</w:t>
            </w:r>
          </w:p>
        </w:tc>
        <w:tc>
          <w:tcPr>
            <w:tcW w:w="160" w:type="dxa"/>
            <w:tcBorders>
              <w:top w:val="nil"/>
              <w:left w:val="nil"/>
              <w:bottom w:val="nil"/>
              <w:right w:val="nil"/>
            </w:tcBorders>
            <w:shd w:val="clear" w:color="auto" w:fill="auto"/>
            <w:noWrap/>
            <w:vAlign w:val="bottom"/>
            <w:hideMark/>
          </w:tcPr>
          <w:p w14:paraId="6F7E069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816</w:t>
            </w:r>
          </w:p>
        </w:tc>
      </w:tr>
      <w:tr w:rsidR="00F13682" w:rsidRPr="00F13682" w14:paraId="5BFDF524"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2C13B98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6</w:t>
            </w:r>
          </w:p>
        </w:tc>
        <w:tc>
          <w:tcPr>
            <w:tcW w:w="5710" w:type="dxa"/>
            <w:tcBorders>
              <w:top w:val="nil"/>
              <w:left w:val="nil"/>
              <w:bottom w:val="nil"/>
              <w:right w:val="nil"/>
            </w:tcBorders>
            <w:shd w:val="clear" w:color="auto" w:fill="auto"/>
            <w:noWrap/>
            <w:vAlign w:val="bottom"/>
            <w:hideMark/>
          </w:tcPr>
          <w:p w14:paraId="0BC2736D"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Availability</w:t>
            </w:r>
          </w:p>
        </w:tc>
        <w:tc>
          <w:tcPr>
            <w:tcW w:w="160" w:type="dxa"/>
            <w:tcBorders>
              <w:top w:val="nil"/>
              <w:left w:val="nil"/>
              <w:bottom w:val="nil"/>
              <w:right w:val="nil"/>
            </w:tcBorders>
            <w:shd w:val="clear" w:color="auto" w:fill="auto"/>
            <w:noWrap/>
            <w:vAlign w:val="bottom"/>
            <w:hideMark/>
          </w:tcPr>
          <w:p w14:paraId="3DD2D33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032</w:t>
            </w:r>
          </w:p>
        </w:tc>
      </w:tr>
      <w:tr w:rsidR="00F13682" w:rsidRPr="00F13682" w14:paraId="0B0584AB"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38B2523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7</w:t>
            </w:r>
          </w:p>
        </w:tc>
        <w:tc>
          <w:tcPr>
            <w:tcW w:w="5710" w:type="dxa"/>
            <w:tcBorders>
              <w:top w:val="nil"/>
              <w:left w:val="nil"/>
              <w:bottom w:val="nil"/>
              <w:right w:val="nil"/>
            </w:tcBorders>
            <w:shd w:val="clear" w:color="auto" w:fill="auto"/>
            <w:noWrap/>
            <w:vAlign w:val="bottom"/>
            <w:hideMark/>
          </w:tcPr>
          <w:p w14:paraId="2C084C7D"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2</w:t>
            </w:r>
          </w:p>
        </w:tc>
        <w:tc>
          <w:tcPr>
            <w:tcW w:w="160" w:type="dxa"/>
            <w:tcBorders>
              <w:top w:val="nil"/>
              <w:left w:val="nil"/>
              <w:bottom w:val="nil"/>
              <w:right w:val="nil"/>
            </w:tcBorders>
            <w:shd w:val="clear" w:color="auto" w:fill="auto"/>
            <w:noWrap/>
            <w:vAlign w:val="bottom"/>
            <w:hideMark/>
          </w:tcPr>
          <w:p w14:paraId="556B28B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895</w:t>
            </w:r>
          </w:p>
        </w:tc>
      </w:tr>
      <w:tr w:rsidR="00F13682" w:rsidRPr="00F13682" w14:paraId="25BF81AA"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6DBF5096"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8</w:t>
            </w:r>
          </w:p>
        </w:tc>
        <w:tc>
          <w:tcPr>
            <w:tcW w:w="5710" w:type="dxa"/>
            <w:tcBorders>
              <w:top w:val="nil"/>
              <w:left w:val="nil"/>
              <w:bottom w:val="nil"/>
              <w:right w:val="nil"/>
            </w:tcBorders>
            <w:shd w:val="clear" w:color="auto" w:fill="auto"/>
            <w:noWrap/>
            <w:vAlign w:val="bottom"/>
            <w:hideMark/>
          </w:tcPr>
          <w:p w14:paraId="5F837AB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InnovatorAdoptionFraction</w:t>
            </w:r>
          </w:p>
        </w:tc>
        <w:tc>
          <w:tcPr>
            <w:tcW w:w="160" w:type="dxa"/>
            <w:tcBorders>
              <w:top w:val="nil"/>
              <w:left w:val="nil"/>
              <w:bottom w:val="nil"/>
              <w:right w:val="nil"/>
            </w:tcBorders>
            <w:shd w:val="clear" w:color="auto" w:fill="auto"/>
            <w:noWrap/>
            <w:vAlign w:val="bottom"/>
            <w:hideMark/>
          </w:tcPr>
          <w:p w14:paraId="52085C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616</w:t>
            </w:r>
          </w:p>
        </w:tc>
      </w:tr>
      <w:tr w:rsidR="00F13682" w:rsidRPr="00F13682" w14:paraId="6F5ED88A"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3EDE19A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9</w:t>
            </w:r>
          </w:p>
        </w:tc>
        <w:tc>
          <w:tcPr>
            <w:tcW w:w="5710" w:type="dxa"/>
            <w:tcBorders>
              <w:top w:val="nil"/>
              <w:left w:val="nil"/>
              <w:bottom w:val="nil"/>
              <w:right w:val="nil"/>
            </w:tcBorders>
            <w:shd w:val="clear" w:color="auto" w:fill="auto"/>
            <w:noWrap/>
            <w:vAlign w:val="bottom"/>
            <w:hideMark/>
          </w:tcPr>
          <w:p w14:paraId="698B96D3"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CustoMedioPatente</w:t>
            </w:r>
          </w:p>
        </w:tc>
        <w:tc>
          <w:tcPr>
            <w:tcW w:w="160" w:type="dxa"/>
            <w:tcBorders>
              <w:top w:val="nil"/>
              <w:left w:val="nil"/>
              <w:bottom w:val="nil"/>
              <w:right w:val="nil"/>
            </w:tcBorders>
            <w:shd w:val="clear" w:color="auto" w:fill="auto"/>
            <w:noWrap/>
            <w:vAlign w:val="bottom"/>
            <w:hideMark/>
          </w:tcPr>
          <w:p w14:paraId="2B261776"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014</w:t>
            </w:r>
          </w:p>
        </w:tc>
      </w:tr>
      <w:tr w:rsidR="00F13682" w:rsidRPr="00F13682" w14:paraId="16331861"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24A61BB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0</w:t>
            </w:r>
          </w:p>
        </w:tc>
        <w:tc>
          <w:tcPr>
            <w:tcW w:w="5710" w:type="dxa"/>
            <w:tcBorders>
              <w:top w:val="nil"/>
              <w:left w:val="nil"/>
              <w:bottom w:val="nil"/>
              <w:right w:val="nil"/>
            </w:tcBorders>
            <w:shd w:val="clear" w:color="auto" w:fill="auto"/>
            <w:noWrap/>
            <w:vAlign w:val="bottom"/>
            <w:hideMark/>
          </w:tcPr>
          <w:p w14:paraId="1381555B"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LCStrength</w:t>
            </w:r>
          </w:p>
        </w:tc>
        <w:tc>
          <w:tcPr>
            <w:tcW w:w="160" w:type="dxa"/>
            <w:tcBorders>
              <w:top w:val="nil"/>
              <w:left w:val="nil"/>
              <w:bottom w:val="nil"/>
              <w:right w:val="nil"/>
            </w:tcBorders>
            <w:shd w:val="clear" w:color="auto" w:fill="auto"/>
            <w:noWrap/>
            <w:vAlign w:val="bottom"/>
            <w:hideMark/>
          </w:tcPr>
          <w:p w14:paraId="63B447C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3738</w:t>
            </w:r>
          </w:p>
        </w:tc>
      </w:tr>
      <w:tr w:rsidR="00F13682" w:rsidRPr="00F13682" w14:paraId="6AC8B188"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413B0EB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1</w:t>
            </w:r>
          </w:p>
        </w:tc>
        <w:tc>
          <w:tcPr>
            <w:tcW w:w="5710" w:type="dxa"/>
            <w:tcBorders>
              <w:top w:val="nil"/>
              <w:left w:val="nil"/>
              <w:bottom w:val="nil"/>
              <w:right w:val="nil"/>
            </w:tcBorders>
            <w:shd w:val="clear" w:color="auto" w:fill="auto"/>
            <w:noWrap/>
            <w:vAlign w:val="bottom"/>
            <w:hideMark/>
          </w:tcPr>
          <w:p w14:paraId="11B05548"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3</w:t>
            </w:r>
          </w:p>
        </w:tc>
        <w:tc>
          <w:tcPr>
            <w:tcW w:w="160" w:type="dxa"/>
            <w:tcBorders>
              <w:top w:val="nil"/>
              <w:left w:val="nil"/>
              <w:bottom w:val="nil"/>
              <w:right w:val="nil"/>
            </w:tcBorders>
            <w:shd w:val="clear" w:color="auto" w:fill="auto"/>
            <w:noWrap/>
            <w:vAlign w:val="bottom"/>
            <w:hideMark/>
          </w:tcPr>
          <w:p w14:paraId="34C4539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836</w:t>
            </w:r>
          </w:p>
        </w:tc>
      </w:tr>
      <w:tr w:rsidR="00F13682" w:rsidRPr="00F13682" w14:paraId="2A96F1AB"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304FA62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2</w:t>
            </w:r>
          </w:p>
        </w:tc>
        <w:tc>
          <w:tcPr>
            <w:tcW w:w="5710" w:type="dxa"/>
            <w:tcBorders>
              <w:top w:val="nil"/>
              <w:left w:val="nil"/>
              <w:bottom w:val="nil"/>
              <w:right w:val="nil"/>
            </w:tcBorders>
            <w:shd w:val="clear" w:color="auto" w:fill="auto"/>
            <w:noWrap/>
            <w:vAlign w:val="bottom"/>
            <w:hideMark/>
          </w:tcPr>
          <w:p w14:paraId="7AA5971B"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WOMStrength</w:t>
            </w:r>
          </w:p>
        </w:tc>
        <w:tc>
          <w:tcPr>
            <w:tcW w:w="160" w:type="dxa"/>
            <w:tcBorders>
              <w:top w:val="nil"/>
              <w:left w:val="nil"/>
              <w:bottom w:val="nil"/>
              <w:right w:val="nil"/>
            </w:tcBorders>
            <w:shd w:val="clear" w:color="auto" w:fill="auto"/>
            <w:noWrap/>
            <w:vAlign w:val="bottom"/>
            <w:hideMark/>
          </w:tcPr>
          <w:p w14:paraId="3DA2D3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123</w:t>
            </w:r>
          </w:p>
        </w:tc>
      </w:tr>
      <w:tr w:rsidR="00F13682" w:rsidRPr="00F13682" w14:paraId="12DE5ED0"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7BC1EF8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3</w:t>
            </w:r>
          </w:p>
        </w:tc>
        <w:tc>
          <w:tcPr>
            <w:tcW w:w="5710" w:type="dxa"/>
            <w:tcBorders>
              <w:top w:val="nil"/>
              <w:left w:val="nil"/>
              <w:bottom w:val="nil"/>
              <w:right w:val="nil"/>
            </w:tcBorders>
            <w:shd w:val="clear" w:color="auto" w:fill="auto"/>
            <w:noWrap/>
            <w:vAlign w:val="bottom"/>
            <w:hideMark/>
          </w:tcPr>
          <w:p w14:paraId="5A0E258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3</w:t>
            </w:r>
          </w:p>
        </w:tc>
        <w:tc>
          <w:tcPr>
            <w:tcW w:w="160" w:type="dxa"/>
            <w:tcBorders>
              <w:top w:val="nil"/>
              <w:left w:val="nil"/>
              <w:bottom w:val="nil"/>
              <w:right w:val="nil"/>
            </w:tcBorders>
            <w:shd w:val="clear" w:color="auto" w:fill="auto"/>
            <w:noWrap/>
            <w:vAlign w:val="bottom"/>
            <w:hideMark/>
          </w:tcPr>
          <w:p w14:paraId="6BC22A5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83</w:t>
            </w:r>
          </w:p>
        </w:tc>
      </w:tr>
      <w:tr w:rsidR="00F13682" w:rsidRPr="00F13682" w14:paraId="44423F4D" w14:textId="77777777" w:rsidTr="00F13682">
        <w:trPr>
          <w:trHeight w:val="285"/>
          <w:jc w:val="center"/>
        </w:trPr>
        <w:tc>
          <w:tcPr>
            <w:tcW w:w="385" w:type="dxa"/>
            <w:tcBorders>
              <w:top w:val="nil"/>
              <w:left w:val="nil"/>
              <w:bottom w:val="nil"/>
              <w:right w:val="nil"/>
            </w:tcBorders>
            <w:shd w:val="clear" w:color="auto" w:fill="auto"/>
            <w:noWrap/>
            <w:vAlign w:val="bottom"/>
            <w:hideMark/>
          </w:tcPr>
          <w:p w14:paraId="77E80EE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4</w:t>
            </w:r>
          </w:p>
        </w:tc>
        <w:tc>
          <w:tcPr>
            <w:tcW w:w="5710" w:type="dxa"/>
            <w:tcBorders>
              <w:top w:val="nil"/>
              <w:left w:val="nil"/>
              <w:bottom w:val="nil"/>
              <w:right w:val="nil"/>
            </w:tcBorders>
            <w:shd w:val="clear" w:color="auto" w:fill="auto"/>
            <w:noWrap/>
            <w:vAlign w:val="bottom"/>
            <w:hideMark/>
          </w:tcPr>
          <w:p w14:paraId="1C91913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4</w:t>
            </w:r>
          </w:p>
        </w:tc>
        <w:tc>
          <w:tcPr>
            <w:tcW w:w="160" w:type="dxa"/>
            <w:tcBorders>
              <w:top w:val="nil"/>
              <w:left w:val="nil"/>
              <w:bottom w:val="nil"/>
              <w:right w:val="nil"/>
            </w:tcBorders>
            <w:shd w:val="clear" w:color="auto" w:fill="auto"/>
            <w:noWrap/>
            <w:vAlign w:val="bottom"/>
            <w:hideMark/>
          </w:tcPr>
          <w:p w14:paraId="177D7D7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55</w:t>
            </w:r>
          </w:p>
        </w:tc>
      </w:tr>
      <w:tr w:rsidR="00F13682" w:rsidRPr="00F13682" w14:paraId="2D685CE4" w14:textId="77777777" w:rsidTr="00F13682">
        <w:trPr>
          <w:trHeight w:val="285"/>
          <w:jc w:val="center"/>
        </w:trPr>
        <w:tc>
          <w:tcPr>
            <w:tcW w:w="385" w:type="dxa"/>
            <w:tcBorders>
              <w:top w:val="nil"/>
              <w:left w:val="nil"/>
              <w:bottom w:val="single" w:sz="4" w:space="0" w:color="auto"/>
              <w:right w:val="nil"/>
            </w:tcBorders>
            <w:shd w:val="clear" w:color="auto" w:fill="auto"/>
            <w:noWrap/>
            <w:vAlign w:val="bottom"/>
            <w:hideMark/>
          </w:tcPr>
          <w:p w14:paraId="3C83525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5</w:t>
            </w:r>
          </w:p>
        </w:tc>
        <w:tc>
          <w:tcPr>
            <w:tcW w:w="5710" w:type="dxa"/>
            <w:tcBorders>
              <w:top w:val="nil"/>
              <w:left w:val="nil"/>
              <w:bottom w:val="single" w:sz="4" w:space="0" w:color="auto"/>
              <w:right w:val="nil"/>
            </w:tcBorders>
            <w:shd w:val="clear" w:color="auto" w:fill="auto"/>
            <w:noWrap/>
            <w:vAlign w:val="bottom"/>
            <w:hideMark/>
          </w:tcPr>
          <w:p w14:paraId="14FB1752"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axaRejeicao</w:t>
            </w:r>
          </w:p>
        </w:tc>
        <w:tc>
          <w:tcPr>
            <w:tcW w:w="160" w:type="dxa"/>
            <w:tcBorders>
              <w:top w:val="nil"/>
              <w:left w:val="nil"/>
              <w:bottom w:val="single" w:sz="4" w:space="0" w:color="auto"/>
              <w:right w:val="nil"/>
            </w:tcBorders>
            <w:shd w:val="clear" w:color="auto" w:fill="auto"/>
            <w:noWrap/>
            <w:vAlign w:val="bottom"/>
            <w:hideMark/>
          </w:tcPr>
          <w:p w14:paraId="7FBA695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12</w:t>
            </w:r>
          </w:p>
        </w:tc>
      </w:tr>
    </w:tbl>
    <w:p w14:paraId="0B908A8E" w14:textId="77777777" w:rsidR="00740813" w:rsidRPr="00100ADF" w:rsidRDefault="00740813" w:rsidP="00740813">
      <w:pPr>
        <w:pStyle w:val="Corpodetexto"/>
        <w:jc w:val="center"/>
        <w:rPr>
          <w:rFonts w:ascii="Arial" w:hAnsi="Arial" w:cs="Arial"/>
          <w:lang w:val="pt-BR"/>
        </w:rPr>
      </w:pPr>
      <w:r w:rsidRPr="00100ADF">
        <w:rPr>
          <w:rFonts w:ascii="Arial" w:hAnsi="Arial" w:cs="Arial"/>
          <w:lang w:val="pt-BR"/>
        </w:rPr>
        <w:t>Fonte: Elaborada pelo Autor.</w:t>
      </w:r>
    </w:p>
    <w:p w14:paraId="0F5F6003" w14:textId="77777777" w:rsidR="00740813" w:rsidRDefault="00740813" w:rsidP="00F8601D"/>
    <w:p w14:paraId="16077806" w14:textId="2F3EC310" w:rsidR="00623FA0" w:rsidRDefault="00623FA0" w:rsidP="00623FA0">
      <w:pPr>
        <w:pStyle w:val="Legenda"/>
        <w:jc w:val="both"/>
      </w:pPr>
      <w:r>
        <w:lastRenderedPageBreak/>
        <w:t xml:space="preserve">Figura </w:t>
      </w:r>
      <w:r w:rsidR="000A47A3">
        <w:fldChar w:fldCharType="begin"/>
      </w:r>
      <w:r w:rsidR="000A47A3">
        <w:instrText xml:space="preserve"> SEQ Figura \* ARABIC </w:instrText>
      </w:r>
      <w:r w:rsidR="000A47A3">
        <w:fldChar w:fldCharType="separate"/>
      </w:r>
      <w:r w:rsidR="00743F02">
        <w:rPr>
          <w:noProof/>
        </w:rPr>
        <w:t>43</w:t>
      </w:r>
      <w:r w:rsidR="000A47A3">
        <w:rPr>
          <w:noProof/>
        </w:rPr>
        <w:fldChar w:fldCharType="end"/>
      </w:r>
      <w:r>
        <w:t xml:space="preserve"> – Casos onde a Estratégia Falha são Relacionados à</w:t>
      </w:r>
    </w:p>
    <w:p w14:paraId="7D35C875" w14:textId="2A8C2CB2" w:rsidR="00740813" w:rsidRDefault="00623FA0" w:rsidP="00623FA0">
      <w:pPr>
        <w:ind w:firstLine="0"/>
      </w:pPr>
      <w:r>
        <w:rPr>
          <w:noProof/>
        </w:rPr>
        <w:drawing>
          <wp:inline distT="0" distB="0" distL="0" distR="0" wp14:anchorId="6B9DDC02" wp14:editId="409CE74B">
            <wp:extent cx="5486400" cy="3135086"/>
            <wp:effectExtent l="0" t="0" r="0" b="8255"/>
            <wp:docPr id="1039" name="Imagem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493839" cy="3139337"/>
                    </a:xfrm>
                    <a:prstGeom prst="rect">
                      <a:avLst/>
                    </a:prstGeom>
                    <a:noFill/>
                    <a:ln>
                      <a:noFill/>
                    </a:ln>
                  </pic:spPr>
                </pic:pic>
              </a:graphicData>
            </a:graphic>
          </wp:inline>
        </w:drawing>
      </w:r>
    </w:p>
    <w:p w14:paraId="68386EF2" w14:textId="276EA346" w:rsidR="00623FA0" w:rsidRDefault="00623FA0" w:rsidP="00623FA0">
      <w:pPr>
        <w:ind w:firstLine="0"/>
      </w:pPr>
    </w:p>
    <w:p w14:paraId="1D5BF725" w14:textId="6EE435E5" w:rsidR="000E529E" w:rsidRDefault="000E529E" w:rsidP="000E529E">
      <w:pPr>
        <w:pStyle w:val="Ttulo3"/>
      </w:pPr>
      <w:r>
        <w:t>Seleção de Variáveis – Algoritmo Boruta</w:t>
      </w:r>
    </w:p>
    <w:p w14:paraId="43F495EA" w14:textId="77777777" w:rsidR="00A95BC2" w:rsidRPr="00A95BC2" w:rsidRDefault="00A95BC2" w:rsidP="00A95BC2"/>
    <w:p w14:paraId="110A9220" w14:textId="6AF84D69" w:rsidR="00A76150" w:rsidRDefault="00A76150" w:rsidP="00A76150">
      <w:pPr>
        <w:pStyle w:val="Legenda"/>
      </w:pPr>
      <w:r>
        <w:t xml:space="preserve">Tabela </w:t>
      </w:r>
      <w:r w:rsidR="000A47A3">
        <w:fldChar w:fldCharType="begin"/>
      </w:r>
      <w:r w:rsidR="000A47A3">
        <w:instrText xml:space="preserve"> SEQ Tabela \* ARABIC </w:instrText>
      </w:r>
      <w:r w:rsidR="000A47A3">
        <w:fldChar w:fldCharType="separate"/>
      </w:r>
      <w:r w:rsidR="00023715">
        <w:rPr>
          <w:noProof/>
        </w:rPr>
        <w:t>6</w:t>
      </w:r>
      <w:r w:rsidR="000A47A3">
        <w:rPr>
          <w:noProof/>
        </w:rPr>
        <w:fldChar w:fldCharType="end"/>
      </w:r>
      <w:r>
        <w:t xml:space="preserve"> – Ranking de Incertezas Críticas – </w:t>
      </w:r>
      <w:r w:rsidR="006B7DA3">
        <w:t>Algoritmo Boruta</w:t>
      </w:r>
    </w:p>
    <w:tbl>
      <w:tblPr>
        <w:tblW w:w="8513" w:type="dxa"/>
        <w:tblCellMar>
          <w:left w:w="70" w:type="dxa"/>
          <w:right w:w="70" w:type="dxa"/>
        </w:tblCellMar>
        <w:tblLook w:val="04A0" w:firstRow="1" w:lastRow="0" w:firstColumn="1" w:lastColumn="0" w:noHBand="0" w:noVBand="1"/>
      </w:tblPr>
      <w:tblGrid>
        <w:gridCol w:w="3102"/>
        <w:gridCol w:w="691"/>
        <w:gridCol w:w="1017"/>
        <w:gridCol w:w="1002"/>
        <w:gridCol w:w="1018"/>
        <w:gridCol w:w="683"/>
        <w:gridCol w:w="1000"/>
      </w:tblGrid>
      <w:tr w:rsidR="00A95BC2" w:rsidRPr="00A95BC2" w14:paraId="6E7915ED" w14:textId="77777777" w:rsidTr="00A95BC2">
        <w:trPr>
          <w:trHeight w:val="300"/>
        </w:trPr>
        <w:tc>
          <w:tcPr>
            <w:tcW w:w="3102" w:type="dxa"/>
            <w:tcBorders>
              <w:top w:val="single" w:sz="4" w:space="0" w:color="auto"/>
              <w:left w:val="nil"/>
              <w:bottom w:val="single" w:sz="4" w:space="0" w:color="auto"/>
              <w:right w:val="nil"/>
            </w:tcBorders>
            <w:shd w:val="clear" w:color="auto" w:fill="auto"/>
            <w:noWrap/>
            <w:vAlign w:val="bottom"/>
            <w:hideMark/>
          </w:tcPr>
          <w:p w14:paraId="17271B5B" w14:textId="77777777" w:rsidR="00A95BC2" w:rsidRPr="00A95BC2" w:rsidRDefault="00A95BC2" w:rsidP="00A95BC2">
            <w:pPr>
              <w:autoSpaceDE/>
              <w:autoSpaceDN/>
              <w:adjustRightInd/>
              <w:spacing w:line="240" w:lineRule="auto"/>
              <w:ind w:firstLine="0"/>
              <w:jc w:val="left"/>
              <w:rPr>
                <w:rFonts w:cs="Arial"/>
                <w:b/>
                <w:bCs/>
                <w:color w:val="000000"/>
                <w:sz w:val="18"/>
                <w:szCs w:val="22"/>
              </w:rPr>
            </w:pPr>
            <w:r w:rsidRPr="00A95BC2">
              <w:rPr>
                <w:rFonts w:cs="Arial"/>
                <w:b/>
                <w:bCs/>
                <w:color w:val="000000"/>
                <w:sz w:val="18"/>
                <w:szCs w:val="22"/>
              </w:rPr>
              <w:t>Variável</w:t>
            </w:r>
          </w:p>
        </w:tc>
        <w:tc>
          <w:tcPr>
            <w:tcW w:w="691" w:type="dxa"/>
            <w:tcBorders>
              <w:top w:val="single" w:sz="4" w:space="0" w:color="auto"/>
              <w:left w:val="nil"/>
              <w:bottom w:val="single" w:sz="4" w:space="0" w:color="auto"/>
              <w:right w:val="nil"/>
            </w:tcBorders>
            <w:shd w:val="clear" w:color="auto" w:fill="auto"/>
            <w:noWrap/>
            <w:vAlign w:val="bottom"/>
            <w:hideMark/>
          </w:tcPr>
          <w:p w14:paraId="52512ED3" w14:textId="32A4E110" w:rsidR="00A95BC2" w:rsidRPr="00A95BC2" w:rsidRDefault="000A47A3" w:rsidP="00A95BC2">
            <w:pPr>
              <w:autoSpaceDE/>
              <w:autoSpaceDN/>
              <w:adjustRightInd/>
              <w:spacing w:line="240" w:lineRule="auto"/>
              <w:ind w:firstLine="0"/>
              <w:jc w:val="center"/>
              <w:rPr>
                <w:rFonts w:cs="Arial"/>
                <w:b/>
                <w:bCs/>
                <w:color w:val="000000"/>
                <w:sz w:val="18"/>
                <w:szCs w:val="22"/>
              </w:rPr>
            </w:pPr>
            <m:oMath>
              <m:acc>
                <m:accPr>
                  <m:chr m:val="̅"/>
                  <m:ctrlPr>
                    <w:rPr>
                      <w:rFonts w:ascii="Cambria Math" w:hAnsi="Cambria Math"/>
                      <w:b/>
                      <w:i/>
                      <w:sz w:val="18"/>
                    </w:rPr>
                  </m:ctrlPr>
                </m:accPr>
                <m:e>
                  <m:r>
                    <m:rPr>
                      <m:sty m:val="bi"/>
                    </m:rPr>
                    <w:rPr>
                      <w:rFonts w:ascii="Cambria Math" w:hAnsi="Cambria Math"/>
                      <w:sz w:val="18"/>
                    </w:rPr>
                    <m:t>imp</m:t>
                  </m:r>
                </m:e>
              </m:acc>
            </m:oMath>
            <w:r w:rsidR="00A95BC2" w:rsidRPr="00A95BC2">
              <w:rPr>
                <w:rFonts w:cs="Arial"/>
                <w:b/>
                <w:bCs/>
                <w:color w:val="000000"/>
                <w:sz w:val="18"/>
                <w:szCs w:val="22"/>
              </w:rPr>
              <w:t xml:space="preserve"> </w:t>
            </w:r>
          </w:p>
        </w:tc>
        <w:tc>
          <w:tcPr>
            <w:tcW w:w="1017" w:type="dxa"/>
            <w:tcBorders>
              <w:top w:val="single" w:sz="4" w:space="0" w:color="auto"/>
              <w:left w:val="nil"/>
              <w:bottom w:val="single" w:sz="4" w:space="0" w:color="auto"/>
              <w:right w:val="nil"/>
            </w:tcBorders>
            <w:shd w:val="clear" w:color="auto" w:fill="auto"/>
            <w:noWrap/>
            <w:vAlign w:val="bottom"/>
            <w:hideMark/>
          </w:tcPr>
          <w:p w14:paraId="0F7E3A69" w14:textId="21D20975" w:rsidR="00A95BC2" w:rsidRPr="00A95BC2" w:rsidRDefault="00A95BC2" w:rsidP="00A95BC2">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ed(imp)</m:t>
                </m:r>
              </m:oMath>
            </m:oMathPara>
          </w:p>
        </w:tc>
        <w:tc>
          <w:tcPr>
            <w:tcW w:w="1002" w:type="dxa"/>
            <w:tcBorders>
              <w:top w:val="single" w:sz="4" w:space="0" w:color="auto"/>
              <w:left w:val="nil"/>
              <w:bottom w:val="single" w:sz="4" w:space="0" w:color="auto"/>
              <w:right w:val="nil"/>
            </w:tcBorders>
            <w:shd w:val="clear" w:color="auto" w:fill="auto"/>
            <w:noWrap/>
            <w:vAlign w:val="bottom"/>
            <w:hideMark/>
          </w:tcPr>
          <w:p w14:paraId="789374E1" w14:textId="6BB02F98" w:rsidR="00A95BC2" w:rsidRPr="00A95BC2" w:rsidRDefault="00A95BC2" w:rsidP="00A95BC2">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in(imp)</m:t>
                </m:r>
              </m:oMath>
            </m:oMathPara>
          </w:p>
        </w:tc>
        <w:tc>
          <w:tcPr>
            <w:tcW w:w="1018" w:type="dxa"/>
            <w:tcBorders>
              <w:top w:val="single" w:sz="4" w:space="0" w:color="auto"/>
              <w:left w:val="nil"/>
              <w:bottom w:val="single" w:sz="4" w:space="0" w:color="auto"/>
              <w:right w:val="nil"/>
            </w:tcBorders>
            <w:shd w:val="clear" w:color="auto" w:fill="auto"/>
            <w:noWrap/>
            <w:vAlign w:val="bottom"/>
            <w:hideMark/>
          </w:tcPr>
          <w:p w14:paraId="4BF7D86B" w14:textId="64A555B2" w:rsidR="00A95BC2" w:rsidRPr="00A95BC2" w:rsidRDefault="00A95BC2" w:rsidP="00A95BC2">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ax(imp)</m:t>
                </m:r>
              </m:oMath>
            </m:oMathPara>
          </w:p>
        </w:tc>
        <w:tc>
          <w:tcPr>
            <w:tcW w:w="683" w:type="dxa"/>
            <w:tcBorders>
              <w:top w:val="single" w:sz="4" w:space="0" w:color="auto"/>
              <w:left w:val="nil"/>
              <w:bottom w:val="single" w:sz="4" w:space="0" w:color="auto"/>
              <w:right w:val="nil"/>
            </w:tcBorders>
            <w:shd w:val="clear" w:color="auto" w:fill="auto"/>
            <w:noWrap/>
            <w:vAlign w:val="bottom"/>
            <w:hideMark/>
          </w:tcPr>
          <w:p w14:paraId="7E36644C" w14:textId="53B7170C" w:rsidR="00A95BC2" w:rsidRPr="00A95BC2" w:rsidRDefault="00A95BC2" w:rsidP="00A95BC2">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nhits</m:t>
                </m:r>
              </m:oMath>
            </m:oMathPara>
          </w:p>
        </w:tc>
        <w:tc>
          <w:tcPr>
            <w:tcW w:w="1000" w:type="dxa"/>
            <w:tcBorders>
              <w:top w:val="single" w:sz="4" w:space="0" w:color="auto"/>
              <w:left w:val="nil"/>
              <w:bottom w:val="single" w:sz="4" w:space="0" w:color="auto"/>
              <w:right w:val="nil"/>
            </w:tcBorders>
            <w:shd w:val="clear" w:color="auto" w:fill="auto"/>
            <w:noWrap/>
            <w:vAlign w:val="bottom"/>
            <w:hideMark/>
          </w:tcPr>
          <w:p w14:paraId="07B2B93D" w14:textId="4D56E45F" w:rsidR="00A95BC2" w:rsidRPr="00A95BC2" w:rsidRDefault="00A95BC2" w:rsidP="00A95BC2">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dec.</m:t>
                </m:r>
              </m:oMath>
            </m:oMathPara>
          </w:p>
        </w:tc>
      </w:tr>
      <w:tr w:rsidR="00A95BC2" w:rsidRPr="00A95BC2" w14:paraId="7CEABCE9" w14:textId="77777777" w:rsidTr="00A95BC2">
        <w:trPr>
          <w:trHeight w:val="300"/>
        </w:trPr>
        <w:tc>
          <w:tcPr>
            <w:tcW w:w="3102" w:type="dxa"/>
            <w:tcBorders>
              <w:top w:val="nil"/>
              <w:left w:val="nil"/>
              <w:bottom w:val="nil"/>
              <w:right w:val="nil"/>
            </w:tcBorders>
            <w:shd w:val="clear" w:color="auto" w:fill="auto"/>
            <w:noWrap/>
            <w:vAlign w:val="bottom"/>
            <w:hideMark/>
          </w:tcPr>
          <w:p w14:paraId="364B0ADA"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2</w:t>
            </w:r>
          </w:p>
        </w:tc>
        <w:tc>
          <w:tcPr>
            <w:tcW w:w="691" w:type="dxa"/>
            <w:tcBorders>
              <w:top w:val="nil"/>
              <w:left w:val="nil"/>
              <w:bottom w:val="nil"/>
              <w:right w:val="nil"/>
            </w:tcBorders>
            <w:shd w:val="clear" w:color="auto" w:fill="auto"/>
            <w:noWrap/>
            <w:vAlign w:val="bottom"/>
            <w:hideMark/>
          </w:tcPr>
          <w:p w14:paraId="77EC1A7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10</w:t>
            </w:r>
          </w:p>
        </w:tc>
        <w:tc>
          <w:tcPr>
            <w:tcW w:w="1017" w:type="dxa"/>
            <w:tcBorders>
              <w:top w:val="nil"/>
              <w:left w:val="nil"/>
              <w:bottom w:val="nil"/>
              <w:right w:val="nil"/>
            </w:tcBorders>
            <w:shd w:val="clear" w:color="auto" w:fill="auto"/>
            <w:noWrap/>
            <w:vAlign w:val="bottom"/>
            <w:hideMark/>
          </w:tcPr>
          <w:p w14:paraId="37BF6BA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24</w:t>
            </w:r>
          </w:p>
        </w:tc>
        <w:tc>
          <w:tcPr>
            <w:tcW w:w="1002" w:type="dxa"/>
            <w:tcBorders>
              <w:top w:val="nil"/>
              <w:left w:val="nil"/>
              <w:bottom w:val="nil"/>
              <w:right w:val="nil"/>
            </w:tcBorders>
            <w:shd w:val="clear" w:color="auto" w:fill="auto"/>
            <w:noWrap/>
            <w:vAlign w:val="bottom"/>
            <w:hideMark/>
          </w:tcPr>
          <w:p w14:paraId="45925A7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6,825</w:t>
            </w:r>
          </w:p>
        </w:tc>
        <w:tc>
          <w:tcPr>
            <w:tcW w:w="1018" w:type="dxa"/>
            <w:tcBorders>
              <w:top w:val="nil"/>
              <w:left w:val="nil"/>
              <w:bottom w:val="nil"/>
              <w:right w:val="nil"/>
            </w:tcBorders>
            <w:shd w:val="clear" w:color="auto" w:fill="auto"/>
            <w:noWrap/>
            <w:vAlign w:val="bottom"/>
            <w:hideMark/>
          </w:tcPr>
          <w:p w14:paraId="1AA5247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0,282</w:t>
            </w:r>
          </w:p>
        </w:tc>
        <w:tc>
          <w:tcPr>
            <w:tcW w:w="683" w:type="dxa"/>
            <w:tcBorders>
              <w:top w:val="nil"/>
              <w:left w:val="nil"/>
              <w:bottom w:val="nil"/>
              <w:right w:val="nil"/>
            </w:tcBorders>
            <w:shd w:val="clear" w:color="auto" w:fill="auto"/>
            <w:noWrap/>
            <w:vAlign w:val="bottom"/>
            <w:hideMark/>
          </w:tcPr>
          <w:p w14:paraId="4C7449D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24416C7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A95BC2" w:rsidRPr="00A95BC2" w14:paraId="754EA7CA" w14:textId="77777777" w:rsidTr="00A95BC2">
        <w:trPr>
          <w:trHeight w:val="300"/>
        </w:trPr>
        <w:tc>
          <w:tcPr>
            <w:tcW w:w="3102" w:type="dxa"/>
            <w:tcBorders>
              <w:top w:val="nil"/>
              <w:left w:val="nil"/>
              <w:bottom w:val="nil"/>
              <w:right w:val="nil"/>
            </w:tcBorders>
            <w:shd w:val="clear" w:color="auto" w:fill="auto"/>
            <w:noWrap/>
            <w:vAlign w:val="bottom"/>
            <w:hideMark/>
          </w:tcPr>
          <w:p w14:paraId="545E32E0"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ReferencePopulation</w:t>
            </w:r>
          </w:p>
        </w:tc>
        <w:tc>
          <w:tcPr>
            <w:tcW w:w="691" w:type="dxa"/>
            <w:tcBorders>
              <w:top w:val="nil"/>
              <w:left w:val="nil"/>
              <w:bottom w:val="nil"/>
              <w:right w:val="nil"/>
            </w:tcBorders>
            <w:shd w:val="clear" w:color="auto" w:fill="auto"/>
            <w:noWrap/>
            <w:vAlign w:val="bottom"/>
            <w:hideMark/>
          </w:tcPr>
          <w:p w14:paraId="3CD29B8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02</w:t>
            </w:r>
          </w:p>
        </w:tc>
        <w:tc>
          <w:tcPr>
            <w:tcW w:w="1017" w:type="dxa"/>
            <w:tcBorders>
              <w:top w:val="nil"/>
              <w:left w:val="nil"/>
              <w:bottom w:val="nil"/>
              <w:right w:val="nil"/>
            </w:tcBorders>
            <w:shd w:val="clear" w:color="auto" w:fill="auto"/>
            <w:noWrap/>
            <w:vAlign w:val="bottom"/>
            <w:hideMark/>
          </w:tcPr>
          <w:p w14:paraId="76A4A5C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7,432</w:t>
            </w:r>
          </w:p>
        </w:tc>
        <w:tc>
          <w:tcPr>
            <w:tcW w:w="1002" w:type="dxa"/>
            <w:tcBorders>
              <w:top w:val="nil"/>
              <w:left w:val="nil"/>
              <w:bottom w:val="nil"/>
              <w:right w:val="nil"/>
            </w:tcBorders>
            <w:shd w:val="clear" w:color="auto" w:fill="auto"/>
            <w:noWrap/>
            <w:vAlign w:val="bottom"/>
            <w:hideMark/>
          </w:tcPr>
          <w:p w14:paraId="25790EE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6,968</w:t>
            </w:r>
          </w:p>
        </w:tc>
        <w:tc>
          <w:tcPr>
            <w:tcW w:w="1018" w:type="dxa"/>
            <w:tcBorders>
              <w:top w:val="nil"/>
              <w:left w:val="nil"/>
              <w:bottom w:val="nil"/>
              <w:right w:val="nil"/>
            </w:tcBorders>
            <w:shd w:val="clear" w:color="auto" w:fill="auto"/>
            <w:noWrap/>
            <w:vAlign w:val="bottom"/>
            <w:hideMark/>
          </w:tcPr>
          <w:p w14:paraId="303C6EC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1,196</w:t>
            </w:r>
          </w:p>
        </w:tc>
        <w:tc>
          <w:tcPr>
            <w:tcW w:w="683" w:type="dxa"/>
            <w:tcBorders>
              <w:top w:val="nil"/>
              <w:left w:val="nil"/>
              <w:bottom w:val="nil"/>
              <w:right w:val="nil"/>
            </w:tcBorders>
            <w:shd w:val="clear" w:color="auto" w:fill="auto"/>
            <w:noWrap/>
            <w:vAlign w:val="bottom"/>
            <w:hideMark/>
          </w:tcPr>
          <w:p w14:paraId="1972CC7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641ADAF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A95BC2" w:rsidRPr="00A95BC2" w14:paraId="2E264FCB" w14:textId="77777777" w:rsidTr="00A95BC2">
        <w:trPr>
          <w:trHeight w:val="300"/>
        </w:trPr>
        <w:tc>
          <w:tcPr>
            <w:tcW w:w="3102" w:type="dxa"/>
            <w:tcBorders>
              <w:top w:val="nil"/>
              <w:left w:val="nil"/>
              <w:bottom w:val="nil"/>
              <w:right w:val="nil"/>
            </w:tcBorders>
            <w:shd w:val="clear" w:color="auto" w:fill="auto"/>
            <w:noWrap/>
            <w:vAlign w:val="bottom"/>
            <w:hideMark/>
          </w:tcPr>
          <w:p w14:paraId="6587F8D3"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4</w:t>
            </w:r>
          </w:p>
        </w:tc>
        <w:tc>
          <w:tcPr>
            <w:tcW w:w="691" w:type="dxa"/>
            <w:tcBorders>
              <w:top w:val="nil"/>
              <w:left w:val="nil"/>
              <w:bottom w:val="nil"/>
              <w:right w:val="nil"/>
            </w:tcBorders>
            <w:shd w:val="clear" w:color="auto" w:fill="auto"/>
            <w:noWrap/>
            <w:vAlign w:val="bottom"/>
            <w:hideMark/>
          </w:tcPr>
          <w:p w14:paraId="2C61AE0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4,094</w:t>
            </w:r>
          </w:p>
        </w:tc>
        <w:tc>
          <w:tcPr>
            <w:tcW w:w="1017" w:type="dxa"/>
            <w:tcBorders>
              <w:top w:val="nil"/>
              <w:left w:val="nil"/>
              <w:bottom w:val="nil"/>
              <w:right w:val="nil"/>
            </w:tcBorders>
            <w:shd w:val="clear" w:color="auto" w:fill="auto"/>
            <w:noWrap/>
            <w:vAlign w:val="bottom"/>
            <w:hideMark/>
          </w:tcPr>
          <w:p w14:paraId="3A5D907E"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5,193</w:t>
            </w:r>
          </w:p>
        </w:tc>
        <w:tc>
          <w:tcPr>
            <w:tcW w:w="1002" w:type="dxa"/>
            <w:tcBorders>
              <w:top w:val="nil"/>
              <w:left w:val="nil"/>
              <w:bottom w:val="nil"/>
              <w:right w:val="nil"/>
            </w:tcBorders>
            <w:shd w:val="clear" w:color="auto" w:fill="auto"/>
            <w:noWrap/>
            <w:vAlign w:val="bottom"/>
            <w:hideMark/>
          </w:tcPr>
          <w:p w14:paraId="327CFEBA"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3,461</w:t>
            </w:r>
          </w:p>
        </w:tc>
        <w:tc>
          <w:tcPr>
            <w:tcW w:w="1018" w:type="dxa"/>
            <w:tcBorders>
              <w:top w:val="nil"/>
              <w:left w:val="nil"/>
              <w:bottom w:val="nil"/>
              <w:right w:val="nil"/>
            </w:tcBorders>
            <w:shd w:val="clear" w:color="auto" w:fill="auto"/>
            <w:noWrap/>
            <w:vAlign w:val="bottom"/>
            <w:hideMark/>
          </w:tcPr>
          <w:p w14:paraId="0044EDF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15</w:t>
            </w:r>
          </w:p>
        </w:tc>
        <w:tc>
          <w:tcPr>
            <w:tcW w:w="683" w:type="dxa"/>
            <w:tcBorders>
              <w:top w:val="nil"/>
              <w:left w:val="nil"/>
              <w:bottom w:val="nil"/>
              <w:right w:val="nil"/>
            </w:tcBorders>
            <w:shd w:val="clear" w:color="auto" w:fill="auto"/>
            <w:noWrap/>
            <w:vAlign w:val="bottom"/>
            <w:hideMark/>
          </w:tcPr>
          <w:p w14:paraId="6F696EF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980</w:t>
            </w:r>
          </w:p>
        </w:tc>
        <w:tc>
          <w:tcPr>
            <w:tcW w:w="1000" w:type="dxa"/>
            <w:tcBorders>
              <w:top w:val="nil"/>
              <w:left w:val="nil"/>
              <w:bottom w:val="nil"/>
              <w:right w:val="nil"/>
            </w:tcBorders>
            <w:shd w:val="clear" w:color="auto" w:fill="auto"/>
            <w:noWrap/>
            <w:vAlign w:val="bottom"/>
            <w:hideMark/>
          </w:tcPr>
          <w:p w14:paraId="3AD23AC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A95BC2" w:rsidRPr="00A95BC2" w14:paraId="0579EEA9" w14:textId="77777777" w:rsidTr="00A95BC2">
        <w:trPr>
          <w:trHeight w:val="300"/>
        </w:trPr>
        <w:tc>
          <w:tcPr>
            <w:tcW w:w="3102" w:type="dxa"/>
            <w:tcBorders>
              <w:top w:val="nil"/>
              <w:left w:val="nil"/>
              <w:bottom w:val="nil"/>
              <w:right w:val="nil"/>
            </w:tcBorders>
            <w:shd w:val="clear" w:color="auto" w:fill="auto"/>
            <w:noWrap/>
            <w:vAlign w:val="bottom"/>
            <w:hideMark/>
          </w:tcPr>
          <w:p w14:paraId="0ECFF49E"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Price</w:t>
            </w:r>
          </w:p>
        </w:tc>
        <w:tc>
          <w:tcPr>
            <w:tcW w:w="691" w:type="dxa"/>
            <w:tcBorders>
              <w:top w:val="nil"/>
              <w:left w:val="nil"/>
              <w:bottom w:val="nil"/>
              <w:right w:val="nil"/>
            </w:tcBorders>
            <w:shd w:val="clear" w:color="auto" w:fill="auto"/>
            <w:noWrap/>
            <w:vAlign w:val="bottom"/>
            <w:hideMark/>
          </w:tcPr>
          <w:p w14:paraId="5AE80B0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6,431</w:t>
            </w:r>
          </w:p>
        </w:tc>
        <w:tc>
          <w:tcPr>
            <w:tcW w:w="1017" w:type="dxa"/>
            <w:tcBorders>
              <w:top w:val="nil"/>
              <w:left w:val="nil"/>
              <w:bottom w:val="nil"/>
              <w:right w:val="nil"/>
            </w:tcBorders>
            <w:shd w:val="clear" w:color="auto" w:fill="auto"/>
            <w:noWrap/>
            <w:vAlign w:val="bottom"/>
            <w:hideMark/>
          </w:tcPr>
          <w:p w14:paraId="12FB8C7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6,520</w:t>
            </w:r>
          </w:p>
        </w:tc>
        <w:tc>
          <w:tcPr>
            <w:tcW w:w="1002" w:type="dxa"/>
            <w:tcBorders>
              <w:top w:val="nil"/>
              <w:left w:val="nil"/>
              <w:bottom w:val="nil"/>
              <w:right w:val="nil"/>
            </w:tcBorders>
            <w:shd w:val="clear" w:color="auto" w:fill="auto"/>
            <w:noWrap/>
            <w:vAlign w:val="bottom"/>
            <w:hideMark/>
          </w:tcPr>
          <w:p w14:paraId="5747ABC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3,526</w:t>
            </w:r>
          </w:p>
        </w:tc>
        <w:tc>
          <w:tcPr>
            <w:tcW w:w="1018" w:type="dxa"/>
            <w:tcBorders>
              <w:top w:val="nil"/>
              <w:left w:val="nil"/>
              <w:bottom w:val="nil"/>
              <w:right w:val="nil"/>
            </w:tcBorders>
            <w:shd w:val="clear" w:color="auto" w:fill="auto"/>
            <w:noWrap/>
            <w:vAlign w:val="bottom"/>
            <w:hideMark/>
          </w:tcPr>
          <w:p w14:paraId="7396049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9,554</w:t>
            </w:r>
          </w:p>
        </w:tc>
        <w:tc>
          <w:tcPr>
            <w:tcW w:w="683" w:type="dxa"/>
            <w:tcBorders>
              <w:top w:val="nil"/>
              <w:left w:val="nil"/>
              <w:bottom w:val="nil"/>
              <w:right w:val="nil"/>
            </w:tcBorders>
            <w:shd w:val="clear" w:color="auto" w:fill="auto"/>
            <w:noWrap/>
            <w:vAlign w:val="bottom"/>
            <w:hideMark/>
          </w:tcPr>
          <w:p w14:paraId="5D3B65D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960</w:t>
            </w:r>
          </w:p>
        </w:tc>
        <w:tc>
          <w:tcPr>
            <w:tcW w:w="1000" w:type="dxa"/>
            <w:tcBorders>
              <w:top w:val="nil"/>
              <w:left w:val="nil"/>
              <w:bottom w:val="nil"/>
              <w:right w:val="nil"/>
            </w:tcBorders>
            <w:shd w:val="clear" w:color="auto" w:fill="auto"/>
            <w:noWrap/>
            <w:vAlign w:val="bottom"/>
            <w:hideMark/>
          </w:tcPr>
          <w:p w14:paraId="4ABE66C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A95BC2" w:rsidRPr="00A95BC2" w14:paraId="103E103C" w14:textId="77777777" w:rsidTr="00A95BC2">
        <w:trPr>
          <w:trHeight w:val="300"/>
        </w:trPr>
        <w:tc>
          <w:tcPr>
            <w:tcW w:w="3102" w:type="dxa"/>
            <w:tcBorders>
              <w:top w:val="nil"/>
              <w:left w:val="nil"/>
              <w:bottom w:val="nil"/>
              <w:right w:val="nil"/>
            </w:tcBorders>
            <w:shd w:val="clear" w:color="auto" w:fill="auto"/>
            <w:noWrap/>
            <w:vAlign w:val="bottom"/>
            <w:hideMark/>
          </w:tcPr>
          <w:p w14:paraId="31C5815E"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PerfSlope</w:t>
            </w:r>
          </w:p>
        </w:tc>
        <w:tc>
          <w:tcPr>
            <w:tcW w:w="691" w:type="dxa"/>
            <w:tcBorders>
              <w:top w:val="nil"/>
              <w:left w:val="nil"/>
              <w:bottom w:val="nil"/>
              <w:right w:val="nil"/>
            </w:tcBorders>
            <w:shd w:val="clear" w:color="auto" w:fill="auto"/>
            <w:noWrap/>
            <w:vAlign w:val="bottom"/>
            <w:hideMark/>
          </w:tcPr>
          <w:p w14:paraId="0100C0EE"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5,869</w:t>
            </w:r>
          </w:p>
        </w:tc>
        <w:tc>
          <w:tcPr>
            <w:tcW w:w="1017" w:type="dxa"/>
            <w:tcBorders>
              <w:top w:val="nil"/>
              <w:left w:val="nil"/>
              <w:bottom w:val="nil"/>
              <w:right w:val="nil"/>
            </w:tcBorders>
            <w:shd w:val="clear" w:color="auto" w:fill="auto"/>
            <w:noWrap/>
            <w:vAlign w:val="bottom"/>
            <w:hideMark/>
          </w:tcPr>
          <w:p w14:paraId="14F60C6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5,905</w:t>
            </w:r>
          </w:p>
        </w:tc>
        <w:tc>
          <w:tcPr>
            <w:tcW w:w="1002" w:type="dxa"/>
            <w:tcBorders>
              <w:top w:val="nil"/>
              <w:left w:val="nil"/>
              <w:bottom w:val="nil"/>
              <w:right w:val="nil"/>
            </w:tcBorders>
            <w:shd w:val="clear" w:color="auto" w:fill="auto"/>
            <w:noWrap/>
            <w:vAlign w:val="bottom"/>
            <w:hideMark/>
          </w:tcPr>
          <w:p w14:paraId="3E46B02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5</w:t>
            </w:r>
          </w:p>
        </w:tc>
        <w:tc>
          <w:tcPr>
            <w:tcW w:w="1018" w:type="dxa"/>
            <w:tcBorders>
              <w:top w:val="nil"/>
              <w:left w:val="nil"/>
              <w:bottom w:val="nil"/>
              <w:right w:val="nil"/>
            </w:tcBorders>
            <w:shd w:val="clear" w:color="auto" w:fill="auto"/>
            <w:noWrap/>
            <w:vAlign w:val="bottom"/>
            <w:hideMark/>
          </w:tcPr>
          <w:p w14:paraId="38DF7F6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9,328</w:t>
            </w:r>
          </w:p>
        </w:tc>
        <w:tc>
          <w:tcPr>
            <w:tcW w:w="683" w:type="dxa"/>
            <w:tcBorders>
              <w:top w:val="nil"/>
              <w:left w:val="nil"/>
              <w:bottom w:val="nil"/>
              <w:right w:val="nil"/>
            </w:tcBorders>
            <w:shd w:val="clear" w:color="auto" w:fill="auto"/>
            <w:noWrap/>
            <w:vAlign w:val="bottom"/>
            <w:hideMark/>
          </w:tcPr>
          <w:p w14:paraId="71273E0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929</w:t>
            </w:r>
          </w:p>
        </w:tc>
        <w:tc>
          <w:tcPr>
            <w:tcW w:w="1000" w:type="dxa"/>
            <w:tcBorders>
              <w:top w:val="nil"/>
              <w:left w:val="nil"/>
              <w:bottom w:val="nil"/>
              <w:right w:val="nil"/>
            </w:tcBorders>
            <w:shd w:val="clear" w:color="auto" w:fill="auto"/>
            <w:noWrap/>
            <w:vAlign w:val="bottom"/>
            <w:hideMark/>
          </w:tcPr>
          <w:p w14:paraId="0983617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A95BC2" w:rsidRPr="00A95BC2" w14:paraId="35EF7302" w14:textId="77777777" w:rsidTr="00A95BC2">
        <w:trPr>
          <w:trHeight w:val="300"/>
        </w:trPr>
        <w:tc>
          <w:tcPr>
            <w:tcW w:w="3102" w:type="dxa"/>
            <w:tcBorders>
              <w:top w:val="nil"/>
              <w:left w:val="nil"/>
              <w:bottom w:val="nil"/>
              <w:right w:val="nil"/>
            </w:tcBorders>
            <w:shd w:val="clear" w:color="auto" w:fill="auto"/>
            <w:noWrap/>
            <w:vAlign w:val="bottom"/>
            <w:hideMark/>
          </w:tcPr>
          <w:p w14:paraId="38017BA7"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CapacityAcquisitionDelay</w:t>
            </w:r>
          </w:p>
        </w:tc>
        <w:tc>
          <w:tcPr>
            <w:tcW w:w="691" w:type="dxa"/>
            <w:tcBorders>
              <w:top w:val="nil"/>
              <w:left w:val="nil"/>
              <w:bottom w:val="nil"/>
              <w:right w:val="nil"/>
            </w:tcBorders>
            <w:shd w:val="clear" w:color="auto" w:fill="auto"/>
            <w:noWrap/>
            <w:vAlign w:val="bottom"/>
            <w:hideMark/>
          </w:tcPr>
          <w:p w14:paraId="2BF195CD"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146</w:t>
            </w:r>
          </w:p>
        </w:tc>
        <w:tc>
          <w:tcPr>
            <w:tcW w:w="1017" w:type="dxa"/>
            <w:tcBorders>
              <w:top w:val="nil"/>
              <w:left w:val="nil"/>
              <w:bottom w:val="nil"/>
              <w:right w:val="nil"/>
            </w:tcBorders>
            <w:shd w:val="clear" w:color="auto" w:fill="auto"/>
            <w:noWrap/>
            <w:vAlign w:val="bottom"/>
            <w:hideMark/>
          </w:tcPr>
          <w:p w14:paraId="6E0CB50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043</w:t>
            </w:r>
          </w:p>
        </w:tc>
        <w:tc>
          <w:tcPr>
            <w:tcW w:w="1002" w:type="dxa"/>
            <w:tcBorders>
              <w:top w:val="nil"/>
              <w:left w:val="nil"/>
              <w:bottom w:val="nil"/>
              <w:right w:val="nil"/>
            </w:tcBorders>
            <w:shd w:val="clear" w:color="auto" w:fill="auto"/>
            <w:noWrap/>
            <w:vAlign w:val="bottom"/>
            <w:hideMark/>
          </w:tcPr>
          <w:p w14:paraId="7889F2C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0</w:t>
            </w:r>
          </w:p>
        </w:tc>
        <w:tc>
          <w:tcPr>
            <w:tcW w:w="1018" w:type="dxa"/>
            <w:tcBorders>
              <w:top w:val="nil"/>
              <w:left w:val="nil"/>
              <w:bottom w:val="nil"/>
              <w:right w:val="nil"/>
            </w:tcBorders>
            <w:shd w:val="clear" w:color="auto" w:fill="auto"/>
            <w:noWrap/>
            <w:vAlign w:val="bottom"/>
            <w:hideMark/>
          </w:tcPr>
          <w:p w14:paraId="5F32EA3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4,654</w:t>
            </w:r>
          </w:p>
        </w:tc>
        <w:tc>
          <w:tcPr>
            <w:tcW w:w="683" w:type="dxa"/>
            <w:tcBorders>
              <w:top w:val="nil"/>
              <w:left w:val="nil"/>
              <w:bottom w:val="nil"/>
              <w:right w:val="nil"/>
            </w:tcBorders>
            <w:shd w:val="clear" w:color="auto" w:fill="auto"/>
            <w:noWrap/>
            <w:vAlign w:val="bottom"/>
            <w:hideMark/>
          </w:tcPr>
          <w:p w14:paraId="3F5150C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5</w:t>
            </w:r>
          </w:p>
        </w:tc>
        <w:tc>
          <w:tcPr>
            <w:tcW w:w="1000" w:type="dxa"/>
            <w:tcBorders>
              <w:top w:val="nil"/>
              <w:left w:val="nil"/>
              <w:bottom w:val="nil"/>
              <w:right w:val="nil"/>
            </w:tcBorders>
            <w:shd w:val="clear" w:color="auto" w:fill="auto"/>
            <w:noWrap/>
            <w:vAlign w:val="bottom"/>
            <w:hideMark/>
          </w:tcPr>
          <w:p w14:paraId="2D94864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Tent.</w:t>
            </w:r>
          </w:p>
        </w:tc>
      </w:tr>
      <w:tr w:rsidR="00A95BC2" w:rsidRPr="00A95BC2" w14:paraId="26A1EB3E" w14:textId="77777777" w:rsidTr="00A95BC2">
        <w:trPr>
          <w:trHeight w:val="300"/>
        </w:trPr>
        <w:tc>
          <w:tcPr>
            <w:tcW w:w="3102" w:type="dxa"/>
            <w:tcBorders>
              <w:top w:val="nil"/>
              <w:left w:val="nil"/>
              <w:bottom w:val="nil"/>
              <w:right w:val="nil"/>
            </w:tcBorders>
            <w:shd w:val="clear" w:color="auto" w:fill="auto"/>
            <w:noWrap/>
            <w:vAlign w:val="bottom"/>
            <w:hideMark/>
          </w:tcPr>
          <w:p w14:paraId="3E1BF62F"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VolumeReportingDelay</w:t>
            </w:r>
          </w:p>
        </w:tc>
        <w:tc>
          <w:tcPr>
            <w:tcW w:w="691" w:type="dxa"/>
            <w:tcBorders>
              <w:top w:val="nil"/>
              <w:left w:val="nil"/>
              <w:bottom w:val="nil"/>
              <w:right w:val="nil"/>
            </w:tcBorders>
            <w:shd w:val="clear" w:color="auto" w:fill="auto"/>
            <w:noWrap/>
            <w:vAlign w:val="bottom"/>
            <w:hideMark/>
          </w:tcPr>
          <w:p w14:paraId="51C0367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465</w:t>
            </w:r>
          </w:p>
        </w:tc>
        <w:tc>
          <w:tcPr>
            <w:tcW w:w="1017" w:type="dxa"/>
            <w:tcBorders>
              <w:top w:val="nil"/>
              <w:left w:val="nil"/>
              <w:bottom w:val="nil"/>
              <w:right w:val="nil"/>
            </w:tcBorders>
            <w:shd w:val="clear" w:color="auto" w:fill="auto"/>
            <w:noWrap/>
            <w:vAlign w:val="bottom"/>
            <w:hideMark/>
          </w:tcPr>
          <w:p w14:paraId="55F6B22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7</w:t>
            </w:r>
          </w:p>
        </w:tc>
        <w:tc>
          <w:tcPr>
            <w:tcW w:w="1002" w:type="dxa"/>
            <w:tcBorders>
              <w:top w:val="nil"/>
              <w:left w:val="nil"/>
              <w:bottom w:val="nil"/>
              <w:right w:val="nil"/>
            </w:tcBorders>
            <w:shd w:val="clear" w:color="auto" w:fill="auto"/>
            <w:noWrap/>
            <w:vAlign w:val="bottom"/>
            <w:hideMark/>
          </w:tcPr>
          <w:p w14:paraId="741D2EB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43</w:t>
            </w:r>
          </w:p>
        </w:tc>
        <w:tc>
          <w:tcPr>
            <w:tcW w:w="1018" w:type="dxa"/>
            <w:tcBorders>
              <w:top w:val="nil"/>
              <w:left w:val="nil"/>
              <w:bottom w:val="nil"/>
              <w:right w:val="nil"/>
            </w:tcBorders>
            <w:shd w:val="clear" w:color="auto" w:fill="auto"/>
            <w:noWrap/>
            <w:vAlign w:val="bottom"/>
            <w:hideMark/>
          </w:tcPr>
          <w:p w14:paraId="1E97588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3,383</w:t>
            </w:r>
          </w:p>
        </w:tc>
        <w:tc>
          <w:tcPr>
            <w:tcW w:w="683" w:type="dxa"/>
            <w:tcBorders>
              <w:top w:val="nil"/>
              <w:left w:val="nil"/>
              <w:bottom w:val="nil"/>
              <w:right w:val="nil"/>
            </w:tcBorders>
            <w:shd w:val="clear" w:color="auto" w:fill="auto"/>
            <w:noWrap/>
            <w:vAlign w:val="bottom"/>
            <w:hideMark/>
          </w:tcPr>
          <w:p w14:paraId="2F2B6EA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0401CE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3C4F4F3B" w14:textId="77777777" w:rsidTr="00A95BC2">
        <w:trPr>
          <w:trHeight w:val="300"/>
        </w:trPr>
        <w:tc>
          <w:tcPr>
            <w:tcW w:w="3102" w:type="dxa"/>
            <w:tcBorders>
              <w:top w:val="nil"/>
              <w:left w:val="nil"/>
              <w:bottom w:val="nil"/>
              <w:right w:val="nil"/>
            </w:tcBorders>
            <w:shd w:val="clear" w:color="auto" w:fill="auto"/>
            <w:noWrap/>
            <w:vAlign w:val="bottom"/>
            <w:hideMark/>
          </w:tcPr>
          <w:p w14:paraId="2CCA5FC6"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2</w:t>
            </w:r>
          </w:p>
        </w:tc>
        <w:tc>
          <w:tcPr>
            <w:tcW w:w="691" w:type="dxa"/>
            <w:tcBorders>
              <w:top w:val="nil"/>
              <w:left w:val="nil"/>
              <w:bottom w:val="nil"/>
              <w:right w:val="nil"/>
            </w:tcBorders>
            <w:shd w:val="clear" w:color="auto" w:fill="auto"/>
            <w:noWrap/>
            <w:vAlign w:val="bottom"/>
            <w:hideMark/>
          </w:tcPr>
          <w:p w14:paraId="6AC8F5E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399</w:t>
            </w:r>
          </w:p>
        </w:tc>
        <w:tc>
          <w:tcPr>
            <w:tcW w:w="1017" w:type="dxa"/>
            <w:tcBorders>
              <w:top w:val="nil"/>
              <w:left w:val="nil"/>
              <w:bottom w:val="nil"/>
              <w:right w:val="nil"/>
            </w:tcBorders>
            <w:shd w:val="clear" w:color="auto" w:fill="auto"/>
            <w:noWrap/>
            <w:vAlign w:val="bottom"/>
            <w:hideMark/>
          </w:tcPr>
          <w:p w14:paraId="3A8DDFD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1</w:t>
            </w:r>
          </w:p>
        </w:tc>
        <w:tc>
          <w:tcPr>
            <w:tcW w:w="1002" w:type="dxa"/>
            <w:tcBorders>
              <w:top w:val="nil"/>
              <w:left w:val="nil"/>
              <w:bottom w:val="nil"/>
              <w:right w:val="nil"/>
            </w:tcBorders>
            <w:shd w:val="clear" w:color="auto" w:fill="auto"/>
            <w:noWrap/>
            <w:vAlign w:val="bottom"/>
            <w:hideMark/>
          </w:tcPr>
          <w:p w14:paraId="6FD0A44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488</w:t>
            </w:r>
          </w:p>
        </w:tc>
        <w:tc>
          <w:tcPr>
            <w:tcW w:w="1018" w:type="dxa"/>
            <w:tcBorders>
              <w:top w:val="nil"/>
              <w:left w:val="nil"/>
              <w:bottom w:val="nil"/>
              <w:right w:val="nil"/>
            </w:tcBorders>
            <w:shd w:val="clear" w:color="auto" w:fill="auto"/>
            <w:noWrap/>
            <w:vAlign w:val="bottom"/>
            <w:hideMark/>
          </w:tcPr>
          <w:p w14:paraId="323A1C1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3,132</w:t>
            </w:r>
          </w:p>
        </w:tc>
        <w:tc>
          <w:tcPr>
            <w:tcW w:w="683" w:type="dxa"/>
            <w:tcBorders>
              <w:top w:val="nil"/>
              <w:left w:val="nil"/>
              <w:bottom w:val="nil"/>
              <w:right w:val="nil"/>
            </w:tcBorders>
            <w:shd w:val="clear" w:color="auto" w:fill="auto"/>
            <w:noWrap/>
            <w:vAlign w:val="bottom"/>
            <w:hideMark/>
          </w:tcPr>
          <w:p w14:paraId="7A548D7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8C4431C"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7544C501" w14:textId="77777777" w:rsidTr="00A95BC2">
        <w:trPr>
          <w:trHeight w:val="300"/>
        </w:trPr>
        <w:tc>
          <w:tcPr>
            <w:tcW w:w="3102" w:type="dxa"/>
            <w:tcBorders>
              <w:top w:val="nil"/>
              <w:left w:val="nil"/>
              <w:bottom w:val="nil"/>
              <w:right w:val="nil"/>
            </w:tcBorders>
            <w:shd w:val="clear" w:color="auto" w:fill="auto"/>
            <w:noWrap/>
            <w:vAlign w:val="bottom"/>
            <w:hideMark/>
          </w:tcPr>
          <w:p w14:paraId="499F5DE7"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NormalCapacityUtilization</w:t>
            </w:r>
          </w:p>
        </w:tc>
        <w:tc>
          <w:tcPr>
            <w:tcW w:w="691" w:type="dxa"/>
            <w:tcBorders>
              <w:top w:val="nil"/>
              <w:left w:val="nil"/>
              <w:bottom w:val="nil"/>
              <w:right w:val="nil"/>
            </w:tcBorders>
            <w:shd w:val="clear" w:color="auto" w:fill="auto"/>
            <w:noWrap/>
            <w:vAlign w:val="bottom"/>
            <w:hideMark/>
          </w:tcPr>
          <w:p w14:paraId="01E24E1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098</w:t>
            </w:r>
          </w:p>
        </w:tc>
        <w:tc>
          <w:tcPr>
            <w:tcW w:w="1017" w:type="dxa"/>
            <w:tcBorders>
              <w:top w:val="nil"/>
              <w:left w:val="nil"/>
              <w:bottom w:val="nil"/>
              <w:right w:val="nil"/>
            </w:tcBorders>
            <w:shd w:val="clear" w:color="auto" w:fill="auto"/>
            <w:noWrap/>
            <w:vAlign w:val="bottom"/>
            <w:hideMark/>
          </w:tcPr>
          <w:p w14:paraId="61DACD2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1</w:t>
            </w:r>
          </w:p>
        </w:tc>
        <w:tc>
          <w:tcPr>
            <w:tcW w:w="1002" w:type="dxa"/>
            <w:tcBorders>
              <w:top w:val="nil"/>
              <w:left w:val="nil"/>
              <w:bottom w:val="nil"/>
              <w:right w:val="nil"/>
            </w:tcBorders>
            <w:shd w:val="clear" w:color="auto" w:fill="auto"/>
            <w:noWrap/>
            <w:vAlign w:val="bottom"/>
            <w:hideMark/>
          </w:tcPr>
          <w:p w14:paraId="21FC3FBD"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80</w:t>
            </w:r>
          </w:p>
        </w:tc>
        <w:tc>
          <w:tcPr>
            <w:tcW w:w="1018" w:type="dxa"/>
            <w:tcBorders>
              <w:top w:val="nil"/>
              <w:left w:val="nil"/>
              <w:bottom w:val="nil"/>
              <w:right w:val="nil"/>
            </w:tcBorders>
            <w:shd w:val="clear" w:color="auto" w:fill="auto"/>
            <w:noWrap/>
            <w:vAlign w:val="bottom"/>
            <w:hideMark/>
          </w:tcPr>
          <w:p w14:paraId="6525EA7C"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050</w:t>
            </w:r>
          </w:p>
        </w:tc>
        <w:tc>
          <w:tcPr>
            <w:tcW w:w="683" w:type="dxa"/>
            <w:tcBorders>
              <w:top w:val="nil"/>
              <w:left w:val="nil"/>
              <w:bottom w:val="nil"/>
              <w:right w:val="nil"/>
            </w:tcBorders>
            <w:shd w:val="clear" w:color="auto" w:fill="auto"/>
            <w:noWrap/>
            <w:vAlign w:val="bottom"/>
            <w:hideMark/>
          </w:tcPr>
          <w:p w14:paraId="7AA1730E"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EC7E26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32218C3A" w14:textId="77777777" w:rsidTr="00A95BC2">
        <w:trPr>
          <w:trHeight w:val="300"/>
        </w:trPr>
        <w:tc>
          <w:tcPr>
            <w:tcW w:w="3102" w:type="dxa"/>
            <w:tcBorders>
              <w:top w:val="nil"/>
              <w:left w:val="nil"/>
              <w:bottom w:val="nil"/>
              <w:right w:val="nil"/>
            </w:tcBorders>
            <w:shd w:val="clear" w:color="auto" w:fill="auto"/>
            <w:noWrap/>
            <w:vAlign w:val="bottom"/>
            <w:hideMark/>
          </w:tcPr>
          <w:p w14:paraId="6A46BDC8"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RatioOfFixedToVarCost</w:t>
            </w:r>
          </w:p>
        </w:tc>
        <w:tc>
          <w:tcPr>
            <w:tcW w:w="691" w:type="dxa"/>
            <w:tcBorders>
              <w:top w:val="nil"/>
              <w:left w:val="nil"/>
              <w:bottom w:val="nil"/>
              <w:right w:val="nil"/>
            </w:tcBorders>
            <w:shd w:val="clear" w:color="auto" w:fill="auto"/>
            <w:noWrap/>
            <w:vAlign w:val="bottom"/>
            <w:hideMark/>
          </w:tcPr>
          <w:p w14:paraId="36EB9CC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5</w:t>
            </w:r>
          </w:p>
        </w:tc>
        <w:tc>
          <w:tcPr>
            <w:tcW w:w="1017" w:type="dxa"/>
            <w:tcBorders>
              <w:top w:val="nil"/>
              <w:left w:val="nil"/>
              <w:bottom w:val="nil"/>
              <w:right w:val="nil"/>
            </w:tcBorders>
            <w:shd w:val="clear" w:color="auto" w:fill="auto"/>
            <w:noWrap/>
            <w:vAlign w:val="bottom"/>
            <w:hideMark/>
          </w:tcPr>
          <w:p w14:paraId="07E9CF6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871</w:t>
            </w:r>
          </w:p>
        </w:tc>
        <w:tc>
          <w:tcPr>
            <w:tcW w:w="1002" w:type="dxa"/>
            <w:tcBorders>
              <w:top w:val="nil"/>
              <w:left w:val="nil"/>
              <w:bottom w:val="nil"/>
              <w:right w:val="nil"/>
            </w:tcBorders>
            <w:shd w:val="clear" w:color="auto" w:fill="auto"/>
            <w:noWrap/>
            <w:vAlign w:val="bottom"/>
            <w:hideMark/>
          </w:tcPr>
          <w:p w14:paraId="2FC5EE0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8" w:type="dxa"/>
            <w:tcBorders>
              <w:top w:val="nil"/>
              <w:left w:val="nil"/>
              <w:bottom w:val="nil"/>
              <w:right w:val="nil"/>
            </w:tcBorders>
            <w:shd w:val="clear" w:color="auto" w:fill="auto"/>
            <w:noWrap/>
            <w:vAlign w:val="bottom"/>
            <w:hideMark/>
          </w:tcPr>
          <w:p w14:paraId="5749F71C"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509</w:t>
            </w:r>
          </w:p>
        </w:tc>
        <w:tc>
          <w:tcPr>
            <w:tcW w:w="683" w:type="dxa"/>
            <w:tcBorders>
              <w:top w:val="nil"/>
              <w:left w:val="nil"/>
              <w:bottom w:val="nil"/>
              <w:right w:val="nil"/>
            </w:tcBorders>
            <w:shd w:val="clear" w:color="auto" w:fill="auto"/>
            <w:noWrap/>
            <w:vAlign w:val="bottom"/>
            <w:hideMark/>
          </w:tcPr>
          <w:p w14:paraId="4B99C237"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4BC980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5C01FBF8" w14:textId="77777777" w:rsidTr="00A95BC2">
        <w:trPr>
          <w:trHeight w:val="300"/>
        </w:trPr>
        <w:tc>
          <w:tcPr>
            <w:tcW w:w="3102" w:type="dxa"/>
            <w:tcBorders>
              <w:top w:val="nil"/>
              <w:left w:val="nil"/>
              <w:bottom w:val="nil"/>
              <w:right w:val="nil"/>
            </w:tcBorders>
            <w:shd w:val="clear" w:color="auto" w:fill="auto"/>
            <w:noWrap/>
            <w:vAlign w:val="bottom"/>
            <w:hideMark/>
          </w:tcPr>
          <w:p w14:paraId="4C0D69AE"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Performance</w:t>
            </w:r>
          </w:p>
        </w:tc>
        <w:tc>
          <w:tcPr>
            <w:tcW w:w="691" w:type="dxa"/>
            <w:tcBorders>
              <w:top w:val="nil"/>
              <w:left w:val="nil"/>
              <w:bottom w:val="nil"/>
              <w:right w:val="nil"/>
            </w:tcBorders>
            <w:shd w:val="clear" w:color="auto" w:fill="auto"/>
            <w:noWrap/>
            <w:vAlign w:val="bottom"/>
            <w:hideMark/>
          </w:tcPr>
          <w:p w14:paraId="399C258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3658ACC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7</w:t>
            </w:r>
          </w:p>
        </w:tc>
        <w:tc>
          <w:tcPr>
            <w:tcW w:w="1002" w:type="dxa"/>
            <w:tcBorders>
              <w:top w:val="nil"/>
              <w:left w:val="nil"/>
              <w:bottom w:val="nil"/>
              <w:right w:val="nil"/>
            </w:tcBorders>
            <w:shd w:val="clear" w:color="auto" w:fill="auto"/>
            <w:noWrap/>
            <w:vAlign w:val="bottom"/>
            <w:hideMark/>
          </w:tcPr>
          <w:p w14:paraId="02E8DDA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2</w:t>
            </w:r>
          </w:p>
        </w:tc>
        <w:tc>
          <w:tcPr>
            <w:tcW w:w="1018" w:type="dxa"/>
            <w:tcBorders>
              <w:top w:val="nil"/>
              <w:left w:val="nil"/>
              <w:bottom w:val="nil"/>
              <w:right w:val="nil"/>
            </w:tcBorders>
            <w:shd w:val="clear" w:color="auto" w:fill="auto"/>
            <w:noWrap/>
            <w:vAlign w:val="bottom"/>
            <w:hideMark/>
          </w:tcPr>
          <w:p w14:paraId="3A8C329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152</w:t>
            </w:r>
          </w:p>
        </w:tc>
        <w:tc>
          <w:tcPr>
            <w:tcW w:w="683" w:type="dxa"/>
            <w:tcBorders>
              <w:top w:val="nil"/>
              <w:left w:val="nil"/>
              <w:bottom w:val="nil"/>
              <w:right w:val="nil"/>
            </w:tcBorders>
            <w:shd w:val="clear" w:color="auto" w:fill="auto"/>
            <w:noWrap/>
            <w:vAlign w:val="bottom"/>
            <w:hideMark/>
          </w:tcPr>
          <w:p w14:paraId="2F7D024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9CC41B7"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27ED3E7B" w14:textId="77777777" w:rsidTr="00A95BC2">
        <w:trPr>
          <w:trHeight w:val="300"/>
        </w:trPr>
        <w:tc>
          <w:tcPr>
            <w:tcW w:w="3102" w:type="dxa"/>
            <w:tcBorders>
              <w:top w:val="nil"/>
              <w:left w:val="nil"/>
              <w:bottom w:val="nil"/>
              <w:right w:val="nil"/>
            </w:tcBorders>
            <w:shd w:val="clear" w:color="auto" w:fill="auto"/>
            <w:noWrap/>
            <w:vAlign w:val="bottom"/>
            <w:hideMark/>
          </w:tcPr>
          <w:p w14:paraId="532C47E9"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3</w:t>
            </w:r>
          </w:p>
        </w:tc>
        <w:tc>
          <w:tcPr>
            <w:tcW w:w="691" w:type="dxa"/>
            <w:tcBorders>
              <w:top w:val="nil"/>
              <w:left w:val="nil"/>
              <w:bottom w:val="nil"/>
              <w:right w:val="nil"/>
            </w:tcBorders>
            <w:shd w:val="clear" w:color="auto" w:fill="auto"/>
            <w:noWrap/>
            <w:vAlign w:val="bottom"/>
            <w:hideMark/>
          </w:tcPr>
          <w:p w14:paraId="64CFA84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0</w:t>
            </w:r>
          </w:p>
        </w:tc>
        <w:tc>
          <w:tcPr>
            <w:tcW w:w="1017" w:type="dxa"/>
            <w:tcBorders>
              <w:top w:val="nil"/>
              <w:left w:val="nil"/>
              <w:bottom w:val="nil"/>
              <w:right w:val="nil"/>
            </w:tcBorders>
            <w:shd w:val="clear" w:color="auto" w:fill="auto"/>
            <w:noWrap/>
            <w:vAlign w:val="bottom"/>
            <w:hideMark/>
          </w:tcPr>
          <w:p w14:paraId="0D77CEEA"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334</w:t>
            </w:r>
          </w:p>
        </w:tc>
        <w:tc>
          <w:tcPr>
            <w:tcW w:w="1002" w:type="dxa"/>
            <w:tcBorders>
              <w:top w:val="nil"/>
              <w:left w:val="nil"/>
              <w:bottom w:val="nil"/>
              <w:right w:val="nil"/>
            </w:tcBorders>
            <w:shd w:val="clear" w:color="auto" w:fill="auto"/>
            <w:noWrap/>
            <w:vAlign w:val="bottom"/>
            <w:hideMark/>
          </w:tcPr>
          <w:p w14:paraId="4849AB0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600</w:t>
            </w:r>
          </w:p>
        </w:tc>
        <w:tc>
          <w:tcPr>
            <w:tcW w:w="1018" w:type="dxa"/>
            <w:tcBorders>
              <w:top w:val="nil"/>
              <w:left w:val="nil"/>
              <w:bottom w:val="nil"/>
              <w:right w:val="nil"/>
            </w:tcBorders>
            <w:shd w:val="clear" w:color="auto" w:fill="auto"/>
            <w:noWrap/>
            <w:vAlign w:val="bottom"/>
            <w:hideMark/>
          </w:tcPr>
          <w:p w14:paraId="4D339C2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610</w:t>
            </w:r>
          </w:p>
        </w:tc>
        <w:tc>
          <w:tcPr>
            <w:tcW w:w="683" w:type="dxa"/>
            <w:tcBorders>
              <w:top w:val="nil"/>
              <w:left w:val="nil"/>
              <w:bottom w:val="nil"/>
              <w:right w:val="nil"/>
            </w:tcBorders>
            <w:shd w:val="clear" w:color="auto" w:fill="auto"/>
            <w:noWrap/>
            <w:vAlign w:val="bottom"/>
            <w:hideMark/>
          </w:tcPr>
          <w:p w14:paraId="4FF9CE1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D635CD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6870DADB" w14:textId="77777777" w:rsidTr="00A95BC2">
        <w:trPr>
          <w:trHeight w:val="300"/>
        </w:trPr>
        <w:tc>
          <w:tcPr>
            <w:tcW w:w="3102" w:type="dxa"/>
            <w:tcBorders>
              <w:top w:val="nil"/>
              <w:left w:val="nil"/>
              <w:bottom w:val="nil"/>
              <w:right w:val="nil"/>
            </w:tcBorders>
            <w:shd w:val="clear" w:color="auto" w:fill="auto"/>
            <w:noWrap/>
            <w:vAlign w:val="bottom"/>
            <w:hideMark/>
          </w:tcPr>
          <w:p w14:paraId="5382CC20"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ReferenceIndustryDemandElasticity</w:t>
            </w:r>
          </w:p>
        </w:tc>
        <w:tc>
          <w:tcPr>
            <w:tcW w:w="691" w:type="dxa"/>
            <w:tcBorders>
              <w:top w:val="nil"/>
              <w:left w:val="nil"/>
              <w:bottom w:val="nil"/>
              <w:right w:val="nil"/>
            </w:tcBorders>
            <w:shd w:val="clear" w:color="auto" w:fill="auto"/>
            <w:noWrap/>
            <w:vAlign w:val="bottom"/>
            <w:hideMark/>
          </w:tcPr>
          <w:p w14:paraId="5BDDC07D"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159</w:t>
            </w:r>
          </w:p>
        </w:tc>
        <w:tc>
          <w:tcPr>
            <w:tcW w:w="1017" w:type="dxa"/>
            <w:tcBorders>
              <w:top w:val="nil"/>
              <w:left w:val="nil"/>
              <w:bottom w:val="nil"/>
              <w:right w:val="nil"/>
            </w:tcBorders>
            <w:shd w:val="clear" w:color="auto" w:fill="auto"/>
            <w:noWrap/>
            <w:vAlign w:val="bottom"/>
            <w:hideMark/>
          </w:tcPr>
          <w:p w14:paraId="652E659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1002" w:type="dxa"/>
            <w:tcBorders>
              <w:top w:val="nil"/>
              <w:left w:val="nil"/>
              <w:bottom w:val="nil"/>
              <w:right w:val="nil"/>
            </w:tcBorders>
            <w:shd w:val="clear" w:color="auto" w:fill="auto"/>
            <w:noWrap/>
            <w:vAlign w:val="bottom"/>
            <w:hideMark/>
          </w:tcPr>
          <w:p w14:paraId="3FFBEDB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4</w:t>
            </w:r>
          </w:p>
        </w:tc>
        <w:tc>
          <w:tcPr>
            <w:tcW w:w="1018" w:type="dxa"/>
            <w:tcBorders>
              <w:top w:val="nil"/>
              <w:left w:val="nil"/>
              <w:bottom w:val="nil"/>
              <w:right w:val="nil"/>
            </w:tcBorders>
            <w:shd w:val="clear" w:color="auto" w:fill="auto"/>
            <w:noWrap/>
            <w:vAlign w:val="bottom"/>
            <w:hideMark/>
          </w:tcPr>
          <w:p w14:paraId="3EDBE84A"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255</w:t>
            </w:r>
          </w:p>
        </w:tc>
        <w:tc>
          <w:tcPr>
            <w:tcW w:w="683" w:type="dxa"/>
            <w:tcBorders>
              <w:top w:val="nil"/>
              <w:left w:val="nil"/>
              <w:bottom w:val="nil"/>
              <w:right w:val="nil"/>
            </w:tcBorders>
            <w:shd w:val="clear" w:color="auto" w:fill="auto"/>
            <w:noWrap/>
            <w:vAlign w:val="bottom"/>
            <w:hideMark/>
          </w:tcPr>
          <w:p w14:paraId="156B320E"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C6C0E6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26B9A210" w14:textId="77777777" w:rsidTr="00A95BC2">
        <w:trPr>
          <w:trHeight w:val="300"/>
        </w:trPr>
        <w:tc>
          <w:tcPr>
            <w:tcW w:w="3102" w:type="dxa"/>
            <w:tcBorders>
              <w:top w:val="nil"/>
              <w:left w:val="nil"/>
              <w:bottom w:val="nil"/>
              <w:right w:val="nil"/>
            </w:tcBorders>
            <w:shd w:val="clear" w:color="auto" w:fill="auto"/>
            <w:noWrap/>
            <w:vAlign w:val="bottom"/>
            <w:hideMark/>
          </w:tcPr>
          <w:p w14:paraId="4C88FD2B"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MedioAvaliacao</w:t>
            </w:r>
          </w:p>
        </w:tc>
        <w:tc>
          <w:tcPr>
            <w:tcW w:w="691" w:type="dxa"/>
            <w:tcBorders>
              <w:top w:val="nil"/>
              <w:left w:val="nil"/>
              <w:bottom w:val="nil"/>
              <w:right w:val="nil"/>
            </w:tcBorders>
            <w:shd w:val="clear" w:color="auto" w:fill="auto"/>
            <w:noWrap/>
            <w:vAlign w:val="bottom"/>
            <w:hideMark/>
          </w:tcPr>
          <w:p w14:paraId="3E652CE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240</w:t>
            </w:r>
          </w:p>
        </w:tc>
        <w:tc>
          <w:tcPr>
            <w:tcW w:w="1017" w:type="dxa"/>
            <w:tcBorders>
              <w:top w:val="nil"/>
              <w:left w:val="nil"/>
              <w:bottom w:val="nil"/>
              <w:right w:val="nil"/>
            </w:tcBorders>
            <w:shd w:val="clear" w:color="auto" w:fill="auto"/>
            <w:noWrap/>
            <w:vAlign w:val="bottom"/>
            <w:hideMark/>
          </w:tcPr>
          <w:p w14:paraId="4A78119A"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2</w:t>
            </w:r>
          </w:p>
        </w:tc>
        <w:tc>
          <w:tcPr>
            <w:tcW w:w="1002" w:type="dxa"/>
            <w:tcBorders>
              <w:top w:val="nil"/>
              <w:left w:val="nil"/>
              <w:bottom w:val="nil"/>
              <w:right w:val="nil"/>
            </w:tcBorders>
            <w:shd w:val="clear" w:color="auto" w:fill="auto"/>
            <w:noWrap/>
            <w:vAlign w:val="bottom"/>
            <w:hideMark/>
          </w:tcPr>
          <w:p w14:paraId="7B48149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1749CD6E"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3,219</w:t>
            </w:r>
          </w:p>
        </w:tc>
        <w:tc>
          <w:tcPr>
            <w:tcW w:w="683" w:type="dxa"/>
            <w:tcBorders>
              <w:top w:val="nil"/>
              <w:left w:val="nil"/>
              <w:bottom w:val="nil"/>
              <w:right w:val="nil"/>
            </w:tcBorders>
            <w:shd w:val="clear" w:color="auto" w:fill="auto"/>
            <w:noWrap/>
            <w:vAlign w:val="bottom"/>
            <w:hideMark/>
          </w:tcPr>
          <w:p w14:paraId="055AA4D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172A89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3F5448AA" w14:textId="77777777" w:rsidTr="00A95BC2">
        <w:trPr>
          <w:trHeight w:val="300"/>
        </w:trPr>
        <w:tc>
          <w:tcPr>
            <w:tcW w:w="3102" w:type="dxa"/>
            <w:tcBorders>
              <w:top w:val="nil"/>
              <w:left w:val="nil"/>
              <w:bottom w:val="nil"/>
              <w:right w:val="nil"/>
            </w:tcBorders>
            <w:shd w:val="clear" w:color="auto" w:fill="auto"/>
            <w:noWrap/>
            <w:vAlign w:val="bottom"/>
            <w:hideMark/>
          </w:tcPr>
          <w:p w14:paraId="3A8AFC0F"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2</w:t>
            </w:r>
          </w:p>
        </w:tc>
        <w:tc>
          <w:tcPr>
            <w:tcW w:w="691" w:type="dxa"/>
            <w:tcBorders>
              <w:top w:val="nil"/>
              <w:left w:val="nil"/>
              <w:bottom w:val="nil"/>
              <w:right w:val="nil"/>
            </w:tcBorders>
            <w:shd w:val="clear" w:color="auto" w:fill="auto"/>
            <w:noWrap/>
            <w:vAlign w:val="bottom"/>
            <w:hideMark/>
          </w:tcPr>
          <w:p w14:paraId="00F48BEE"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528</w:t>
            </w:r>
          </w:p>
        </w:tc>
        <w:tc>
          <w:tcPr>
            <w:tcW w:w="1017" w:type="dxa"/>
            <w:tcBorders>
              <w:top w:val="nil"/>
              <w:left w:val="nil"/>
              <w:bottom w:val="nil"/>
              <w:right w:val="nil"/>
            </w:tcBorders>
            <w:shd w:val="clear" w:color="auto" w:fill="auto"/>
            <w:noWrap/>
            <w:vAlign w:val="bottom"/>
            <w:hideMark/>
          </w:tcPr>
          <w:p w14:paraId="40A8D55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199</w:t>
            </w:r>
          </w:p>
        </w:tc>
        <w:tc>
          <w:tcPr>
            <w:tcW w:w="1002" w:type="dxa"/>
            <w:tcBorders>
              <w:top w:val="nil"/>
              <w:left w:val="nil"/>
              <w:bottom w:val="nil"/>
              <w:right w:val="nil"/>
            </w:tcBorders>
            <w:shd w:val="clear" w:color="auto" w:fill="auto"/>
            <w:noWrap/>
            <w:vAlign w:val="bottom"/>
            <w:hideMark/>
          </w:tcPr>
          <w:p w14:paraId="280E61ED"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4</w:t>
            </w:r>
          </w:p>
        </w:tc>
        <w:tc>
          <w:tcPr>
            <w:tcW w:w="1018" w:type="dxa"/>
            <w:tcBorders>
              <w:top w:val="nil"/>
              <w:left w:val="nil"/>
              <w:bottom w:val="nil"/>
              <w:right w:val="nil"/>
            </w:tcBorders>
            <w:shd w:val="clear" w:color="auto" w:fill="auto"/>
            <w:noWrap/>
            <w:vAlign w:val="bottom"/>
            <w:hideMark/>
          </w:tcPr>
          <w:p w14:paraId="4ACF79D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606</w:t>
            </w:r>
          </w:p>
        </w:tc>
        <w:tc>
          <w:tcPr>
            <w:tcW w:w="683" w:type="dxa"/>
            <w:tcBorders>
              <w:top w:val="nil"/>
              <w:left w:val="nil"/>
              <w:bottom w:val="nil"/>
              <w:right w:val="nil"/>
            </w:tcBorders>
            <w:shd w:val="clear" w:color="auto" w:fill="auto"/>
            <w:noWrap/>
            <w:vAlign w:val="bottom"/>
            <w:hideMark/>
          </w:tcPr>
          <w:p w14:paraId="1481340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BB58FA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42A038CF" w14:textId="77777777" w:rsidTr="00A95BC2">
        <w:trPr>
          <w:trHeight w:val="300"/>
        </w:trPr>
        <w:tc>
          <w:tcPr>
            <w:tcW w:w="3102" w:type="dxa"/>
            <w:tcBorders>
              <w:top w:val="nil"/>
              <w:left w:val="nil"/>
              <w:bottom w:val="nil"/>
              <w:right w:val="nil"/>
            </w:tcBorders>
            <w:shd w:val="clear" w:color="auto" w:fill="auto"/>
            <w:noWrap/>
            <w:vAlign w:val="bottom"/>
            <w:hideMark/>
          </w:tcPr>
          <w:p w14:paraId="1F74838B"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InitialReorderShare</w:t>
            </w:r>
          </w:p>
        </w:tc>
        <w:tc>
          <w:tcPr>
            <w:tcW w:w="691" w:type="dxa"/>
            <w:tcBorders>
              <w:top w:val="nil"/>
              <w:left w:val="nil"/>
              <w:bottom w:val="nil"/>
              <w:right w:val="nil"/>
            </w:tcBorders>
            <w:shd w:val="clear" w:color="auto" w:fill="auto"/>
            <w:noWrap/>
            <w:vAlign w:val="bottom"/>
            <w:hideMark/>
          </w:tcPr>
          <w:p w14:paraId="53E7208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6</w:t>
            </w:r>
          </w:p>
        </w:tc>
        <w:tc>
          <w:tcPr>
            <w:tcW w:w="1017" w:type="dxa"/>
            <w:tcBorders>
              <w:top w:val="nil"/>
              <w:left w:val="nil"/>
              <w:bottom w:val="nil"/>
              <w:right w:val="nil"/>
            </w:tcBorders>
            <w:shd w:val="clear" w:color="auto" w:fill="auto"/>
            <w:noWrap/>
            <w:vAlign w:val="bottom"/>
            <w:hideMark/>
          </w:tcPr>
          <w:p w14:paraId="64D8656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210</w:t>
            </w:r>
          </w:p>
        </w:tc>
        <w:tc>
          <w:tcPr>
            <w:tcW w:w="1002" w:type="dxa"/>
            <w:tcBorders>
              <w:top w:val="nil"/>
              <w:left w:val="nil"/>
              <w:bottom w:val="nil"/>
              <w:right w:val="nil"/>
            </w:tcBorders>
            <w:shd w:val="clear" w:color="auto" w:fill="auto"/>
            <w:noWrap/>
            <w:vAlign w:val="bottom"/>
            <w:hideMark/>
          </w:tcPr>
          <w:p w14:paraId="5CB7631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2</w:t>
            </w:r>
          </w:p>
        </w:tc>
        <w:tc>
          <w:tcPr>
            <w:tcW w:w="1018" w:type="dxa"/>
            <w:tcBorders>
              <w:top w:val="nil"/>
              <w:left w:val="nil"/>
              <w:bottom w:val="nil"/>
              <w:right w:val="nil"/>
            </w:tcBorders>
            <w:shd w:val="clear" w:color="auto" w:fill="auto"/>
            <w:noWrap/>
            <w:vAlign w:val="bottom"/>
            <w:hideMark/>
          </w:tcPr>
          <w:p w14:paraId="0260F2BA"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219</w:t>
            </w:r>
          </w:p>
        </w:tc>
        <w:tc>
          <w:tcPr>
            <w:tcW w:w="683" w:type="dxa"/>
            <w:tcBorders>
              <w:top w:val="nil"/>
              <w:left w:val="nil"/>
              <w:bottom w:val="nil"/>
              <w:right w:val="nil"/>
            </w:tcBorders>
            <w:shd w:val="clear" w:color="auto" w:fill="auto"/>
            <w:noWrap/>
            <w:vAlign w:val="bottom"/>
            <w:hideMark/>
          </w:tcPr>
          <w:p w14:paraId="5C4C71B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BB3FA8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0902B9C4" w14:textId="77777777" w:rsidTr="00A95BC2">
        <w:trPr>
          <w:trHeight w:val="300"/>
        </w:trPr>
        <w:tc>
          <w:tcPr>
            <w:tcW w:w="3102" w:type="dxa"/>
            <w:tcBorders>
              <w:top w:val="nil"/>
              <w:left w:val="nil"/>
              <w:bottom w:val="nil"/>
              <w:right w:val="nil"/>
            </w:tcBorders>
            <w:shd w:val="clear" w:color="auto" w:fill="auto"/>
            <w:noWrap/>
            <w:vAlign w:val="bottom"/>
            <w:hideMark/>
          </w:tcPr>
          <w:p w14:paraId="17B03697"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Costs</w:t>
            </w:r>
          </w:p>
        </w:tc>
        <w:tc>
          <w:tcPr>
            <w:tcW w:w="691" w:type="dxa"/>
            <w:tcBorders>
              <w:top w:val="nil"/>
              <w:left w:val="nil"/>
              <w:bottom w:val="nil"/>
              <w:right w:val="nil"/>
            </w:tcBorders>
            <w:shd w:val="clear" w:color="auto" w:fill="auto"/>
            <w:noWrap/>
            <w:vAlign w:val="bottom"/>
            <w:hideMark/>
          </w:tcPr>
          <w:p w14:paraId="5E2B0D1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9</w:t>
            </w:r>
          </w:p>
        </w:tc>
        <w:tc>
          <w:tcPr>
            <w:tcW w:w="1017" w:type="dxa"/>
            <w:tcBorders>
              <w:top w:val="nil"/>
              <w:left w:val="nil"/>
              <w:bottom w:val="nil"/>
              <w:right w:val="nil"/>
            </w:tcBorders>
            <w:shd w:val="clear" w:color="auto" w:fill="auto"/>
            <w:noWrap/>
            <w:vAlign w:val="bottom"/>
            <w:hideMark/>
          </w:tcPr>
          <w:p w14:paraId="34A1AA6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2</w:t>
            </w:r>
          </w:p>
        </w:tc>
        <w:tc>
          <w:tcPr>
            <w:tcW w:w="1002" w:type="dxa"/>
            <w:tcBorders>
              <w:top w:val="nil"/>
              <w:left w:val="nil"/>
              <w:bottom w:val="nil"/>
              <w:right w:val="nil"/>
            </w:tcBorders>
            <w:shd w:val="clear" w:color="auto" w:fill="auto"/>
            <w:noWrap/>
            <w:vAlign w:val="bottom"/>
            <w:hideMark/>
          </w:tcPr>
          <w:p w14:paraId="39123D9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445</w:t>
            </w:r>
          </w:p>
        </w:tc>
        <w:tc>
          <w:tcPr>
            <w:tcW w:w="1018" w:type="dxa"/>
            <w:tcBorders>
              <w:top w:val="nil"/>
              <w:left w:val="nil"/>
              <w:bottom w:val="nil"/>
              <w:right w:val="nil"/>
            </w:tcBorders>
            <w:shd w:val="clear" w:color="auto" w:fill="auto"/>
            <w:noWrap/>
            <w:vAlign w:val="bottom"/>
            <w:hideMark/>
          </w:tcPr>
          <w:p w14:paraId="0BD137A7"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860</w:t>
            </w:r>
          </w:p>
        </w:tc>
        <w:tc>
          <w:tcPr>
            <w:tcW w:w="683" w:type="dxa"/>
            <w:tcBorders>
              <w:top w:val="nil"/>
              <w:left w:val="nil"/>
              <w:bottom w:val="nil"/>
              <w:right w:val="nil"/>
            </w:tcBorders>
            <w:shd w:val="clear" w:color="auto" w:fill="auto"/>
            <w:noWrap/>
            <w:vAlign w:val="bottom"/>
            <w:hideMark/>
          </w:tcPr>
          <w:p w14:paraId="7450AFD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676074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67C6EC5F" w14:textId="77777777" w:rsidTr="00A95BC2">
        <w:trPr>
          <w:trHeight w:val="300"/>
        </w:trPr>
        <w:tc>
          <w:tcPr>
            <w:tcW w:w="3102" w:type="dxa"/>
            <w:tcBorders>
              <w:top w:val="nil"/>
              <w:left w:val="nil"/>
              <w:bottom w:val="nil"/>
              <w:right w:val="nil"/>
            </w:tcBorders>
            <w:shd w:val="clear" w:color="auto" w:fill="auto"/>
            <w:noWrap/>
            <w:vAlign w:val="bottom"/>
            <w:hideMark/>
          </w:tcPr>
          <w:p w14:paraId="489D4ECC"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lastRenderedPageBreak/>
              <w:t>aCustoMedioPatente</w:t>
            </w:r>
          </w:p>
        </w:tc>
        <w:tc>
          <w:tcPr>
            <w:tcW w:w="691" w:type="dxa"/>
            <w:tcBorders>
              <w:top w:val="nil"/>
              <w:left w:val="nil"/>
              <w:bottom w:val="nil"/>
              <w:right w:val="nil"/>
            </w:tcBorders>
            <w:shd w:val="clear" w:color="auto" w:fill="auto"/>
            <w:noWrap/>
            <w:vAlign w:val="bottom"/>
            <w:hideMark/>
          </w:tcPr>
          <w:p w14:paraId="55E4C39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4</w:t>
            </w:r>
          </w:p>
        </w:tc>
        <w:tc>
          <w:tcPr>
            <w:tcW w:w="1017" w:type="dxa"/>
            <w:tcBorders>
              <w:top w:val="nil"/>
              <w:left w:val="nil"/>
              <w:bottom w:val="nil"/>
              <w:right w:val="nil"/>
            </w:tcBorders>
            <w:shd w:val="clear" w:color="auto" w:fill="auto"/>
            <w:noWrap/>
            <w:vAlign w:val="bottom"/>
            <w:hideMark/>
          </w:tcPr>
          <w:p w14:paraId="4430961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5</w:t>
            </w:r>
          </w:p>
        </w:tc>
        <w:tc>
          <w:tcPr>
            <w:tcW w:w="1002" w:type="dxa"/>
            <w:tcBorders>
              <w:top w:val="nil"/>
              <w:left w:val="nil"/>
              <w:bottom w:val="nil"/>
              <w:right w:val="nil"/>
            </w:tcBorders>
            <w:shd w:val="clear" w:color="auto" w:fill="auto"/>
            <w:noWrap/>
            <w:vAlign w:val="bottom"/>
            <w:hideMark/>
          </w:tcPr>
          <w:p w14:paraId="16FB554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630</w:t>
            </w:r>
          </w:p>
        </w:tc>
        <w:tc>
          <w:tcPr>
            <w:tcW w:w="1018" w:type="dxa"/>
            <w:tcBorders>
              <w:top w:val="nil"/>
              <w:left w:val="nil"/>
              <w:bottom w:val="nil"/>
              <w:right w:val="nil"/>
            </w:tcBorders>
            <w:shd w:val="clear" w:color="auto" w:fill="auto"/>
            <w:noWrap/>
            <w:vAlign w:val="bottom"/>
            <w:hideMark/>
          </w:tcPr>
          <w:p w14:paraId="4302C1C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0</w:t>
            </w:r>
          </w:p>
        </w:tc>
        <w:tc>
          <w:tcPr>
            <w:tcW w:w="683" w:type="dxa"/>
            <w:tcBorders>
              <w:top w:val="nil"/>
              <w:left w:val="nil"/>
              <w:bottom w:val="nil"/>
              <w:right w:val="nil"/>
            </w:tcBorders>
            <w:shd w:val="clear" w:color="auto" w:fill="auto"/>
            <w:noWrap/>
            <w:vAlign w:val="bottom"/>
            <w:hideMark/>
          </w:tcPr>
          <w:p w14:paraId="5BD1ED3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F85B6EA"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43CD0BD1" w14:textId="77777777" w:rsidTr="00A95BC2">
        <w:trPr>
          <w:trHeight w:val="300"/>
        </w:trPr>
        <w:tc>
          <w:tcPr>
            <w:tcW w:w="3102" w:type="dxa"/>
            <w:tcBorders>
              <w:top w:val="nil"/>
              <w:left w:val="nil"/>
              <w:bottom w:val="nil"/>
              <w:right w:val="nil"/>
            </w:tcBorders>
            <w:shd w:val="clear" w:color="auto" w:fill="auto"/>
            <w:noWrap/>
            <w:vAlign w:val="bottom"/>
            <w:hideMark/>
          </w:tcPr>
          <w:p w14:paraId="5566EFA6"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Availability</w:t>
            </w:r>
          </w:p>
        </w:tc>
        <w:tc>
          <w:tcPr>
            <w:tcW w:w="691" w:type="dxa"/>
            <w:tcBorders>
              <w:top w:val="nil"/>
              <w:left w:val="nil"/>
              <w:bottom w:val="nil"/>
              <w:right w:val="nil"/>
            </w:tcBorders>
            <w:shd w:val="clear" w:color="auto" w:fill="auto"/>
            <w:noWrap/>
            <w:vAlign w:val="bottom"/>
            <w:hideMark/>
          </w:tcPr>
          <w:p w14:paraId="690485CC"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2</w:t>
            </w:r>
          </w:p>
        </w:tc>
        <w:tc>
          <w:tcPr>
            <w:tcW w:w="1017" w:type="dxa"/>
            <w:tcBorders>
              <w:top w:val="nil"/>
              <w:left w:val="nil"/>
              <w:bottom w:val="nil"/>
              <w:right w:val="nil"/>
            </w:tcBorders>
            <w:shd w:val="clear" w:color="auto" w:fill="auto"/>
            <w:noWrap/>
            <w:vAlign w:val="bottom"/>
            <w:hideMark/>
          </w:tcPr>
          <w:p w14:paraId="6D8DE2C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343</w:t>
            </w:r>
          </w:p>
        </w:tc>
        <w:tc>
          <w:tcPr>
            <w:tcW w:w="1002" w:type="dxa"/>
            <w:tcBorders>
              <w:top w:val="nil"/>
              <w:left w:val="nil"/>
              <w:bottom w:val="nil"/>
              <w:right w:val="nil"/>
            </w:tcBorders>
            <w:shd w:val="clear" w:color="auto" w:fill="auto"/>
            <w:noWrap/>
            <w:vAlign w:val="bottom"/>
            <w:hideMark/>
          </w:tcPr>
          <w:p w14:paraId="774226A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097</w:t>
            </w:r>
          </w:p>
        </w:tc>
        <w:tc>
          <w:tcPr>
            <w:tcW w:w="1018" w:type="dxa"/>
            <w:tcBorders>
              <w:top w:val="nil"/>
              <w:left w:val="nil"/>
              <w:bottom w:val="nil"/>
              <w:right w:val="nil"/>
            </w:tcBorders>
            <w:shd w:val="clear" w:color="auto" w:fill="auto"/>
            <w:noWrap/>
            <w:vAlign w:val="bottom"/>
            <w:hideMark/>
          </w:tcPr>
          <w:p w14:paraId="3FD13187"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553</w:t>
            </w:r>
          </w:p>
        </w:tc>
        <w:tc>
          <w:tcPr>
            <w:tcW w:w="683" w:type="dxa"/>
            <w:tcBorders>
              <w:top w:val="nil"/>
              <w:left w:val="nil"/>
              <w:bottom w:val="nil"/>
              <w:right w:val="nil"/>
            </w:tcBorders>
            <w:shd w:val="clear" w:color="auto" w:fill="auto"/>
            <w:noWrap/>
            <w:vAlign w:val="bottom"/>
            <w:hideMark/>
          </w:tcPr>
          <w:p w14:paraId="5765DAB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83792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2ED4C2DE" w14:textId="77777777" w:rsidTr="00A95BC2">
        <w:trPr>
          <w:trHeight w:val="300"/>
        </w:trPr>
        <w:tc>
          <w:tcPr>
            <w:tcW w:w="3102" w:type="dxa"/>
            <w:tcBorders>
              <w:top w:val="nil"/>
              <w:left w:val="nil"/>
              <w:bottom w:val="nil"/>
              <w:right w:val="nil"/>
            </w:tcBorders>
            <w:shd w:val="clear" w:color="auto" w:fill="auto"/>
            <w:noWrap/>
            <w:vAlign w:val="bottom"/>
            <w:hideMark/>
          </w:tcPr>
          <w:p w14:paraId="2C4B21A0"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3</w:t>
            </w:r>
          </w:p>
        </w:tc>
        <w:tc>
          <w:tcPr>
            <w:tcW w:w="691" w:type="dxa"/>
            <w:tcBorders>
              <w:top w:val="nil"/>
              <w:left w:val="nil"/>
              <w:bottom w:val="nil"/>
              <w:right w:val="nil"/>
            </w:tcBorders>
            <w:shd w:val="clear" w:color="auto" w:fill="auto"/>
            <w:noWrap/>
            <w:vAlign w:val="bottom"/>
            <w:hideMark/>
          </w:tcPr>
          <w:p w14:paraId="5955C2A7"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325</w:t>
            </w:r>
          </w:p>
        </w:tc>
        <w:tc>
          <w:tcPr>
            <w:tcW w:w="1017" w:type="dxa"/>
            <w:tcBorders>
              <w:top w:val="nil"/>
              <w:left w:val="nil"/>
              <w:bottom w:val="nil"/>
              <w:right w:val="nil"/>
            </w:tcBorders>
            <w:shd w:val="clear" w:color="auto" w:fill="auto"/>
            <w:noWrap/>
            <w:vAlign w:val="bottom"/>
            <w:hideMark/>
          </w:tcPr>
          <w:p w14:paraId="4A195E1A"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384</w:t>
            </w:r>
          </w:p>
        </w:tc>
        <w:tc>
          <w:tcPr>
            <w:tcW w:w="1002" w:type="dxa"/>
            <w:tcBorders>
              <w:top w:val="nil"/>
              <w:left w:val="nil"/>
              <w:bottom w:val="nil"/>
              <w:right w:val="nil"/>
            </w:tcBorders>
            <w:shd w:val="clear" w:color="auto" w:fill="auto"/>
            <w:noWrap/>
            <w:vAlign w:val="bottom"/>
            <w:hideMark/>
          </w:tcPr>
          <w:p w14:paraId="4A3BF8B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903</w:t>
            </w:r>
          </w:p>
        </w:tc>
        <w:tc>
          <w:tcPr>
            <w:tcW w:w="1018" w:type="dxa"/>
            <w:tcBorders>
              <w:top w:val="nil"/>
              <w:left w:val="nil"/>
              <w:bottom w:val="nil"/>
              <w:right w:val="nil"/>
            </w:tcBorders>
            <w:shd w:val="clear" w:color="auto" w:fill="auto"/>
            <w:noWrap/>
            <w:vAlign w:val="bottom"/>
            <w:hideMark/>
          </w:tcPr>
          <w:p w14:paraId="79C071B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165</w:t>
            </w:r>
          </w:p>
        </w:tc>
        <w:tc>
          <w:tcPr>
            <w:tcW w:w="683" w:type="dxa"/>
            <w:tcBorders>
              <w:top w:val="nil"/>
              <w:left w:val="nil"/>
              <w:bottom w:val="nil"/>
              <w:right w:val="nil"/>
            </w:tcBorders>
            <w:shd w:val="clear" w:color="auto" w:fill="auto"/>
            <w:noWrap/>
            <w:vAlign w:val="bottom"/>
            <w:hideMark/>
          </w:tcPr>
          <w:p w14:paraId="66D699D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1D9E28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084DCB46" w14:textId="77777777" w:rsidTr="00A95BC2">
        <w:trPr>
          <w:trHeight w:val="300"/>
        </w:trPr>
        <w:tc>
          <w:tcPr>
            <w:tcW w:w="3102" w:type="dxa"/>
            <w:tcBorders>
              <w:top w:val="nil"/>
              <w:left w:val="nil"/>
              <w:bottom w:val="nil"/>
              <w:right w:val="nil"/>
            </w:tcBorders>
            <w:shd w:val="clear" w:color="auto" w:fill="auto"/>
            <w:noWrap/>
            <w:vAlign w:val="bottom"/>
            <w:hideMark/>
          </w:tcPr>
          <w:p w14:paraId="3344865B"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4</w:t>
            </w:r>
          </w:p>
        </w:tc>
        <w:tc>
          <w:tcPr>
            <w:tcW w:w="691" w:type="dxa"/>
            <w:tcBorders>
              <w:top w:val="nil"/>
              <w:left w:val="nil"/>
              <w:bottom w:val="nil"/>
              <w:right w:val="nil"/>
            </w:tcBorders>
            <w:shd w:val="clear" w:color="auto" w:fill="auto"/>
            <w:noWrap/>
            <w:vAlign w:val="bottom"/>
            <w:hideMark/>
          </w:tcPr>
          <w:p w14:paraId="66E3246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614</w:t>
            </w:r>
          </w:p>
        </w:tc>
        <w:tc>
          <w:tcPr>
            <w:tcW w:w="1017" w:type="dxa"/>
            <w:tcBorders>
              <w:top w:val="nil"/>
              <w:left w:val="nil"/>
              <w:bottom w:val="nil"/>
              <w:right w:val="nil"/>
            </w:tcBorders>
            <w:shd w:val="clear" w:color="auto" w:fill="auto"/>
            <w:noWrap/>
            <w:vAlign w:val="bottom"/>
            <w:hideMark/>
          </w:tcPr>
          <w:p w14:paraId="32F7767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5</w:t>
            </w:r>
          </w:p>
        </w:tc>
        <w:tc>
          <w:tcPr>
            <w:tcW w:w="1002" w:type="dxa"/>
            <w:tcBorders>
              <w:top w:val="nil"/>
              <w:left w:val="nil"/>
              <w:bottom w:val="nil"/>
              <w:right w:val="nil"/>
            </w:tcBorders>
            <w:shd w:val="clear" w:color="auto" w:fill="auto"/>
            <w:noWrap/>
            <w:vAlign w:val="bottom"/>
            <w:hideMark/>
          </w:tcPr>
          <w:p w14:paraId="5A890CF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479</w:t>
            </w:r>
          </w:p>
        </w:tc>
        <w:tc>
          <w:tcPr>
            <w:tcW w:w="1018" w:type="dxa"/>
            <w:tcBorders>
              <w:top w:val="nil"/>
              <w:left w:val="nil"/>
              <w:bottom w:val="nil"/>
              <w:right w:val="nil"/>
            </w:tcBorders>
            <w:shd w:val="clear" w:color="auto" w:fill="auto"/>
            <w:noWrap/>
            <w:vAlign w:val="bottom"/>
            <w:hideMark/>
          </w:tcPr>
          <w:p w14:paraId="56C3807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908</w:t>
            </w:r>
          </w:p>
        </w:tc>
        <w:tc>
          <w:tcPr>
            <w:tcW w:w="683" w:type="dxa"/>
            <w:tcBorders>
              <w:top w:val="nil"/>
              <w:left w:val="nil"/>
              <w:bottom w:val="nil"/>
              <w:right w:val="nil"/>
            </w:tcBorders>
            <w:shd w:val="clear" w:color="auto" w:fill="auto"/>
            <w:noWrap/>
            <w:vAlign w:val="bottom"/>
            <w:hideMark/>
          </w:tcPr>
          <w:p w14:paraId="2523AD5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4BED71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31A5D997" w14:textId="77777777" w:rsidTr="00A95BC2">
        <w:trPr>
          <w:trHeight w:val="300"/>
        </w:trPr>
        <w:tc>
          <w:tcPr>
            <w:tcW w:w="3102" w:type="dxa"/>
            <w:tcBorders>
              <w:top w:val="nil"/>
              <w:left w:val="nil"/>
              <w:bottom w:val="nil"/>
              <w:right w:val="nil"/>
            </w:tcBorders>
            <w:shd w:val="clear" w:color="auto" w:fill="auto"/>
            <w:noWrap/>
            <w:vAlign w:val="bottom"/>
            <w:hideMark/>
          </w:tcPr>
          <w:p w14:paraId="2B7BE7F7"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MedioRealizacaoPeD</w:t>
            </w:r>
          </w:p>
        </w:tc>
        <w:tc>
          <w:tcPr>
            <w:tcW w:w="691" w:type="dxa"/>
            <w:tcBorders>
              <w:top w:val="nil"/>
              <w:left w:val="nil"/>
              <w:bottom w:val="nil"/>
              <w:right w:val="nil"/>
            </w:tcBorders>
            <w:shd w:val="clear" w:color="auto" w:fill="auto"/>
            <w:noWrap/>
            <w:vAlign w:val="bottom"/>
            <w:hideMark/>
          </w:tcPr>
          <w:p w14:paraId="4B7EB6A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1</w:t>
            </w:r>
          </w:p>
        </w:tc>
        <w:tc>
          <w:tcPr>
            <w:tcW w:w="1017" w:type="dxa"/>
            <w:tcBorders>
              <w:top w:val="nil"/>
              <w:left w:val="nil"/>
              <w:bottom w:val="nil"/>
              <w:right w:val="nil"/>
            </w:tcBorders>
            <w:shd w:val="clear" w:color="auto" w:fill="auto"/>
            <w:noWrap/>
            <w:vAlign w:val="bottom"/>
            <w:hideMark/>
          </w:tcPr>
          <w:p w14:paraId="5732599E"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6</w:t>
            </w:r>
          </w:p>
        </w:tc>
        <w:tc>
          <w:tcPr>
            <w:tcW w:w="1002" w:type="dxa"/>
            <w:tcBorders>
              <w:top w:val="nil"/>
              <w:left w:val="nil"/>
              <w:bottom w:val="nil"/>
              <w:right w:val="nil"/>
            </w:tcBorders>
            <w:shd w:val="clear" w:color="auto" w:fill="auto"/>
            <w:noWrap/>
            <w:vAlign w:val="bottom"/>
            <w:hideMark/>
          </w:tcPr>
          <w:p w14:paraId="41A4F5A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707055FD"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5</w:t>
            </w:r>
          </w:p>
        </w:tc>
        <w:tc>
          <w:tcPr>
            <w:tcW w:w="683" w:type="dxa"/>
            <w:tcBorders>
              <w:top w:val="nil"/>
              <w:left w:val="nil"/>
              <w:bottom w:val="nil"/>
              <w:right w:val="nil"/>
            </w:tcBorders>
            <w:shd w:val="clear" w:color="auto" w:fill="auto"/>
            <w:noWrap/>
            <w:vAlign w:val="bottom"/>
            <w:hideMark/>
          </w:tcPr>
          <w:p w14:paraId="209FBAB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ACA658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3744FC63" w14:textId="77777777" w:rsidTr="00A95BC2">
        <w:trPr>
          <w:trHeight w:val="300"/>
        </w:trPr>
        <w:tc>
          <w:tcPr>
            <w:tcW w:w="3102" w:type="dxa"/>
            <w:tcBorders>
              <w:top w:val="nil"/>
              <w:left w:val="nil"/>
              <w:bottom w:val="nil"/>
              <w:right w:val="nil"/>
            </w:tcBorders>
            <w:shd w:val="clear" w:color="auto" w:fill="auto"/>
            <w:noWrap/>
            <w:vAlign w:val="bottom"/>
            <w:hideMark/>
          </w:tcPr>
          <w:p w14:paraId="42993EC3"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deInutilizacaoPatente</w:t>
            </w:r>
          </w:p>
        </w:tc>
        <w:tc>
          <w:tcPr>
            <w:tcW w:w="691" w:type="dxa"/>
            <w:tcBorders>
              <w:top w:val="nil"/>
              <w:left w:val="nil"/>
              <w:bottom w:val="nil"/>
              <w:right w:val="nil"/>
            </w:tcBorders>
            <w:shd w:val="clear" w:color="auto" w:fill="auto"/>
            <w:noWrap/>
            <w:vAlign w:val="bottom"/>
            <w:hideMark/>
          </w:tcPr>
          <w:p w14:paraId="0C098E9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302</w:t>
            </w:r>
          </w:p>
        </w:tc>
        <w:tc>
          <w:tcPr>
            <w:tcW w:w="1017" w:type="dxa"/>
            <w:tcBorders>
              <w:top w:val="nil"/>
              <w:left w:val="nil"/>
              <w:bottom w:val="nil"/>
              <w:right w:val="nil"/>
            </w:tcBorders>
            <w:shd w:val="clear" w:color="auto" w:fill="auto"/>
            <w:noWrap/>
            <w:vAlign w:val="bottom"/>
            <w:hideMark/>
          </w:tcPr>
          <w:p w14:paraId="65AF0E57"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457</w:t>
            </w:r>
          </w:p>
        </w:tc>
        <w:tc>
          <w:tcPr>
            <w:tcW w:w="1002" w:type="dxa"/>
            <w:tcBorders>
              <w:top w:val="nil"/>
              <w:left w:val="nil"/>
              <w:bottom w:val="nil"/>
              <w:right w:val="nil"/>
            </w:tcBorders>
            <w:shd w:val="clear" w:color="auto" w:fill="auto"/>
            <w:noWrap/>
            <w:vAlign w:val="bottom"/>
            <w:hideMark/>
          </w:tcPr>
          <w:p w14:paraId="07C60C4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453</w:t>
            </w:r>
          </w:p>
        </w:tc>
        <w:tc>
          <w:tcPr>
            <w:tcW w:w="1018" w:type="dxa"/>
            <w:tcBorders>
              <w:top w:val="nil"/>
              <w:left w:val="nil"/>
              <w:bottom w:val="nil"/>
              <w:right w:val="nil"/>
            </w:tcBorders>
            <w:shd w:val="clear" w:color="auto" w:fill="auto"/>
            <w:noWrap/>
            <w:vAlign w:val="bottom"/>
            <w:hideMark/>
          </w:tcPr>
          <w:p w14:paraId="53D0DBA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4</w:t>
            </w:r>
          </w:p>
        </w:tc>
        <w:tc>
          <w:tcPr>
            <w:tcW w:w="683" w:type="dxa"/>
            <w:tcBorders>
              <w:top w:val="nil"/>
              <w:left w:val="nil"/>
              <w:bottom w:val="nil"/>
              <w:right w:val="nil"/>
            </w:tcBorders>
            <w:shd w:val="clear" w:color="auto" w:fill="auto"/>
            <w:noWrap/>
            <w:vAlign w:val="bottom"/>
            <w:hideMark/>
          </w:tcPr>
          <w:p w14:paraId="0E8663F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4B4CDB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32F5DC3A" w14:textId="77777777" w:rsidTr="00A95BC2">
        <w:trPr>
          <w:trHeight w:val="300"/>
        </w:trPr>
        <w:tc>
          <w:tcPr>
            <w:tcW w:w="3102" w:type="dxa"/>
            <w:tcBorders>
              <w:top w:val="nil"/>
              <w:left w:val="nil"/>
              <w:bottom w:val="nil"/>
              <w:right w:val="nil"/>
            </w:tcBorders>
            <w:shd w:val="clear" w:color="auto" w:fill="auto"/>
            <w:noWrap/>
            <w:vAlign w:val="bottom"/>
            <w:hideMark/>
          </w:tcPr>
          <w:p w14:paraId="6C93350F"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3</w:t>
            </w:r>
          </w:p>
        </w:tc>
        <w:tc>
          <w:tcPr>
            <w:tcW w:w="691" w:type="dxa"/>
            <w:tcBorders>
              <w:top w:val="nil"/>
              <w:left w:val="nil"/>
              <w:bottom w:val="nil"/>
              <w:right w:val="nil"/>
            </w:tcBorders>
            <w:shd w:val="clear" w:color="auto" w:fill="auto"/>
            <w:noWrap/>
            <w:vAlign w:val="bottom"/>
            <w:hideMark/>
          </w:tcPr>
          <w:p w14:paraId="66676B2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445</w:t>
            </w:r>
          </w:p>
        </w:tc>
        <w:tc>
          <w:tcPr>
            <w:tcW w:w="1017" w:type="dxa"/>
            <w:tcBorders>
              <w:top w:val="nil"/>
              <w:left w:val="nil"/>
              <w:bottom w:val="nil"/>
              <w:right w:val="nil"/>
            </w:tcBorders>
            <w:shd w:val="clear" w:color="auto" w:fill="auto"/>
            <w:noWrap/>
            <w:vAlign w:val="bottom"/>
            <w:hideMark/>
          </w:tcPr>
          <w:p w14:paraId="28865D7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0</w:t>
            </w:r>
          </w:p>
        </w:tc>
        <w:tc>
          <w:tcPr>
            <w:tcW w:w="1002" w:type="dxa"/>
            <w:tcBorders>
              <w:top w:val="nil"/>
              <w:left w:val="nil"/>
              <w:bottom w:val="nil"/>
              <w:right w:val="nil"/>
            </w:tcBorders>
            <w:shd w:val="clear" w:color="auto" w:fill="auto"/>
            <w:noWrap/>
            <w:vAlign w:val="bottom"/>
            <w:hideMark/>
          </w:tcPr>
          <w:p w14:paraId="45BC246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8</w:t>
            </w:r>
          </w:p>
        </w:tc>
        <w:tc>
          <w:tcPr>
            <w:tcW w:w="1018" w:type="dxa"/>
            <w:tcBorders>
              <w:top w:val="nil"/>
              <w:left w:val="nil"/>
              <w:bottom w:val="nil"/>
              <w:right w:val="nil"/>
            </w:tcBorders>
            <w:shd w:val="clear" w:color="auto" w:fill="auto"/>
            <w:noWrap/>
            <w:vAlign w:val="bottom"/>
            <w:hideMark/>
          </w:tcPr>
          <w:p w14:paraId="5DCC4CA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827</w:t>
            </w:r>
          </w:p>
        </w:tc>
        <w:tc>
          <w:tcPr>
            <w:tcW w:w="683" w:type="dxa"/>
            <w:tcBorders>
              <w:top w:val="nil"/>
              <w:left w:val="nil"/>
              <w:bottom w:val="nil"/>
              <w:right w:val="nil"/>
            </w:tcBorders>
            <w:shd w:val="clear" w:color="auto" w:fill="auto"/>
            <w:noWrap/>
            <w:vAlign w:val="bottom"/>
            <w:hideMark/>
          </w:tcPr>
          <w:p w14:paraId="01A6152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B85B17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41D454E7" w14:textId="77777777" w:rsidTr="00A95BC2">
        <w:trPr>
          <w:trHeight w:val="300"/>
        </w:trPr>
        <w:tc>
          <w:tcPr>
            <w:tcW w:w="3102" w:type="dxa"/>
            <w:tcBorders>
              <w:top w:val="nil"/>
              <w:left w:val="nil"/>
              <w:bottom w:val="nil"/>
              <w:right w:val="nil"/>
            </w:tcBorders>
            <w:shd w:val="clear" w:color="auto" w:fill="auto"/>
            <w:noWrap/>
            <w:vAlign w:val="bottom"/>
            <w:hideMark/>
          </w:tcPr>
          <w:p w14:paraId="1D0E72A4"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Share</w:t>
            </w:r>
          </w:p>
        </w:tc>
        <w:tc>
          <w:tcPr>
            <w:tcW w:w="691" w:type="dxa"/>
            <w:tcBorders>
              <w:top w:val="nil"/>
              <w:left w:val="nil"/>
              <w:bottom w:val="nil"/>
              <w:right w:val="nil"/>
            </w:tcBorders>
            <w:shd w:val="clear" w:color="auto" w:fill="auto"/>
            <w:noWrap/>
            <w:vAlign w:val="bottom"/>
            <w:hideMark/>
          </w:tcPr>
          <w:p w14:paraId="4E50C1B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0B235B0D"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5</w:t>
            </w:r>
          </w:p>
        </w:tc>
        <w:tc>
          <w:tcPr>
            <w:tcW w:w="1002" w:type="dxa"/>
            <w:tcBorders>
              <w:top w:val="nil"/>
              <w:left w:val="nil"/>
              <w:bottom w:val="nil"/>
              <w:right w:val="nil"/>
            </w:tcBorders>
            <w:shd w:val="clear" w:color="auto" w:fill="auto"/>
            <w:noWrap/>
            <w:vAlign w:val="bottom"/>
            <w:hideMark/>
          </w:tcPr>
          <w:p w14:paraId="6668BA97"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528</w:t>
            </w:r>
          </w:p>
        </w:tc>
        <w:tc>
          <w:tcPr>
            <w:tcW w:w="1018" w:type="dxa"/>
            <w:tcBorders>
              <w:top w:val="nil"/>
              <w:left w:val="nil"/>
              <w:bottom w:val="nil"/>
              <w:right w:val="nil"/>
            </w:tcBorders>
            <w:shd w:val="clear" w:color="auto" w:fill="auto"/>
            <w:noWrap/>
            <w:vAlign w:val="bottom"/>
            <w:hideMark/>
          </w:tcPr>
          <w:p w14:paraId="5ACB2DE3"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549</w:t>
            </w:r>
          </w:p>
        </w:tc>
        <w:tc>
          <w:tcPr>
            <w:tcW w:w="683" w:type="dxa"/>
            <w:tcBorders>
              <w:top w:val="nil"/>
              <w:left w:val="nil"/>
              <w:bottom w:val="nil"/>
              <w:right w:val="nil"/>
            </w:tcBorders>
            <w:shd w:val="clear" w:color="auto" w:fill="auto"/>
            <w:noWrap/>
            <w:vAlign w:val="bottom"/>
            <w:hideMark/>
          </w:tcPr>
          <w:p w14:paraId="3FAC410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E482C3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767A4691" w14:textId="77777777" w:rsidTr="00A95BC2">
        <w:trPr>
          <w:trHeight w:val="300"/>
        </w:trPr>
        <w:tc>
          <w:tcPr>
            <w:tcW w:w="3102" w:type="dxa"/>
            <w:tcBorders>
              <w:top w:val="nil"/>
              <w:left w:val="nil"/>
              <w:bottom w:val="nil"/>
              <w:right w:val="nil"/>
            </w:tcBorders>
            <w:shd w:val="clear" w:color="auto" w:fill="auto"/>
            <w:noWrap/>
            <w:vAlign w:val="bottom"/>
            <w:hideMark/>
          </w:tcPr>
          <w:p w14:paraId="09C9FA7D"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4</w:t>
            </w:r>
          </w:p>
        </w:tc>
        <w:tc>
          <w:tcPr>
            <w:tcW w:w="691" w:type="dxa"/>
            <w:tcBorders>
              <w:top w:val="nil"/>
              <w:left w:val="nil"/>
              <w:bottom w:val="nil"/>
              <w:right w:val="nil"/>
            </w:tcBorders>
            <w:shd w:val="clear" w:color="auto" w:fill="auto"/>
            <w:noWrap/>
            <w:vAlign w:val="bottom"/>
            <w:hideMark/>
          </w:tcPr>
          <w:p w14:paraId="249B355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715A6A0D"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694</w:t>
            </w:r>
          </w:p>
        </w:tc>
        <w:tc>
          <w:tcPr>
            <w:tcW w:w="1002" w:type="dxa"/>
            <w:tcBorders>
              <w:top w:val="nil"/>
              <w:left w:val="nil"/>
              <w:bottom w:val="nil"/>
              <w:right w:val="nil"/>
            </w:tcBorders>
            <w:shd w:val="clear" w:color="auto" w:fill="auto"/>
            <w:noWrap/>
            <w:vAlign w:val="bottom"/>
            <w:hideMark/>
          </w:tcPr>
          <w:p w14:paraId="34A362F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208</w:t>
            </w:r>
          </w:p>
        </w:tc>
        <w:tc>
          <w:tcPr>
            <w:tcW w:w="1018" w:type="dxa"/>
            <w:tcBorders>
              <w:top w:val="nil"/>
              <w:left w:val="nil"/>
              <w:bottom w:val="nil"/>
              <w:right w:val="nil"/>
            </w:tcBorders>
            <w:shd w:val="clear" w:color="auto" w:fill="auto"/>
            <w:noWrap/>
            <w:vAlign w:val="bottom"/>
            <w:hideMark/>
          </w:tcPr>
          <w:p w14:paraId="7B1798E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712</w:t>
            </w:r>
          </w:p>
        </w:tc>
        <w:tc>
          <w:tcPr>
            <w:tcW w:w="683" w:type="dxa"/>
            <w:tcBorders>
              <w:top w:val="nil"/>
              <w:left w:val="nil"/>
              <w:bottom w:val="nil"/>
              <w:right w:val="nil"/>
            </w:tcBorders>
            <w:shd w:val="clear" w:color="auto" w:fill="auto"/>
            <w:noWrap/>
            <w:vAlign w:val="bottom"/>
            <w:hideMark/>
          </w:tcPr>
          <w:p w14:paraId="5350EE1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2C9E59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09781FA4" w14:textId="77777777" w:rsidTr="00A95BC2">
        <w:trPr>
          <w:trHeight w:val="300"/>
        </w:trPr>
        <w:tc>
          <w:tcPr>
            <w:tcW w:w="3102" w:type="dxa"/>
            <w:tcBorders>
              <w:top w:val="nil"/>
              <w:left w:val="nil"/>
              <w:bottom w:val="nil"/>
              <w:right w:val="nil"/>
            </w:tcBorders>
            <w:shd w:val="clear" w:color="auto" w:fill="auto"/>
            <w:noWrap/>
            <w:vAlign w:val="bottom"/>
            <w:hideMark/>
          </w:tcPr>
          <w:p w14:paraId="4BF23205"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3</w:t>
            </w:r>
          </w:p>
        </w:tc>
        <w:tc>
          <w:tcPr>
            <w:tcW w:w="691" w:type="dxa"/>
            <w:tcBorders>
              <w:top w:val="nil"/>
              <w:left w:val="nil"/>
              <w:bottom w:val="nil"/>
              <w:right w:val="nil"/>
            </w:tcBorders>
            <w:shd w:val="clear" w:color="auto" w:fill="auto"/>
            <w:noWrap/>
            <w:vAlign w:val="bottom"/>
            <w:hideMark/>
          </w:tcPr>
          <w:p w14:paraId="2575C1B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8</w:t>
            </w:r>
          </w:p>
        </w:tc>
        <w:tc>
          <w:tcPr>
            <w:tcW w:w="1017" w:type="dxa"/>
            <w:tcBorders>
              <w:top w:val="nil"/>
              <w:left w:val="nil"/>
              <w:bottom w:val="nil"/>
              <w:right w:val="nil"/>
            </w:tcBorders>
            <w:shd w:val="clear" w:color="auto" w:fill="auto"/>
            <w:noWrap/>
            <w:vAlign w:val="bottom"/>
            <w:hideMark/>
          </w:tcPr>
          <w:p w14:paraId="3195191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2</w:t>
            </w:r>
          </w:p>
        </w:tc>
        <w:tc>
          <w:tcPr>
            <w:tcW w:w="1002" w:type="dxa"/>
            <w:tcBorders>
              <w:top w:val="nil"/>
              <w:left w:val="nil"/>
              <w:bottom w:val="nil"/>
              <w:right w:val="nil"/>
            </w:tcBorders>
            <w:shd w:val="clear" w:color="auto" w:fill="auto"/>
            <w:noWrap/>
            <w:vAlign w:val="bottom"/>
            <w:hideMark/>
          </w:tcPr>
          <w:p w14:paraId="3FEF72A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132</w:t>
            </w:r>
          </w:p>
        </w:tc>
        <w:tc>
          <w:tcPr>
            <w:tcW w:w="1018" w:type="dxa"/>
            <w:tcBorders>
              <w:top w:val="nil"/>
              <w:left w:val="nil"/>
              <w:bottom w:val="nil"/>
              <w:right w:val="nil"/>
            </w:tcBorders>
            <w:shd w:val="clear" w:color="auto" w:fill="auto"/>
            <w:noWrap/>
            <w:vAlign w:val="bottom"/>
            <w:hideMark/>
          </w:tcPr>
          <w:p w14:paraId="600D289C"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246</w:t>
            </w:r>
          </w:p>
        </w:tc>
        <w:tc>
          <w:tcPr>
            <w:tcW w:w="683" w:type="dxa"/>
            <w:tcBorders>
              <w:top w:val="nil"/>
              <w:left w:val="nil"/>
              <w:bottom w:val="nil"/>
              <w:right w:val="nil"/>
            </w:tcBorders>
            <w:shd w:val="clear" w:color="auto" w:fill="auto"/>
            <w:noWrap/>
            <w:vAlign w:val="bottom"/>
            <w:hideMark/>
          </w:tcPr>
          <w:p w14:paraId="73DBC34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0DEABF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2631E5A1" w14:textId="77777777" w:rsidTr="00A95BC2">
        <w:trPr>
          <w:trHeight w:val="300"/>
        </w:trPr>
        <w:tc>
          <w:tcPr>
            <w:tcW w:w="3102" w:type="dxa"/>
            <w:tcBorders>
              <w:top w:val="nil"/>
              <w:left w:val="nil"/>
              <w:bottom w:val="nil"/>
              <w:right w:val="nil"/>
            </w:tcBorders>
            <w:shd w:val="clear" w:color="auto" w:fill="auto"/>
            <w:noWrap/>
            <w:vAlign w:val="bottom"/>
            <w:hideMark/>
          </w:tcPr>
          <w:p w14:paraId="6062822F"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LCStrength</w:t>
            </w:r>
          </w:p>
        </w:tc>
        <w:tc>
          <w:tcPr>
            <w:tcW w:w="691" w:type="dxa"/>
            <w:tcBorders>
              <w:top w:val="nil"/>
              <w:left w:val="nil"/>
              <w:bottom w:val="nil"/>
              <w:right w:val="nil"/>
            </w:tcBorders>
            <w:shd w:val="clear" w:color="auto" w:fill="auto"/>
            <w:noWrap/>
            <w:vAlign w:val="bottom"/>
            <w:hideMark/>
          </w:tcPr>
          <w:p w14:paraId="3E293A5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734</w:t>
            </w:r>
          </w:p>
        </w:tc>
        <w:tc>
          <w:tcPr>
            <w:tcW w:w="1017" w:type="dxa"/>
            <w:tcBorders>
              <w:top w:val="nil"/>
              <w:left w:val="nil"/>
              <w:bottom w:val="nil"/>
              <w:right w:val="nil"/>
            </w:tcBorders>
            <w:shd w:val="clear" w:color="auto" w:fill="auto"/>
            <w:noWrap/>
            <w:vAlign w:val="bottom"/>
            <w:hideMark/>
          </w:tcPr>
          <w:p w14:paraId="4EAFD95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722</w:t>
            </w:r>
          </w:p>
        </w:tc>
        <w:tc>
          <w:tcPr>
            <w:tcW w:w="1002" w:type="dxa"/>
            <w:tcBorders>
              <w:top w:val="nil"/>
              <w:left w:val="nil"/>
              <w:bottom w:val="nil"/>
              <w:right w:val="nil"/>
            </w:tcBorders>
            <w:shd w:val="clear" w:color="auto" w:fill="auto"/>
            <w:noWrap/>
            <w:vAlign w:val="bottom"/>
            <w:hideMark/>
          </w:tcPr>
          <w:p w14:paraId="4B31F89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910</w:t>
            </w:r>
          </w:p>
        </w:tc>
        <w:tc>
          <w:tcPr>
            <w:tcW w:w="1018" w:type="dxa"/>
            <w:tcBorders>
              <w:top w:val="nil"/>
              <w:left w:val="nil"/>
              <w:bottom w:val="nil"/>
              <w:right w:val="nil"/>
            </w:tcBorders>
            <w:shd w:val="clear" w:color="auto" w:fill="auto"/>
            <w:noWrap/>
            <w:vAlign w:val="bottom"/>
            <w:hideMark/>
          </w:tcPr>
          <w:p w14:paraId="571A5062"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9</w:t>
            </w:r>
          </w:p>
        </w:tc>
        <w:tc>
          <w:tcPr>
            <w:tcW w:w="683" w:type="dxa"/>
            <w:tcBorders>
              <w:top w:val="nil"/>
              <w:left w:val="nil"/>
              <w:bottom w:val="nil"/>
              <w:right w:val="nil"/>
            </w:tcBorders>
            <w:shd w:val="clear" w:color="auto" w:fill="auto"/>
            <w:noWrap/>
            <w:vAlign w:val="bottom"/>
            <w:hideMark/>
          </w:tcPr>
          <w:p w14:paraId="278A9ACB"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B61136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47D99F3D" w14:textId="77777777" w:rsidTr="00A95BC2">
        <w:trPr>
          <w:trHeight w:val="300"/>
        </w:trPr>
        <w:tc>
          <w:tcPr>
            <w:tcW w:w="3102" w:type="dxa"/>
            <w:tcBorders>
              <w:top w:val="nil"/>
              <w:left w:val="nil"/>
              <w:bottom w:val="nil"/>
              <w:right w:val="nil"/>
            </w:tcBorders>
            <w:shd w:val="clear" w:color="auto" w:fill="auto"/>
            <w:noWrap/>
            <w:vAlign w:val="bottom"/>
            <w:hideMark/>
          </w:tcPr>
          <w:p w14:paraId="63432675"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4</w:t>
            </w:r>
          </w:p>
        </w:tc>
        <w:tc>
          <w:tcPr>
            <w:tcW w:w="691" w:type="dxa"/>
            <w:tcBorders>
              <w:top w:val="nil"/>
              <w:left w:val="nil"/>
              <w:bottom w:val="nil"/>
              <w:right w:val="nil"/>
            </w:tcBorders>
            <w:shd w:val="clear" w:color="auto" w:fill="auto"/>
            <w:noWrap/>
            <w:vAlign w:val="bottom"/>
            <w:hideMark/>
          </w:tcPr>
          <w:p w14:paraId="22272F9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6</w:t>
            </w:r>
          </w:p>
        </w:tc>
        <w:tc>
          <w:tcPr>
            <w:tcW w:w="1017" w:type="dxa"/>
            <w:tcBorders>
              <w:top w:val="nil"/>
              <w:left w:val="nil"/>
              <w:bottom w:val="nil"/>
              <w:right w:val="nil"/>
            </w:tcBorders>
            <w:shd w:val="clear" w:color="auto" w:fill="auto"/>
            <w:noWrap/>
            <w:vAlign w:val="bottom"/>
            <w:hideMark/>
          </w:tcPr>
          <w:p w14:paraId="5459B2E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767</w:t>
            </w:r>
          </w:p>
        </w:tc>
        <w:tc>
          <w:tcPr>
            <w:tcW w:w="1002" w:type="dxa"/>
            <w:tcBorders>
              <w:top w:val="nil"/>
              <w:left w:val="nil"/>
              <w:bottom w:val="nil"/>
              <w:right w:val="nil"/>
            </w:tcBorders>
            <w:shd w:val="clear" w:color="auto" w:fill="auto"/>
            <w:noWrap/>
            <w:vAlign w:val="bottom"/>
            <w:hideMark/>
          </w:tcPr>
          <w:p w14:paraId="1032571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019</w:t>
            </w:r>
          </w:p>
        </w:tc>
        <w:tc>
          <w:tcPr>
            <w:tcW w:w="1018" w:type="dxa"/>
            <w:tcBorders>
              <w:top w:val="nil"/>
              <w:left w:val="nil"/>
              <w:bottom w:val="nil"/>
              <w:right w:val="nil"/>
            </w:tcBorders>
            <w:shd w:val="clear" w:color="auto" w:fill="auto"/>
            <w:noWrap/>
            <w:vAlign w:val="bottom"/>
            <w:hideMark/>
          </w:tcPr>
          <w:p w14:paraId="7642CB4A"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276</w:t>
            </w:r>
          </w:p>
        </w:tc>
        <w:tc>
          <w:tcPr>
            <w:tcW w:w="683" w:type="dxa"/>
            <w:tcBorders>
              <w:top w:val="nil"/>
              <w:left w:val="nil"/>
              <w:bottom w:val="nil"/>
              <w:right w:val="nil"/>
            </w:tcBorders>
            <w:shd w:val="clear" w:color="auto" w:fill="auto"/>
            <w:noWrap/>
            <w:vAlign w:val="bottom"/>
            <w:hideMark/>
          </w:tcPr>
          <w:p w14:paraId="7B7DC4D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2F5B97C"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4A20D485" w14:textId="77777777" w:rsidTr="00A95BC2">
        <w:trPr>
          <w:trHeight w:val="300"/>
        </w:trPr>
        <w:tc>
          <w:tcPr>
            <w:tcW w:w="3102" w:type="dxa"/>
            <w:tcBorders>
              <w:top w:val="nil"/>
              <w:left w:val="nil"/>
              <w:bottom w:val="nil"/>
              <w:right w:val="nil"/>
            </w:tcBorders>
            <w:shd w:val="clear" w:color="auto" w:fill="auto"/>
            <w:noWrap/>
            <w:vAlign w:val="bottom"/>
            <w:hideMark/>
          </w:tcPr>
          <w:p w14:paraId="02BED529"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InnovatorAdoptionFraction</w:t>
            </w:r>
          </w:p>
        </w:tc>
        <w:tc>
          <w:tcPr>
            <w:tcW w:w="691" w:type="dxa"/>
            <w:tcBorders>
              <w:top w:val="nil"/>
              <w:left w:val="nil"/>
              <w:bottom w:val="nil"/>
              <w:right w:val="nil"/>
            </w:tcBorders>
            <w:shd w:val="clear" w:color="auto" w:fill="auto"/>
            <w:noWrap/>
            <w:vAlign w:val="bottom"/>
            <w:hideMark/>
          </w:tcPr>
          <w:p w14:paraId="6E042BE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651</w:t>
            </w:r>
          </w:p>
        </w:tc>
        <w:tc>
          <w:tcPr>
            <w:tcW w:w="1017" w:type="dxa"/>
            <w:tcBorders>
              <w:top w:val="nil"/>
              <w:left w:val="nil"/>
              <w:bottom w:val="nil"/>
              <w:right w:val="nil"/>
            </w:tcBorders>
            <w:shd w:val="clear" w:color="auto" w:fill="auto"/>
            <w:noWrap/>
            <w:vAlign w:val="bottom"/>
            <w:hideMark/>
          </w:tcPr>
          <w:p w14:paraId="31145A77"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779</w:t>
            </w:r>
          </w:p>
        </w:tc>
        <w:tc>
          <w:tcPr>
            <w:tcW w:w="1002" w:type="dxa"/>
            <w:tcBorders>
              <w:top w:val="nil"/>
              <w:left w:val="nil"/>
              <w:bottom w:val="nil"/>
              <w:right w:val="nil"/>
            </w:tcBorders>
            <w:shd w:val="clear" w:color="auto" w:fill="auto"/>
            <w:noWrap/>
            <w:vAlign w:val="bottom"/>
            <w:hideMark/>
          </w:tcPr>
          <w:p w14:paraId="74DF5E3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087</w:t>
            </w:r>
          </w:p>
        </w:tc>
        <w:tc>
          <w:tcPr>
            <w:tcW w:w="1018" w:type="dxa"/>
            <w:tcBorders>
              <w:top w:val="nil"/>
              <w:left w:val="nil"/>
              <w:bottom w:val="nil"/>
              <w:right w:val="nil"/>
            </w:tcBorders>
            <w:shd w:val="clear" w:color="auto" w:fill="auto"/>
            <w:noWrap/>
            <w:vAlign w:val="bottom"/>
            <w:hideMark/>
          </w:tcPr>
          <w:p w14:paraId="382E8620"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9</w:t>
            </w:r>
          </w:p>
        </w:tc>
        <w:tc>
          <w:tcPr>
            <w:tcW w:w="683" w:type="dxa"/>
            <w:tcBorders>
              <w:top w:val="nil"/>
              <w:left w:val="nil"/>
              <w:bottom w:val="nil"/>
              <w:right w:val="nil"/>
            </w:tcBorders>
            <w:shd w:val="clear" w:color="auto" w:fill="auto"/>
            <w:noWrap/>
            <w:vAlign w:val="bottom"/>
            <w:hideMark/>
          </w:tcPr>
          <w:p w14:paraId="6BDC562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EE2493E"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62864FC1" w14:textId="77777777" w:rsidTr="00A95BC2">
        <w:trPr>
          <w:trHeight w:val="300"/>
        </w:trPr>
        <w:tc>
          <w:tcPr>
            <w:tcW w:w="3102" w:type="dxa"/>
            <w:tcBorders>
              <w:top w:val="nil"/>
              <w:left w:val="nil"/>
              <w:bottom w:val="nil"/>
              <w:right w:val="nil"/>
            </w:tcBorders>
            <w:shd w:val="clear" w:color="auto" w:fill="auto"/>
            <w:noWrap/>
            <w:vAlign w:val="bottom"/>
            <w:hideMark/>
          </w:tcPr>
          <w:p w14:paraId="6885DC0A"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FractionalDiscardRate</w:t>
            </w:r>
          </w:p>
        </w:tc>
        <w:tc>
          <w:tcPr>
            <w:tcW w:w="691" w:type="dxa"/>
            <w:tcBorders>
              <w:top w:val="nil"/>
              <w:left w:val="nil"/>
              <w:bottom w:val="nil"/>
              <w:right w:val="nil"/>
            </w:tcBorders>
            <w:shd w:val="clear" w:color="auto" w:fill="auto"/>
            <w:noWrap/>
            <w:vAlign w:val="bottom"/>
            <w:hideMark/>
          </w:tcPr>
          <w:p w14:paraId="725750C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1AC3111A"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9</w:t>
            </w:r>
          </w:p>
        </w:tc>
        <w:tc>
          <w:tcPr>
            <w:tcW w:w="1002" w:type="dxa"/>
            <w:tcBorders>
              <w:top w:val="nil"/>
              <w:left w:val="nil"/>
              <w:bottom w:val="nil"/>
              <w:right w:val="nil"/>
            </w:tcBorders>
            <w:shd w:val="clear" w:color="auto" w:fill="auto"/>
            <w:noWrap/>
            <w:vAlign w:val="bottom"/>
            <w:hideMark/>
          </w:tcPr>
          <w:p w14:paraId="4873E371"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993</w:t>
            </w:r>
          </w:p>
        </w:tc>
        <w:tc>
          <w:tcPr>
            <w:tcW w:w="1018" w:type="dxa"/>
            <w:tcBorders>
              <w:top w:val="nil"/>
              <w:left w:val="nil"/>
              <w:bottom w:val="nil"/>
              <w:right w:val="nil"/>
            </w:tcBorders>
            <w:shd w:val="clear" w:color="auto" w:fill="auto"/>
            <w:noWrap/>
            <w:vAlign w:val="bottom"/>
            <w:hideMark/>
          </w:tcPr>
          <w:p w14:paraId="20E94D7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180</w:t>
            </w:r>
          </w:p>
        </w:tc>
        <w:tc>
          <w:tcPr>
            <w:tcW w:w="683" w:type="dxa"/>
            <w:tcBorders>
              <w:top w:val="nil"/>
              <w:left w:val="nil"/>
              <w:bottom w:val="nil"/>
              <w:right w:val="nil"/>
            </w:tcBorders>
            <w:shd w:val="clear" w:color="auto" w:fill="auto"/>
            <w:noWrap/>
            <w:vAlign w:val="bottom"/>
            <w:hideMark/>
          </w:tcPr>
          <w:p w14:paraId="314D281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807E91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3530321E" w14:textId="77777777" w:rsidTr="00A95BC2">
        <w:trPr>
          <w:trHeight w:val="300"/>
        </w:trPr>
        <w:tc>
          <w:tcPr>
            <w:tcW w:w="3102" w:type="dxa"/>
            <w:tcBorders>
              <w:top w:val="nil"/>
              <w:left w:val="nil"/>
              <w:bottom w:val="nil"/>
              <w:right w:val="nil"/>
            </w:tcBorders>
            <w:shd w:val="clear" w:color="auto" w:fill="auto"/>
            <w:noWrap/>
            <w:vAlign w:val="bottom"/>
            <w:hideMark/>
          </w:tcPr>
          <w:p w14:paraId="55AE79B3"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WOMStrength</w:t>
            </w:r>
          </w:p>
        </w:tc>
        <w:tc>
          <w:tcPr>
            <w:tcW w:w="691" w:type="dxa"/>
            <w:tcBorders>
              <w:top w:val="nil"/>
              <w:left w:val="nil"/>
              <w:bottom w:val="nil"/>
              <w:right w:val="nil"/>
            </w:tcBorders>
            <w:shd w:val="clear" w:color="auto" w:fill="auto"/>
            <w:noWrap/>
            <w:vAlign w:val="bottom"/>
            <w:hideMark/>
          </w:tcPr>
          <w:p w14:paraId="217FB905"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155</w:t>
            </w:r>
          </w:p>
        </w:tc>
        <w:tc>
          <w:tcPr>
            <w:tcW w:w="1017" w:type="dxa"/>
            <w:tcBorders>
              <w:top w:val="nil"/>
              <w:left w:val="nil"/>
              <w:bottom w:val="nil"/>
              <w:right w:val="nil"/>
            </w:tcBorders>
            <w:shd w:val="clear" w:color="auto" w:fill="auto"/>
            <w:noWrap/>
            <w:vAlign w:val="bottom"/>
            <w:hideMark/>
          </w:tcPr>
          <w:p w14:paraId="3BE9CB5C"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5</w:t>
            </w:r>
          </w:p>
        </w:tc>
        <w:tc>
          <w:tcPr>
            <w:tcW w:w="1002" w:type="dxa"/>
            <w:tcBorders>
              <w:top w:val="nil"/>
              <w:left w:val="nil"/>
              <w:bottom w:val="nil"/>
              <w:right w:val="nil"/>
            </w:tcBorders>
            <w:shd w:val="clear" w:color="auto" w:fill="auto"/>
            <w:noWrap/>
            <w:vAlign w:val="bottom"/>
            <w:hideMark/>
          </w:tcPr>
          <w:p w14:paraId="132B5A6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3,616</w:t>
            </w:r>
          </w:p>
        </w:tc>
        <w:tc>
          <w:tcPr>
            <w:tcW w:w="1018" w:type="dxa"/>
            <w:tcBorders>
              <w:top w:val="nil"/>
              <w:left w:val="nil"/>
              <w:bottom w:val="nil"/>
              <w:right w:val="nil"/>
            </w:tcBorders>
            <w:shd w:val="clear" w:color="auto" w:fill="auto"/>
            <w:noWrap/>
            <w:vAlign w:val="bottom"/>
            <w:hideMark/>
          </w:tcPr>
          <w:p w14:paraId="0137A39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0</w:t>
            </w:r>
          </w:p>
        </w:tc>
        <w:tc>
          <w:tcPr>
            <w:tcW w:w="683" w:type="dxa"/>
            <w:tcBorders>
              <w:top w:val="nil"/>
              <w:left w:val="nil"/>
              <w:bottom w:val="nil"/>
              <w:right w:val="nil"/>
            </w:tcBorders>
            <w:shd w:val="clear" w:color="auto" w:fill="auto"/>
            <w:noWrap/>
            <w:vAlign w:val="bottom"/>
            <w:hideMark/>
          </w:tcPr>
          <w:p w14:paraId="4E8BBBF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1B6999E"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774B1BC0" w14:textId="77777777" w:rsidTr="00A95BC2">
        <w:trPr>
          <w:trHeight w:val="300"/>
        </w:trPr>
        <w:tc>
          <w:tcPr>
            <w:tcW w:w="3102" w:type="dxa"/>
            <w:tcBorders>
              <w:top w:val="nil"/>
              <w:left w:val="nil"/>
              <w:bottom w:val="nil"/>
              <w:right w:val="nil"/>
            </w:tcBorders>
            <w:shd w:val="clear" w:color="auto" w:fill="auto"/>
            <w:noWrap/>
            <w:vAlign w:val="bottom"/>
            <w:hideMark/>
          </w:tcPr>
          <w:p w14:paraId="14FF7C12"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2</w:t>
            </w:r>
          </w:p>
        </w:tc>
        <w:tc>
          <w:tcPr>
            <w:tcW w:w="691" w:type="dxa"/>
            <w:tcBorders>
              <w:top w:val="nil"/>
              <w:left w:val="nil"/>
              <w:bottom w:val="nil"/>
              <w:right w:val="nil"/>
            </w:tcBorders>
            <w:shd w:val="clear" w:color="auto" w:fill="auto"/>
            <w:noWrap/>
            <w:vAlign w:val="bottom"/>
            <w:hideMark/>
          </w:tcPr>
          <w:p w14:paraId="284789D8"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7" w:type="dxa"/>
            <w:tcBorders>
              <w:top w:val="nil"/>
              <w:left w:val="nil"/>
              <w:bottom w:val="nil"/>
              <w:right w:val="nil"/>
            </w:tcBorders>
            <w:shd w:val="clear" w:color="auto" w:fill="auto"/>
            <w:noWrap/>
            <w:vAlign w:val="bottom"/>
            <w:hideMark/>
          </w:tcPr>
          <w:p w14:paraId="5B7FEBF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8</w:t>
            </w:r>
          </w:p>
        </w:tc>
        <w:tc>
          <w:tcPr>
            <w:tcW w:w="1002" w:type="dxa"/>
            <w:tcBorders>
              <w:top w:val="nil"/>
              <w:left w:val="nil"/>
              <w:bottom w:val="nil"/>
              <w:right w:val="nil"/>
            </w:tcBorders>
            <w:shd w:val="clear" w:color="auto" w:fill="auto"/>
            <w:noWrap/>
            <w:vAlign w:val="bottom"/>
            <w:hideMark/>
          </w:tcPr>
          <w:p w14:paraId="558D8F3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563</w:t>
            </w:r>
          </w:p>
        </w:tc>
        <w:tc>
          <w:tcPr>
            <w:tcW w:w="1018" w:type="dxa"/>
            <w:tcBorders>
              <w:top w:val="nil"/>
              <w:left w:val="nil"/>
              <w:bottom w:val="nil"/>
              <w:right w:val="nil"/>
            </w:tcBorders>
            <w:shd w:val="clear" w:color="auto" w:fill="auto"/>
            <w:noWrap/>
            <w:vAlign w:val="bottom"/>
            <w:hideMark/>
          </w:tcPr>
          <w:p w14:paraId="32BD362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2</w:t>
            </w:r>
          </w:p>
        </w:tc>
        <w:tc>
          <w:tcPr>
            <w:tcW w:w="683" w:type="dxa"/>
            <w:tcBorders>
              <w:top w:val="nil"/>
              <w:left w:val="nil"/>
              <w:bottom w:val="nil"/>
              <w:right w:val="nil"/>
            </w:tcBorders>
            <w:shd w:val="clear" w:color="auto" w:fill="auto"/>
            <w:noWrap/>
            <w:vAlign w:val="bottom"/>
            <w:hideMark/>
          </w:tcPr>
          <w:p w14:paraId="1FD3874E"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0FA8EF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73E2C73C" w14:textId="77777777" w:rsidTr="00A95BC2">
        <w:trPr>
          <w:trHeight w:val="300"/>
        </w:trPr>
        <w:tc>
          <w:tcPr>
            <w:tcW w:w="3102" w:type="dxa"/>
            <w:tcBorders>
              <w:top w:val="nil"/>
              <w:left w:val="nil"/>
              <w:bottom w:val="nil"/>
              <w:right w:val="nil"/>
            </w:tcBorders>
            <w:shd w:val="clear" w:color="auto" w:fill="auto"/>
            <w:noWrap/>
            <w:vAlign w:val="bottom"/>
            <w:hideMark/>
          </w:tcPr>
          <w:p w14:paraId="17749149"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DSBalance</w:t>
            </w:r>
          </w:p>
        </w:tc>
        <w:tc>
          <w:tcPr>
            <w:tcW w:w="691" w:type="dxa"/>
            <w:tcBorders>
              <w:top w:val="nil"/>
              <w:left w:val="nil"/>
              <w:bottom w:val="nil"/>
              <w:right w:val="nil"/>
            </w:tcBorders>
            <w:shd w:val="clear" w:color="auto" w:fill="auto"/>
            <w:noWrap/>
            <w:vAlign w:val="bottom"/>
            <w:hideMark/>
          </w:tcPr>
          <w:p w14:paraId="6DF64CCC"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5</w:t>
            </w:r>
          </w:p>
        </w:tc>
        <w:tc>
          <w:tcPr>
            <w:tcW w:w="1017" w:type="dxa"/>
            <w:tcBorders>
              <w:top w:val="nil"/>
              <w:left w:val="nil"/>
              <w:bottom w:val="nil"/>
              <w:right w:val="nil"/>
            </w:tcBorders>
            <w:shd w:val="clear" w:color="auto" w:fill="auto"/>
            <w:noWrap/>
            <w:vAlign w:val="bottom"/>
            <w:hideMark/>
          </w:tcPr>
          <w:p w14:paraId="1CED1F8E"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916</w:t>
            </w:r>
          </w:p>
        </w:tc>
        <w:tc>
          <w:tcPr>
            <w:tcW w:w="1002" w:type="dxa"/>
            <w:tcBorders>
              <w:top w:val="nil"/>
              <w:left w:val="nil"/>
              <w:bottom w:val="nil"/>
              <w:right w:val="nil"/>
            </w:tcBorders>
            <w:shd w:val="clear" w:color="auto" w:fill="auto"/>
            <w:noWrap/>
            <w:vAlign w:val="bottom"/>
            <w:hideMark/>
          </w:tcPr>
          <w:p w14:paraId="4FE03E5C"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757</w:t>
            </w:r>
          </w:p>
        </w:tc>
        <w:tc>
          <w:tcPr>
            <w:tcW w:w="1018" w:type="dxa"/>
            <w:tcBorders>
              <w:top w:val="nil"/>
              <w:left w:val="nil"/>
              <w:bottom w:val="nil"/>
              <w:right w:val="nil"/>
            </w:tcBorders>
            <w:shd w:val="clear" w:color="auto" w:fill="auto"/>
            <w:noWrap/>
            <w:vAlign w:val="bottom"/>
            <w:hideMark/>
          </w:tcPr>
          <w:p w14:paraId="68C53CF7"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3</w:t>
            </w:r>
          </w:p>
        </w:tc>
        <w:tc>
          <w:tcPr>
            <w:tcW w:w="683" w:type="dxa"/>
            <w:tcBorders>
              <w:top w:val="nil"/>
              <w:left w:val="nil"/>
              <w:bottom w:val="nil"/>
              <w:right w:val="nil"/>
            </w:tcBorders>
            <w:shd w:val="clear" w:color="auto" w:fill="auto"/>
            <w:noWrap/>
            <w:vAlign w:val="bottom"/>
            <w:hideMark/>
          </w:tcPr>
          <w:p w14:paraId="71C0BEF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A6C32BA"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A95BC2" w:rsidRPr="00A95BC2" w14:paraId="33D55DF0" w14:textId="77777777" w:rsidTr="00A95BC2">
        <w:trPr>
          <w:trHeight w:val="300"/>
        </w:trPr>
        <w:tc>
          <w:tcPr>
            <w:tcW w:w="3102" w:type="dxa"/>
            <w:tcBorders>
              <w:top w:val="nil"/>
              <w:left w:val="nil"/>
              <w:bottom w:val="single" w:sz="4" w:space="0" w:color="auto"/>
              <w:right w:val="nil"/>
            </w:tcBorders>
            <w:shd w:val="clear" w:color="auto" w:fill="auto"/>
            <w:noWrap/>
            <w:vAlign w:val="bottom"/>
            <w:hideMark/>
          </w:tcPr>
          <w:p w14:paraId="5E023571" w14:textId="77777777" w:rsidR="00A95BC2" w:rsidRPr="00A95BC2" w:rsidRDefault="00A95BC2" w:rsidP="00A95BC2">
            <w:pPr>
              <w:autoSpaceDE/>
              <w:autoSpaceDN/>
              <w:adjustRightInd/>
              <w:spacing w:line="240" w:lineRule="auto"/>
              <w:ind w:firstLine="0"/>
              <w:jc w:val="left"/>
              <w:rPr>
                <w:rFonts w:cs="Arial"/>
                <w:color w:val="000000"/>
                <w:sz w:val="18"/>
                <w:szCs w:val="20"/>
              </w:rPr>
            </w:pPr>
            <w:r w:rsidRPr="00A95BC2">
              <w:rPr>
                <w:rFonts w:cs="Arial"/>
                <w:color w:val="000000"/>
                <w:sz w:val="18"/>
                <w:szCs w:val="20"/>
              </w:rPr>
              <w:t>aTaxaRejeicao</w:t>
            </w:r>
          </w:p>
        </w:tc>
        <w:tc>
          <w:tcPr>
            <w:tcW w:w="691" w:type="dxa"/>
            <w:tcBorders>
              <w:top w:val="nil"/>
              <w:left w:val="nil"/>
              <w:bottom w:val="single" w:sz="4" w:space="0" w:color="auto"/>
              <w:right w:val="nil"/>
            </w:tcBorders>
            <w:shd w:val="clear" w:color="auto" w:fill="auto"/>
            <w:noWrap/>
            <w:vAlign w:val="bottom"/>
            <w:hideMark/>
          </w:tcPr>
          <w:p w14:paraId="15C91894"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354</w:t>
            </w:r>
          </w:p>
        </w:tc>
        <w:tc>
          <w:tcPr>
            <w:tcW w:w="1017" w:type="dxa"/>
            <w:tcBorders>
              <w:top w:val="nil"/>
              <w:left w:val="nil"/>
              <w:bottom w:val="single" w:sz="4" w:space="0" w:color="auto"/>
              <w:right w:val="nil"/>
            </w:tcBorders>
            <w:shd w:val="clear" w:color="auto" w:fill="auto"/>
            <w:noWrap/>
            <w:vAlign w:val="bottom"/>
            <w:hideMark/>
          </w:tcPr>
          <w:p w14:paraId="5EC0A827"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6</w:t>
            </w:r>
          </w:p>
        </w:tc>
        <w:tc>
          <w:tcPr>
            <w:tcW w:w="1002" w:type="dxa"/>
            <w:tcBorders>
              <w:top w:val="nil"/>
              <w:left w:val="nil"/>
              <w:bottom w:val="single" w:sz="4" w:space="0" w:color="auto"/>
              <w:right w:val="nil"/>
            </w:tcBorders>
            <w:shd w:val="clear" w:color="auto" w:fill="auto"/>
            <w:noWrap/>
            <w:vAlign w:val="bottom"/>
            <w:hideMark/>
          </w:tcPr>
          <w:p w14:paraId="1FFFB776"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2,408</w:t>
            </w:r>
          </w:p>
        </w:tc>
        <w:tc>
          <w:tcPr>
            <w:tcW w:w="1018" w:type="dxa"/>
            <w:tcBorders>
              <w:top w:val="nil"/>
              <w:left w:val="nil"/>
              <w:bottom w:val="single" w:sz="4" w:space="0" w:color="auto"/>
              <w:right w:val="nil"/>
            </w:tcBorders>
            <w:shd w:val="clear" w:color="auto" w:fill="auto"/>
            <w:noWrap/>
            <w:vAlign w:val="bottom"/>
            <w:hideMark/>
          </w:tcPr>
          <w:p w14:paraId="302DF4CC"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683" w:type="dxa"/>
            <w:tcBorders>
              <w:top w:val="nil"/>
              <w:left w:val="nil"/>
              <w:bottom w:val="single" w:sz="4" w:space="0" w:color="auto"/>
              <w:right w:val="nil"/>
            </w:tcBorders>
            <w:shd w:val="clear" w:color="auto" w:fill="auto"/>
            <w:noWrap/>
            <w:vAlign w:val="bottom"/>
            <w:hideMark/>
          </w:tcPr>
          <w:p w14:paraId="6E150229"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single" w:sz="4" w:space="0" w:color="auto"/>
              <w:right w:val="nil"/>
            </w:tcBorders>
            <w:shd w:val="clear" w:color="auto" w:fill="auto"/>
            <w:noWrap/>
            <w:vAlign w:val="bottom"/>
            <w:hideMark/>
          </w:tcPr>
          <w:p w14:paraId="3700C6BF" w14:textId="77777777" w:rsidR="00A95BC2" w:rsidRPr="00A95BC2" w:rsidRDefault="00A95BC2" w:rsidP="00A95BC2">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bl>
    <w:p w14:paraId="2919DC90" w14:textId="77777777" w:rsidR="00A76150" w:rsidRPr="00100ADF" w:rsidRDefault="00A76150" w:rsidP="00A76150">
      <w:pPr>
        <w:pStyle w:val="Corpodetexto"/>
        <w:jc w:val="center"/>
        <w:rPr>
          <w:rFonts w:ascii="Arial" w:hAnsi="Arial" w:cs="Arial"/>
          <w:lang w:val="pt-BR"/>
        </w:rPr>
      </w:pPr>
      <w:r w:rsidRPr="00100ADF">
        <w:rPr>
          <w:rFonts w:ascii="Arial" w:hAnsi="Arial" w:cs="Arial"/>
          <w:lang w:val="pt-BR"/>
        </w:rPr>
        <w:t>Fonte: Elaborada pelo Autor.</w:t>
      </w:r>
    </w:p>
    <w:p w14:paraId="3D397D1A" w14:textId="39FBA42C" w:rsidR="000E529E" w:rsidRDefault="000E529E" w:rsidP="00F8601D"/>
    <w:p w14:paraId="05D6048E" w14:textId="15E7255D" w:rsidR="006B7DA3" w:rsidRDefault="006B7DA3" w:rsidP="00F8601D"/>
    <w:p w14:paraId="4F4BAB10" w14:textId="77777777" w:rsidR="00693A66" w:rsidRDefault="00693A66" w:rsidP="00F8601D">
      <w:pPr>
        <w:sectPr w:rsidR="00693A66" w:rsidSect="001F56FA">
          <w:footnotePr>
            <w:numRestart w:val="eachSect"/>
          </w:footnotePr>
          <w:pgSz w:w="11906" w:h="16838" w:code="9"/>
          <w:pgMar w:top="1701" w:right="1134" w:bottom="1134" w:left="1701" w:header="1134" w:footer="709" w:gutter="0"/>
          <w:cols w:space="708"/>
          <w:docGrid w:linePitch="360"/>
        </w:sectPr>
      </w:pPr>
    </w:p>
    <w:p w14:paraId="79E7213A" w14:textId="5A211650" w:rsidR="006B7DA3" w:rsidRDefault="006B7DA3" w:rsidP="006B7DA3">
      <w:pPr>
        <w:pStyle w:val="Legenda"/>
      </w:pPr>
      <w:r>
        <w:lastRenderedPageBreak/>
        <w:t xml:space="preserve">Tabela </w:t>
      </w:r>
      <w:r w:rsidR="000A47A3">
        <w:fldChar w:fldCharType="begin"/>
      </w:r>
      <w:r w:rsidR="000A47A3">
        <w:instrText xml:space="preserve"> SEQ Tabela \* ARABIC </w:instrText>
      </w:r>
      <w:r w:rsidR="000A47A3">
        <w:fldChar w:fldCharType="separate"/>
      </w:r>
      <w:r w:rsidR="00023715">
        <w:rPr>
          <w:noProof/>
        </w:rPr>
        <w:t>7</w:t>
      </w:r>
      <w:r w:rsidR="000A47A3">
        <w:rPr>
          <w:noProof/>
        </w:rPr>
        <w:fldChar w:fldCharType="end"/>
      </w:r>
      <w:r>
        <w:t xml:space="preserve"> – Ranking de Incertezas Críticas – Triangulação das Técnicas</w:t>
      </w:r>
    </w:p>
    <w:tbl>
      <w:tblPr>
        <w:tblW w:w="13080" w:type="dxa"/>
        <w:tblCellMar>
          <w:left w:w="70" w:type="dxa"/>
          <w:right w:w="70" w:type="dxa"/>
        </w:tblCellMar>
        <w:tblLook w:val="04A0" w:firstRow="1" w:lastRow="0" w:firstColumn="1" w:lastColumn="0" w:noHBand="0" w:noVBand="1"/>
      </w:tblPr>
      <w:tblGrid>
        <w:gridCol w:w="360"/>
        <w:gridCol w:w="3180"/>
        <w:gridCol w:w="3180"/>
        <w:gridCol w:w="3180"/>
        <w:gridCol w:w="3180"/>
      </w:tblGrid>
      <w:tr w:rsidR="00693A66" w:rsidRPr="00693A66" w14:paraId="3013F6CE" w14:textId="77777777" w:rsidTr="00693A66">
        <w:trPr>
          <w:trHeight w:val="255"/>
        </w:trPr>
        <w:tc>
          <w:tcPr>
            <w:tcW w:w="360" w:type="dxa"/>
            <w:tcBorders>
              <w:top w:val="single" w:sz="4" w:space="0" w:color="auto"/>
              <w:left w:val="nil"/>
              <w:bottom w:val="single" w:sz="4" w:space="0" w:color="auto"/>
              <w:right w:val="nil"/>
            </w:tcBorders>
            <w:shd w:val="clear" w:color="auto" w:fill="auto"/>
            <w:noWrap/>
            <w:vAlign w:val="bottom"/>
            <w:hideMark/>
          </w:tcPr>
          <w:p w14:paraId="2009D0D3" w14:textId="77777777" w:rsidR="00693A66" w:rsidRPr="00693A66" w:rsidRDefault="00693A66" w:rsidP="00693A66">
            <w:pPr>
              <w:autoSpaceDE/>
              <w:autoSpaceDN/>
              <w:adjustRightInd/>
              <w:spacing w:line="240" w:lineRule="auto"/>
              <w:ind w:firstLine="0"/>
              <w:jc w:val="center"/>
              <w:rPr>
                <w:rFonts w:cs="Arial"/>
                <w:b/>
                <w:bCs/>
                <w:color w:val="000000"/>
                <w:sz w:val="20"/>
                <w:szCs w:val="20"/>
              </w:rPr>
            </w:pPr>
            <w:r w:rsidRPr="00693A66">
              <w:rPr>
                <w:rFonts w:cs="Arial"/>
                <w:b/>
                <w:bCs/>
                <w:color w:val="000000"/>
                <w:sz w:val="20"/>
                <w:szCs w:val="20"/>
              </w:rPr>
              <w:t>#</w:t>
            </w:r>
          </w:p>
        </w:tc>
        <w:tc>
          <w:tcPr>
            <w:tcW w:w="3180" w:type="dxa"/>
            <w:tcBorders>
              <w:top w:val="single" w:sz="4" w:space="0" w:color="auto"/>
              <w:left w:val="nil"/>
              <w:bottom w:val="single" w:sz="4" w:space="0" w:color="auto"/>
              <w:right w:val="nil"/>
            </w:tcBorders>
            <w:shd w:val="clear" w:color="auto" w:fill="auto"/>
            <w:noWrap/>
            <w:vAlign w:val="bottom"/>
            <w:hideMark/>
          </w:tcPr>
          <w:p w14:paraId="339CF77C"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Random Forest</w:t>
            </w:r>
          </w:p>
        </w:tc>
        <w:tc>
          <w:tcPr>
            <w:tcW w:w="3180" w:type="dxa"/>
            <w:tcBorders>
              <w:top w:val="single" w:sz="4" w:space="0" w:color="auto"/>
              <w:left w:val="nil"/>
              <w:bottom w:val="single" w:sz="4" w:space="0" w:color="auto"/>
              <w:right w:val="nil"/>
            </w:tcBorders>
            <w:shd w:val="clear" w:color="auto" w:fill="auto"/>
            <w:noWrap/>
            <w:vAlign w:val="bottom"/>
            <w:hideMark/>
          </w:tcPr>
          <w:p w14:paraId="27CF18CE"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Boruta</w:t>
            </w:r>
          </w:p>
        </w:tc>
        <w:tc>
          <w:tcPr>
            <w:tcW w:w="3180" w:type="dxa"/>
            <w:tcBorders>
              <w:top w:val="single" w:sz="4" w:space="0" w:color="auto"/>
              <w:left w:val="nil"/>
              <w:bottom w:val="single" w:sz="4" w:space="0" w:color="auto"/>
              <w:right w:val="nil"/>
            </w:tcBorders>
            <w:shd w:val="clear" w:color="auto" w:fill="auto"/>
            <w:noWrap/>
            <w:vAlign w:val="bottom"/>
            <w:hideMark/>
          </w:tcPr>
          <w:p w14:paraId="4EF7589F"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Dif. Média</w:t>
            </w:r>
          </w:p>
        </w:tc>
        <w:tc>
          <w:tcPr>
            <w:tcW w:w="3180" w:type="dxa"/>
            <w:tcBorders>
              <w:top w:val="single" w:sz="4" w:space="0" w:color="auto"/>
              <w:left w:val="nil"/>
              <w:bottom w:val="single" w:sz="4" w:space="0" w:color="auto"/>
              <w:right w:val="nil"/>
            </w:tcBorders>
            <w:shd w:val="clear" w:color="auto" w:fill="auto"/>
            <w:noWrap/>
            <w:vAlign w:val="bottom"/>
            <w:hideMark/>
          </w:tcPr>
          <w:p w14:paraId="020FB80A"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Teste t</w:t>
            </w:r>
          </w:p>
        </w:tc>
      </w:tr>
      <w:tr w:rsidR="00693A66" w:rsidRPr="00693A66" w14:paraId="64489A46" w14:textId="77777777" w:rsidTr="00693A66">
        <w:trPr>
          <w:trHeight w:val="255"/>
        </w:trPr>
        <w:tc>
          <w:tcPr>
            <w:tcW w:w="360" w:type="dxa"/>
            <w:tcBorders>
              <w:top w:val="nil"/>
              <w:left w:val="nil"/>
              <w:bottom w:val="nil"/>
              <w:right w:val="nil"/>
            </w:tcBorders>
            <w:shd w:val="clear" w:color="auto" w:fill="auto"/>
            <w:noWrap/>
            <w:vAlign w:val="bottom"/>
            <w:hideMark/>
          </w:tcPr>
          <w:p w14:paraId="08F005E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w:t>
            </w:r>
          </w:p>
        </w:tc>
        <w:tc>
          <w:tcPr>
            <w:tcW w:w="3180" w:type="dxa"/>
            <w:tcBorders>
              <w:top w:val="nil"/>
              <w:left w:val="nil"/>
              <w:bottom w:val="nil"/>
              <w:right w:val="nil"/>
            </w:tcBorders>
            <w:shd w:val="clear" w:color="auto" w:fill="auto"/>
            <w:noWrap/>
            <w:vAlign w:val="bottom"/>
            <w:hideMark/>
          </w:tcPr>
          <w:p w14:paraId="7B1EF07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2</w:t>
            </w:r>
          </w:p>
        </w:tc>
        <w:tc>
          <w:tcPr>
            <w:tcW w:w="3180" w:type="dxa"/>
            <w:tcBorders>
              <w:top w:val="nil"/>
              <w:left w:val="nil"/>
              <w:bottom w:val="nil"/>
              <w:right w:val="nil"/>
            </w:tcBorders>
            <w:shd w:val="clear" w:color="auto" w:fill="auto"/>
            <w:noWrap/>
            <w:vAlign w:val="bottom"/>
            <w:hideMark/>
          </w:tcPr>
          <w:p w14:paraId="6CFCE47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2</w:t>
            </w:r>
          </w:p>
        </w:tc>
        <w:tc>
          <w:tcPr>
            <w:tcW w:w="3180" w:type="dxa"/>
            <w:tcBorders>
              <w:top w:val="nil"/>
              <w:left w:val="nil"/>
              <w:bottom w:val="nil"/>
              <w:right w:val="nil"/>
            </w:tcBorders>
            <w:shd w:val="clear" w:color="auto" w:fill="auto"/>
            <w:noWrap/>
            <w:vAlign w:val="bottom"/>
            <w:hideMark/>
          </w:tcPr>
          <w:p w14:paraId="3CD6A3F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Population</w:t>
            </w:r>
          </w:p>
        </w:tc>
        <w:tc>
          <w:tcPr>
            <w:tcW w:w="3180" w:type="dxa"/>
            <w:tcBorders>
              <w:top w:val="nil"/>
              <w:left w:val="nil"/>
              <w:bottom w:val="nil"/>
              <w:right w:val="nil"/>
            </w:tcBorders>
            <w:shd w:val="clear" w:color="auto" w:fill="auto"/>
            <w:noWrap/>
            <w:vAlign w:val="bottom"/>
            <w:hideMark/>
          </w:tcPr>
          <w:p w14:paraId="115E289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Population</w:t>
            </w:r>
          </w:p>
        </w:tc>
      </w:tr>
      <w:tr w:rsidR="00693A66" w:rsidRPr="00693A66" w14:paraId="58806418" w14:textId="77777777" w:rsidTr="00693A66">
        <w:trPr>
          <w:trHeight w:val="255"/>
        </w:trPr>
        <w:tc>
          <w:tcPr>
            <w:tcW w:w="360" w:type="dxa"/>
            <w:tcBorders>
              <w:top w:val="nil"/>
              <w:left w:val="nil"/>
              <w:bottom w:val="nil"/>
              <w:right w:val="nil"/>
            </w:tcBorders>
            <w:shd w:val="clear" w:color="auto" w:fill="auto"/>
            <w:noWrap/>
            <w:vAlign w:val="bottom"/>
            <w:hideMark/>
          </w:tcPr>
          <w:p w14:paraId="505352B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w:t>
            </w:r>
          </w:p>
        </w:tc>
        <w:tc>
          <w:tcPr>
            <w:tcW w:w="3180" w:type="dxa"/>
            <w:tcBorders>
              <w:top w:val="nil"/>
              <w:left w:val="nil"/>
              <w:bottom w:val="nil"/>
              <w:right w:val="nil"/>
            </w:tcBorders>
            <w:shd w:val="clear" w:color="auto" w:fill="auto"/>
            <w:noWrap/>
            <w:vAlign w:val="bottom"/>
            <w:hideMark/>
          </w:tcPr>
          <w:p w14:paraId="2798DD7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Population</w:t>
            </w:r>
          </w:p>
        </w:tc>
        <w:tc>
          <w:tcPr>
            <w:tcW w:w="3180" w:type="dxa"/>
            <w:tcBorders>
              <w:top w:val="nil"/>
              <w:left w:val="nil"/>
              <w:bottom w:val="nil"/>
              <w:right w:val="nil"/>
            </w:tcBorders>
            <w:shd w:val="clear" w:color="auto" w:fill="auto"/>
            <w:noWrap/>
            <w:vAlign w:val="bottom"/>
            <w:hideMark/>
          </w:tcPr>
          <w:p w14:paraId="2E74234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Population</w:t>
            </w:r>
          </w:p>
        </w:tc>
        <w:tc>
          <w:tcPr>
            <w:tcW w:w="3180" w:type="dxa"/>
            <w:tcBorders>
              <w:top w:val="nil"/>
              <w:left w:val="nil"/>
              <w:bottom w:val="nil"/>
              <w:right w:val="nil"/>
            </w:tcBorders>
            <w:shd w:val="clear" w:color="auto" w:fill="auto"/>
            <w:noWrap/>
            <w:vAlign w:val="bottom"/>
            <w:hideMark/>
          </w:tcPr>
          <w:p w14:paraId="387A0B7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2</w:t>
            </w:r>
          </w:p>
        </w:tc>
        <w:tc>
          <w:tcPr>
            <w:tcW w:w="3180" w:type="dxa"/>
            <w:tcBorders>
              <w:top w:val="nil"/>
              <w:left w:val="nil"/>
              <w:bottom w:val="nil"/>
              <w:right w:val="nil"/>
            </w:tcBorders>
            <w:shd w:val="clear" w:color="auto" w:fill="auto"/>
            <w:noWrap/>
            <w:vAlign w:val="bottom"/>
            <w:hideMark/>
          </w:tcPr>
          <w:p w14:paraId="3D17E38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2</w:t>
            </w:r>
          </w:p>
        </w:tc>
      </w:tr>
      <w:tr w:rsidR="00693A66" w:rsidRPr="00693A66" w14:paraId="3A67BF60" w14:textId="77777777" w:rsidTr="00693A66">
        <w:trPr>
          <w:trHeight w:val="255"/>
        </w:trPr>
        <w:tc>
          <w:tcPr>
            <w:tcW w:w="360" w:type="dxa"/>
            <w:tcBorders>
              <w:top w:val="nil"/>
              <w:left w:val="nil"/>
              <w:bottom w:val="nil"/>
              <w:right w:val="nil"/>
            </w:tcBorders>
            <w:shd w:val="clear" w:color="auto" w:fill="auto"/>
            <w:noWrap/>
            <w:vAlign w:val="bottom"/>
            <w:hideMark/>
          </w:tcPr>
          <w:p w14:paraId="508CD37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w:t>
            </w:r>
          </w:p>
        </w:tc>
        <w:tc>
          <w:tcPr>
            <w:tcW w:w="3180" w:type="dxa"/>
            <w:tcBorders>
              <w:top w:val="nil"/>
              <w:left w:val="nil"/>
              <w:bottom w:val="nil"/>
              <w:right w:val="nil"/>
            </w:tcBorders>
            <w:shd w:val="clear" w:color="auto" w:fill="auto"/>
            <w:noWrap/>
            <w:vAlign w:val="bottom"/>
            <w:hideMark/>
          </w:tcPr>
          <w:p w14:paraId="4598976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rice</w:t>
            </w:r>
          </w:p>
        </w:tc>
        <w:tc>
          <w:tcPr>
            <w:tcW w:w="3180" w:type="dxa"/>
            <w:tcBorders>
              <w:top w:val="nil"/>
              <w:left w:val="nil"/>
              <w:bottom w:val="nil"/>
              <w:right w:val="nil"/>
            </w:tcBorders>
            <w:shd w:val="clear" w:color="auto" w:fill="auto"/>
            <w:noWrap/>
            <w:vAlign w:val="bottom"/>
            <w:hideMark/>
          </w:tcPr>
          <w:p w14:paraId="09F42B5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4</w:t>
            </w:r>
          </w:p>
        </w:tc>
        <w:tc>
          <w:tcPr>
            <w:tcW w:w="3180" w:type="dxa"/>
            <w:tcBorders>
              <w:top w:val="nil"/>
              <w:left w:val="nil"/>
              <w:bottom w:val="nil"/>
              <w:right w:val="nil"/>
            </w:tcBorders>
            <w:shd w:val="clear" w:color="auto" w:fill="auto"/>
            <w:noWrap/>
            <w:vAlign w:val="bottom"/>
            <w:hideMark/>
          </w:tcPr>
          <w:p w14:paraId="772FB74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NormalCapacityUtilization</w:t>
            </w:r>
          </w:p>
        </w:tc>
        <w:tc>
          <w:tcPr>
            <w:tcW w:w="3180" w:type="dxa"/>
            <w:tcBorders>
              <w:top w:val="nil"/>
              <w:left w:val="nil"/>
              <w:bottom w:val="nil"/>
              <w:right w:val="nil"/>
            </w:tcBorders>
            <w:shd w:val="clear" w:color="auto" w:fill="auto"/>
            <w:noWrap/>
            <w:vAlign w:val="bottom"/>
            <w:hideMark/>
          </w:tcPr>
          <w:p w14:paraId="7C96A5E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NormalCapacityUtilization</w:t>
            </w:r>
          </w:p>
        </w:tc>
      </w:tr>
      <w:tr w:rsidR="00693A66" w:rsidRPr="00693A66" w14:paraId="6A34428A" w14:textId="77777777" w:rsidTr="00693A66">
        <w:trPr>
          <w:trHeight w:val="255"/>
        </w:trPr>
        <w:tc>
          <w:tcPr>
            <w:tcW w:w="360" w:type="dxa"/>
            <w:tcBorders>
              <w:top w:val="nil"/>
              <w:left w:val="nil"/>
              <w:bottom w:val="nil"/>
              <w:right w:val="nil"/>
            </w:tcBorders>
            <w:shd w:val="clear" w:color="auto" w:fill="auto"/>
            <w:noWrap/>
            <w:vAlign w:val="bottom"/>
            <w:hideMark/>
          </w:tcPr>
          <w:p w14:paraId="392596B9"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4</w:t>
            </w:r>
          </w:p>
        </w:tc>
        <w:tc>
          <w:tcPr>
            <w:tcW w:w="3180" w:type="dxa"/>
            <w:tcBorders>
              <w:top w:val="nil"/>
              <w:left w:val="nil"/>
              <w:bottom w:val="nil"/>
              <w:right w:val="nil"/>
            </w:tcBorders>
            <w:shd w:val="clear" w:color="auto" w:fill="auto"/>
            <w:noWrap/>
            <w:vAlign w:val="bottom"/>
            <w:hideMark/>
          </w:tcPr>
          <w:p w14:paraId="721410A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fSlope</w:t>
            </w:r>
          </w:p>
        </w:tc>
        <w:tc>
          <w:tcPr>
            <w:tcW w:w="3180" w:type="dxa"/>
            <w:tcBorders>
              <w:top w:val="nil"/>
              <w:left w:val="nil"/>
              <w:bottom w:val="nil"/>
              <w:right w:val="nil"/>
            </w:tcBorders>
            <w:shd w:val="clear" w:color="auto" w:fill="auto"/>
            <w:noWrap/>
            <w:vAlign w:val="bottom"/>
            <w:hideMark/>
          </w:tcPr>
          <w:p w14:paraId="06D06BA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rice</w:t>
            </w:r>
          </w:p>
        </w:tc>
        <w:tc>
          <w:tcPr>
            <w:tcW w:w="3180" w:type="dxa"/>
            <w:tcBorders>
              <w:top w:val="nil"/>
              <w:left w:val="nil"/>
              <w:bottom w:val="nil"/>
              <w:right w:val="nil"/>
            </w:tcBorders>
            <w:shd w:val="clear" w:color="auto" w:fill="auto"/>
            <w:noWrap/>
            <w:vAlign w:val="bottom"/>
            <w:hideMark/>
          </w:tcPr>
          <w:p w14:paraId="04BFB9E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4</w:t>
            </w:r>
          </w:p>
        </w:tc>
        <w:tc>
          <w:tcPr>
            <w:tcW w:w="3180" w:type="dxa"/>
            <w:tcBorders>
              <w:top w:val="nil"/>
              <w:left w:val="nil"/>
              <w:bottom w:val="nil"/>
              <w:right w:val="nil"/>
            </w:tcBorders>
            <w:shd w:val="clear" w:color="auto" w:fill="auto"/>
            <w:noWrap/>
            <w:vAlign w:val="bottom"/>
            <w:hideMark/>
          </w:tcPr>
          <w:p w14:paraId="4A4C3FB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4</w:t>
            </w:r>
          </w:p>
        </w:tc>
      </w:tr>
      <w:tr w:rsidR="00693A66" w:rsidRPr="00693A66" w14:paraId="3DD525CE" w14:textId="77777777" w:rsidTr="00693A66">
        <w:trPr>
          <w:trHeight w:val="255"/>
        </w:trPr>
        <w:tc>
          <w:tcPr>
            <w:tcW w:w="360" w:type="dxa"/>
            <w:tcBorders>
              <w:top w:val="nil"/>
              <w:left w:val="nil"/>
              <w:bottom w:val="nil"/>
              <w:right w:val="nil"/>
            </w:tcBorders>
            <w:shd w:val="clear" w:color="auto" w:fill="auto"/>
            <w:noWrap/>
            <w:vAlign w:val="bottom"/>
            <w:hideMark/>
          </w:tcPr>
          <w:p w14:paraId="71E98EC8"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5</w:t>
            </w:r>
          </w:p>
        </w:tc>
        <w:tc>
          <w:tcPr>
            <w:tcW w:w="3180" w:type="dxa"/>
            <w:tcBorders>
              <w:top w:val="nil"/>
              <w:left w:val="nil"/>
              <w:bottom w:val="nil"/>
              <w:right w:val="nil"/>
            </w:tcBorders>
            <w:shd w:val="clear" w:color="auto" w:fill="auto"/>
            <w:noWrap/>
            <w:vAlign w:val="bottom"/>
            <w:hideMark/>
          </w:tcPr>
          <w:p w14:paraId="2817890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4</w:t>
            </w:r>
          </w:p>
        </w:tc>
        <w:tc>
          <w:tcPr>
            <w:tcW w:w="3180" w:type="dxa"/>
            <w:tcBorders>
              <w:top w:val="nil"/>
              <w:left w:val="nil"/>
              <w:bottom w:val="nil"/>
              <w:right w:val="nil"/>
            </w:tcBorders>
            <w:shd w:val="clear" w:color="auto" w:fill="auto"/>
            <w:noWrap/>
            <w:vAlign w:val="bottom"/>
            <w:hideMark/>
          </w:tcPr>
          <w:p w14:paraId="29F029C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fSlope</w:t>
            </w:r>
          </w:p>
        </w:tc>
        <w:tc>
          <w:tcPr>
            <w:tcW w:w="3180" w:type="dxa"/>
            <w:tcBorders>
              <w:top w:val="nil"/>
              <w:left w:val="nil"/>
              <w:bottom w:val="nil"/>
              <w:right w:val="nil"/>
            </w:tcBorders>
            <w:shd w:val="clear" w:color="auto" w:fill="auto"/>
            <w:noWrap/>
            <w:vAlign w:val="bottom"/>
            <w:hideMark/>
          </w:tcPr>
          <w:p w14:paraId="7D7EC00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VolumeReportingDelay</w:t>
            </w:r>
          </w:p>
        </w:tc>
        <w:tc>
          <w:tcPr>
            <w:tcW w:w="3180" w:type="dxa"/>
            <w:tcBorders>
              <w:top w:val="nil"/>
              <w:left w:val="nil"/>
              <w:bottom w:val="nil"/>
              <w:right w:val="nil"/>
            </w:tcBorders>
            <w:shd w:val="clear" w:color="auto" w:fill="auto"/>
            <w:noWrap/>
            <w:vAlign w:val="bottom"/>
            <w:hideMark/>
          </w:tcPr>
          <w:p w14:paraId="0298DFF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2</w:t>
            </w:r>
          </w:p>
        </w:tc>
      </w:tr>
      <w:tr w:rsidR="00693A66" w:rsidRPr="00693A66" w14:paraId="4FFBD58B" w14:textId="77777777" w:rsidTr="00693A66">
        <w:trPr>
          <w:trHeight w:val="255"/>
        </w:trPr>
        <w:tc>
          <w:tcPr>
            <w:tcW w:w="360" w:type="dxa"/>
            <w:tcBorders>
              <w:top w:val="nil"/>
              <w:left w:val="nil"/>
              <w:bottom w:val="nil"/>
              <w:right w:val="nil"/>
            </w:tcBorders>
            <w:shd w:val="clear" w:color="auto" w:fill="auto"/>
            <w:noWrap/>
            <w:vAlign w:val="bottom"/>
            <w:hideMark/>
          </w:tcPr>
          <w:p w14:paraId="35181B38"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6</w:t>
            </w:r>
          </w:p>
        </w:tc>
        <w:tc>
          <w:tcPr>
            <w:tcW w:w="3180" w:type="dxa"/>
            <w:tcBorders>
              <w:top w:val="nil"/>
              <w:left w:val="nil"/>
              <w:bottom w:val="nil"/>
              <w:right w:val="nil"/>
            </w:tcBorders>
            <w:shd w:val="clear" w:color="auto" w:fill="auto"/>
            <w:noWrap/>
            <w:vAlign w:val="bottom"/>
            <w:hideMark/>
          </w:tcPr>
          <w:p w14:paraId="78D8F37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VolumeReportingDelay</w:t>
            </w:r>
          </w:p>
        </w:tc>
        <w:tc>
          <w:tcPr>
            <w:tcW w:w="3180" w:type="dxa"/>
            <w:tcBorders>
              <w:top w:val="nil"/>
              <w:left w:val="nil"/>
              <w:bottom w:val="nil"/>
              <w:right w:val="nil"/>
            </w:tcBorders>
            <w:shd w:val="clear" w:color="auto" w:fill="auto"/>
            <w:noWrap/>
            <w:vAlign w:val="bottom"/>
            <w:hideMark/>
          </w:tcPr>
          <w:p w14:paraId="3601A21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apacityAcquisitionDelay</w:t>
            </w:r>
          </w:p>
        </w:tc>
        <w:tc>
          <w:tcPr>
            <w:tcW w:w="3180" w:type="dxa"/>
            <w:tcBorders>
              <w:top w:val="nil"/>
              <w:left w:val="nil"/>
              <w:bottom w:val="nil"/>
              <w:right w:val="nil"/>
            </w:tcBorders>
            <w:shd w:val="clear" w:color="auto" w:fill="auto"/>
            <w:noWrap/>
            <w:vAlign w:val="bottom"/>
            <w:hideMark/>
          </w:tcPr>
          <w:p w14:paraId="77B4B95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2</w:t>
            </w:r>
          </w:p>
        </w:tc>
        <w:tc>
          <w:tcPr>
            <w:tcW w:w="3180" w:type="dxa"/>
            <w:tcBorders>
              <w:top w:val="nil"/>
              <w:left w:val="nil"/>
              <w:bottom w:val="nil"/>
              <w:right w:val="nil"/>
            </w:tcBorders>
            <w:shd w:val="clear" w:color="auto" w:fill="auto"/>
            <w:noWrap/>
            <w:vAlign w:val="bottom"/>
            <w:hideMark/>
          </w:tcPr>
          <w:p w14:paraId="6B379FD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VolumeReportingDelay</w:t>
            </w:r>
          </w:p>
        </w:tc>
      </w:tr>
      <w:tr w:rsidR="00693A66" w:rsidRPr="00693A66" w14:paraId="3335B806" w14:textId="77777777" w:rsidTr="00693A66">
        <w:trPr>
          <w:trHeight w:val="255"/>
        </w:trPr>
        <w:tc>
          <w:tcPr>
            <w:tcW w:w="360" w:type="dxa"/>
            <w:tcBorders>
              <w:top w:val="nil"/>
              <w:left w:val="nil"/>
              <w:bottom w:val="nil"/>
              <w:right w:val="nil"/>
            </w:tcBorders>
            <w:shd w:val="clear" w:color="auto" w:fill="auto"/>
            <w:noWrap/>
            <w:vAlign w:val="bottom"/>
            <w:hideMark/>
          </w:tcPr>
          <w:p w14:paraId="0B3C18A1"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7</w:t>
            </w:r>
          </w:p>
        </w:tc>
        <w:tc>
          <w:tcPr>
            <w:tcW w:w="3180" w:type="dxa"/>
            <w:tcBorders>
              <w:top w:val="nil"/>
              <w:left w:val="nil"/>
              <w:bottom w:val="nil"/>
              <w:right w:val="nil"/>
            </w:tcBorders>
            <w:shd w:val="clear" w:color="auto" w:fill="auto"/>
            <w:noWrap/>
            <w:vAlign w:val="bottom"/>
            <w:hideMark/>
          </w:tcPr>
          <w:p w14:paraId="1B8997E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NormalCapacityUtilization</w:t>
            </w:r>
          </w:p>
        </w:tc>
        <w:tc>
          <w:tcPr>
            <w:tcW w:w="3180" w:type="dxa"/>
            <w:tcBorders>
              <w:top w:val="nil"/>
              <w:left w:val="nil"/>
              <w:bottom w:val="nil"/>
              <w:right w:val="nil"/>
            </w:tcBorders>
            <w:shd w:val="clear" w:color="auto" w:fill="auto"/>
            <w:noWrap/>
            <w:vAlign w:val="bottom"/>
            <w:hideMark/>
          </w:tcPr>
          <w:p w14:paraId="08945FD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VolumeReportingDelay</w:t>
            </w:r>
          </w:p>
        </w:tc>
        <w:tc>
          <w:tcPr>
            <w:tcW w:w="3180" w:type="dxa"/>
            <w:tcBorders>
              <w:top w:val="nil"/>
              <w:left w:val="nil"/>
              <w:bottom w:val="nil"/>
              <w:right w:val="nil"/>
            </w:tcBorders>
            <w:shd w:val="clear" w:color="auto" w:fill="auto"/>
            <w:noWrap/>
            <w:vAlign w:val="bottom"/>
            <w:hideMark/>
          </w:tcPr>
          <w:p w14:paraId="3F2D916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rice</w:t>
            </w:r>
          </w:p>
        </w:tc>
        <w:tc>
          <w:tcPr>
            <w:tcW w:w="3180" w:type="dxa"/>
            <w:tcBorders>
              <w:top w:val="nil"/>
              <w:left w:val="nil"/>
              <w:bottom w:val="nil"/>
              <w:right w:val="nil"/>
            </w:tcBorders>
            <w:shd w:val="clear" w:color="auto" w:fill="auto"/>
            <w:noWrap/>
            <w:vAlign w:val="bottom"/>
            <w:hideMark/>
          </w:tcPr>
          <w:p w14:paraId="5230BFA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rice</w:t>
            </w:r>
          </w:p>
        </w:tc>
      </w:tr>
      <w:tr w:rsidR="00693A66" w:rsidRPr="00693A66" w14:paraId="3C757020" w14:textId="77777777" w:rsidTr="00693A66">
        <w:trPr>
          <w:trHeight w:val="255"/>
        </w:trPr>
        <w:tc>
          <w:tcPr>
            <w:tcW w:w="360" w:type="dxa"/>
            <w:tcBorders>
              <w:top w:val="nil"/>
              <w:left w:val="nil"/>
              <w:bottom w:val="nil"/>
              <w:right w:val="nil"/>
            </w:tcBorders>
            <w:shd w:val="clear" w:color="auto" w:fill="auto"/>
            <w:noWrap/>
            <w:vAlign w:val="bottom"/>
            <w:hideMark/>
          </w:tcPr>
          <w:p w14:paraId="2EE17AC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8</w:t>
            </w:r>
          </w:p>
        </w:tc>
        <w:tc>
          <w:tcPr>
            <w:tcW w:w="3180" w:type="dxa"/>
            <w:tcBorders>
              <w:top w:val="nil"/>
              <w:left w:val="nil"/>
              <w:bottom w:val="nil"/>
              <w:right w:val="nil"/>
            </w:tcBorders>
            <w:shd w:val="clear" w:color="auto" w:fill="auto"/>
            <w:noWrap/>
            <w:vAlign w:val="bottom"/>
            <w:hideMark/>
          </w:tcPr>
          <w:p w14:paraId="1B30BBE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apacityAcquisitionDelay</w:t>
            </w:r>
          </w:p>
        </w:tc>
        <w:tc>
          <w:tcPr>
            <w:tcW w:w="3180" w:type="dxa"/>
            <w:tcBorders>
              <w:top w:val="nil"/>
              <w:left w:val="nil"/>
              <w:bottom w:val="nil"/>
              <w:right w:val="nil"/>
            </w:tcBorders>
            <w:shd w:val="clear" w:color="auto" w:fill="auto"/>
            <w:noWrap/>
            <w:vAlign w:val="bottom"/>
            <w:hideMark/>
          </w:tcPr>
          <w:p w14:paraId="37A6487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2</w:t>
            </w:r>
          </w:p>
        </w:tc>
        <w:tc>
          <w:tcPr>
            <w:tcW w:w="3180" w:type="dxa"/>
            <w:tcBorders>
              <w:top w:val="nil"/>
              <w:left w:val="nil"/>
              <w:bottom w:val="nil"/>
              <w:right w:val="nil"/>
            </w:tcBorders>
            <w:shd w:val="clear" w:color="auto" w:fill="auto"/>
            <w:noWrap/>
            <w:vAlign w:val="bottom"/>
            <w:hideMark/>
          </w:tcPr>
          <w:p w14:paraId="0135ECA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atioOfFixedToVarCost</w:t>
            </w:r>
          </w:p>
        </w:tc>
        <w:tc>
          <w:tcPr>
            <w:tcW w:w="3180" w:type="dxa"/>
            <w:tcBorders>
              <w:top w:val="nil"/>
              <w:left w:val="nil"/>
              <w:bottom w:val="nil"/>
              <w:right w:val="nil"/>
            </w:tcBorders>
            <w:shd w:val="clear" w:color="auto" w:fill="auto"/>
            <w:noWrap/>
            <w:vAlign w:val="bottom"/>
            <w:hideMark/>
          </w:tcPr>
          <w:p w14:paraId="0CC353E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atioOfFixedToVarCost</w:t>
            </w:r>
          </w:p>
        </w:tc>
      </w:tr>
      <w:tr w:rsidR="00693A66" w:rsidRPr="00693A66" w14:paraId="443D6E3F" w14:textId="77777777" w:rsidTr="00693A66">
        <w:trPr>
          <w:trHeight w:val="255"/>
        </w:trPr>
        <w:tc>
          <w:tcPr>
            <w:tcW w:w="360" w:type="dxa"/>
            <w:tcBorders>
              <w:top w:val="nil"/>
              <w:left w:val="nil"/>
              <w:bottom w:val="nil"/>
              <w:right w:val="nil"/>
            </w:tcBorders>
            <w:shd w:val="clear" w:color="auto" w:fill="auto"/>
            <w:noWrap/>
            <w:vAlign w:val="bottom"/>
            <w:hideMark/>
          </w:tcPr>
          <w:p w14:paraId="005B400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9</w:t>
            </w:r>
          </w:p>
        </w:tc>
        <w:tc>
          <w:tcPr>
            <w:tcW w:w="3180" w:type="dxa"/>
            <w:tcBorders>
              <w:top w:val="nil"/>
              <w:left w:val="nil"/>
              <w:bottom w:val="nil"/>
              <w:right w:val="nil"/>
            </w:tcBorders>
            <w:shd w:val="clear" w:color="auto" w:fill="auto"/>
            <w:noWrap/>
            <w:vAlign w:val="bottom"/>
            <w:hideMark/>
          </w:tcPr>
          <w:p w14:paraId="47B2FCF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atioOfFixedToVarCost</w:t>
            </w:r>
          </w:p>
        </w:tc>
        <w:tc>
          <w:tcPr>
            <w:tcW w:w="3180" w:type="dxa"/>
            <w:tcBorders>
              <w:top w:val="nil"/>
              <w:left w:val="nil"/>
              <w:bottom w:val="nil"/>
              <w:right w:val="nil"/>
            </w:tcBorders>
            <w:shd w:val="clear" w:color="auto" w:fill="auto"/>
            <w:noWrap/>
            <w:vAlign w:val="bottom"/>
            <w:hideMark/>
          </w:tcPr>
          <w:p w14:paraId="38A0709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NormalCapacityUtilization</w:t>
            </w:r>
          </w:p>
        </w:tc>
        <w:tc>
          <w:tcPr>
            <w:tcW w:w="3180" w:type="dxa"/>
            <w:tcBorders>
              <w:top w:val="nil"/>
              <w:left w:val="nil"/>
              <w:bottom w:val="nil"/>
              <w:right w:val="nil"/>
            </w:tcBorders>
            <w:shd w:val="clear" w:color="auto" w:fill="auto"/>
            <w:noWrap/>
            <w:vAlign w:val="bottom"/>
            <w:hideMark/>
          </w:tcPr>
          <w:p w14:paraId="7E0B602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4</w:t>
            </w:r>
          </w:p>
        </w:tc>
        <w:tc>
          <w:tcPr>
            <w:tcW w:w="3180" w:type="dxa"/>
            <w:tcBorders>
              <w:top w:val="nil"/>
              <w:left w:val="nil"/>
              <w:bottom w:val="nil"/>
              <w:right w:val="nil"/>
            </w:tcBorders>
            <w:shd w:val="clear" w:color="auto" w:fill="auto"/>
            <w:noWrap/>
            <w:vAlign w:val="bottom"/>
            <w:hideMark/>
          </w:tcPr>
          <w:p w14:paraId="1574FDE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4</w:t>
            </w:r>
          </w:p>
        </w:tc>
      </w:tr>
      <w:tr w:rsidR="00693A66" w:rsidRPr="00693A66" w14:paraId="1BD036FF" w14:textId="77777777" w:rsidTr="00693A66">
        <w:trPr>
          <w:trHeight w:val="255"/>
        </w:trPr>
        <w:tc>
          <w:tcPr>
            <w:tcW w:w="360" w:type="dxa"/>
            <w:tcBorders>
              <w:top w:val="nil"/>
              <w:left w:val="nil"/>
              <w:bottom w:val="nil"/>
              <w:right w:val="nil"/>
            </w:tcBorders>
            <w:shd w:val="clear" w:color="auto" w:fill="auto"/>
            <w:noWrap/>
            <w:vAlign w:val="bottom"/>
            <w:hideMark/>
          </w:tcPr>
          <w:p w14:paraId="03BB2CE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0</w:t>
            </w:r>
          </w:p>
        </w:tc>
        <w:tc>
          <w:tcPr>
            <w:tcW w:w="3180" w:type="dxa"/>
            <w:tcBorders>
              <w:top w:val="nil"/>
              <w:left w:val="nil"/>
              <w:bottom w:val="nil"/>
              <w:right w:val="nil"/>
            </w:tcBorders>
            <w:shd w:val="clear" w:color="auto" w:fill="auto"/>
            <w:noWrap/>
            <w:vAlign w:val="bottom"/>
            <w:hideMark/>
          </w:tcPr>
          <w:p w14:paraId="3EB5338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RealizacaoPeD</w:t>
            </w:r>
          </w:p>
        </w:tc>
        <w:tc>
          <w:tcPr>
            <w:tcW w:w="3180" w:type="dxa"/>
            <w:tcBorders>
              <w:top w:val="nil"/>
              <w:left w:val="nil"/>
              <w:bottom w:val="nil"/>
              <w:right w:val="nil"/>
            </w:tcBorders>
            <w:shd w:val="clear" w:color="auto" w:fill="auto"/>
            <w:noWrap/>
            <w:vAlign w:val="bottom"/>
            <w:hideMark/>
          </w:tcPr>
          <w:p w14:paraId="488613E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atioOfFixedToVarCost</w:t>
            </w:r>
          </w:p>
        </w:tc>
        <w:tc>
          <w:tcPr>
            <w:tcW w:w="3180" w:type="dxa"/>
            <w:tcBorders>
              <w:top w:val="nil"/>
              <w:left w:val="nil"/>
              <w:bottom w:val="nil"/>
              <w:right w:val="nil"/>
            </w:tcBorders>
            <w:shd w:val="clear" w:color="auto" w:fill="auto"/>
            <w:noWrap/>
            <w:vAlign w:val="bottom"/>
            <w:hideMark/>
          </w:tcPr>
          <w:p w14:paraId="5AB5C98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3</w:t>
            </w:r>
          </w:p>
        </w:tc>
        <w:tc>
          <w:tcPr>
            <w:tcW w:w="3180" w:type="dxa"/>
            <w:tcBorders>
              <w:top w:val="nil"/>
              <w:left w:val="nil"/>
              <w:bottom w:val="nil"/>
              <w:right w:val="nil"/>
            </w:tcBorders>
            <w:shd w:val="clear" w:color="auto" w:fill="auto"/>
            <w:noWrap/>
            <w:vAlign w:val="bottom"/>
            <w:hideMark/>
          </w:tcPr>
          <w:p w14:paraId="0B000BC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3</w:t>
            </w:r>
          </w:p>
        </w:tc>
      </w:tr>
      <w:tr w:rsidR="00693A66" w:rsidRPr="00693A66" w14:paraId="3745EF29" w14:textId="77777777" w:rsidTr="00693A66">
        <w:trPr>
          <w:trHeight w:val="255"/>
        </w:trPr>
        <w:tc>
          <w:tcPr>
            <w:tcW w:w="360" w:type="dxa"/>
            <w:tcBorders>
              <w:top w:val="nil"/>
              <w:left w:val="nil"/>
              <w:bottom w:val="nil"/>
              <w:right w:val="nil"/>
            </w:tcBorders>
            <w:shd w:val="clear" w:color="auto" w:fill="auto"/>
            <w:noWrap/>
            <w:vAlign w:val="bottom"/>
            <w:hideMark/>
          </w:tcPr>
          <w:p w14:paraId="1DDA917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1</w:t>
            </w:r>
          </w:p>
        </w:tc>
        <w:tc>
          <w:tcPr>
            <w:tcW w:w="3180" w:type="dxa"/>
            <w:tcBorders>
              <w:top w:val="nil"/>
              <w:left w:val="nil"/>
              <w:bottom w:val="nil"/>
              <w:right w:val="nil"/>
            </w:tcBorders>
            <w:shd w:val="clear" w:color="auto" w:fill="auto"/>
            <w:noWrap/>
            <w:vAlign w:val="bottom"/>
            <w:hideMark/>
          </w:tcPr>
          <w:p w14:paraId="650BE20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2</w:t>
            </w:r>
          </w:p>
        </w:tc>
        <w:tc>
          <w:tcPr>
            <w:tcW w:w="3180" w:type="dxa"/>
            <w:tcBorders>
              <w:top w:val="nil"/>
              <w:left w:val="nil"/>
              <w:bottom w:val="nil"/>
              <w:right w:val="nil"/>
            </w:tcBorders>
            <w:shd w:val="clear" w:color="auto" w:fill="auto"/>
            <w:noWrap/>
            <w:vAlign w:val="bottom"/>
            <w:hideMark/>
          </w:tcPr>
          <w:p w14:paraId="13EB88F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erformance</w:t>
            </w:r>
          </w:p>
        </w:tc>
        <w:tc>
          <w:tcPr>
            <w:tcW w:w="3180" w:type="dxa"/>
            <w:tcBorders>
              <w:top w:val="nil"/>
              <w:left w:val="nil"/>
              <w:bottom w:val="nil"/>
              <w:right w:val="nil"/>
            </w:tcBorders>
            <w:shd w:val="clear" w:color="auto" w:fill="auto"/>
            <w:noWrap/>
            <w:vAlign w:val="bottom"/>
            <w:hideMark/>
          </w:tcPr>
          <w:p w14:paraId="4DF2B58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Avaliacao</w:t>
            </w:r>
          </w:p>
        </w:tc>
        <w:tc>
          <w:tcPr>
            <w:tcW w:w="3180" w:type="dxa"/>
            <w:tcBorders>
              <w:top w:val="nil"/>
              <w:left w:val="nil"/>
              <w:bottom w:val="nil"/>
              <w:right w:val="nil"/>
            </w:tcBorders>
            <w:shd w:val="clear" w:color="auto" w:fill="auto"/>
            <w:noWrap/>
            <w:vAlign w:val="bottom"/>
            <w:hideMark/>
          </w:tcPr>
          <w:p w14:paraId="732A427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RealizacaoPeD</w:t>
            </w:r>
          </w:p>
        </w:tc>
      </w:tr>
      <w:tr w:rsidR="00693A66" w:rsidRPr="00693A66" w14:paraId="32690E2F" w14:textId="77777777" w:rsidTr="00693A66">
        <w:trPr>
          <w:trHeight w:val="255"/>
        </w:trPr>
        <w:tc>
          <w:tcPr>
            <w:tcW w:w="360" w:type="dxa"/>
            <w:tcBorders>
              <w:top w:val="nil"/>
              <w:left w:val="nil"/>
              <w:bottom w:val="nil"/>
              <w:right w:val="nil"/>
            </w:tcBorders>
            <w:shd w:val="clear" w:color="auto" w:fill="auto"/>
            <w:noWrap/>
            <w:vAlign w:val="bottom"/>
            <w:hideMark/>
          </w:tcPr>
          <w:p w14:paraId="10F4B67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2</w:t>
            </w:r>
          </w:p>
        </w:tc>
        <w:tc>
          <w:tcPr>
            <w:tcW w:w="3180" w:type="dxa"/>
            <w:tcBorders>
              <w:top w:val="nil"/>
              <w:left w:val="nil"/>
              <w:bottom w:val="nil"/>
              <w:right w:val="nil"/>
            </w:tcBorders>
            <w:shd w:val="clear" w:color="auto" w:fill="auto"/>
            <w:noWrap/>
            <w:vAlign w:val="bottom"/>
            <w:hideMark/>
          </w:tcPr>
          <w:p w14:paraId="17089A0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Avaliacao</w:t>
            </w:r>
          </w:p>
        </w:tc>
        <w:tc>
          <w:tcPr>
            <w:tcW w:w="3180" w:type="dxa"/>
            <w:tcBorders>
              <w:top w:val="nil"/>
              <w:left w:val="nil"/>
              <w:bottom w:val="nil"/>
              <w:right w:val="nil"/>
            </w:tcBorders>
            <w:shd w:val="clear" w:color="auto" w:fill="auto"/>
            <w:noWrap/>
            <w:vAlign w:val="bottom"/>
            <w:hideMark/>
          </w:tcPr>
          <w:p w14:paraId="400A754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3</w:t>
            </w:r>
          </w:p>
        </w:tc>
        <w:tc>
          <w:tcPr>
            <w:tcW w:w="3180" w:type="dxa"/>
            <w:tcBorders>
              <w:top w:val="nil"/>
              <w:left w:val="nil"/>
              <w:bottom w:val="nil"/>
              <w:right w:val="nil"/>
            </w:tcBorders>
            <w:shd w:val="clear" w:color="auto" w:fill="auto"/>
            <w:noWrap/>
            <w:vAlign w:val="bottom"/>
            <w:hideMark/>
          </w:tcPr>
          <w:p w14:paraId="6C422A7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RealizacaoPeD</w:t>
            </w:r>
          </w:p>
        </w:tc>
        <w:tc>
          <w:tcPr>
            <w:tcW w:w="3180" w:type="dxa"/>
            <w:tcBorders>
              <w:top w:val="nil"/>
              <w:left w:val="nil"/>
              <w:bottom w:val="nil"/>
              <w:right w:val="nil"/>
            </w:tcBorders>
            <w:shd w:val="clear" w:color="auto" w:fill="auto"/>
            <w:noWrap/>
            <w:vAlign w:val="bottom"/>
            <w:hideMark/>
          </w:tcPr>
          <w:p w14:paraId="4163F2D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4</w:t>
            </w:r>
          </w:p>
        </w:tc>
      </w:tr>
      <w:tr w:rsidR="00693A66" w:rsidRPr="00693A66" w14:paraId="2ACBDE84" w14:textId="77777777" w:rsidTr="00693A66">
        <w:trPr>
          <w:trHeight w:val="255"/>
        </w:trPr>
        <w:tc>
          <w:tcPr>
            <w:tcW w:w="360" w:type="dxa"/>
            <w:tcBorders>
              <w:top w:val="nil"/>
              <w:left w:val="nil"/>
              <w:bottom w:val="nil"/>
              <w:right w:val="nil"/>
            </w:tcBorders>
            <w:shd w:val="clear" w:color="auto" w:fill="auto"/>
            <w:noWrap/>
            <w:vAlign w:val="bottom"/>
            <w:hideMark/>
          </w:tcPr>
          <w:p w14:paraId="0351EB4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3</w:t>
            </w:r>
          </w:p>
        </w:tc>
        <w:tc>
          <w:tcPr>
            <w:tcW w:w="3180" w:type="dxa"/>
            <w:tcBorders>
              <w:top w:val="nil"/>
              <w:left w:val="nil"/>
              <w:bottom w:val="nil"/>
              <w:right w:val="nil"/>
            </w:tcBorders>
            <w:shd w:val="clear" w:color="auto" w:fill="auto"/>
            <w:noWrap/>
            <w:vAlign w:val="bottom"/>
            <w:hideMark/>
          </w:tcPr>
          <w:p w14:paraId="78BAEFB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3</w:t>
            </w:r>
          </w:p>
        </w:tc>
        <w:tc>
          <w:tcPr>
            <w:tcW w:w="3180" w:type="dxa"/>
            <w:tcBorders>
              <w:top w:val="nil"/>
              <w:left w:val="nil"/>
              <w:bottom w:val="nil"/>
              <w:right w:val="nil"/>
            </w:tcBorders>
            <w:shd w:val="clear" w:color="auto" w:fill="auto"/>
            <w:noWrap/>
            <w:vAlign w:val="bottom"/>
            <w:hideMark/>
          </w:tcPr>
          <w:p w14:paraId="368ADD7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IndustryDemandElasticity</w:t>
            </w:r>
          </w:p>
        </w:tc>
        <w:tc>
          <w:tcPr>
            <w:tcW w:w="3180" w:type="dxa"/>
            <w:tcBorders>
              <w:top w:val="nil"/>
              <w:left w:val="nil"/>
              <w:bottom w:val="nil"/>
              <w:right w:val="nil"/>
            </w:tcBorders>
            <w:shd w:val="clear" w:color="auto" w:fill="auto"/>
            <w:noWrap/>
            <w:vAlign w:val="bottom"/>
            <w:hideMark/>
          </w:tcPr>
          <w:p w14:paraId="085E8EE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4</w:t>
            </w:r>
          </w:p>
        </w:tc>
        <w:tc>
          <w:tcPr>
            <w:tcW w:w="3180" w:type="dxa"/>
            <w:tcBorders>
              <w:top w:val="nil"/>
              <w:left w:val="nil"/>
              <w:bottom w:val="nil"/>
              <w:right w:val="nil"/>
            </w:tcBorders>
            <w:shd w:val="clear" w:color="auto" w:fill="auto"/>
            <w:noWrap/>
            <w:vAlign w:val="bottom"/>
            <w:hideMark/>
          </w:tcPr>
          <w:p w14:paraId="2E9BD1C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Avaliacao</w:t>
            </w:r>
          </w:p>
        </w:tc>
      </w:tr>
      <w:tr w:rsidR="00693A66" w:rsidRPr="00693A66" w14:paraId="21DC8B77" w14:textId="77777777" w:rsidTr="00693A66">
        <w:trPr>
          <w:trHeight w:val="255"/>
        </w:trPr>
        <w:tc>
          <w:tcPr>
            <w:tcW w:w="360" w:type="dxa"/>
            <w:tcBorders>
              <w:top w:val="nil"/>
              <w:left w:val="nil"/>
              <w:bottom w:val="nil"/>
              <w:right w:val="nil"/>
            </w:tcBorders>
            <w:shd w:val="clear" w:color="auto" w:fill="auto"/>
            <w:noWrap/>
            <w:vAlign w:val="bottom"/>
            <w:hideMark/>
          </w:tcPr>
          <w:p w14:paraId="6A244744"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4</w:t>
            </w:r>
          </w:p>
        </w:tc>
        <w:tc>
          <w:tcPr>
            <w:tcW w:w="3180" w:type="dxa"/>
            <w:tcBorders>
              <w:top w:val="nil"/>
              <w:left w:val="nil"/>
              <w:bottom w:val="nil"/>
              <w:right w:val="nil"/>
            </w:tcBorders>
            <w:shd w:val="clear" w:color="auto" w:fill="auto"/>
            <w:noWrap/>
            <w:vAlign w:val="bottom"/>
            <w:hideMark/>
          </w:tcPr>
          <w:p w14:paraId="0CCEE95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4</w:t>
            </w:r>
          </w:p>
        </w:tc>
        <w:tc>
          <w:tcPr>
            <w:tcW w:w="3180" w:type="dxa"/>
            <w:tcBorders>
              <w:top w:val="nil"/>
              <w:left w:val="nil"/>
              <w:bottom w:val="nil"/>
              <w:right w:val="nil"/>
            </w:tcBorders>
            <w:shd w:val="clear" w:color="auto" w:fill="auto"/>
            <w:noWrap/>
            <w:vAlign w:val="bottom"/>
            <w:hideMark/>
          </w:tcPr>
          <w:p w14:paraId="78D9E50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Avaliacao</w:t>
            </w:r>
          </w:p>
        </w:tc>
        <w:tc>
          <w:tcPr>
            <w:tcW w:w="3180" w:type="dxa"/>
            <w:tcBorders>
              <w:top w:val="nil"/>
              <w:left w:val="nil"/>
              <w:bottom w:val="nil"/>
              <w:right w:val="nil"/>
            </w:tcBorders>
            <w:shd w:val="clear" w:color="auto" w:fill="auto"/>
            <w:noWrap/>
            <w:vAlign w:val="bottom"/>
            <w:hideMark/>
          </w:tcPr>
          <w:p w14:paraId="5A34092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apacityAcquisitionDelay</w:t>
            </w:r>
          </w:p>
        </w:tc>
        <w:tc>
          <w:tcPr>
            <w:tcW w:w="3180" w:type="dxa"/>
            <w:tcBorders>
              <w:top w:val="nil"/>
              <w:left w:val="nil"/>
              <w:bottom w:val="nil"/>
              <w:right w:val="nil"/>
            </w:tcBorders>
            <w:shd w:val="clear" w:color="auto" w:fill="auto"/>
            <w:noWrap/>
            <w:vAlign w:val="bottom"/>
            <w:hideMark/>
          </w:tcPr>
          <w:p w14:paraId="194FB4E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FractionalDiscardRate</w:t>
            </w:r>
          </w:p>
        </w:tc>
      </w:tr>
      <w:tr w:rsidR="00693A66" w:rsidRPr="00693A66" w14:paraId="51B74878" w14:textId="77777777" w:rsidTr="00693A66">
        <w:trPr>
          <w:trHeight w:val="255"/>
        </w:trPr>
        <w:tc>
          <w:tcPr>
            <w:tcW w:w="360" w:type="dxa"/>
            <w:tcBorders>
              <w:top w:val="nil"/>
              <w:left w:val="nil"/>
              <w:bottom w:val="nil"/>
              <w:right w:val="nil"/>
            </w:tcBorders>
            <w:shd w:val="clear" w:color="auto" w:fill="auto"/>
            <w:noWrap/>
            <w:vAlign w:val="bottom"/>
            <w:hideMark/>
          </w:tcPr>
          <w:p w14:paraId="24DF23E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5</w:t>
            </w:r>
          </w:p>
        </w:tc>
        <w:tc>
          <w:tcPr>
            <w:tcW w:w="3180" w:type="dxa"/>
            <w:tcBorders>
              <w:top w:val="nil"/>
              <w:left w:val="nil"/>
              <w:bottom w:val="nil"/>
              <w:right w:val="nil"/>
            </w:tcBorders>
            <w:shd w:val="clear" w:color="auto" w:fill="auto"/>
            <w:noWrap/>
            <w:vAlign w:val="bottom"/>
            <w:hideMark/>
          </w:tcPr>
          <w:p w14:paraId="1F704BC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DSBalance</w:t>
            </w:r>
          </w:p>
        </w:tc>
        <w:tc>
          <w:tcPr>
            <w:tcW w:w="3180" w:type="dxa"/>
            <w:tcBorders>
              <w:top w:val="nil"/>
              <w:left w:val="nil"/>
              <w:bottom w:val="nil"/>
              <w:right w:val="nil"/>
            </w:tcBorders>
            <w:shd w:val="clear" w:color="auto" w:fill="auto"/>
            <w:noWrap/>
            <w:vAlign w:val="bottom"/>
            <w:hideMark/>
          </w:tcPr>
          <w:p w14:paraId="3218C1E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2</w:t>
            </w:r>
          </w:p>
        </w:tc>
        <w:tc>
          <w:tcPr>
            <w:tcW w:w="3180" w:type="dxa"/>
            <w:tcBorders>
              <w:top w:val="nil"/>
              <w:left w:val="nil"/>
              <w:bottom w:val="nil"/>
              <w:right w:val="nil"/>
            </w:tcBorders>
            <w:shd w:val="clear" w:color="auto" w:fill="auto"/>
            <w:noWrap/>
            <w:vAlign w:val="bottom"/>
            <w:hideMark/>
          </w:tcPr>
          <w:p w14:paraId="7AD2965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FractionalDiscardRate</w:t>
            </w:r>
          </w:p>
        </w:tc>
        <w:tc>
          <w:tcPr>
            <w:tcW w:w="3180" w:type="dxa"/>
            <w:tcBorders>
              <w:top w:val="nil"/>
              <w:left w:val="nil"/>
              <w:bottom w:val="nil"/>
              <w:right w:val="nil"/>
            </w:tcBorders>
            <w:shd w:val="clear" w:color="auto" w:fill="auto"/>
            <w:noWrap/>
            <w:vAlign w:val="bottom"/>
            <w:hideMark/>
          </w:tcPr>
          <w:p w14:paraId="7BDFBF3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apacityAcquisitionDelay</w:t>
            </w:r>
          </w:p>
        </w:tc>
      </w:tr>
      <w:tr w:rsidR="00693A66" w:rsidRPr="00693A66" w14:paraId="1A292246" w14:textId="77777777" w:rsidTr="00693A66">
        <w:trPr>
          <w:trHeight w:val="255"/>
        </w:trPr>
        <w:tc>
          <w:tcPr>
            <w:tcW w:w="360" w:type="dxa"/>
            <w:tcBorders>
              <w:top w:val="nil"/>
              <w:left w:val="nil"/>
              <w:bottom w:val="nil"/>
              <w:right w:val="nil"/>
            </w:tcBorders>
            <w:shd w:val="clear" w:color="auto" w:fill="auto"/>
            <w:noWrap/>
            <w:vAlign w:val="bottom"/>
            <w:hideMark/>
          </w:tcPr>
          <w:p w14:paraId="7F63F2F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6</w:t>
            </w:r>
          </w:p>
        </w:tc>
        <w:tc>
          <w:tcPr>
            <w:tcW w:w="3180" w:type="dxa"/>
            <w:tcBorders>
              <w:top w:val="nil"/>
              <w:left w:val="nil"/>
              <w:bottom w:val="nil"/>
              <w:right w:val="nil"/>
            </w:tcBorders>
            <w:shd w:val="clear" w:color="auto" w:fill="auto"/>
            <w:noWrap/>
            <w:vAlign w:val="bottom"/>
            <w:hideMark/>
          </w:tcPr>
          <w:p w14:paraId="386BEF1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FractionalDiscardRate</w:t>
            </w:r>
          </w:p>
        </w:tc>
        <w:tc>
          <w:tcPr>
            <w:tcW w:w="3180" w:type="dxa"/>
            <w:tcBorders>
              <w:top w:val="nil"/>
              <w:left w:val="nil"/>
              <w:bottom w:val="nil"/>
              <w:right w:val="nil"/>
            </w:tcBorders>
            <w:shd w:val="clear" w:color="auto" w:fill="auto"/>
            <w:noWrap/>
            <w:vAlign w:val="bottom"/>
            <w:hideMark/>
          </w:tcPr>
          <w:p w14:paraId="1FC0937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itialReorderShare</w:t>
            </w:r>
          </w:p>
        </w:tc>
        <w:tc>
          <w:tcPr>
            <w:tcW w:w="3180" w:type="dxa"/>
            <w:tcBorders>
              <w:top w:val="nil"/>
              <w:left w:val="nil"/>
              <w:bottom w:val="nil"/>
              <w:right w:val="nil"/>
            </w:tcBorders>
            <w:shd w:val="clear" w:color="auto" w:fill="auto"/>
            <w:noWrap/>
            <w:vAlign w:val="bottom"/>
            <w:hideMark/>
          </w:tcPr>
          <w:p w14:paraId="39E6CA1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3</w:t>
            </w:r>
          </w:p>
        </w:tc>
        <w:tc>
          <w:tcPr>
            <w:tcW w:w="3180" w:type="dxa"/>
            <w:tcBorders>
              <w:top w:val="nil"/>
              <w:left w:val="nil"/>
              <w:bottom w:val="nil"/>
              <w:right w:val="nil"/>
            </w:tcBorders>
            <w:shd w:val="clear" w:color="auto" w:fill="auto"/>
            <w:noWrap/>
            <w:vAlign w:val="bottom"/>
            <w:hideMark/>
          </w:tcPr>
          <w:p w14:paraId="65E4EB7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IndustryDemandElasticity</w:t>
            </w:r>
          </w:p>
        </w:tc>
      </w:tr>
      <w:tr w:rsidR="00693A66" w:rsidRPr="00693A66" w14:paraId="04A0E1EE" w14:textId="77777777" w:rsidTr="00693A66">
        <w:trPr>
          <w:trHeight w:val="255"/>
        </w:trPr>
        <w:tc>
          <w:tcPr>
            <w:tcW w:w="360" w:type="dxa"/>
            <w:tcBorders>
              <w:top w:val="nil"/>
              <w:left w:val="nil"/>
              <w:bottom w:val="nil"/>
              <w:right w:val="nil"/>
            </w:tcBorders>
            <w:shd w:val="clear" w:color="auto" w:fill="auto"/>
            <w:noWrap/>
            <w:vAlign w:val="bottom"/>
            <w:hideMark/>
          </w:tcPr>
          <w:p w14:paraId="3714913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7</w:t>
            </w:r>
          </w:p>
        </w:tc>
        <w:tc>
          <w:tcPr>
            <w:tcW w:w="3180" w:type="dxa"/>
            <w:tcBorders>
              <w:top w:val="nil"/>
              <w:left w:val="nil"/>
              <w:bottom w:val="nil"/>
              <w:right w:val="nil"/>
            </w:tcBorders>
            <w:shd w:val="clear" w:color="auto" w:fill="auto"/>
            <w:noWrap/>
            <w:vAlign w:val="bottom"/>
            <w:hideMark/>
          </w:tcPr>
          <w:p w14:paraId="2B132D1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IndustryDemandElasticity</w:t>
            </w:r>
          </w:p>
        </w:tc>
        <w:tc>
          <w:tcPr>
            <w:tcW w:w="3180" w:type="dxa"/>
            <w:tcBorders>
              <w:top w:val="nil"/>
              <w:left w:val="nil"/>
              <w:bottom w:val="nil"/>
              <w:right w:val="nil"/>
            </w:tcBorders>
            <w:shd w:val="clear" w:color="auto" w:fill="auto"/>
            <w:noWrap/>
            <w:vAlign w:val="bottom"/>
            <w:hideMark/>
          </w:tcPr>
          <w:p w14:paraId="19B5A3D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Costs</w:t>
            </w:r>
          </w:p>
        </w:tc>
        <w:tc>
          <w:tcPr>
            <w:tcW w:w="3180" w:type="dxa"/>
            <w:tcBorders>
              <w:top w:val="nil"/>
              <w:left w:val="nil"/>
              <w:bottom w:val="nil"/>
              <w:right w:val="nil"/>
            </w:tcBorders>
            <w:shd w:val="clear" w:color="auto" w:fill="auto"/>
            <w:noWrap/>
            <w:vAlign w:val="bottom"/>
            <w:hideMark/>
          </w:tcPr>
          <w:p w14:paraId="685B832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IndustryDemandElasticity</w:t>
            </w:r>
          </w:p>
        </w:tc>
        <w:tc>
          <w:tcPr>
            <w:tcW w:w="3180" w:type="dxa"/>
            <w:tcBorders>
              <w:top w:val="nil"/>
              <w:left w:val="nil"/>
              <w:bottom w:val="nil"/>
              <w:right w:val="nil"/>
            </w:tcBorders>
            <w:shd w:val="clear" w:color="auto" w:fill="auto"/>
            <w:noWrap/>
            <w:vAlign w:val="bottom"/>
            <w:hideMark/>
          </w:tcPr>
          <w:p w14:paraId="19C3B91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3</w:t>
            </w:r>
          </w:p>
        </w:tc>
      </w:tr>
      <w:tr w:rsidR="00693A66" w:rsidRPr="00693A66" w14:paraId="1F5DB76D" w14:textId="77777777" w:rsidTr="00693A66">
        <w:trPr>
          <w:trHeight w:val="255"/>
        </w:trPr>
        <w:tc>
          <w:tcPr>
            <w:tcW w:w="360" w:type="dxa"/>
            <w:tcBorders>
              <w:top w:val="nil"/>
              <w:left w:val="nil"/>
              <w:bottom w:val="nil"/>
              <w:right w:val="nil"/>
            </w:tcBorders>
            <w:shd w:val="clear" w:color="auto" w:fill="auto"/>
            <w:noWrap/>
            <w:vAlign w:val="bottom"/>
            <w:hideMark/>
          </w:tcPr>
          <w:p w14:paraId="2B0825E1"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8</w:t>
            </w:r>
          </w:p>
        </w:tc>
        <w:tc>
          <w:tcPr>
            <w:tcW w:w="3180" w:type="dxa"/>
            <w:tcBorders>
              <w:top w:val="nil"/>
              <w:left w:val="nil"/>
              <w:bottom w:val="nil"/>
              <w:right w:val="nil"/>
            </w:tcBorders>
            <w:shd w:val="clear" w:color="auto" w:fill="auto"/>
            <w:noWrap/>
            <w:vAlign w:val="bottom"/>
            <w:hideMark/>
          </w:tcPr>
          <w:p w14:paraId="72A1E7F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deInutilizacaoPatente</w:t>
            </w:r>
          </w:p>
        </w:tc>
        <w:tc>
          <w:tcPr>
            <w:tcW w:w="3180" w:type="dxa"/>
            <w:tcBorders>
              <w:top w:val="nil"/>
              <w:left w:val="nil"/>
              <w:bottom w:val="nil"/>
              <w:right w:val="nil"/>
            </w:tcBorders>
            <w:shd w:val="clear" w:color="auto" w:fill="auto"/>
            <w:noWrap/>
            <w:vAlign w:val="bottom"/>
            <w:hideMark/>
          </w:tcPr>
          <w:p w14:paraId="484D475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ustoMedioPatente</w:t>
            </w:r>
          </w:p>
        </w:tc>
        <w:tc>
          <w:tcPr>
            <w:tcW w:w="3180" w:type="dxa"/>
            <w:tcBorders>
              <w:top w:val="nil"/>
              <w:left w:val="nil"/>
              <w:bottom w:val="nil"/>
              <w:right w:val="nil"/>
            </w:tcBorders>
            <w:shd w:val="clear" w:color="auto" w:fill="auto"/>
            <w:noWrap/>
            <w:vAlign w:val="bottom"/>
            <w:hideMark/>
          </w:tcPr>
          <w:p w14:paraId="57B6FFF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deInutilizacaoPatente</w:t>
            </w:r>
          </w:p>
        </w:tc>
        <w:tc>
          <w:tcPr>
            <w:tcW w:w="3180" w:type="dxa"/>
            <w:tcBorders>
              <w:top w:val="nil"/>
              <w:left w:val="nil"/>
              <w:bottom w:val="nil"/>
              <w:right w:val="nil"/>
            </w:tcBorders>
            <w:shd w:val="clear" w:color="auto" w:fill="auto"/>
            <w:noWrap/>
            <w:vAlign w:val="bottom"/>
            <w:hideMark/>
          </w:tcPr>
          <w:p w14:paraId="2286906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2</w:t>
            </w:r>
          </w:p>
        </w:tc>
      </w:tr>
      <w:tr w:rsidR="00693A66" w:rsidRPr="00693A66" w14:paraId="39942E07" w14:textId="77777777" w:rsidTr="00693A66">
        <w:trPr>
          <w:trHeight w:val="255"/>
        </w:trPr>
        <w:tc>
          <w:tcPr>
            <w:tcW w:w="360" w:type="dxa"/>
            <w:tcBorders>
              <w:top w:val="nil"/>
              <w:left w:val="nil"/>
              <w:bottom w:val="nil"/>
              <w:right w:val="nil"/>
            </w:tcBorders>
            <w:shd w:val="clear" w:color="auto" w:fill="auto"/>
            <w:noWrap/>
            <w:vAlign w:val="bottom"/>
            <w:hideMark/>
          </w:tcPr>
          <w:p w14:paraId="6952906F"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9</w:t>
            </w:r>
          </w:p>
        </w:tc>
        <w:tc>
          <w:tcPr>
            <w:tcW w:w="3180" w:type="dxa"/>
            <w:tcBorders>
              <w:top w:val="nil"/>
              <w:left w:val="nil"/>
              <w:bottom w:val="nil"/>
              <w:right w:val="nil"/>
            </w:tcBorders>
            <w:shd w:val="clear" w:color="auto" w:fill="auto"/>
            <w:noWrap/>
            <w:vAlign w:val="bottom"/>
            <w:hideMark/>
          </w:tcPr>
          <w:p w14:paraId="1F7BE93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itialReorderShare</w:t>
            </w:r>
          </w:p>
        </w:tc>
        <w:tc>
          <w:tcPr>
            <w:tcW w:w="3180" w:type="dxa"/>
            <w:tcBorders>
              <w:top w:val="nil"/>
              <w:left w:val="nil"/>
              <w:bottom w:val="nil"/>
              <w:right w:val="nil"/>
            </w:tcBorders>
            <w:shd w:val="clear" w:color="auto" w:fill="auto"/>
            <w:noWrap/>
            <w:vAlign w:val="bottom"/>
            <w:hideMark/>
          </w:tcPr>
          <w:p w14:paraId="6FAF86C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Availability</w:t>
            </w:r>
          </w:p>
        </w:tc>
        <w:tc>
          <w:tcPr>
            <w:tcW w:w="3180" w:type="dxa"/>
            <w:tcBorders>
              <w:top w:val="nil"/>
              <w:left w:val="nil"/>
              <w:bottom w:val="nil"/>
              <w:right w:val="nil"/>
            </w:tcBorders>
            <w:shd w:val="clear" w:color="auto" w:fill="auto"/>
            <w:noWrap/>
            <w:vAlign w:val="bottom"/>
            <w:hideMark/>
          </w:tcPr>
          <w:p w14:paraId="3BD1596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2</w:t>
            </w:r>
          </w:p>
        </w:tc>
        <w:tc>
          <w:tcPr>
            <w:tcW w:w="3180" w:type="dxa"/>
            <w:tcBorders>
              <w:top w:val="nil"/>
              <w:left w:val="nil"/>
              <w:bottom w:val="nil"/>
              <w:right w:val="nil"/>
            </w:tcBorders>
            <w:shd w:val="clear" w:color="auto" w:fill="auto"/>
            <w:noWrap/>
            <w:vAlign w:val="bottom"/>
            <w:hideMark/>
          </w:tcPr>
          <w:p w14:paraId="6960972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deInutilizacaoPatente</w:t>
            </w:r>
          </w:p>
        </w:tc>
      </w:tr>
      <w:tr w:rsidR="00693A66" w:rsidRPr="00693A66" w14:paraId="2B4EE343" w14:textId="77777777" w:rsidTr="00693A66">
        <w:trPr>
          <w:trHeight w:val="255"/>
        </w:trPr>
        <w:tc>
          <w:tcPr>
            <w:tcW w:w="360" w:type="dxa"/>
            <w:tcBorders>
              <w:top w:val="nil"/>
              <w:left w:val="nil"/>
              <w:bottom w:val="nil"/>
              <w:right w:val="nil"/>
            </w:tcBorders>
            <w:shd w:val="clear" w:color="auto" w:fill="auto"/>
            <w:noWrap/>
            <w:vAlign w:val="bottom"/>
            <w:hideMark/>
          </w:tcPr>
          <w:p w14:paraId="04B6A17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0</w:t>
            </w:r>
          </w:p>
        </w:tc>
        <w:tc>
          <w:tcPr>
            <w:tcW w:w="3180" w:type="dxa"/>
            <w:tcBorders>
              <w:top w:val="nil"/>
              <w:left w:val="nil"/>
              <w:bottom w:val="nil"/>
              <w:right w:val="nil"/>
            </w:tcBorders>
            <w:shd w:val="clear" w:color="auto" w:fill="auto"/>
            <w:noWrap/>
            <w:vAlign w:val="bottom"/>
            <w:hideMark/>
          </w:tcPr>
          <w:p w14:paraId="6D5DA47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erformance</w:t>
            </w:r>
          </w:p>
        </w:tc>
        <w:tc>
          <w:tcPr>
            <w:tcW w:w="3180" w:type="dxa"/>
            <w:tcBorders>
              <w:top w:val="nil"/>
              <w:left w:val="nil"/>
              <w:bottom w:val="nil"/>
              <w:right w:val="nil"/>
            </w:tcBorders>
            <w:shd w:val="clear" w:color="auto" w:fill="auto"/>
            <w:noWrap/>
            <w:vAlign w:val="bottom"/>
            <w:hideMark/>
          </w:tcPr>
          <w:p w14:paraId="3C7BD06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3</w:t>
            </w:r>
          </w:p>
        </w:tc>
        <w:tc>
          <w:tcPr>
            <w:tcW w:w="3180" w:type="dxa"/>
            <w:tcBorders>
              <w:top w:val="nil"/>
              <w:left w:val="nil"/>
              <w:bottom w:val="nil"/>
              <w:right w:val="nil"/>
            </w:tcBorders>
            <w:shd w:val="clear" w:color="auto" w:fill="auto"/>
            <w:noWrap/>
            <w:vAlign w:val="bottom"/>
            <w:hideMark/>
          </w:tcPr>
          <w:p w14:paraId="74F6276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itialReorderShare</w:t>
            </w:r>
          </w:p>
        </w:tc>
        <w:tc>
          <w:tcPr>
            <w:tcW w:w="3180" w:type="dxa"/>
            <w:tcBorders>
              <w:top w:val="nil"/>
              <w:left w:val="nil"/>
              <w:bottom w:val="nil"/>
              <w:right w:val="nil"/>
            </w:tcBorders>
            <w:shd w:val="clear" w:color="auto" w:fill="auto"/>
            <w:noWrap/>
            <w:vAlign w:val="bottom"/>
            <w:hideMark/>
          </w:tcPr>
          <w:p w14:paraId="22517DA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itialReorderShare</w:t>
            </w:r>
          </w:p>
        </w:tc>
      </w:tr>
      <w:tr w:rsidR="00693A66" w:rsidRPr="00693A66" w14:paraId="5D12F2C2" w14:textId="77777777" w:rsidTr="00693A66">
        <w:trPr>
          <w:trHeight w:val="255"/>
        </w:trPr>
        <w:tc>
          <w:tcPr>
            <w:tcW w:w="360" w:type="dxa"/>
            <w:tcBorders>
              <w:top w:val="nil"/>
              <w:left w:val="nil"/>
              <w:bottom w:val="nil"/>
              <w:right w:val="nil"/>
            </w:tcBorders>
            <w:shd w:val="clear" w:color="auto" w:fill="auto"/>
            <w:noWrap/>
            <w:vAlign w:val="bottom"/>
            <w:hideMark/>
          </w:tcPr>
          <w:p w14:paraId="0C71488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1</w:t>
            </w:r>
          </w:p>
        </w:tc>
        <w:tc>
          <w:tcPr>
            <w:tcW w:w="3180" w:type="dxa"/>
            <w:tcBorders>
              <w:top w:val="nil"/>
              <w:left w:val="nil"/>
              <w:bottom w:val="nil"/>
              <w:right w:val="nil"/>
            </w:tcBorders>
            <w:shd w:val="clear" w:color="auto" w:fill="auto"/>
            <w:noWrap/>
            <w:vAlign w:val="bottom"/>
            <w:hideMark/>
          </w:tcPr>
          <w:p w14:paraId="70F8059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Costs</w:t>
            </w:r>
          </w:p>
        </w:tc>
        <w:tc>
          <w:tcPr>
            <w:tcW w:w="3180" w:type="dxa"/>
            <w:tcBorders>
              <w:top w:val="nil"/>
              <w:left w:val="nil"/>
              <w:bottom w:val="nil"/>
              <w:right w:val="nil"/>
            </w:tcBorders>
            <w:shd w:val="clear" w:color="auto" w:fill="auto"/>
            <w:noWrap/>
            <w:vAlign w:val="bottom"/>
            <w:hideMark/>
          </w:tcPr>
          <w:p w14:paraId="75FB1B3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4</w:t>
            </w:r>
          </w:p>
        </w:tc>
        <w:tc>
          <w:tcPr>
            <w:tcW w:w="3180" w:type="dxa"/>
            <w:tcBorders>
              <w:top w:val="nil"/>
              <w:left w:val="nil"/>
              <w:bottom w:val="nil"/>
              <w:right w:val="nil"/>
            </w:tcBorders>
            <w:shd w:val="clear" w:color="auto" w:fill="auto"/>
            <w:noWrap/>
            <w:vAlign w:val="bottom"/>
            <w:hideMark/>
          </w:tcPr>
          <w:p w14:paraId="3D4FF10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3</w:t>
            </w:r>
          </w:p>
        </w:tc>
        <w:tc>
          <w:tcPr>
            <w:tcW w:w="3180" w:type="dxa"/>
            <w:tcBorders>
              <w:top w:val="nil"/>
              <w:left w:val="nil"/>
              <w:bottom w:val="nil"/>
              <w:right w:val="nil"/>
            </w:tcBorders>
            <w:shd w:val="clear" w:color="auto" w:fill="auto"/>
            <w:noWrap/>
            <w:vAlign w:val="bottom"/>
            <w:hideMark/>
          </w:tcPr>
          <w:p w14:paraId="3EDDC67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3</w:t>
            </w:r>
          </w:p>
        </w:tc>
      </w:tr>
      <w:tr w:rsidR="00693A66" w:rsidRPr="00693A66" w14:paraId="517D9FAA" w14:textId="77777777" w:rsidTr="00693A66">
        <w:trPr>
          <w:trHeight w:val="255"/>
        </w:trPr>
        <w:tc>
          <w:tcPr>
            <w:tcW w:w="360" w:type="dxa"/>
            <w:tcBorders>
              <w:top w:val="nil"/>
              <w:left w:val="nil"/>
              <w:bottom w:val="nil"/>
              <w:right w:val="nil"/>
            </w:tcBorders>
            <w:shd w:val="clear" w:color="auto" w:fill="auto"/>
            <w:noWrap/>
            <w:vAlign w:val="bottom"/>
            <w:hideMark/>
          </w:tcPr>
          <w:p w14:paraId="3AF7D32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2</w:t>
            </w:r>
          </w:p>
        </w:tc>
        <w:tc>
          <w:tcPr>
            <w:tcW w:w="3180" w:type="dxa"/>
            <w:tcBorders>
              <w:top w:val="nil"/>
              <w:left w:val="nil"/>
              <w:bottom w:val="nil"/>
              <w:right w:val="nil"/>
            </w:tcBorders>
            <w:shd w:val="clear" w:color="auto" w:fill="auto"/>
            <w:noWrap/>
            <w:vAlign w:val="bottom"/>
            <w:hideMark/>
          </w:tcPr>
          <w:p w14:paraId="506CF88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4</w:t>
            </w:r>
          </w:p>
        </w:tc>
        <w:tc>
          <w:tcPr>
            <w:tcW w:w="3180" w:type="dxa"/>
            <w:tcBorders>
              <w:top w:val="nil"/>
              <w:left w:val="nil"/>
              <w:bottom w:val="nil"/>
              <w:right w:val="nil"/>
            </w:tcBorders>
            <w:shd w:val="clear" w:color="auto" w:fill="auto"/>
            <w:noWrap/>
            <w:vAlign w:val="bottom"/>
            <w:hideMark/>
          </w:tcPr>
          <w:p w14:paraId="7F87400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RealizacaoPeD</w:t>
            </w:r>
          </w:p>
        </w:tc>
        <w:tc>
          <w:tcPr>
            <w:tcW w:w="3180" w:type="dxa"/>
            <w:tcBorders>
              <w:top w:val="nil"/>
              <w:left w:val="nil"/>
              <w:bottom w:val="nil"/>
              <w:right w:val="nil"/>
            </w:tcBorders>
            <w:shd w:val="clear" w:color="auto" w:fill="auto"/>
            <w:noWrap/>
            <w:vAlign w:val="bottom"/>
            <w:hideMark/>
          </w:tcPr>
          <w:p w14:paraId="02B18AA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Costs</w:t>
            </w:r>
          </w:p>
        </w:tc>
        <w:tc>
          <w:tcPr>
            <w:tcW w:w="3180" w:type="dxa"/>
            <w:tcBorders>
              <w:top w:val="nil"/>
              <w:left w:val="nil"/>
              <w:bottom w:val="nil"/>
              <w:right w:val="nil"/>
            </w:tcBorders>
            <w:shd w:val="clear" w:color="auto" w:fill="auto"/>
            <w:noWrap/>
            <w:vAlign w:val="bottom"/>
            <w:hideMark/>
          </w:tcPr>
          <w:p w14:paraId="7021887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Costs</w:t>
            </w:r>
          </w:p>
        </w:tc>
      </w:tr>
      <w:tr w:rsidR="00693A66" w:rsidRPr="00693A66" w14:paraId="2BEFC1C4" w14:textId="77777777" w:rsidTr="00693A66">
        <w:trPr>
          <w:trHeight w:val="255"/>
        </w:trPr>
        <w:tc>
          <w:tcPr>
            <w:tcW w:w="360" w:type="dxa"/>
            <w:tcBorders>
              <w:top w:val="nil"/>
              <w:left w:val="nil"/>
              <w:bottom w:val="nil"/>
              <w:right w:val="nil"/>
            </w:tcBorders>
            <w:shd w:val="clear" w:color="auto" w:fill="auto"/>
            <w:noWrap/>
            <w:vAlign w:val="bottom"/>
            <w:hideMark/>
          </w:tcPr>
          <w:p w14:paraId="5B632A87"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3</w:t>
            </w:r>
          </w:p>
        </w:tc>
        <w:tc>
          <w:tcPr>
            <w:tcW w:w="3180" w:type="dxa"/>
            <w:tcBorders>
              <w:top w:val="nil"/>
              <w:left w:val="nil"/>
              <w:bottom w:val="nil"/>
              <w:right w:val="nil"/>
            </w:tcBorders>
            <w:shd w:val="clear" w:color="auto" w:fill="auto"/>
            <w:noWrap/>
            <w:vAlign w:val="bottom"/>
            <w:hideMark/>
          </w:tcPr>
          <w:p w14:paraId="06635AD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3</w:t>
            </w:r>
          </w:p>
        </w:tc>
        <w:tc>
          <w:tcPr>
            <w:tcW w:w="3180" w:type="dxa"/>
            <w:tcBorders>
              <w:top w:val="nil"/>
              <w:left w:val="nil"/>
              <w:bottom w:val="nil"/>
              <w:right w:val="nil"/>
            </w:tcBorders>
            <w:shd w:val="clear" w:color="auto" w:fill="auto"/>
            <w:noWrap/>
            <w:vAlign w:val="bottom"/>
            <w:hideMark/>
          </w:tcPr>
          <w:p w14:paraId="2CA146E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deInutilizacaoPatente</w:t>
            </w:r>
          </w:p>
        </w:tc>
        <w:tc>
          <w:tcPr>
            <w:tcW w:w="3180" w:type="dxa"/>
            <w:tcBorders>
              <w:top w:val="nil"/>
              <w:left w:val="nil"/>
              <w:bottom w:val="nil"/>
              <w:right w:val="nil"/>
            </w:tcBorders>
            <w:shd w:val="clear" w:color="auto" w:fill="auto"/>
            <w:noWrap/>
            <w:vAlign w:val="bottom"/>
            <w:hideMark/>
          </w:tcPr>
          <w:p w14:paraId="422A8A8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ustoMedioPatente</w:t>
            </w:r>
          </w:p>
        </w:tc>
        <w:tc>
          <w:tcPr>
            <w:tcW w:w="3180" w:type="dxa"/>
            <w:tcBorders>
              <w:top w:val="nil"/>
              <w:left w:val="nil"/>
              <w:bottom w:val="nil"/>
              <w:right w:val="nil"/>
            </w:tcBorders>
            <w:shd w:val="clear" w:color="auto" w:fill="auto"/>
            <w:noWrap/>
            <w:vAlign w:val="bottom"/>
            <w:hideMark/>
          </w:tcPr>
          <w:p w14:paraId="751118C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ustoMedioPatente</w:t>
            </w:r>
          </w:p>
        </w:tc>
      </w:tr>
      <w:tr w:rsidR="00693A66" w:rsidRPr="00693A66" w14:paraId="08ABE0DC" w14:textId="77777777" w:rsidTr="00693A66">
        <w:trPr>
          <w:trHeight w:val="255"/>
        </w:trPr>
        <w:tc>
          <w:tcPr>
            <w:tcW w:w="360" w:type="dxa"/>
            <w:tcBorders>
              <w:top w:val="nil"/>
              <w:left w:val="nil"/>
              <w:bottom w:val="nil"/>
              <w:right w:val="nil"/>
            </w:tcBorders>
            <w:shd w:val="clear" w:color="auto" w:fill="auto"/>
            <w:noWrap/>
            <w:vAlign w:val="bottom"/>
            <w:hideMark/>
          </w:tcPr>
          <w:p w14:paraId="27E9364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4</w:t>
            </w:r>
          </w:p>
        </w:tc>
        <w:tc>
          <w:tcPr>
            <w:tcW w:w="3180" w:type="dxa"/>
            <w:tcBorders>
              <w:top w:val="nil"/>
              <w:left w:val="nil"/>
              <w:bottom w:val="nil"/>
              <w:right w:val="nil"/>
            </w:tcBorders>
            <w:shd w:val="clear" w:color="auto" w:fill="auto"/>
            <w:noWrap/>
            <w:vAlign w:val="bottom"/>
            <w:hideMark/>
          </w:tcPr>
          <w:p w14:paraId="38D3EC8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Share</w:t>
            </w:r>
          </w:p>
        </w:tc>
        <w:tc>
          <w:tcPr>
            <w:tcW w:w="3180" w:type="dxa"/>
            <w:tcBorders>
              <w:top w:val="nil"/>
              <w:left w:val="nil"/>
              <w:bottom w:val="nil"/>
              <w:right w:val="nil"/>
            </w:tcBorders>
            <w:shd w:val="clear" w:color="auto" w:fill="auto"/>
            <w:noWrap/>
            <w:vAlign w:val="bottom"/>
            <w:hideMark/>
          </w:tcPr>
          <w:p w14:paraId="3524D8D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3</w:t>
            </w:r>
          </w:p>
        </w:tc>
        <w:tc>
          <w:tcPr>
            <w:tcW w:w="3180" w:type="dxa"/>
            <w:tcBorders>
              <w:top w:val="nil"/>
              <w:left w:val="nil"/>
              <w:bottom w:val="nil"/>
              <w:right w:val="nil"/>
            </w:tcBorders>
            <w:shd w:val="clear" w:color="auto" w:fill="auto"/>
            <w:noWrap/>
            <w:vAlign w:val="bottom"/>
            <w:hideMark/>
          </w:tcPr>
          <w:p w14:paraId="61A0ABD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WOMStrength</w:t>
            </w:r>
          </w:p>
        </w:tc>
        <w:tc>
          <w:tcPr>
            <w:tcW w:w="3180" w:type="dxa"/>
            <w:tcBorders>
              <w:top w:val="nil"/>
              <w:left w:val="nil"/>
              <w:bottom w:val="nil"/>
              <w:right w:val="nil"/>
            </w:tcBorders>
            <w:shd w:val="clear" w:color="auto" w:fill="auto"/>
            <w:noWrap/>
            <w:vAlign w:val="bottom"/>
            <w:hideMark/>
          </w:tcPr>
          <w:p w14:paraId="6BED463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erformance</w:t>
            </w:r>
          </w:p>
        </w:tc>
      </w:tr>
      <w:tr w:rsidR="00693A66" w:rsidRPr="00693A66" w14:paraId="77B03B3B" w14:textId="77777777" w:rsidTr="00693A66">
        <w:trPr>
          <w:trHeight w:val="255"/>
        </w:trPr>
        <w:tc>
          <w:tcPr>
            <w:tcW w:w="360" w:type="dxa"/>
            <w:tcBorders>
              <w:top w:val="nil"/>
              <w:left w:val="nil"/>
              <w:bottom w:val="nil"/>
              <w:right w:val="nil"/>
            </w:tcBorders>
            <w:shd w:val="clear" w:color="auto" w:fill="auto"/>
            <w:noWrap/>
            <w:vAlign w:val="bottom"/>
            <w:hideMark/>
          </w:tcPr>
          <w:p w14:paraId="44DE1DF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5</w:t>
            </w:r>
          </w:p>
        </w:tc>
        <w:tc>
          <w:tcPr>
            <w:tcW w:w="3180" w:type="dxa"/>
            <w:tcBorders>
              <w:top w:val="nil"/>
              <w:left w:val="nil"/>
              <w:bottom w:val="nil"/>
              <w:right w:val="nil"/>
            </w:tcBorders>
            <w:shd w:val="clear" w:color="auto" w:fill="auto"/>
            <w:noWrap/>
            <w:vAlign w:val="bottom"/>
            <w:hideMark/>
          </w:tcPr>
          <w:p w14:paraId="1830F9A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2</w:t>
            </w:r>
          </w:p>
        </w:tc>
        <w:tc>
          <w:tcPr>
            <w:tcW w:w="3180" w:type="dxa"/>
            <w:tcBorders>
              <w:top w:val="nil"/>
              <w:left w:val="nil"/>
              <w:bottom w:val="nil"/>
              <w:right w:val="nil"/>
            </w:tcBorders>
            <w:shd w:val="clear" w:color="auto" w:fill="auto"/>
            <w:noWrap/>
            <w:vAlign w:val="bottom"/>
            <w:hideMark/>
          </w:tcPr>
          <w:p w14:paraId="29E662D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Share</w:t>
            </w:r>
          </w:p>
        </w:tc>
        <w:tc>
          <w:tcPr>
            <w:tcW w:w="3180" w:type="dxa"/>
            <w:tcBorders>
              <w:top w:val="nil"/>
              <w:left w:val="nil"/>
              <w:bottom w:val="nil"/>
              <w:right w:val="nil"/>
            </w:tcBorders>
            <w:shd w:val="clear" w:color="auto" w:fill="auto"/>
            <w:noWrap/>
            <w:vAlign w:val="bottom"/>
            <w:hideMark/>
          </w:tcPr>
          <w:p w14:paraId="066AD6E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erformance</w:t>
            </w:r>
          </w:p>
        </w:tc>
        <w:tc>
          <w:tcPr>
            <w:tcW w:w="3180" w:type="dxa"/>
            <w:tcBorders>
              <w:top w:val="nil"/>
              <w:left w:val="nil"/>
              <w:bottom w:val="nil"/>
              <w:right w:val="nil"/>
            </w:tcBorders>
            <w:shd w:val="clear" w:color="auto" w:fill="auto"/>
            <w:noWrap/>
            <w:vAlign w:val="bottom"/>
            <w:hideMark/>
          </w:tcPr>
          <w:p w14:paraId="4BC24A7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WOMStrength</w:t>
            </w:r>
          </w:p>
        </w:tc>
      </w:tr>
      <w:tr w:rsidR="00693A66" w:rsidRPr="00693A66" w14:paraId="1BE66026" w14:textId="77777777" w:rsidTr="00693A66">
        <w:trPr>
          <w:trHeight w:val="255"/>
        </w:trPr>
        <w:tc>
          <w:tcPr>
            <w:tcW w:w="360" w:type="dxa"/>
            <w:tcBorders>
              <w:top w:val="nil"/>
              <w:left w:val="nil"/>
              <w:bottom w:val="nil"/>
              <w:right w:val="nil"/>
            </w:tcBorders>
            <w:shd w:val="clear" w:color="auto" w:fill="auto"/>
            <w:noWrap/>
            <w:vAlign w:val="bottom"/>
            <w:hideMark/>
          </w:tcPr>
          <w:p w14:paraId="3EDD2B8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6</w:t>
            </w:r>
          </w:p>
        </w:tc>
        <w:tc>
          <w:tcPr>
            <w:tcW w:w="3180" w:type="dxa"/>
            <w:tcBorders>
              <w:top w:val="nil"/>
              <w:left w:val="nil"/>
              <w:bottom w:val="nil"/>
              <w:right w:val="nil"/>
            </w:tcBorders>
            <w:shd w:val="clear" w:color="auto" w:fill="auto"/>
            <w:noWrap/>
            <w:vAlign w:val="bottom"/>
            <w:hideMark/>
          </w:tcPr>
          <w:p w14:paraId="45DB1BC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Availability</w:t>
            </w:r>
          </w:p>
        </w:tc>
        <w:tc>
          <w:tcPr>
            <w:tcW w:w="3180" w:type="dxa"/>
            <w:tcBorders>
              <w:top w:val="nil"/>
              <w:left w:val="nil"/>
              <w:bottom w:val="nil"/>
              <w:right w:val="nil"/>
            </w:tcBorders>
            <w:shd w:val="clear" w:color="auto" w:fill="auto"/>
            <w:noWrap/>
            <w:vAlign w:val="bottom"/>
            <w:hideMark/>
          </w:tcPr>
          <w:p w14:paraId="01C57D4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4</w:t>
            </w:r>
          </w:p>
        </w:tc>
        <w:tc>
          <w:tcPr>
            <w:tcW w:w="3180" w:type="dxa"/>
            <w:tcBorders>
              <w:top w:val="nil"/>
              <w:left w:val="nil"/>
              <w:bottom w:val="nil"/>
              <w:right w:val="nil"/>
            </w:tcBorders>
            <w:shd w:val="clear" w:color="auto" w:fill="auto"/>
            <w:noWrap/>
            <w:vAlign w:val="bottom"/>
            <w:hideMark/>
          </w:tcPr>
          <w:p w14:paraId="1064F54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fSlope</w:t>
            </w:r>
          </w:p>
        </w:tc>
        <w:tc>
          <w:tcPr>
            <w:tcW w:w="3180" w:type="dxa"/>
            <w:tcBorders>
              <w:top w:val="nil"/>
              <w:left w:val="nil"/>
              <w:bottom w:val="nil"/>
              <w:right w:val="nil"/>
            </w:tcBorders>
            <w:shd w:val="clear" w:color="auto" w:fill="auto"/>
            <w:noWrap/>
            <w:vAlign w:val="bottom"/>
            <w:hideMark/>
          </w:tcPr>
          <w:p w14:paraId="0C22536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2</w:t>
            </w:r>
          </w:p>
        </w:tc>
      </w:tr>
      <w:tr w:rsidR="00693A66" w:rsidRPr="00693A66" w14:paraId="32FEDDE4" w14:textId="77777777" w:rsidTr="00693A66">
        <w:trPr>
          <w:trHeight w:val="255"/>
        </w:trPr>
        <w:tc>
          <w:tcPr>
            <w:tcW w:w="360" w:type="dxa"/>
            <w:tcBorders>
              <w:top w:val="nil"/>
              <w:left w:val="nil"/>
              <w:bottom w:val="nil"/>
              <w:right w:val="nil"/>
            </w:tcBorders>
            <w:shd w:val="clear" w:color="auto" w:fill="auto"/>
            <w:noWrap/>
            <w:vAlign w:val="bottom"/>
            <w:hideMark/>
          </w:tcPr>
          <w:p w14:paraId="7003617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7</w:t>
            </w:r>
          </w:p>
        </w:tc>
        <w:tc>
          <w:tcPr>
            <w:tcW w:w="3180" w:type="dxa"/>
            <w:tcBorders>
              <w:top w:val="nil"/>
              <w:left w:val="nil"/>
              <w:bottom w:val="nil"/>
              <w:right w:val="nil"/>
            </w:tcBorders>
            <w:shd w:val="clear" w:color="auto" w:fill="auto"/>
            <w:noWrap/>
            <w:vAlign w:val="bottom"/>
            <w:hideMark/>
          </w:tcPr>
          <w:p w14:paraId="4CBE7C3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2</w:t>
            </w:r>
          </w:p>
        </w:tc>
        <w:tc>
          <w:tcPr>
            <w:tcW w:w="3180" w:type="dxa"/>
            <w:tcBorders>
              <w:top w:val="nil"/>
              <w:left w:val="nil"/>
              <w:bottom w:val="nil"/>
              <w:right w:val="nil"/>
            </w:tcBorders>
            <w:shd w:val="clear" w:color="auto" w:fill="auto"/>
            <w:noWrap/>
            <w:vAlign w:val="bottom"/>
            <w:hideMark/>
          </w:tcPr>
          <w:p w14:paraId="42AFA17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3</w:t>
            </w:r>
          </w:p>
        </w:tc>
        <w:tc>
          <w:tcPr>
            <w:tcW w:w="3180" w:type="dxa"/>
            <w:tcBorders>
              <w:top w:val="nil"/>
              <w:left w:val="nil"/>
              <w:bottom w:val="nil"/>
              <w:right w:val="nil"/>
            </w:tcBorders>
            <w:shd w:val="clear" w:color="auto" w:fill="auto"/>
            <w:noWrap/>
            <w:vAlign w:val="bottom"/>
            <w:hideMark/>
          </w:tcPr>
          <w:p w14:paraId="66D161F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2</w:t>
            </w:r>
          </w:p>
        </w:tc>
        <w:tc>
          <w:tcPr>
            <w:tcW w:w="3180" w:type="dxa"/>
            <w:tcBorders>
              <w:top w:val="nil"/>
              <w:left w:val="nil"/>
              <w:bottom w:val="nil"/>
              <w:right w:val="nil"/>
            </w:tcBorders>
            <w:shd w:val="clear" w:color="auto" w:fill="auto"/>
            <w:noWrap/>
            <w:vAlign w:val="bottom"/>
            <w:hideMark/>
          </w:tcPr>
          <w:p w14:paraId="09A8FD0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novatorAdoptionFraction</w:t>
            </w:r>
          </w:p>
        </w:tc>
      </w:tr>
      <w:tr w:rsidR="00693A66" w:rsidRPr="00693A66" w14:paraId="49915768" w14:textId="77777777" w:rsidTr="00693A66">
        <w:trPr>
          <w:trHeight w:val="255"/>
        </w:trPr>
        <w:tc>
          <w:tcPr>
            <w:tcW w:w="360" w:type="dxa"/>
            <w:tcBorders>
              <w:top w:val="nil"/>
              <w:left w:val="nil"/>
              <w:bottom w:val="nil"/>
              <w:right w:val="nil"/>
            </w:tcBorders>
            <w:shd w:val="clear" w:color="auto" w:fill="auto"/>
            <w:noWrap/>
            <w:vAlign w:val="bottom"/>
            <w:hideMark/>
          </w:tcPr>
          <w:p w14:paraId="7693351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8</w:t>
            </w:r>
          </w:p>
        </w:tc>
        <w:tc>
          <w:tcPr>
            <w:tcW w:w="3180" w:type="dxa"/>
            <w:tcBorders>
              <w:top w:val="nil"/>
              <w:left w:val="nil"/>
              <w:bottom w:val="nil"/>
              <w:right w:val="nil"/>
            </w:tcBorders>
            <w:shd w:val="clear" w:color="auto" w:fill="auto"/>
            <w:noWrap/>
            <w:vAlign w:val="bottom"/>
            <w:hideMark/>
          </w:tcPr>
          <w:p w14:paraId="0868953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novatorAdoptionFraction</w:t>
            </w:r>
          </w:p>
        </w:tc>
        <w:tc>
          <w:tcPr>
            <w:tcW w:w="3180" w:type="dxa"/>
            <w:tcBorders>
              <w:top w:val="nil"/>
              <w:left w:val="nil"/>
              <w:bottom w:val="nil"/>
              <w:right w:val="nil"/>
            </w:tcBorders>
            <w:shd w:val="clear" w:color="auto" w:fill="auto"/>
            <w:noWrap/>
            <w:vAlign w:val="bottom"/>
            <w:hideMark/>
          </w:tcPr>
          <w:p w14:paraId="2F311B2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LCStrength</w:t>
            </w:r>
          </w:p>
        </w:tc>
        <w:tc>
          <w:tcPr>
            <w:tcW w:w="3180" w:type="dxa"/>
            <w:tcBorders>
              <w:top w:val="nil"/>
              <w:left w:val="nil"/>
              <w:bottom w:val="nil"/>
              <w:right w:val="nil"/>
            </w:tcBorders>
            <w:shd w:val="clear" w:color="auto" w:fill="auto"/>
            <w:noWrap/>
            <w:vAlign w:val="bottom"/>
            <w:hideMark/>
          </w:tcPr>
          <w:p w14:paraId="09EB552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novatorAdoptionFraction</w:t>
            </w:r>
          </w:p>
        </w:tc>
        <w:tc>
          <w:tcPr>
            <w:tcW w:w="3180" w:type="dxa"/>
            <w:tcBorders>
              <w:top w:val="nil"/>
              <w:left w:val="nil"/>
              <w:bottom w:val="nil"/>
              <w:right w:val="nil"/>
            </w:tcBorders>
            <w:shd w:val="clear" w:color="auto" w:fill="auto"/>
            <w:noWrap/>
            <w:vAlign w:val="bottom"/>
            <w:hideMark/>
          </w:tcPr>
          <w:p w14:paraId="242F670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fSlope</w:t>
            </w:r>
          </w:p>
        </w:tc>
      </w:tr>
      <w:tr w:rsidR="00693A66" w:rsidRPr="00693A66" w14:paraId="4B6976F4" w14:textId="77777777" w:rsidTr="00693A66">
        <w:trPr>
          <w:trHeight w:val="255"/>
        </w:trPr>
        <w:tc>
          <w:tcPr>
            <w:tcW w:w="360" w:type="dxa"/>
            <w:tcBorders>
              <w:top w:val="nil"/>
              <w:left w:val="nil"/>
              <w:bottom w:val="nil"/>
              <w:right w:val="nil"/>
            </w:tcBorders>
            <w:shd w:val="clear" w:color="auto" w:fill="auto"/>
            <w:noWrap/>
            <w:vAlign w:val="bottom"/>
            <w:hideMark/>
          </w:tcPr>
          <w:p w14:paraId="67D30A05"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9</w:t>
            </w:r>
          </w:p>
        </w:tc>
        <w:tc>
          <w:tcPr>
            <w:tcW w:w="3180" w:type="dxa"/>
            <w:tcBorders>
              <w:top w:val="nil"/>
              <w:left w:val="nil"/>
              <w:bottom w:val="nil"/>
              <w:right w:val="nil"/>
            </w:tcBorders>
            <w:shd w:val="clear" w:color="auto" w:fill="auto"/>
            <w:noWrap/>
            <w:vAlign w:val="bottom"/>
            <w:hideMark/>
          </w:tcPr>
          <w:p w14:paraId="2634487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ustoMedioPatente</w:t>
            </w:r>
          </w:p>
        </w:tc>
        <w:tc>
          <w:tcPr>
            <w:tcW w:w="3180" w:type="dxa"/>
            <w:tcBorders>
              <w:top w:val="nil"/>
              <w:left w:val="nil"/>
              <w:bottom w:val="nil"/>
              <w:right w:val="nil"/>
            </w:tcBorders>
            <w:shd w:val="clear" w:color="auto" w:fill="auto"/>
            <w:noWrap/>
            <w:vAlign w:val="bottom"/>
            <w:hideMark/>
          </w:tcPr>
          <w:p w14:paraId="3ECCF79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4</w:t>
            </w:r>
          </w:p>
        </w:tc>
        <w:tc>
          <w:tcPr>
            <w:tcW w:w="3180" w:type="dxa"/>
            <w:tcBorders>
              <w:top w:val="nil"/>
              <w:left w:val="nil"/>
              <w:bottom w:val="nil"/>
              <w:right w:val="nil"/>
            </w:tcBorders>
            <w:shd w:val="clear" w:color="auto" w:fill="auto"/>
            <w:noWrap/>
            <w:vAlign w:val="bottom"/>
            <w:hideMark/>
          </w:tcPr>
          <w:p w14:paraId="5843271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Availability</w:t>
            </w:r>
          </w:p>
        </w:tc>
        <w:tc>
          <w:tcPr>
            <w:tcW w:w="3180" w:type="dxa"/>
            <w:tcBorders>
              <w:top w:val="nil"/>
              <w:left w:val="nil"/>
              <w:bottom w:val="nil"/>
              <w:right w:val="nil"/>
            </w:tcBorders>
            <w:shd w:val="clear" w:color="auto" w:fill="auto"/>
            <w:noWrap/>
            <w:vAlign w:val="bottom"/>
            <w:hideMark/>
          </w:tcPr>
          <w:p w14:paraId="233F388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Availability</w:t>
            </w:r>
          </w:p>
        </w:tc>
      </w:tr>
      <w:tr w:rsidR="00693A66" w:rsidRPr="00693A66" w14:paraId="3E05F88E" w14:textId="77777777" w:rsidTr="00693A66">
        <w:trPr>
          <w:trHeight w:val="255"/>
        </w:trPr>
        <w:tc>
          <w:tcPr>
            <w:tcW w:w="360" w:type="dxa"/>
            <w:tcBorders>
              <w:top w:val="nil"/>
              <w:left w:val="nil"/>
              <w:bottom w:val="nil"/>
              <w:right w:val="nil"/>
            </w:tcBorders>
            <w:shd w:val="clear" w:color="auto" w:fill="auto"/>
            <w:noWrap/>
            <w:vAlign w:val="bottom"/>
            <w:hideMark/>
          </w:tcPr>
          <w:p w14:paraId="2805408A"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0</w:t>
            </w:r>
          </w:p>
        </w:tc>
        <w:tc>
          <w:tcPr>
            <w:tcW w:w="3180" w:type="dxa"/>
            <w:tcBorders>
              <w:top w:val="nil"/>
              <w:left w:val="nil"/>
              <w:bottom w:val="nil"/>
              <w:right w:val="nil"/>
            </w:tcBorders>
            <w:shd w:val="clear" w:color="auto" w:fill="auto"/>
            <w:noWrap/>
            <w:vAlign w:val="bottom"/>
            <w:hideMark/>
          </w:tcPr>
          <w:p w14:paraId="6C89B61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LCStrength</w:t>
            </w:r>
          </w:p>
        </w:tc>
        <w:tc>
          <w:tcPr>
            <w:tcW w:w="3180" w:type="dxa"/>
            <w:tcBorders>
              <w:top w:val="nil"/>
              <w:left w:val="nil"/>
              <w:bottom w:val="nil"/>
              <w:right w:val="nil"/>
            </w:tcBorders>
            <w:shd w:val="clear" w:color="auto" w:fill="auto"/>
            <w:noWrap/>
            <w:vAlign w:val="bottom"/>
            <w:hideMark/>
          </w:tcPr>
          <w:p w14:paraId="7A1A6C0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novatorAdoptionFraction</w:t>
            </w:r>
          </w:p>
        </w:tc>
        <w:tc>
          <w:tcPr>
            <w:tcW w:w="3180" w:type="dxa"/>
            <w:tcBorders>
              <w:top w:val="nil"/>
              <w:left w:val="nil"/>
              <w:bottom w:val="nil"/>
              <w:right w:val="nil"/>
            </w:tcBorders>
            <w:shd w:val="clear" w:color="auto" w:fill="auto"/>
            <w:noWrap/>
            <w:vAlign w:val="bottom"/>
            <w:hideMark/>
          </w:tcPr>
          <w:p w14:paraId="62AF889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axaRejeicao</w:t>
            </w:r>
          </w:p>
        </w:tc>
        <w:tc>
          <w:tcPr>
            <w:tcW w:w="3180" w:type="dxa"/>
            <w:tcBorders>
              <w:top w:val="nil"/>
              <w:left w:val="nil"/>
              <w:bottom w:val="nil"/>
              <w:right w:val="nil"/>
            </w:tcBorders>
            <w:shd w:val="clear" w:color="auto" w:fill="auto"/>
            <w:noWrap/>
            <w:vAlign w:val="bottom"/>
            <w:hideMark/>
          </w:tcPr>
          <w:p w14:paraId="0317AAF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axaRejeicao</w:t>
            </w:r>
          </w:p>
        </w:tc>
      </w:tr>
      <w:tr w:rsidR="00693A66" w:rsidRPr="00693A66" w14:paraId="222E6B81" w14:textId="77777777" w:rsidTr="00693A66">
        <w:trPr>
          <w:trHeight w:val="255"/>
        </w:trPr>
        <w:tc>
          <w:tcPr>
            <w:tcW w:w="360" w:type="dxa"/>
            <w:tcBorders>
              <w:top w:val="nil"/>
              <w:left w:val="nil"/>
              <w:bottom w:val="nil"/>
              <w:right w:val="nil"/>
            </w:tcBorders>
            <w:shd w:val="clear" w:color="auto" w:fill="auto"/>
            <w:noWrap/>
            <w:vAlign w:val="bottom"/>
            <w:hideMark/>
          </w:tcPr>
          <w:p w14:paraId="061D35F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lastRenderedPageBreak/>
              <w:t>31</w:t>
            </w:r>
          </w:p>
        </w:tc>
        <w:tc>
          <w:tcPr>
            <w:tcW w:w="3180" w:type="dxa"/>
            <w:tcBorders>
              <w:top w:val="nil"/>
              <w:left w:val="nil"/>
              <w:bottom w:val="nil"/>
              <w:right w:val="nil"/>
            </w:tcBorders>
            <w:shd w:val="clear" w:color="auto" w:fill="auto"/>
            <w:noWrap/>
            <w:vAlign w:val="bottom"/>
            <w:hideMark/>
          </w:tcPr>
          <w:p w14:paraId="29ACB93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3</w:t>
            </w:r>
          </w:p>
        </w:tc>
        <w:tc>
          <w:tcPr>
            <w:tcW w:w="3180" w:type="dxa"/>
            <w:tcBorders>
              <w:top w:val="nil"/>
              <w:left w:val="nil"/>
              <w:bottom w:val="nil"/>
              <w:right w:val="nil"/>
            </w:tcBorders>
            <w:shd w:val="clear" w:color="auto" w:fill="auto"/>
            <w:noWrap/>
            <w:vAlign w:val="bottom"/>
            <w:hideMark/>
          </w:tcPr>
          <w:p w14:paraId="624A8DC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FractionalDiscardRate</w:t>
            </w:r>
          </w:p>
        </w:tc>
        <w:tc>
          <w:tcPr>
            <w:tcW w:w="3180" w:type="dxa"/>
            <w:tcBorders>
              <w:top w:val="nil"/>
              <w:left w:val="nil"/>
              <w:bottom w:val="nil"/>
              <w:right w:val="nil"/>
            </w:tcBorders>
            <w:shd w:val="clear" w:color="auto" w:fill="auto"/>
            <w:noWrap/>
            <w:vAlign w:val="bottom"/>
            <w:hideMark/>
          </w:tcPr>
          <w:p w14:paraId="612E15D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LCStrength</w:t>
            </w:r>
          </w:p>
        </w:tc>
        <w:tc>
          <w:tcPr>
            <w:tcW w:w="3180" w:type="dxa"/>
            <w:tcBorders>
              <w:top w:val="nil"/>
              <w:left w:val="nil"/>
              <w:bottom w:val="nil"/>
              <w:right w:val="nil"/>
            </w:tcBorders>
            <w:shd w:val="clear" w:color="auto" w:fill="auto"/>
            <w:noWrap/>
            <w:vAlign w:val="bottom"/>
            <w:hideMark/>
          </w:tcPr>
          <w:p w14:paraId="400886F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3</w:t>
            </w:r>
          </w:p>
        </w:tc>
      </w:tr>
      <w:tr w:rsidR="00693A66" w:rsidRPr="00693A66" w14:paraId="67EE0765" w14:textId="77777777" w:rsidTr="00693A66">
        <w:trPr>
          <w:trHeight w:val="255"/>
        </w:trPr>
        <w:tc>
          <w:tcPr>
            <w:tcW w:w="360" w:type="dxa"/>
            <w:tcBorders>
              <w:top w:val="nil"/>
              <w:left w:val="nil"/>
              <w:bottom w:val="nil"/>
              <w:right w:val="nil"/>
            </w:tcBorders>
            <w:shd w:val="clear" w:color="auto" w:fill="auto"/>
            <w:noWrap/>
            <w:vAlign w:val="bottom"/>
            <w:hideMark/>
          </w:tcPr>
          <w:p w14:paraId="69DEE90F"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2</w:t>
            </w:r>
          </w:p>
        </w:tc>
        <w:tc>
          <w:tcPr>
            <w:tcW w:w="3180" w:type="dxa"/>
            <w:tcBorders>
              <w:top w:val="nil"/>
              <w:left w:val="nil"/>
              <w:bottom w:val="nil"/>
              <w:right w:val="nil"/>
            </w:tcBorders>
            <w:shd w:val="clear" w:color="auto" w:fill="auto"/>
            <w:noWrap/>
            <w:vAlign w:val="bottom"/>
            <w:hideMark/>
          </w:tcPr>
          <w:p w14:paraId="279FE34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WOMStrength</w:t>
            </w:r>
          </w:p>
        </w:tc>
        <w:tc>
          <w:tcPr>
            <w:tcW w:w="3180" w:type="dxa"/>
            <w:tcBorders>
              <w:top w:val="nil"/>
              <w:left w:val="nil"/>
              <w:bottom w:val="nil"/>
              <w:right w:val="nil"/>
            </w:tcBorders>
            <w:shd w:val="clear" w:color="auto" w:fill="auto"/>
            <w:noWrap/>
            <w:vAlign w:val="bottom"/>
            <w:hideMark/>
          </w:tcPr>
          <w:p w14:paraId="3BDFEEA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WOMStrength</w:t>
            </w:r>
          </w:p>
        </w:tc>
        <w:tc>
          <w:tcPr>
            <w:tcW w:w="3180" w:type="dxa"/>
            <w:tcBorders>
              <w:top w:val="nil"/>
              <w:left w:val="nil"/>
              <w:bottom w:val="nil"/>
              <w:right w:val="nil"/>
            </w:tcBorders>
            <w:shd w:val="clear" w:color="auto" w:fill="auto"/>
            <w:noWrap/>
            <w:vAlign w:val="bottom"/>
            <w:hideMark/>
          </w:tcPr>
          <w:p w14:paraId="18D3ECF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3</w:t>
            </w:r>
          </w:p>
        </w:tc>
        <w:tc>
          <w:tcPr>
            <w:tcW w:w="3180" w:type="dxa"/>
            <w:tcBorders>
              <w:top w:val="nil"/>
              <w:left w:val="nil"/>
              <w:bottom w:val="nil"/>
              <w:right w:val="nil"/>
            </w:tcBorders>
            <w:shd w:val="clear" w:color="auto" w:fill="auto"/>
            <w:noWrap/>
            <w:vAlign w:val="bottom"/>
            <w:hideMark/>
          </w:tcPr>
          <w:p w14:paraId="1536873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LCStrength</w:t>
            </w:r>
          </w:p>
        </w:tc>
      </w:tr>
      <w:tr w:rsidR="00693A66" w:rsidRPr="00693A66" w14:paraId="45CE5639" w14:textId="77777777" w:rsidTr="00693A66">
        <w:trPr>
          <w:trHeight w:val="255"/>
        </w:trPr>
        <w:tc>
          <w:tcPr>
            <w:tcW w:w="360" w:type="dxa"/>
            <w:tcBorders>
              <w:top w:val="nil"/>
              <w:left w:val="nil"/>
              <w:bottom w:val="nil"/>
              <w:right w:val="nil"/>
            </w:tcBorders>
            <w:shd w:val="clear" w:color="auto" w:fill="auto"/>
            <w:noWrap/>
            <w:vAlign w:val="bottom"/>
            <w:hideMark/>
          </w:tcPr>
          <w:p w14:paraId="319E934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3</w:t>
            </w:r>
          </w:p>
        </w:tc>
        <w:tc>
          <w:tcPr>
            <w:tcW w:w="3180" w:type="dxa"/>
            <w:tcBorders>
              <w:top w:val="nil"/>
              <w:left w:val="nil"/>
              <w:bottom w:val="nil"/>
              <w:right w:val="nil"/>
            </w:tcBorders>
            <w:shd w:val="clear" w:color="auto" w:fill="auto"/>
            <w:noWrap/>
            <w:vAlign w:val="bottom"/>
            <w:hideMark/>
          </w:tcPr>
          <w:p w14:paraId="2B8589C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3</w:t>
            </w:r>
          </w:p>
        </w:tc>
        <w:tc>
          <w:tcPr>
            <w:tcW w:w="3180" w:type="dxa"/>
            <w:tcBorders>
              <w:top w:val="nil"/>
              <w:left w:val="nil"/>
              <w:bottom w:val="nil"/>
              <w:right w:val="nil"/>
            </w:tcBorders>
            <w:shd w:val="clear" w:color="auto" w:fill="auto"/>
            <w:noWrap/>
            <w:vAlign w:val="bottom"/>
            <w:hideMark/>
          </w:tcPr>
          <w:p w14:paraId="3D034F7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2</w:t>
            </w:r>
          </w:p>
        </w:tc>
        <w:tc>
          <w:tcPr>
            <w:tcW w:w="3180" w:type="dxa"/>
            <w:tcBorders>
              <w:top w:val="nil"/>
              <w:left w:val="nil"/>
              <w:bottom w:val="nil"/>
              <w:right w:val="nil"/>
            </w:tcBorders>
            <w:shd w:val="clear" w:color="auto" w:fill="auto"/>
            <w:noWrap/>
            <w:vAlign w:val="bottom"/>
            <w:hideMark/>
          </w:tcPr>
          <w:p w14:paraId="430D511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Share</w:t>
            </w:r>
          </w:p>
        </w:tc>
        <w:tc>
          <w:tcPr>
            <w:tcW w:w="3180" w:type="dxa"/>
            <w:tcBorders>
              <w:top w:val="nil"/>
              <w:left w:val="nil"/>
              <w:bottom w:val="nil"/>
              <w:right w:val="nil"/>
            </w:tcBorders>
            <w:shd w:val="clear" w:color="auto" w:fill="auto"/>
            <w:noWrap/>
            <w:vAlign w:val="bottom"/>
            <w:hideMark/>
          </w:tcPr>
          <w:p w14:paraId="70ECC1A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4</w:t>
            </w:r>
          </w:p>
        </w:tc>
      </w:tr>
      <w:tr w:rsidR="00693A66" w:rsidRPr="00693A66" w14:paraId="1E19CD9E" w14:textId="77777777" w:rsidTr="00693A66">
        <w:trPr>
          <w:trHeight w:val="255"/>
        </w:trPr>
        <w:tc>
          <w:tcPr>
            <w:tcW w:w="360" w:type="dxa"/>
            <w:tcBorders>
              <w:top w:val="nil"/>
              <w:left w:val="nil"/>
              <w:bottom w:val="nil"/>
              <w:right w:val="nil"/>
            </w:tcBorders>
            <w:shd w:val="clear" w:color="auto" w:fill="auto"/>
            <w:noWrap/>
            <w:vAlign w:val="bottom"/>
            <w:hideMark/>
          </w:tcPr>
          <w:p w14:paraId="17CE9CD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4</w:t>
            </w:r>
          </w:p>
        </w:tc>
        <w:tc>
          <w:tcPr>
            <w:tcW w:w="3180" w:type="dxa"/>
            <w:tcBorders>
              <w:top w:val="nil"/>
              <w:left w:val="nil"/>
              <w:bottom w:val="nil"/>
              <w:right w:val="nil"/>
            </w:tcBorders>
            <w:shd w:val="clear" w:color="auto" w:fill="auto"/>
            <w:noWrap/>
            <w:vAlign w:val="bottom"/>
            <w:hideMark/>
          </w:tcPr>
          <w:p w14:paraId="6C64305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4</w:t>
            </w:r>
          </w:p>
        </w:tc>
        <w:tc>
          <w:tcPr>
            <w:tcW w:w="3180" w:type="dxa"/>
            <w:tcBorders>
              <w:top w:val="nil"/>
              <w:left w:val="nil"/>
              <w:bottom w:val="nil"/>
              <w:right w:val="nil"/>
            </w:tcBorders>
            <w:shd w:val="clear" w:color="auto" w:fill="auto"/>
            <w:noWrap/>
            <w:vAlign w:val="bottom"/>
            <w:hideMark/>
          </w:tcPr>
          <w:p w14:paraId="5AA0191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DSBalance</w:t>
            </w:r>
          </w:p>
        </w:tc>
        <w:tc>
          <w:tcPr>
            <w:tcW w:w="3180" w:type="dxa"/>
            <w:tcBorders>
              <w:top w:val="nil"/>
              <w:left w:val="nil"/>
              <w:bottom w:val="nil"/>
              <w:right w:val="nil"/>
            </w:tcBorders>
            <w:shd w:val="clear" w:color="auto" w:fill="auto"/>
            <w:noWrap/>
            <w:vAlign w:val="bottom"/>
            <w:hideMark/>
          </w:tcPr>
          <w:p w14:paraId="4AEFF90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4</w:t>
            </w:r>
          </w:p>
        </w:tc>
        <w:tc>
          <w:tcPr>
            <w:tcW w:w="3180" w:type="dxa"/>
            <w:tcBorders>
              <w:top w:val="nil"/>
              <w:left w:val="nil"/>
              <w:bottom w:val="nil"/>
              <w:right w:val="nil"/>
            </w:tcBorders>
            <w:shd w:val="clear" w:color="auto" w:fill="auto"/>
            <w:noWrap/>
            <w:vAlign w:val="bottom"/>
            <w:hideMark/>
          </w:tcPr>
          <w:p w14:paraId="733046D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Share</w:t>
            </w:r>
          </w:p>
        </w:tc>
      </w:tr>
      <w:tr w:rsidR="00693A66" w:rsidRPr="00693A66" w14:paraId="7C067278" w14:textId="77777777" w:rsidTr="00693A66">
        <w:trPr>
          <w:trHeight w:val="255"/>
        </w:trPr>
        <w:tc>
          <w:tcPr>
            <w:tcW w:w="360" w:type="dxa"/>
            <w:tcBorders>
              <w:top w:val="nil"/>
              <w:left w:val="nil"/>
              <w:bottom w:val="single" w:sz="4" w:space="0" w:color="auto"/>
              <w:right w:val="nil"/>
            </w:tcBorders>
            <w:shd w:val="clear" w:color="auto" w:fill="auto"/>
            <w:noWrap/>
            <w:vAlign w:val="bottom"/>
            <w:hideMark/>
          </w:tcPr>
          <w:p w14:paraId="5EF1EC74"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5</w:t>
            </w:r>
          </w:p>
        </w:tc>
        <w:tc>
          <w:tcPr>
            <w:tcW w:w="3180" w:type="dxa"/>
            <w:tcBorders>
              <w:top w:val="nil"/>
              <w:left w:val="nil"/>
              <w:bottom w:val="single" w:sz="4" w:space="0" w:color="auto"/>
              <w:right w:val="nil"/>
            </w:tcBorders>
            <w:shd w:val="clear" w:color="auto" w:fill="auto"/>
            <w:noWrap/>
            <w:vAlign w:val="bottom"/>
            <w:hideMark/>
          </w:tcPr>
          <w:p w14:paraId="020917F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axaRejeicao</w:t>
            </w:r>
          </w:p>
        </w:tc>
        <w:tc>
          <w:tcPr>
            <w:tcW w:w="3180" w:type="dxa"/>
            <w:tcBorders>
              <w:top w:val="nil"/>
              <w:left w:val="nil"/>
              <w:bottom w:val="single" w:sz="4" w:space="0" w:color="auto"/>
              <w:right w:val="nil"/>
            </w:tcBorders>
            <w:shd w:val="clear" w:color="auto" w:fill="auto"/>
            <w:noWrap/>
            <w:vAlign w:val="bottom"/>
            <w:hideMark/>
          </w:tcPr>
          <w:p w14:paraId="31E992A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axaRejeicao</w:t>
            </w:r>
          </w:p>
        </w:tc>
        <w:tc>
          <w:tcPr>
            <w:tcW w:w="3180" w:type="dxa"/>
            <w:tcBorders>
              <w:top w:val="nil"/>
              <w:left w:val="nil"/>
              <w:bottom w:val="single" w:sz="4" w:space="0" w:color="auto"/>
              <w:right w:val="nil"/>
            </w:tcBorders>
            <w:shd w:val="clear" w:color="auto" w:fill="auto"/>
            <w:noWrap/>
            <w:vAlign w:val="bottom"/>
            <w:hideMark/>
          </w:tcPr>
          <w:p w14:paraId="68AB2F4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DSBalance</w:t>
            </w:r>
          </w:p>
        </w:tc>
        <w:tc>
          <w:tcPr>
            <w:tcW w:w="3180" w:type="dxa"/>
            <w:tcBorders>
              <w:top w:val="nil"/>
              <w:left w:val="nil"/>
              <w:bottom w:val="single" w:sz="4" w:space="0" w:color="auto"/>
              <w:right w:val="nil"/>
            </w:tcBorders>
            <w:shd w:val="clear" w:color="auto" w:fill="auto"/>
            <w:noWrap/>
            <w:vAlign w:val="bottom"/>
            <w:hideMark/>
          </w:tcPr>
          <w:p w14:paraId="0A41091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DSBalance</w:t>
            </w:r>
          </w:p>
        </w:tc>
      </w:tr>
    </w:tbl>
    <w:p w14:paraId="32F29ADE" w14:textId="77777777" w:rsidR="006B7DA3" w:rsidRPr="00740813" w:rsidRDefault="006B7DA3" w:rsidP="006B7DA3">
      <w:pPr>
        <w:ind w:firstLine="0"/>
      </w:pPr>
    </w:p>
    <w:p w14:paraId="202C0699" w14:textId="77777777" w:rsidR="006B7DA3" w:rsidRPr="00100ADF" w:rsidRDefault="006B7DA3" w:rsidP="006B7DA3">
      <w:pPr>
        <w:pStyle w:val="Corpodetexto"/>
        <w:jc w:val="center"/>
        <w:rPr>
          <w:rFonts w:ascii="Arial" w:hAnsi="Arial" w:cs="Arial"/>
          <w:lang w:val="pt-BR"/>
        </w:rPr>
      </w:pPr>
      <w:r w:rsidRPr="00100ADF">
        <w:rPr>
          <w:rFonts w:ascii="Arial" w:hAnsi="Arial" w:cs="Arial"/>
          <w:lang w:val="pt-BR"/>
        </w:rPr>
        <w:t>Fonte: Elaborada pelo Autor.</w:t>
      </w:r>
    </w:p>
    <w:p w14:paraId="433D2F21" w14:textId="77777777" w:rsidR="00693A66" w:rsidRDefault="00693A66" w:rsidP="00F8601D">
      <w:pPr>
        <w:sectPr w:rsidR="00693A66" w:rsidSect="00693A66">
          <w:footnotePr>
            <w:numRestart w:val="eachSect"/>
          </w:footnotePr>
          <w:pgSz w:w="16838" w:h="11906" w:orient="landscape" w:code="9"/>
          <w:pgMar w:top="1701" w:right="1701" w:bottom="1134" w:left="1134" w:header="1134" w:footer="709" w:gutter="0"/>
          <w:cols w:space="708"/>
          <w:docGrid w:linePitch="360"/>
        </w:sectPr>
      </w:pPr>
    </w:p>
    <w:p w14:paraId="37CBADC5" w14:textId="0BF7F9F7" w:rsidR="006B7DA3" w:rsidRDefault="006B7DA3" w:rsidP="00F8601D"/>
    <w:p w14:paraId="6A50EB5D" w14:textId="77777777" w:rsidR="006B7DA3" w:rsidRDefault="006B7DA3" w:rsidP="00F8601D"/>
    <w:p w14:paraId="147BFD2C" w14:textId="4E3638D7" w:rsidR="000E529E" w:rsidRPr="000E529E" w:rsidRDefault="000E529E" w:rsidP="000E529E">
      <w:pPr>
        <w:pStyle w:val="Ttulo3"/>
        <w:rPr>
          <w:lang w:val="en-US"/>
        </w:rPr>
      </w:pPr>
      <w:r w:rsidRPr="000E529E">
        <w:rPr>
          <w:lang w:val="en-US"/>
        </w:rPr>
        <w:t>Algoritmo PRIM – Patient Rule In</w:t>
      </w:r>
      <w:r>
        <w:rPr>
          <w:lang w:val="en-US"/>
        </w:rPr>
        <w:t>duction Method</w:t>
      </w:r>
    </w:p>
    <w:p w14:paraId="1DE5C28B" w14:textId="7F94AF30" w:rsidR="000E529E" w:rsidRDefault="000E529E" w:rsidP="00F8601D">
      <w:pPr>
        <w:rPr>
          <w:lang w:val="en-US"/>
        </w:rPr>
      </w:pPr>
    </w:p>
    <w:p w14:paraId="42D901E1" w14:textId="029A0D17" w:rsidR="008D3B22" w:rsidRPr="00DE4B63" w:rsidRDefault="008D3B22" w:rsidP="008D3B22">
      <w:pPr>
        <w:pStyle w:val="Legenda"/>
      </w:pPr>
      <w:r w:rsidRPr="00DE4B63">
        <w:t xml:space="preserve">Figura </w:t>
      </w:r>
      <w:r>
        <w:fldChar w:fldCharType="begin"/>
      </w:r>
      <w:r w:rsidRPr="00DE4B63">
        <w:instrText xml:space="preserve"> SEQ Figura \* ARABIC </w:instrText>
      </w:r>
      <w:r>
        <w:fldChar w:fldCharType="separate"/>
      </w:r>
      <w:r w:rsidR="00743F02">
        <w:rPr>
          <w:noProof/>
        </w:rPr>
        <w:t>44</w:t>
      </w:r>
      <w:r>
        <w:fldChar w:fldCharType="end"/>
      </w:r>
      <w:r w:rsidRPr="00DE4B63">
        <w:t xml:space="preserve"> – </w:t>
      </w:r>
      <w:r w:rsidR="004A18E7">
        <w:t>Trajetória do Algoritmo PRIM</w:t>
      </w:r>
    </w:p>
    <w:p w14:paraId="1A29EFDB" w14:textId="0145CEDD" w:rsidR="008D3B22" w:rsidRDefault="00195E32" w:rsidP="00195E32">
      <w:pPr>
        <w:ind w:firstLine="0"/>
        <w:jc w:val="center"/>
      </w:pPr>
      <w:r>
        <w:rPr>
          <w:noProof/>
        </w:rPr>
        <w:drawing>
          <wp:inline distT="0" distB="0" distL="0" distR="0" wp14:anchorId="03288606" wp14:editId="5E27B55C">
            <wp:extent cx="4903470" cy="4047963"/>
            <wp:effectExtent l="0" t="0" r="0" b="0"/>
            <wp:docPr id="1054" name="Imagem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73">
                      <a:extLst>
                        <a:ext uri="{28A0092B-C50C-407E-A947-70E740481C1C}">
                          <a14:useLocalDpi xmlns:a14="http://schemas.microsoft.com/office/drawing/2010/main" val="0"/>
                        </a:ext>
                      </a:extLst>
                    </a:blip>
                    <a:srcRect l="5774" t="18016" r="9061" b="4248"/>
                    <a:stretch/>
                  </pic:blipFill>
                  <pic:spPr bwMode="auto">
                    <a:xfrm>
                      <a:off x="0" y="0"/>
                      <a:ext cx="4905559" cy="4049688"/>
                    </a:xfrm>
                    <a:prstGeom prst="rect">
                      <a:avLst/>
                    </a:prstGeom>
                    <a:noFill/>
                    <a:ln>
                      <a:noFill/>
                    </a:ln>
                    <a:extLst>
                      <a:ext uri="{53640926-AAD7-44D8-BBD7-CCE9431645EC}">
                        <a14:shadowObscured xmlns:a14="http://schemas.microsoft.com/office/drawing/2010/main"/>
                      </a:ext>
                    </a:extLst>
                  </pic:spPr>
                </pic:pic>
              </a:graphicData>
            </a:graphic>
          </wp:inline>
        </w:drawing>
      </w:r>
    </w:p>
    <w:p w14:paraId="55E3533D" w14:textId="77777777" w:rsidR="008D3B22" w:rsidRDefault="008D3B22" w:rsidP="008D3B22">
      <w:pPr>
        <w:ind w:firstLine="0"/>
        <w:jc w:val="center"/>
      </w:pPr>
      <w:r>
        <w:t>Fonte: Elaborada pelo Autor.</w:t>
      </w:r>
    </w:p>
    <w:p w14:paraId="0611D02F" w14:textId="0AC2C278" w:rsidR="008D3B22" w:rsidRPr="00537D0C" w:rsidRDefault="008D3B22" w:rsidP="00F8601D"/>
    <w:p w14:paraId="41C1E453" w14:textId="77777777" w:rsidR="004A18E7" w:rsidRPr="00537D0C" w:rsidRDefault="004A18E7" w:rsidP="00F8601D">
      <w:pPr>
        <w:sectPr w:rsidR="004A18E7" w:rsidRPr="00537D0C" w:rsidSect="001F56FA">
          <w:footnotePr>
            <w:numRestart w:val="eachSect"/>
          </w:footnotePr>
          <w:pgSz w:w="11906" w:h="16838" w:code="9"/>
          <w:pgMar w:top="1701" w:right="1134" w:bottom="1134" w:left="1701" w:header="1134" w:footer="709" w:gutter="0"/>
          <w:cols w:space="708"/>
          <w:docGrid w:linePitch="360"/>
        </w:sectPr>
      </w:pPr>
    </w:p>
    <w:p w14:paraId="76CAC792" w14:textId="6AD42EFF" w:rsidR="004A18E7" w:rsidRDefault="004A18E7" w:rsidP="004A18E7">
      <w:pPr>
        <w:pStyle w:val="Legenda"/>
      </w:pPr>
      <w:r>
        <w:lastRenderedPageBreak/>
        <w:t xml:space="preserve">Figura </w:t>
      </w:r>
      <w:r w:rsidR="000A47A3">
        <w:fldChar w:fldCharType="begin"/>
      </w:r>
      <w:r w:rsidR="000A47A3">
        <w:instrText xml:space="preserve"> SEQ Figura \* ARABIC </w:instrText>
      </w:r>
      <w:r w:rsidR="000A47A3">
        <w:fldChar w:fldCharType="separate"/>
      </w:r>
      <w:r w:rsidR="00743F02">
        <w:rPr>
          <w:noProof/>
        </w:rPr>
        <w:t>45</w:t>
      </w:r>
      <w:r w:rsidR="000A47A3">
        <w:rPr>
          <w:noProof/>
        </w:rPr>
        <w:fldChar w:fldCharType="end"/>
      </w:r>
      <w:r>
        <w:t xml:space="preserve"> – Regiões de Vulnerabilidade da Estratégia Candidata – Algoritmo PRIM</w:t>
      </w:r>
    </w:p>
    <w:p w14:paraId="5F8454BC" w14:textId="33BFDED5" w:rsidR="004A18E7" w:rsidRDefault="004A18E7" w:rsidP="00F8601D">
      <w:pPr>
        <w:rPr>
          <w:lang w:val="en-US"/>
        </w:rPr>
      </w:pPr>
      <w:r>
        <w:rPr>
          <w:noProof/>
        </w:rPr>
        <w:drawing>
          <wp:inline distT="0" distB="0" distL="0" distR="0" wp14:anchorId="520E047E" wp14:editId="09B2E8C4">
            <wp:extent cx="8891905" cy="4445953"/>
            <wp:effectExtent l="0" t="0" r="4445" b="0"/>
            <wp:docPr id="1055" name="Imagem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8891905" cy="4445953"/>
                    </a:xfrm>
                    <a:prstGeom prst="rect">
                      <a:avLst/>
                    </a:prstGeom>
                    <a:noFill/>
                    <a:ln>
                      <a:noFill/>
                    </a:ln>
                  </pic:spPr>
                </pic:pic>
              </a:graphicData>
            </a:graphic>
          </wp:inline>
        </w:drawing>
      </w:r>
    </w:p>
    <w:p w14:paraId="17B7CD16" w14:textId="6D3D0FAB" w:rsidR="004A18E7" w:rsidRPr="004A18E7" w:rsidRDefault="004A18E7" w:rsidP="004A18E7">
      <w:pPr>
        <w:jc w:val="center"/>
        <w:sectPr w:rsidR="004A18E7" w:rsidRPr="004A18E7" w:rsidSect="004A18E7">
          <w:footnotePr>
            <w:numRestart w:val="eachSect"/>
          </w:footnotePr>
          <w:pgSz w:w="16838" w:h="11906" w:orient="landscape" w:code="9"/>
          <w:pgMar w:top="1701" w:right="1701" w:bottom="1134" w:left="1134" w:header="1134" w:footer="709" w:gutter="0"/>
          <w:cols w:space="708"/>
          <w:docGrid w:linePitch="360"/>
        </w:sectPr>
      </w:pPr>
      <w:r w:rsidRPr="004A18E7">
        <w:t>Fonte: E</w:t>
      </w:r>
      <w:r>
        <w:t>laborada pelo Autor.</w:t>
      </w:r>
    </w:p>
    <w:p w14:paraId="77977DD0" w14:textId="26A15E9F" w:rsidR="004A18E7" w:rsidRPr="004A18E7" w:rsidRDefault="004A18E7" w:rsidP="004A18E7"/>
    <w:p w14:paraId="361DA521" w14:textId="77777777" w:rsidR="008D3B22" w:rsidRPr="004A18E7" w:rsidRDefault="008D3B22" w:rsidP="00F8601D"/>
    <w:p w14:paraId="66D2B9AF" w14:textId="77777777" w:rsidR="000E529E" w:rsidRPr="004A18E7" w:rsidRDefault="000E529E" w:rsidP="00F8601D"/>
    <w:p w14:paraId="12F009F7" w14:textId="77777777" w:rsidR="00F8601D" w:rsidRDefault="00F8601D" w:rsidP="00D35C44">
      <w:pPr>
        <w:pStyle w:val="Ttulo2"/>
      </w:pPr>
      <w:bookmarkStart w:id="176" w:name="_Toc502855297"/>
      <w:r>
        <w:t xml:space="preserve">Identificação e Análise de Estratégias Adaptativas </w:t>
      </w:r>
    </w:p>
    <w:p w14:paraId="0BF2FB41" w14:textId="01A7432C" w:rsidR="00AB6E91" w:rsidRDefault="00F8601D" w:rsidP="00F8601D">
      <w:r>
        <w:t xml:space="preserve">(Análise </w:t>
      </w:r>
      <w:r w:rsidR="00AB6E91">
        <w:t>de Tradeoffs</w:t>
      </w:r>
      <w:bookmarkEnd w:id="176"/>
      <w:r>
        <w:t>)</w:t>
      </w:r>
    </w:p>
    <w:p w14:paraId="08C893B4" w14:textId="223C7681" w:rsidR="003C5CEC" w:rsidRDefault="003C5CEC" w:rsidP="00F8601D"/>
    <w:p w14:paraId="049AE824" w14:textId="77777777" w:rsidR="003C5CEC" w:rsidRDefault="003C5CEC" w:rsidP="00F8601D"/>
    <w:p w14:paraId="1B640EC4" w14:textId="77777777" w:rsidR="003C5CEC" w:rsidRDefault="003C5CEC" w:rsidP="003C5CEC">
      <w:pPr>
        <w:pStyle w:val="Legenda"/>
        <w:sectPr w:rsidR="003C5CEC" w:rsidSect="001F56FA">
          <w:footnotePr>
            <w:numRestart w:val="eachSect"/>
          </w:footnotePr>
          <w:pgSz w:w="11906" w:h="16838" w:code="9"/>
          <w:pgMar w:top="1701" w:right="1134" w:bottom="1134" w:left="1701" w:header="1134" w:footer="709" w:gutter="0"/>
          <w:cols w:space="708"/>
          <w:docGrid w:linePitch="360"/>
        </w:sectPr>
      </w:pPr>
    </w:p>
    <w:p w14:paraId="3B3CF70B" w14:textId="75D767B7" w:rsidR="003C5CEC" w:rsidRPr="00DE4B63" w:rsidRDefault="003C5CEC" w:rsidP="003C5CEC">
      <w:pPr>
        <w:pStyle w:val="Legenda"/>
      </w:pPr>
      <w:r w:rsidRPr="00DE4B63">
        <w:lastRenderedPageBreak/>
        <w:t xml:space="preserve">Figura </w:t>
      </w:r>
      <w:r>
        <w:fldChar w:fldCharType="begin"/>
      </w:r>
      <w:r w:rsidRPr="00DE4B63">
        <w:instrText xml:space="preserve"> SEQ Figura \* ARABIC </w:instrText>
      </w:r>
      <w:r>
        <w:fldChar w:fldCharType="separate"/>
      </w:r>
      <w:r w:rsidR="00743F02">
        <w:rPr>
          <w:noProof/>
        </w:rPr>
        <w:t>46</w:t>
      </w:r>
      <w:r>
        <w:fldChar w:fldCharType="end"/>
      </w:r>
      <w:r w:rsidRPr="00DE4B63">
        <w:t xml:space="preserve"> – </w:t>
      </w:r>
      <w:r>
        <w:t>Identificação de Estratégias Robustas</w:t>
      </w:r>
    </w:p>
    <w:p w14:paraId="2CDE2D59" w14:textId="4C38840C" w:rsidR="003C5CEC" w:rsidRDefault="003C5CEC" w:rsidP="00F745FF">
      <w:pPr>
        <w:ind w:firstLine="0"/>
        <w:jc w:val="center"/>
      </w:pPr>
      <w:r>
        <w:rPr>
          <w:noProof/>
        </w:rPr>
        <w:drawing>
          <wp:inline distT="0" distB="0" distL="0" distR="0" wp14:anchorId="7CB07A8A" wp14:editId="402AFCFE">
            <wp:extent cx="8371840" cy="4180205"/>
            <wp:effectExtent l="0" t="0" r="0" b="0"/>
            <wp:docPr id="1058" name="Imagem 1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8371840" cy="4180205"/>
                    </a:xfrm>
                    <a:prstGeom prst="rect">
                      <a:avLst/>
                    </a:prstGeom>
                    <a:noFill/>
                    <a:ln>
                      <a:noFill/>
                    </a:ln>
                  </pic:spPr>
                </pic:pic>
              </a:graphicData>
            </a:graphic>
          </wp:inline>
        </w:drawing>
      </w:r>
    </w:p>
    <w:p w14:paraId="627E8CB1" w14:textId="77777777" w:rsidR="003C5CEC" w:rsidRDefault="003C5CEC" w:rsidP="003C5CEC">
      <w:pPr>
        <w:ind w:firstLine="0"/>
        <w:jc w:val="center"/>
      </w:pPr>
      <w:r>
        <w:t>Fonte: Elaborada pelo Autor.</w:t>
      </w:r>
    </w:p>
    <w:p w14:paraId="618E43D0" w14:textId="77777777" w:rsidR="003C5CEC" w:rsidRDefault="003C5CEC" w:rsidP="00F8601D">
      <w:pPr>
        <w:sectPr w:rsidR="003C5CEC" w:rsidSect="003C5CEC">
          <w:footnotePr>
            <w:numRestart w:val="eachSect"/>
          </w:footnotePr>
          <w:pgSz w:w="16838" w:h="11906" w:orient="landscape" w:code="9"/>
          <w:pgMar w:top="1701" w:right="1701" w:bottom="1134" w:left="1134" w:header="1134" w:footer="709" w:gutter="0"/>
          <w:cols w:space="708"/>
          <w:docGrid w:linePitch="360"/>
        </w:sectPr>
      </w:pPr>
    </w:p>
    <w:p w14:paraId="0DE69A5B" w14:textId="439FB923" w:rsidR="003C5CEC" w:rsidRDefault="003C5CEC" w:rsidP="00F8601D"/>
    <w:p w14:paraId="0F94CDFF" w14:textId="5A9E3C94" w:rsidR="003C5CEC" w:rsidRDefault="003C5CEC" w:rsidP="00F8601D"/>
    <w:p w14:paraId="0386D7F4" w14:textId="7C97887F" w:rsidR="003C5CEC" w:rsidRDefault="003C5CEC" w:rsidP="00F8601D"/>
    <w:p w14:paraId="5C5C5EBB" w14:textId="598EF9F1" w:rsidR="003C5CEC" w:rsidRDefault="003C5CEC" w:rsidP="00F8601D"/>
    <w:p w14:paraId="614F85D4" w14:textId="1AEF4CCE" w:rsidR="003028BC" w:rsidRPr="00DE4B63" w:rsidRDefault="003028BC" w:rsidP="003028BC">
      <w:pPr>
        <w:pStyle w:val="Legenda"/>
      </w:pPr>
      <w:r w:rsidRPr="00DE4B63">
        <w:t xml:space="preserve">Figura </w:t>
      </w:r>
      <w:r>
        <w:fldChar w:fldCharType="begin"/>
      </w:r>
      <w:r w:rsidRPr="00DE4B63">
        <w:instrText xml:space="preserve"> SEQ Figura \* ARABIC </w:instrText>
      </w:r>
      <w:r>
        <w:fldChar w:fldCharType="separate"/>
      </w:r>
      <w:r w:rsidR="00743F02">
        <w:rPr>
          <w:noProof/>
        </w:rPr>
        <w:t>47</w:t>
      </w:r>
      <w:r>
        <w:fldChar w:fldCharType="end"/>
      </w:r>
      <w:r w:rsidRPr="00DE4B63">
        <w:t xml:space="preserve"> – </w:t>
      </w:r>
      <w:r>
        <w:t>Estratégias Alternativas à Estratégia Selecionada</w:t>
      </w:r>
    </w:p>
    <w:p w14:paraId="42CDEE22" w14:textId="051CCB84" w:rsidR="003028BC" w:rsidRDefault="003028BC" w:rsidP="003028BC">
      <w:pPr>
        <w:ind w:firstLine="0"/>
        <w:jc w:val="center"/>
      </w:pPr>
      <w:r>
        <w:rPr>
          <w:noProof/>
        </w:rPr>
        <w:drawing>
          <wp:inline distT="0" distB="0" distL="0" distR="0" wp14:anchorId="0E2470CC" wp14:editId="3A047E09">
            <wp:extent cx="5422605" cy="3098631"/>
            <wp:effectExtent l="0" t="0" r="6985" b="6985"/>
            <wp:docPr id="1026" name="Imagem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442281" cy="3109875"/>
                    </a:xfrm>
                    <a:prstGeom prst="rect">
                      <a:avLst/>
                    </a:prstGeom>
                    <a:noFill/>
                    <a:ln>
                      <a:noFill/>
                    </a:ln>
                  </pic:spPr>
                </pic:pic>
              </a:graphicData>
            </a:graphic>
          </wp:inline>
        </w:drawing>
      </w:r>
    </w:p>
    <w:p w14:paraId="71355934" w14:textId="77777777" w:rsidR="003028BC" w:rsidRDefault="003028BC" w:rsidP="003028BC">
      <w:pPr>
        <w:ind w:firstLine="0"/>
        <w:jc w:val="center"/>
      </w:pPr>
      <w:r>
        <w:t>Fonte: Elaborada pelo Autor.</w:t>
      </w:r>
    </w:p>
    <w:p w14:paraId="5D17887D" w14:textId="26CFE19C" w:rsidR="003028BC" w:rsidRDefault="003028BC" w:rsidP="00F8601D"/>
    <w:p w14:paraId="100EF052" w14:textId="592BB248" w:rsidR="003028BC" w:rsidRDefault="003028BC" w:rsidP="00F8601D"/>
    <w:p w14:paraId="7C635F27" w14:textId="77777777" w:rsidR="003028BC" w:rsidRDefault="003028BC" w:rsidP="00F8601D"/>
    <w:p w14:paraId="1D8C029D" w14:textId="6240F432" w:rsidR="003028BC" w:rsidRDefault="003028BC" w:rsidP="00F8601D"/>
    <w:p w14:paraId="70E50F68" w14:textId="77777777" w:rsidR="003028BC" w:rsidRDefault="003028BC" w:rsidP="00F8601D"/>
    <w:p w14:paraId="1361FF53" w14:textId="77777777" w:rsidR="00F8601D" w:rsidRDefault="00F8601D" w:rsidP="00F8601D"/>
    <w:p w14:paraId="05A526B5" w14:textId="09A4A715" w:rsidR="00AB6E91" w:rsidRDefault="00AB6E91" w:rsidP="00AB6E91">
      <w:pPr>
        <w:pStyle w:val="Ttulo1"/>
      </w:pPr>
      <w:bookmarkStart w:id="177" w:name="_Toc502855298"/>
      <w:r>
        <w:t>Discussão dos Resultados</w:t>
      </w:r>
      <w:bookmarkEnd w:id="177"/>
    </w:p>
    <w:p w14:paraId="07932309" w14:textId="1EE7725B" w:rsidR="00AB6E91" w:rsidRDefault="00783031" w:rsidP="00AB6E91">
      <w:pPr>
        <w:pStyle w:val="Ttulo2"/>
      </w:pPr>
      <w:bookmarkStart w:id="178" w:name="_Toc502855299"/>
      <w:r>
        <w:t>Contribuições</w:t>
      </w:r>
      <w:r w:rsidR="00AB6E91">
        <w:t xml:space="preserve"> </w:t>
      </w:r>
      <w:bookmarkEnd w:id="178"/>
      <w:r>
        <w:t>Gerenciais</w:t>
      </w:r>
    </w:p>
    <w:p w14:paraId="1D1612B3" w14:textId="77777777" w:rsidR="00783031" w:rsidRDefault="00783031" w:rsidP="00AB6E91">
      <w:r>
        <w:t>Que usos o gestor tem destas informações</w:t>
      </w:r>
    </w:p>
    <w:p w14:paraId="02669BED" w14:textId="289FFF68" w:rsidR="00783031" w:rsidRDefault="00783031" w:rsidP="00AB6E91">
      <w:r>
        <w:t>:</w:t>
      </w:r>
    </w:p>
    <w:p w14:paraId="58E89C65" w14:textId="3ED0FEF7" w:rsidR="00783031" w:rsidRDefault="00783031" w:rsidP="00AB6E91">
      <w:r>
        <w:t>Qual é o custo de não ter (que erros incorreriam).</w:t>
      </w:r>
    </w:p>
    <w:p w14:paraId="72D21960" w14:textId="77777777" w:rsidR="00783031" w:rsidRPr="00AB6E91" w:rsidRDefault="00783031" w:rsidP="00AB6E91"/>
    <w:p w14:paraId="1F3D650E" w14:textId="2F9CE3EA" w:rsidR="00AB6E91" w:rsidRDefault="00783031" w:rsidP="00AB6E91">
      <w:pPr>
        <w:pStyle w:val="Ttulo2"/>
      </w:pPr>
      <w:r>
        <w:lastRenderedPageBreak/>
        <w:t>Contribuições Teóricas</w:t>
      </w:r>
    </w:p>
    <w:p w14:paraId="30E04513" w14:textId="5EB86B10" w:rsidR="00783031" w:rsidRDefault="00783031" w:rsidP="00783031">
      <w:r>
        <w:t>Desse para o RDM: Aplicação considerando players organizacionais, técnicas de seleção, etc.</w:t>
      </w:r>
    </w:p>
    <w:p w14:paraId="63F037D3" w14:textId="6FB70C20" w:rsidR="00783031" w:rsidRDefault="00783031" w:rsidP="00783031"/>
    <w:p w14:paraId="5C591ADD" w14:textId="39664F12" w:rsidR="00783031" w:rsidRDefault="00783031" w:rsidP="00783031">
      <w:r>
        <w:t>Contribuições para o Modelo do Sterman e Bass:</w:t>
      </w:r>
    </w:p>
    <w:p w14:paraId="24F428E7" w14:textId="5F6EC8E5" w:rsidR="00783031" w:rsidRDefault="00783031" w:rsidP="00783031">
      <w:r>
        <w:t>Não analisa Robustez, performance do produto, patentes, duopólio.</w:t>
      </w:r>
    </w:p>
    <w:p w14:paraId="381DF516" w14:textId="603A62FE" w:rsidR="00783031" w:rsidRDefault="00783031" w:rsidP="00783031"/>
    <w:p w14:paraId="3AF49CFD" w14:textId="776808F5" w:rsidR="00783031" w:rsidRDefault="00783031" w:rsidP="00783031">
      <w:r>
        <w:t>Para a Estratégia:</w:t>
      </w:r>
    </w:p>
    <w:p w14:paraId="6D2C9FF4" w14:textId="511509B5" w:rsidR="00783031" w:rsidRDefault="00783031" w:rsidP="00783031">
      <w:r>
        <w:t>Para avaliação da estratégia</w:t>
      </w:r>
    </w:p>
    <w:p w14:paraId="2F224F87" w14:textId="35E9F0D6" w:rsidR="00783031" w:rsidRDefault="00783031" w:rsidP="00783031">
      <w:r>
        <w:t>Para identificação de estratégias adaptativas. (quais são as incertezas críticas que mostram condições onde a estratégia falha).</w:t>
      </w:r>
    </w:p>
    <w:p w14:paraId="6AC90C25" w14:textId="77777777" w:rsidR="00783031" w:rsidRPr="00783031" w:rsidRDefault="00783031" w:rsidP="00783031"/>
    <w:p w14:paraId="21832E4C" w14:textId="4543188D" w:rsidR="00AB6E91" w:rsidRDefault="00AB6E91" w:rsidP="00AB6E91">
      <w:r>
        <w:t>[Discussão da aplicação do RDM para a Avaliação de Decisões Estratégicas]</w:t>
      </w:r>
    </w:p>
    <w:p w14:paraId="3A11A760" w14:textId="77777777" w:rsidR="00AB6E91" w:rsidRDefault="00AB6E91" w:rsidP="00AB6E91"/>
    <w:p w14:paraId="6DD4D661" w14:textId="3606A4B6" w:rsidR="00AB6E91" w:rsidRPr="00AB6E91" w:rsidRDefault="00AB6E91" w:rsidP="00AB6E91">
      <w:pPr>
        <w:pStyle w:val="Ttulo1"/>
      </w:pPr>
      <w:bookmarkStart w:id="179" w:name="_Toc502855301"/>
      <w:r>
        <w:t>Conclusões</w:t>
      </w:r>
      <w:bookmarkEnd w:id="179"/>
    </w:p>
    <w:p w14:paraId="00478F60" w14:textId="69FF1263" w:rsidR="00F11B7D" w:rsidRDefault="00783031" w:rsidP="00F11B7D">
      <w:r>
        <w:t>Retoma os objetivos.</w:t>
      </w:r>
    </w:p>
    <w:p w14:paraId="7971433E" w14:textId="6062DDDB" w:rsidR="00783031" w:rsidRDefault="00783031" w:rsidP="00F11B7D">
      <w:r>
        <w:t>Sugestão para trabalhos futuros.</w:t>
      </w:r>
    </w:p>
    <w:p w14:paraId="4BE613DE" w14:textId="5D8C7EA9" w:rsidR="00783031" w:rsidRDefault="00783031" w:rsidP="00F11B7D">
      <w:r>
        <w:t>Não colocar limitações.</w:t>
      </w:r>
    </w:p>
    <w:p w14:paraId="6F36F581" w14:textId="77777777" w:rsidR="00916CD7" w:rsidRDefault="00916CD7" w:rsidP="00155797"/>
    <w:p w14:paraId="15D29CE5" w14:textId="77777777" w:rsidR="00155797" w:rsidRDefault="00155797" w:rsidP="00155797"/>
    <w:p w14:paraId="16461ADC" w14:textId="17FC91B7" w:rsidR="00155797" w:rsidRDefault="00155797" w:rsidP="00155797"/>
    <w:p w14:paraId="4F6EE8C1" w14:textId="77777777" w:rsidR="00155797" w:rsidRDefault="00155797" w:rsidP="00155797"/>
    <w:p w14:paraId="4F7CEF53" w14:textId="77777777" w:rsidR="00155797" w:rsidRPr="00155797" w:rsidRDefault="00155797" w:rsidP="00155797"/>
    <w:p w14:paraId="277BE372" w14:textId="77777777" w:rsidR="00A24367" w:rsidRPr="00783031" w:rsidRDefault="00A24367" w:rsidP="005D5466">
      <w:pPr>
        <w:pStyle w:val="Ttulo1"/>
        <w:numPr>
          <w:ilvl w:val="0"/>
          <w:numId w:val="0"/>
        </w:numPr>
        <w:jc w:val="center"/>
      </w:pPr>
      <w:bookmarkStart w:id="180" w:name="_Toc502855302"/>
      <w:r w:rsidRPr="00783031">
        <w:t>REFERÊNCIAS</w:t>
      </w:r>
      <w:bookmarkEnd w:id="128"/>
      <w:bookmarkEnd w:id="180"/>
    </w:p>
    <w:p w14:paraId="47493C1D" w14:textId="33F22F91" w:rsidR="00300167" w:rsidRPr="00300167" w:rsidRDefault="005A1C94" w:rsidP="00300167">
      <w:pPr>
        <w:widowControl w:val="0"/>
        <w:rPr>
          <w:rFonts w:cs="Arial"/>
          <w:noProof/>
          <w:szCs w:val="24"/>
        </w:rPr>
      </w:pPr>
      <w:r>
        <w:fldChar w:fldCharType="begin" w:fldLock="1"/>
      </w:r>
      <w:r w:rsidRPr="002A58D4">
        <w:rPr>
          <w:lang w:val="en-US"/>
        </w:rPr>
        <w:instrText xml:space="preserve">ADDIN Mendeley Bibliography CSL_BIBLIOGRAPHY </w:instrText>
      </w:r>
      <w:r>
        <w:fldChar w:fldCharType="separate"/>
      </w:r>
      <w:r w:rsidR="00300167" w:rsidRPr="00A00373">
        <w:rPr>
          <w:rFonts w:cs="Arial"/>
          <w:noProof/>
          <w:szCs w:val="24"/>
          <w:lang w:val="en-US"/>
        </w:rPr>
        <w:t xml:space="preserve">3D HUBS. </w:t>
      </w:r>
      <w:r w:rsidR="00300167" w:rsidRPr="00A00373">
        <w:rPr>
          <w:rFonts w:cs="Arial"/>
          <w:b/>
          <w:bCs/>
          <w:noProof/>
          <w:szCs w:val="24"/>
          <w:lang w:val="en-US"/>
        </w:rPr>
        <w:t>Additive Manufacturing Technologies: An Overview</w:t>
      </w:r>
      <w:r w:rsidR="00300167" w:rsidRPr="00A00373">
        <w:rPr>
          <w:rFonts w:cs="Arial"/>
          <w:noProof/>
          <w:szCs w:val="24"/>
          <w:lang w:val="en-US"/>
        </w:rPr>
        <w:t xml:space="preserve">. </w:t>
      </w:r>
      <w:r w:rsidR="00300167" w:rsidRPr="00300167">
        <w:rPr>
          <w:rFonts w:cs="Arial"/>
          <w:noProof/>
          <w:szCs w:val="24"/>
        </w:rPr>
        <w:t xml:space="preserve">Disponível em: &lt;https://www.3dhubs.com/knowledge-base/additive-manufacturing-technologies-overview&gt;. Acesso em: 2 nov. 2017a. </w:t>
      </w:r>
    </w:p>
    <w:p w14:paraId="5F94106E" w14:textId="77777777" w:rsidR="00300167" w:rsidRPr="00A00373" w:rsidRDefault="00300167" w:rsidP="00300167">
      <w:pPr>
        <w:widowControl w:val="0"/>
        <w:rPr>
          <w:rFonts w:cs="Arial"/>
          <w:noProof/>
          <w:szCs w:val="24"/>
          <w:lang w:val="en-US"/>
        </w:rPr>
      </w:pPr>
      <w:r w:rsidRPr="00300167">
        <w:rPr>
          <w:rFonts w:cs="Arial"/>
          <w:noProof/>
          <w:szCs w:val="24"/>
        </w:rPr>
        <w:t xml:space="preserve">3D HUBS. </w:t>
      </w:r>
      <w:r w:rsidRPr="00300167">
        <w:rPr>
          <w:rFonts w:cs="Arial"/>
          <w:b/>
          <w:bCs/>
          <w:noProof/>
          <w:szCs w:val="24"/>
        </w:rPr>
        <w:t>3D Printer Index</w:t>
      </w:r>
      <w:r w:rsidRPr="00300167">
        <w:rPr>
          <w:rFonts w:cs="Arial"/>
          <w:noProof/>
          <w:szCs w:val="24"/>
        </w:rPr>
        <w:t xml:space="preserve">. Disponível em: &lt;https://www.3dhubs.com/3d-printers&gt;. </w:t>
      </w:r>
      <w:r w:rsidRPr="00A00373">
        <w:rPr>
          <w:rFonts w:cs="Arial"/>
          <w:noProof/>
          <w:szCs w:val="24"/>
          <w:lang w:val="en-US"/>
        </w:rPr>
        <w:t xml:space="preserve">Acesso em: 10 nov. 2017b. </w:t>
      </w:r>
    </w:p>
    <w:p w14:paraId="4E473B61" w14:textId="77777777" w:rsidR="00300167" w:rsidRPr="00300167" w:rsidRDefault="00300167" w:rsidP="00300167">
      <w:pPr>
        <w:widowControl w:val="0"/>
        <w:rPr>
          <w:rFonts w:cs="Arial"/>
          <w:noProof/>
          <w:szCs w:val="24"/>
        </w:rPr>
      </w:pPr>
      <w:r w:rsidRPr="00A00373">
        <w:rPr>
          <w:rFonts w:cs="Arial"/>
          <w:noProof/>
          <w:szCs w:val="24"/>
          <w:lang w:val="en-US"/>
        </w:rPr>
        <w:t xml:space="preserve">3D SYSTEMS. </w:t>
      </w:r>
      <w:r w:rsidRPr="00A00373">
        <w:rPr>
          <w:rFonts w:cs="Arial"/>
          <w:b/>
          <w:bCs/>
          <w:noProof/>
          <w:szCs w:val="24"/>
          <w:lang w:val="en-US"/>
        </w:rPr>
        <w:t>3D Printer Buyer’s Guide For Professional and Production ApplicationsImagine</w:t>
      </w:r>
      <w:r w:rsidRPr="00A00373">
        <w:rPr>
          <w:rFonts w:cs="Arial"/>
          <w:noProof/>
          <w:szCs w:val="24"/>
          <w:lang w:val="en-US"/>
        </w:rPr>
        <w:t xml:space="preserve">. </w:t>
      </w:r>
      <w:r w:rsidRPr="00300167">
        <w:rPr>
          <w:rFonts w:cs="Arial"/>
          <w:noProof/>
          <w:szCs w:val="24"/>
        </w:rPr>
        <w:t>[s.l: s.n.]. Disponível em: &lt;https://www.3dsystems.com/3d-</w:t>
      </w:r>
      <w:r w:rsidRPr="00300167">
        <w:rPr>
          <w:rFonts w:cs="Arial"/>
          <w:noProof/>
          <w:szCs w:val="24"/>
        </w:rPr>
        <w:lastRenderedPageBreak/>
        <w:t>printer-buyers-guide&gt;.</w:t>
      </w:r>
    </w:p>
    <w:p w14:paraId="1DBDD5E7"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A.T. KEARNEY. 3D Printing: A Manufacturing Revolution. p. 1–16, 2014. </w:t>
      </w:r>
    </w:p>
    <w:p w14:paraId="16C3B458"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ABRAMZON, S. Strategies for Managing Sovereign Debt, A Robust Decision Making Approach. p. 1–83, 2014. </w:t>
      </w:r>
    </w:p>
    <w:p w14:paraId="6CEA5B00"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ANTHONY, S. </w:t>
      </w:r>
      <w:r w:rsidRPr="00A00373">
        <w:rPr>
          <w:rFonts w:cs="Arial"/>
          <w:b/>
          <w:bCs/>
          <w:noProof/>
          <w:szCs w:val="24"/>
          <w:lang w:val="en-US"/>
        </w:rPr>
        <w:t>Kodak’s Downfall Wasn’t About Technology</w:t>
      </w:r>
      <w:r w:rsidRPr="00A00373">
        <w:rPr>
          <w:rFonts w:cs="Arial"/>
          <w:noProof/>
          <w:szCs w:val="24"/>
          <w:lang w:val="en-US"/>
        </w:rPr>
        <w:t xml:space="preserve">. </w:t>
      </w:r>
      <w:r w:rsidRPr="00300167">
        <w:rPr>
          <w:rFonts w:cs="Arial"/>
          <w:noProof/>
          <w:szCs w:val="24"/>
        </w:rPr>
        <w:t xml:space="preserve">Disponível em: &lt;https://hbr.org/2016/07/kodaks-downfall-wasnt-about-technology&gt;. </w:t>
      </w:r>
      <w:r w:rsidRPr="00A00373">
        <w:rPr>
          <w:rFonts w:cs="Arial"/>
          <w:noProof/>
          <w:szCs w:val="24"/>
          <w:lang w:val="en-US"/>
        </w:rPr>
        <w:t xml:space="preserve">Acesso em: 16 mar. 2017. </w:t>
      </w:r>
    </w:p>
    <w:p w14:paraId="75B1F054"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ARMSTRONG, J. S. The value of formal planning for strategic decisions: Review of empirical research. </w:t>
      </w:r>
      <w:r w:rsidRPr="00A00373">
        <w:rPr>
          <w:rFonts w:cs="Arial"/>
          <w:b/>
          <w:bCs/>
          <w:noProof/>
          <w:szCs w:val="24"/>
          <w:lang w:val="en-US"/>
        </w:rPr>
        <w:t>Strategic Management Journal</w:t>
      </w:r>
      <w:r w:rsidRPr="00A00373">
        <w:rPr>
          <w:rFonts w:cs="Arial"/>
          <w:noProof/>
          <w:szCs w:val="24"/>
          <w:lang w:val="en-US"/>
        </w:rPr>
        <w:t xml:space="preserve">, v. 3, n. 3, p. 197–211, jul. 1982. </w:t>
      </w:r>
    </w:p>
    <w:p w14:paraId="465DC4EB"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BANKES, S. Exploratory Modeling for Policy Analysis. </w:t>
      </w:r>
      <w:r w:rsidRPr="00A00373">
        <w:rPr>
          <w:rFonts w:cs="Arial"/>
          <w:b/>
          <w:bCs/>
          <w:noProof/>
          <w:szCs w:val="24"/>
          <w:lang w:val="en-US"/>
        </w:rPr>
        <w:t>Operations Research</w:t>
      </w:r>
      <w:r w:rsidRPr="00A00373">
        <w:rPr>
          <w:rFonts w:cs="Arial"/>
          <w:noProof/>
          <w:szCs w:val="24"/>
          <w:lang w:val="en-US"/>
        </w:rPr>
        <w:t xml:space="preserve">, v. 41, n. 3, p. 435–449, 1993. </w:t>
      </w:r>
    </w:p>
    <w:p w14:paraId="165855B2"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BANKES, S. C. </w:t>
      </w:r>
      <w:r w:rsidRPr="00A00373">
        <w:rPr>
          <w:rFonts w:cs="Arial"/>
          <w:b/>
          <w:bCs/>
          <w:noProof/>
          <w:szCs w:val="24"/>
          <w:lang w:val="en-US"/>
        </w:rPr>
        <w:t>Exploratory Modeling and the Use of Simulation for Policy Analysis</w:t>
      </w:r>
      <w:r w:rsidRPr="00A00373">
        <w:rPr>
          <w:rFonts w:cs="Arial"/>
          <w:noProof/>
          <w:szCs w:val="24"/>
          <w:lang w:val="en-US"/>
        </w:rPr>
        <w:t xml:space="preserve">. [s.l: s.n.]. </w:t>
      </w:r>
    </w:p>
    <w:p w14:paraId="55DC5DD6"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BANKES, S.; WALKER, W. E.; KWAKKEL, J. H. Exploratory Modeling and Analysis. In: GASS, S. I.; FU, M. C. (Eds.). . </w:t>
      </w:r>
      <w:r w:rsidRPr="00A00373">
        <w:rPr>
          <w:rFonts w:cs="Arial"/>
          <w:b/>
          <w:bCs/>
          <w:noProof/>
          <w:szCs w:val="24"/>
          <w:lang w:val="en-US"/>
        </w:rPr>
        <w:t>Encyclopedia of Operations Research and Management Science</w:t>
      </w:r>
      <w:r w:rsidRPr="00A00373">
        <w:rPr>
          <w:rFonts w:cs="Arial"/>
          <w:noProof/>
          <w:szCs w:val="24"/>
          <w:lang w:val="en-US"/>
        </w:rPr>
        <w:t xml:space="preserve">. Boston, MA: Springer US, 2013. p. 532–537. </w:t>
      </w:r>
    </w:p>
    <w:p w14:paraId="0208C239"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BANKES, S.; WALKER, W. E.; KWAKKEL, J. H. Exploratory Modeling and Analysis. In: GASS, S. I.; FU, M. C. (Eds.). . </w:t>
      </w:r>
      <w:r w:rsidRPr="00A00373">
        <w:rPr>
          <w:rFonts w:cs="Arial"/>
          <w:b/>
          <w:bCs/>
          <w:noProof/>
          <w:szCs w:val="24"/>
          <w:lang w:val="en-US"/>
        </w:rPr>
        <w:t>Encyclopedia of Operations Research and Management Science</w:t>
      </w:r>
      <w:r w:rsidRPr="00A00373">
        <w:rPr>
          <w:rFonts w:cs="Arial"/>
          <w:noProof/>
          <w:szCs w:val="24"/>
          <w:lang w:val="en-US"/>
        </w:rPr>
        <w:t xml:space="preserve">. Boston, MA: Springer US, 2016. v. 2p. 1–8. </w:t>
      </w:r>
    </w:p>
    <w:p w14:paraId="250FB244"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BARDIN, L. </w:t>
      </w:r>
      <w:r w:rsidRPr="00A00373">
        <w:rPr>
          <w:rFonts w:cs="Arial"/>
          <w:b/>
          <w:bCs/>
          <w:noProof/>
          <w:szCs w:val="24"/>
          <w:lang w:val="en-US"/>
        </w:rPr>
        <w:t>Análise de conteúdo</w:t>
      </w:r>
      <w:r w:rsidRPr="00A00373">
        <w:rPr>
          <w:rFonts w:cs="Arial"/>
          <w:noProof/>
          <w:szCs w:val="24"/>
          <w:lang w:val="en-US"/>
        </w:rPr>
        <w:t xml:space="preserve">. [s.l: s.n.]. </w:t>
      </w:r>
    </w:p>
    <w:p w14:paraId="66369EF7"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BARNES, J. H. Cognitive biases and their impact on strategic planning. </w:t>
      </w:r>
      <w:r w:rsidRPr="00A00373">
        <w:rPr>
          <w:rFonts w:cs="Arial"/>
          <w:b/>
          <w:bCs/>
          <w:noProof/>
          <w:szCs w:val="24"/>
          <w:lang w:val="en-US"/>
        </w:rPr>
        <w:t>Strategic Management Journal</w:t>
      </w:r>
      <w:r w:rsidRPr="00A00373">
        <w:rPr>
          <w:rFonts w:cs="Arial"/>
          <w:noProof/>
          <w:szCs w:val="24"/>
          <w:lang w:val="en-US"/>
        </w:rPr>
        <w:t xml:space="preserve">, v. 5, n. 2, p. 129–137, abr. 1984. </w:t>
      </w:r>
    </w:p>
    <w:p w14:paraId="587D466A"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BASS, F. M. A New Product Growth for Model Consumer Durables. </w:t>
      </w:r>
      <w:r w:rsidRPr="00A00373">
        <w:rPr>
          <w:rFonts w:cs="Arial"/>
          <w:b/>
          <w:bCs/>
          <w:noProof/>
          <w:szCs w:val="24"/>
          <w:lang w:val="en-US"/>
        </w:rPr>
        <w:t>Management Science</w:t>
      </w:r>
      <w:r w:rsidRPr="00A00373">
        <w:rPr>
          <w:rFonts w:cs="Arial"/>
          <w:noProof/>
          <w:szCs w:val="24"/>
          <w:lang w:val="en-US"/>
        </w:rPr>
        <w:t xml:space="preserve">, v. 15, n. 5, p. 215–227, jan. 1969. </w:t>
      </w:r>
    </w:p>
    <w:p w14:paraId="590344CC"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BEN-HAIM, Y. </w:t>
      </w:r>
      <w:r w:rsidRPr="00A00373">
        <w:rPr>
          <w:rFonts w:cs="Arial"/>
          <w:b/>
          <w:bCs/>
          <w:noProof/>
          <w:szCs w:val="24"/>
          <w:lang w:val="en-US"/>
        </w:rPr>
        <w:t>Info-Gap Decision Theory: Decisions Under Severe Uncertainty</w:t>
      </w:r>
      <w:r w:rsidRPr="00A00373">
        <w:rPr>
          <w:rFonts w:cs="Arial"/>
          <w:noProof/>
          <w:szCs w:val="24"/>
          <w:lang w:val="en-US"/>
        </w:rPr>
        <w:t xml:space="preserve">. 2. ed. [s.l.] Academic Press, 2006. </w:t>
      </w:r>
    </w:p>
    <w:p w14:paraId="6D731C59"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BISHOP, P.; HINES, A.; COLLINS, T. The current state of scenario development: an overview of techniques. </w:t>
      </w:r>
      <w:r w:rsidRPr="00A00373">
        <w:rPr>
          <w:rFonts w:cs="Arial"/>
          <w:b/>
          <w:bCs/>
          <w:noProof/>
          <w:szCs w:val="24"/>
          <w:lang w:val="en-US"/>
        </w:rPr>
        <w:t>Foresight : the Journal of Futures Studies, Strategic Thinking and Policy</w:t>
      </w:r>
      <w:r w:rsidRPr="00A00373">
        <w:rPr>
          <w:rFonts w:cs="Arial"/>
          <w:noProof/>
          <w:szCs w:val="24"/>
          <w:lang w:val="en-US"/>
        </w:rPr>
        <w:t xml:space="preserve">, v. 9, n. 1, p. 5–25, 2007. </w:t>
      </w:r>
    </w:p>
    <w:p w14:paraId="74138527"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BLOOM, E. W. Changing Midstream -Providing Decision Support for Adaptive Strategies using Robust Decision Making: Applications in the Colorado River Basin. p. 1–273, 2014. </w:t>
      </w:r>
    </w:p>
    <w:p w14:paraId="2BE82F11"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BRADFIELD, R. et al. The origins and evolution of scenario techniques in long </w:t>
      </w:r>
      <w:r w:rsidRPr="00A00373">
        <w:rPr>
          <w:rFonts w:cs="Arial"/>
          <w:noProof/>
          <w:szCs w:val="24"/>
          <w:lang w:val="en-US"/>
        </w:rPr>
        <w:lastRenderedPageBreak/>
        <w:t xml:space="preserve">range business planning. </w:t>
      </w:r>
      <w:r w:rsidRPr="00A00373">
        <w:rPr>
          <w:rFonts w:cs="Arial"/>
          <w:b/>
          <w:bCs/>
          <w:noProof/>
          <w:szCs w:val="24"/>
          <w:lang w:val="en-US"/>
        </w:rPr>
        <w:t>Futures</w:t>
      </w:r>
      <w:r w:rsidRPr="00A00373">
        <w:rPr>
          <w:rFonts w:cs="Arial"/>
          <w:noProof/>
          <w:szCs w:val="24"/>
          <w:lang w:val="en-US"/>
        </w:rPr>
        <w:t xml:space="preserve">, v. 37, n. 8, p. 795–812, 2005. </w:t>
      </w:r>
    </w:p>
    <w:p w14:paraId="0562696F"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BREWS, P.; HUNT, M. Learning to plan and planning to learn: resolving the planning school/learning school debate. </w:t>
      </w:r>
      <w:r w:rsidRPr="00A00373">
        <w:rPr>
          <w:rFonts w:cs="Arial"/>
          <w:b/>
          <w:bCs/>
          <w:noProof/>
          <w:szCs w:val="24"/>
          <w:lang w:val="en-US"/>
        </w:rPr>
        <w:t>Strategic Management Journal</w:t>
      </w:r>
      <w:r w:rsidRPr="00A00373">
        <w:rPr>
          <w:rFonts w:cs="Arial"/>
          <w:noProof/>
          <w:szCs w:val="24"/>
          <w:lang w:val="en-US"/>
        </w:rPr>
        <w:t xml:space="preserve">, v. 20, n. 10, p. 889–913, 1999. </w:t>
      </w:r>
    </w:p>
    <w:p w14:paraId="2B737B07"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BRINCKMANN, J.; GRICHNIK, D.; KAPSA, D. Should entrepreneurs plan or just storm the castle? A meta-analysis on contextual factors impacting the business planning-performance relationship in small firms. </w:t>
      </w:r>
      <w:r w:rsidRPr="00A00373">
        <w:rPr>
          <w:rFonts w:cs="Arial"/>
          <w:b/>
          <w:bCs/>
          <w:noProof/>
          <w:szCs w:val="24"/>
          <w:lang w:val="en-US"/>
        </w:rPr>
        <w:t>Journal of Business Venturing</w:t>
      </w:r>
      <w:r w:rsidRPr="00A00373">
        <w:rPr>
          <w:rFonts w:cs="Arial"/>
          <w:noProof/>
          <w:szCs w:val="24"/>
          <w:lang w:val="en-US"/>
        </w:rPr>
        <w:t xml:space="preserve">, v. 25, n. 1, p. 24–40, 2010. </w:t>
      </w:r>
    </w:p>
    <w:p w14:paraId="08437BC3"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BRYANT, B. P.; LEMPERT, R. J. Thinking inside the box: A participatory, computer-assisted approach to scenario discovery. </w:t>
      </w:r>
      <w:r w:rsidRPr="00A00373">
        <w:rPr>
          <w:rFonts w:cs="Arial"/>
          <w:b/>
          <w:bCs/>
          <w:noProof/>
          <w:szCs w:val="24"/>
          <w:lang w:val="en-US"/>
        </w:rPr>
        <w:t>Technological Forecasting and Social Change</w:t>
      </w:r>
      <w:r w:rsidRPr="00A00373">
        <w:rPr>
          <w:rFonts w:cs="Arial"/>
          <w:noProof/>
          <w:szCs w:val="24"/>
          <w:lang w:val="en-US"/>
        </w:rPr>
        <w:t xml:space="preserve">, v. 77, n. 1, p. 34–49, 2010. </w:t>
      </w:r>
    </w:p>
    <w:p w14:paraId="1FEF8E81"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CAFFREY, T.; WOHLERS, T.; CAMPBELL, R. I. </w:t>
      </w:r>
      <w:r w:rsidRPr="00A00373">
        <w:rPr>
          <w:rFonts w:cs="Arial"/>
          <w:b/>
          <w:bCs/>
          <w:noProof/>
          <w:szCs w:val="24"/>
          <w:lang w:val="en-US"/>
        </w:rPr>
        <w:t>Executive summary of the Wohlers Report 2016</w:t>
      </w:r>
      <w:r w:rsidRPr="00A00373">
        <w:rPr>
          <w:rFonts w:cs="Arial"/>
          <w:noProof/>
          <w:szCs w:val="24"/>
          <w:lang w:val="en-US"/>
        </w:rPr>
        <w:t>. Fort Collins, Colorado: [s.n.]. Disponível em: &lt;https://dspace.lboro.ac.uk/dspace-jspui/bitstream/2134/21223/1/Wohlers Report 2016 Executive Summary.pdf&gt;.</w:t>
      </w:r>
    </w:p>
    <w:p w14:paraId="443ABA36" w14:textId="77777777" w:rsidR="00300167" w:rsidRPr="00A00373" w:rsidRDefault="00300167" w:rsidP="00300167">
      <w:pPr>
        <w:widowControl w:val="0"/>
        <w:rPr>
          <w:rFonts w:cs="Arial"/>
          <w:noProof/>
          <w:szCs w:val="24"/>
          <w:lang w:val="en-US"/>
        </w:rPr>
      </w:pPr>
      <w:r w:rsidRPr="00300167">
        <w:rPr>
          <w:rFonts w:cs="Arial"/>
          <w:noProof/>
          <w:szCs w:val="24"/>
        </w:rPr>
        <w:t xml:space="preserve">CONTEXT. </w:t>
      </w:r>
      <w:r w:rsidRPr="00300167">
        <w:rPr>
          <w:rFonts w:cs="Arial"/>
          <w:b/>
          <w:bCs/>
          <w:noProof/>
          <w:szCs w:val="24"/>
        </w:rPr>
        <w:t>Context News</w:t>
      </w:r>
      <w:r w:rsidRPr="00300167">
        <w:rPr>
          <w:rFonts w:cs="Arial"/>
          <w:noProof/>
          <w:szCs w:val="24"/>
        </w:rPr>
        <w:t xml:space="preserve">. Disponível em: &lt;https://www.contextworld.com/news&gt;. </w:t>
      </w:r>
      <w:r w:rsidRPr="00A00373">
        <w:rPr>
          <w:rFonts w:cs="Arial"/>
          <w:noProof/>
          <w:szCs w:val="24"/>
          <w:lang w:val="en-US"/>
        </w:rPr>
        <w:t xml:space="preserve">Acesso em: 12 dez. 2017. </w:t>
      </w:r>
    </w:p>
    <w:p w14:paraId="1C06912C"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COSENZ, F.; NOTO, G. Applying System Dynamics Modelling to Strategic Management: A Literature Review. </w:t>
      </w:r>
      <w:r w:rsidRPr="00A00373">
        <w:rPr>
          <w:rFonts w:cs="Arial"/>
          <w:b/>
          <w:bCs/>
          <w:noProof/>
          <w:szCs w:val="24"/>
          <w:lang w:val="en-US"/>
        </w:rPr>
        <w:t>Systems Research and Behavioral Science</w:t>
      </w:r>
      <w:r w:rsidRPr="00A00373">
        <w:rPr>
          <w:rFonts w:cs="Arial"/>
          <w:noProof/>
          <w:szCs w:val="24"/>
          <w:lang w:val="en-US"/>
        </w:rPr>
        <w:t xml:space="preserve">, v. 33, n. 6, p. 703–741, 2016. </w:t>
      </w:r>
    </w:p>
    <w:p w14:paraId="42FBF982"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COURTNEY, H. </w:t>
      </w:r>
      <w:r w:rsidRPr="00A00373">
        <w:rPr>
          <w:rFonts w:cs="Arial"/>
          <w:b/>
          <w:bCs/>
          <w:noProof/>
          <w:szCs w:val="24"/>
          <w:lang w:val="en-US"/>
        </w:rPr>
        <w:t>20/20 Foresight Crafting Strategy in an Uncertain World</w:t>
      </w:r>
      <w:r w:rsidRPr="00A00373">
        <w:rPr>
          <w:rFonts w:cs="Arial"/>
          <w:noProof/>
          <w:szCs w:val="24"/>
          <w:lang w:val="en-US"/>
        </w:rPr>
        <w:t xml:space="preserve">, 2001. </w:t>
      </w:r>
    </w:p>
    <w:p w14:paraId="579FD6BA"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COURTNEY, H. Decision-driven scenarios for assessing four levels of uncertainty. </w:t>
      </w:r>
      <w:r w:rsidRPr="00A00373">
        <w:rPr>
          <w:rFonts w:cs="Arial"/>
          <w:b/>
          <w:bCs/>
          <w:noProof/>
          <w:szCs w:val="24"/>
          <w:lang w:val="en-US"/>
        </w:rPr>
        <w:t>Strategy &amp; Leadership</w:t>
      </w:r>
      <w:r w:rsidRPr="00A00373">
        <w:rPr>
          <w:rFonts w:cs="Arial"/>
          <w:noProof/>
          <w:szCs w:val="24"/>
          <w:lang w:val="en-US"/>
        </w:rPr>
        <w:t xml:space="preserve">, v. 31, n. 1, p. 14–22, 2003. </w:t>
      </w:r>
    </w:p>
    <w:p w14:paraId="29FD89FE"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COURTNEY, H. A fresh look at strategy under uncertainty : An interview. </w:t>
      </w:r>
      <w:r w:rsidRPr="00A00373">
        <w:rPr>
          <w:rFonts w:cs="Arial"/>
          <w:b/>
          <w:bCs/>
          <w:noProof/>
          <w:szCs w:val="24"/>
          <w:lang w:val="en-US"/>
        </w:rPr>
        <w:t>McKinsey Quarterly</w:t>
      </w:r>
      <w:r w:rsidRPr="00A00373">
        <w:rPr>
          <w:rFonts w:cs="Arial"/>
          <w:noProof/>
          <w:szCs w:val="24"/>
          <w:lang w:val="en-US"/>
        </w:rPr>
        <w:t xml:space="preserve">, v. December 2, n. December, p. 1–8, 2008. </w:t>
      </w:r>
    </w:p>
    <w:p w14:paraId="7EA3A8BD"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COURTNEY, H.; KIRKLAND, J.; VIGUERIE, P. Strategy Under Uncertainty. </w:t>
      </w:r>
      <w:r w:rsidRPr="00A00373">
        <w:rPr>
          <w:rFonts w:cs="Arial"/>
          <w:b/>
          <w:bCs/>
          <w:noProof/>
          <w:szCs w:val="24"/>
          <w:lang w:val="en-US"/>
        </w:rPr>
        <w:t>Harvard Business Review</w:t>
      </w:r>
      <w:r w:rsidRPr="00A00373">
        <w:rPr>
          <w:rFonts w:cs="Arial"/>
          <w:noProof/>
          <w:szCs w:val="24"/>
          <w:lang w:val="en-US"/>
        </w:rPr>
        <w:t xml:space="preserve">, n. November-December, p. 1–51, 1997. </w:t>
      </w:r>
    </w:p>
    <w:p w14:paraId="678D6833"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COURTNEY, H.; LOVALLO, D.; CLARKE, C. Deciding How To Decide. </w:t>
      </w:r>
      <w:r w:rsidRPr="00A00373">
        <w:rPr>
          <w:rFonts w:cs="Arial"/>
          <w:b/>
          <w:bCs/>
          <w:noProof/>
          <w:szCs w:val="24"/>
          <w:lang w:val="en-US"/>
        </w:rPr>
        <w:t>Harvard Business Review</w:t>
      </w:r>
      <w:r w:rsidRPr="00A00373">
        <w:rPr>
          <w:rFonts w:cs="Arial"/>
          <w:noProof/>
          <w:szCs w:val="24"/>
          <w:lang w:val="en-US"/>
        </w:rPr>
        <w:t xml:space="preserve">, n. November, p. 1–10, 2013. </w:t>
      </w:r>
    </w:p>
    <w:p w14:paraId="36E34B03"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DEAN, J. W.; SHARFMAN, M. P. Does decision process matter? A study of strategic decision-making effectiveness. </w:t>
      </w:r>
      <w:r w:rsidRPr="00A00373">
        <w:rPr>
          <w:rFonts w:cs="Arial"/>
          <w:b/>
          <w:bCs/>
          <w:noProof/>
          <w:szCs w:val="24"/>
          <w:lang w:val="en-US"/>
        </w:rPr>
        <w:t>Academy of Management Journal</w:t>
      </w:r>
      <w:r w:rsidRPr="00A00373">
        <w:rPr>
          <w:rFonts w:cs="Arial"/>
          <w:noProof/>
          <w:szCs w:val="24"/>
          <w:lang w:val="en-US"/>
        </w:rPr>
        <w:t xml:space="preserve">, v. 39, n. 2, p. 368–396, 1996. </w:t>
      </w:r>
    </w:p>
    <w:p w14:paraId="48C18DCD"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DITTRICH, R.; WREFORD, A.; MORAN, D. A survey of decision-making </w:t>
      </w:r>
      <w:r w:rsidRPr="00A00373">
        <w:rPr>
          <w:rFonts w:cs="Arial"/>
          <w:noProof/>
          <w:szCs w:val="24"/>
          <w:lang w:val="en-US"/>
        </w:rPr>
        <w:lastRenderedPageBreak/>
        <w:t xml:space="preserve">approaches for climate change adaptation: Are robust methods the way forward? </w:t>
      </w:r>
      <w:r w:rsidRPr="00A00373">
        <w:rPr>
          <w:rFonts w:cs="Arial"/>
          <w:b/>
          <w:bCs/>
          <w:noProof/>
          <w:szCs w:val="24"/>
          <w:lang w:val="en-US"/>
        </w:rPr>
        <w:t>Ecological Economics</w:t>
      </w:r>
      <w:r w:rsidRPr="00A00373">
        <w:rPr>
          <w:rFonts w:cs="Arial"/>
          <w:noProof/>
          <w:szCs w:val="24"/>
          <w:lang w:val="en-US"/>
        </w:rPr>
        <w:t xml:space="preserve">, v. 122, p. 79–89, 2016. </w:t>
      </w:r>
    </w:p>
    <w:p w14:paraId="4469D7E6" w14:textId="77777777" w:rsidR="00300167" w:rsidRPr="00300167" w:rsidRDefault="00300167" w:rsidP="00300167">
      <w:pPr>
        <w:widowControl w:val="0"/>
        <w:rPr>
          <w:rFonts w:cs="Arial"/>
          <w:noProof/>
          <w:szCs w:val="24"/>
        </w:rPr>
      </w:pPr>
      <w:r w:rsidRPr="00A00373">
        <w:rPr>
          <w:rFonts w:cs="Arial"/>
          <w:noProof/>
          <w:szCs w:val="24"/>
          <w:lang w:val="en-US"/>
        </w:rPr>
        <w:t xml:space="preserve">DIXON, L. et al. </w:t>
      </w:r>
      <w:r w:rsidRPr="00A00373">
        <w:rPr>
          <w:rFonts w:cs="Arial"/>
          <w:b/>
          <w:bCs/>
          <w:noProof/>
          <w:szCs w:val="24"/>
          <w:lang w:val="en-US"/>
        </w:rPr>
        <w:t>The Federal Role in Terrorism Insurance: Evaluating Alternatives in an Uncertain World</w:t>
      </w:r>
      <w:r w:rsidRPr="00A00373">
        <w:rPr>
          <w:rFonts w:cs="Arial"/>
          <w:noProof/>
          <w:szCs w:val="24"/>
          <w:lang w:val="en-US"/>
        </w:rPr>
        <w:t xml:space="preserve">. </w:t>
      </w:r>
      <w:r w:rsidRPr="00300167">
        <w:rPr>
          <w:rFonts w:cs="Arial"/>
          <w:noProof/>
          <w:szCs w:val="24"/>
        </w:rPr>
        <w:t xml:space="preserve">[s.l: s.n.]. </w:t>
      </w:r>
    </w:p>
    <w:p w14:paraId="2B8C7802" w14:textId="77777777" w:rsidR="00300167" w:rsidRPr="00A00373" w:rsidRDefault="00300167" w:rsidP="00300167">
      <w:pPr>
        <w:widowControl w:val="0"/>
        <w:rPr>
          <w:rFonts w:cs="Arial"/>
          <w:noProof/>
          <w:szCs w:val="24"/>
          <w:lang w:val="en-US"/>
        </w:rPr>
      </w:pPr>
      <w:r w:rsidRPr="00300167">
        <w:rPr>
          <w:rFonts w:cs="Arial"/>
          <w:noProof/>
          <w:szCs w:val="24"/>
        </w:rPr>
        <w:t xml:space="preserve">DRESCH, A. et al. </w:t>
      </w:r>
      <w:r w:rsidRPr="00300167">
        <w:rPr>
          <w:rFonts w:cs="Arial"/>
          <w:b/>
          <w:bCs/>
          <w:noProof/>
          <w:szCs w:val="24"/>
        </w:rPr>
        <w:t>Design Science Research: Método de Pesquisa para o Avanço da Ciência e Tecnologia</w:t>
      </w:r>
      <w:r w:rsidRPr="00300167">
        <w:rPr>
          <w:rFonts w:cs="Arial"/>
          <w:noProof/>
          <w:szCs w:val="24"/>
        </w:rPr>
        <w:t xml:space="preserve">. </w:t>
      </w:r>
      <w:r w:rsidRPr="00A00373">
        <w:rPr>
          <w:rFonts w:cs="Arial"/>
          <w:noProof/>
          <w:szCs w:val="24"/>
          <w:lang w:val="en-US"/>
        </w:rPr>
        <w:t xml:space="preserve">1. ed. Porto Alegre: Bookman, 2015. </w:t>
      </w:r>
    </w:p>
    <w:p w14:paraId="46E4BC51"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DYSON, R. G. et al. The strategic development process. In: </w:t>
      </w:r>
      <w:r w:rsidRPr="00A00373">
        <w:rPr>
          <w:rFonts w:cs="Arial"/>
          <w:b/>
          <w:bCs/>
          <w:noProof/>
          <w:szCs w:val="24"/>
          <w:lang w:val="en-US"/>
        </w:rPr>
        <w:t>Supporting strategy: Frameworks, methods and models</w:t>
      </w:r>
      <w:r w:rsidRPr="00A00373">
        <w:rPr>
          <w:rFonts w:cs="Arial"/>
          <w:noProof/>
          <w:szCs w:val="24"/>
          <w:lang w:val="en-US"/>
        </w:rPr>
        <w:t xml:space="preserve">. [s.l: s.n.]. p. 3–24. </w:t>
      </w:r>
    </w:p>
    <w:p w14:paraId="5019563A"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EISENHARDT, K. M.; ZBARACKI, M. J. Strategic decision making. </w:t>
      </w:r>
      <w:r w:rsidRPr="00A00373">
        <w:rPr>
          <w:rFonts w:cs="Arial"/>
          <w:b/>
          <w:bCs/>
          <w:noProof/>
          <w:szCs w:val="24"/>
          <w:lang w:val="en-US"/>
        </w:rPr>
        <w:t>Strategic Management Journal</w:t>
      </w:r>
      <w:r w:rsidRPr="00A00373">
        <w:rPr>
          <w:rFonts w:cs="Arial"/>
          <w:noProof/>
          <w:szCs w:val="24"/>
          <w:lang w:val="en-US"/>
        </w:rPr>
        <w:t xml:space="preserve">, v. 13, n. S2, p. 17–37, 1992. </w:t>
      </w:r>
    </w:p>
    <w:p w14:paraId="770DD100"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ELBANNA, S. Strategic decision-making: Process perspectives. </w:t>
      </w:r>
      <w:r w:rsidRPr="00A00373">
        <w:rPr>
          <w:rFonts w:cs="Arial"/>
          <w:b/>
          <w:bCs/>
          <w:noProof/>
          <w:szCs w:val="24"/>
          <w:lang w:val="en-US"/>
        </w:rPr>
        <w:t>International Journal of Management Reviews</w:t>
      </w:r>
      <w:r w:rsidRPr="00A00373">
        <w:rPr>
          <w:rFonts w:cs="Arial"/>
          <w:noProof/>
          <w:szCs w:val="24"/>
          <w:lang w:val="en-US"/>
        </w:rPr>
        <w:t xml:space="preserve">, v. 8, n. 1, p. 1–20, 2006. </w:t>
      </w:r>
    </w:p>
    <w:p w14:paraId="6817D659"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ELBANNA, S.; CHILD, J. Influences on strategic decision effectiveness: Development and test of an integrative model. </w:t>
      </w:r>
      <w:r w:rsidRPr="00A00373">
        <w:rPr>
          <w:rFonts w:cs="Arial"/>
          <w:b/>
          <w:bCs/>
          <w:noProof/>
          <w:szCs w:val="24"/>
          <w:lang w:val="en-US"/>
        </w:rPr>
        <w:t>Strategic Management Journal</w:t>
      </w:r>
      <w:r w:rsidRPr="00A00373">
        <w:rPr>
          <w:rFonts w:cs="Arial"/>
          <w:noProof/>
          <w:szCs w:val="24"/>
          <w:lang w:val="en-US"/>
        </w:rPr>
        <w:t xml:space="preserve">, v. 28, n. 4, p. 431–453, abr. 2007. </w:t>
      </w:r>
    </w:p>
    <w:p w14:paraId="7586FD27"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ERNST &amp; YOUNG GMBH. How Will 3D Printing Make Your Company the Strongest Link in the Value Chain? - EY’s Global 3D printing Report 2016. </w:t>
      </w:r>
      <w:r w:rsidRPr="00A00373">
        <w:rPr>
          <w:rFonts w:cs="Arial"/>
          <w:b/>
          <w:bCs/>
          <w:noProof/>
          <w:szCs w:val="24"/>
          <w:lang w:val="en-US"/>
        </w:rPr>
        <w:t>Ernst &amp; Young Gmbh</w:t>
      </w:r>
      <w:r w:rsidRPr="00A00373">
        <w:rPr>
          <w:rFonts w:cs="Arial"/>
          <w:noProof/>
          <w:szCs w:val="24"/>
          <w:lang w:val="en-US"/>
        </w:rPr>
        <w:t xml:space="preserve">, p. 1–26, 2016. </w:t>
      </w:r>
    </w:p>
    <w:p w14:paraId="56AAC5CA"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FISCHBACH, J. R. </w:t>
      </w:r>
      <w:r w:rsidRPr="00A00373">
        <w:rPr>
          <w:rFonts w:cs="Arial"/>
          <w:b/>
          <w:bCs/>
          <w:noProof/>
          <w:szCs w:val="24"/>
          <w:lang w:val="en-US"/>
        </w:rPr>
        <w:t>Managing New Orleans Flood Risk in an Uncertain Future Using Non-Structural Risk Mitigation</w:t>
      </w:r>
      <w:r w:rsidRPr="00A00373">
        <w:rPr>
          <w:rFonts w:cs="Arial"/>
          <w:noProof/>
          <w:szCs w:val="24"/>
          <w:lang w:val="en-US"/>
        </w:rPr>
        <w:t>. [s.l: s.n.].</w:t>
      </w:r>
    </w:p>
    <w:p w14:paraId="7072C3B3"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FISCHBACH, J. R. et al. </w:t>
      </w:r>
      <w:r w:rsidRPr="00A00373">
        <w:rPr>
          <w:rFonts w:cs="Arial"/>
          <w:b/>
          <w:bCs/>
          <w:noProof/>
          <w:szCs w:val="24"/>
          <w:lang w:val="en-US"/>
        </w:rPr>
        <w:t>Managing Water Quality in the Face of Uncertainty: A Robust Decision Making Demonstration for EPA’s National Water Program</w:t>
      </w:r>
      <w:r w:rsidRPr="00A00373">
        <w:rPr>
          <w:rFonts w:cs="Arial"/>
          <w:noProof/>
          <w:szCs w:val="24"/>
          <w:lang w:val="en-US"/>
        </w:rPr>
        <w:t xml:space="preserve">. [s.l: s.n.]. </w:t>
      </w:r>
    </w:p>
    <w:p w14:paraId="7DCAAAC0"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GARY, M. S. et al. System dynamics and strategy. </w:t>
      </w:r>
      <w:r w:rsidRPr="00A00373">
        <w:rPr>
          <w:rFonts w:cs="Arial"/>
          <w:b/>
          <w:bCs/>
          <w:noProof/>
          <w:szCs w:val="24"/>
          <w:lang w:val="en-US"/>
        </w:rPr>
        <w:t>System Dynamics Review</w:t>
      </w:r>
      <w:r w:rsidRPr="00A00373">
        <w:rPr>
          <w:rFonts w:cs="Arial"/>
          <w:noProof/>
          <w:szCs w:val="24"/>
          <w:lang w:val="en-US"/>
        </w:rPr>
        <w:t xml:space="preserve">, v. 24, n. 4, p. 407–429, 2008. </w:t>
      </w:r>
    </w:p>
    <w:p w14:paraId="63058A59"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GONG, M. et al. Testing the scenario hypothesis: An experimental comparison of scenarios and forecasts for decision support in a complex decision environment. </w:t>
      </w:r>
      <w:r w:rsidRPr="00A00373">
        <w:rPr>
          <w:rFonts w:cs="Arial"/>
          <w:b/>
          <w:bCs/>
          <w:noProof/>
          <w:szCs w:val="24"/>
          <w:lang w:val="en-US"/>
        </w:rPr>
        <w:t>Environmental Modelling &amp; Software</w:t>
      </w:r>
      <w:r w:rsidRPr="00A00373">
        <w:rPr>
          <w:rFonts w:cs="Arial"/>
          <w:noProof/>
          <w:szCs w:val="24"/>
          <w:lang w:val="en-US"/>
        </w:rPr>
        <w:t xml:space="preserve">, v. 91, p. 135–155, 2017. </w:t>
      </w:r>
    </w:p>
    <w:p w14:paraId="6699693F"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GREGOR, S.; HEVNER, A. R. Positioning and Presenting Design Science Research for Maximum Impact. </w:t>
      </w:r>
      <w:r w:rsidRPr="00A00373">
        <w:rPr>
          <w:rFonts w:cs="Arial"/>
          <w:b/>
          <w:bCs/>
          <w:noProof/>
          <w:szCs w:val="24"/>
          <w:lang w:val="en-US"/>
        </w:rPr>
        <w:t>MIS Quarterly</w:t>
      </w:r>
      <w:r w:rsidRPr="00A00373">
        <w:rPr>
          <w:rFonts w:cs="Arial"/>
          <w:noProof/>
          <w:szCs w:val="24"/>
          <w:lang w:val="en-US"/>
        </w:rPr>
        <w:t xml:space="preserve">, v. 37, n. 2, p. 337–355, 2013. </w:t>
      </w:r>
    </w:p>
    <w:p w14:paraId="26678BD3"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GRIFFIN, J. </w:t>
      </w:r>
      <w:r w:rsidRPr="00A00373">
        <w:rPr>
          <w:rFonts w:cs="Arial"/>
          <w:b/>
          <w:bCs/>
          <w:noProof/>
          <w:szCs w:val="24"/>
          <w:lang w:val="en-US"/>
        </w:rPr>
        <w:t>Improving Cost-Effectiveness and Mitigating Risks of Renewable Energy Requirements</w:t>
      </w:r>
      <w:r w:rsidRPr="00A00373">
        <w:rPr>
          <w:rFonts w:cs="Arial"/>
          <w:noProof/>
          <w:szCs w:val="24"/>
          <w:lang w:val="en-US"/>
        </w:rPr>
        <w:t>. [s.l: s.n.].</w:t>
      </w:r>
    </w:p>
    <w:p w14:paraId="6D6BF3BE"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GROVES, D. </w:t>
      </w:r>
      <w:r w:rsidRPr="00A00373">
        <w:rPr>
          <w:rFonts w:cs="Arial"/>
          <w:b/>
          <w:bCs/>
          <w:noProof/>
          <w:szCs w:val="24"/>
          <w:lang w:val="en-US"/>
        </w:rPr>
        <w:t>New Methods for Identifying Robust Long-Term Water Resources Management Strategies for California</w:t>
      </w:r>
      <w:r w:rsidRPr="00A00373">
        <w:rPr>
          <w:rFonts w:cs="Arial"/>
          <w:noProof/>
          <w:szCs w:val="24"/>
          <w:lang w:val="en-US"/>
        </w:rPr>
        <w:t>. [s.l: s.n.].</w:t>
      </w:r>
    </w:p>
    <w:p w14:paraId="6172B4E9" w14:textId="77777777" w:rsidR="00300167" w:rsidRPr="00A00373" w:rsidRDefault="00300167" w:rsidP="00300167">
      <w:pPr>
        <w:widowControl w:val="0"/>
        <w:rPr>
          <w:rFonts w:cs="Arial"/>
          <w:noProof/>
          <w:szCs w:val="24"/>
          <w:lang w:val="en-US"/>
        </w:rPr>
      </w:pPr>
      <w:r w:rsidRPr="00A00373">
        <w:rPr>
          <w:rFonts w:cs="Arial"/>
          <w:noProof/>
          <w:szCs w:val="24"/>
          <w:lang w:val="en-US"/>
        </w:rPr>
        <w:lastRenderedPageBreak/>
        <w:t xml:space="preserve">GROVES, D.; DAVIS, M. Planning for Climate Change in the Inland Empire: Southern California. </w:t>
      </w:r>
      <w:r w:rsidRPr="00A00373">
        <w:rPr>
          <w:rFonts w:cs="Arial"/>
          <w:b/>
          <w:bCs/>
          <w:noProof/>
          <w:szCs w:val="24"/>
          <w:lang w:val="en-US"/>
        </w:rPr>
        <w:t>Water Resources Impact</w:t>
      </w:r>
      <w:r w:rsidRPr="00A00373">
        <w:rPr>
          <w:rFonts w:cs="Arial"/>
          <w:noProof/>
          <w:szCs w:val="24"/>
          <w:lang w:val="en-US"/>
        </w:rPr>
        <w:t xml:space="preserve">, v. 10, n. 4, p. 14–17, 2008. </w:t>
      </w:r>
    </w:p>
    <w:p w14:paraId="08933646"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GROVES, D.; FISCHBACH, J.; KNOPMAN, D. </w:t>
      </w:r>
      <w:r w:rsidRPr="00A00373">
        <w:rPr>
          <w:rFonts w:cs="Arial"/>
          <w:b/>
          <w:bCs/>
          <w:noProof/>
          <w:szCs w:val="24"/>
          <w:lang w:val="en-US"/>
        </w:rPr>
        <w:t>Strengthening Coastal Planning How Coastal Regions Could Benefit from Louisiana’s Planning and Analysis Framework</w:t>
      </w:r>
      <w:r w:rsidRPr="00A00373">
        <w:rPr>
          <w:rFonts w:cs="Arial"/>
          <w:noProof/>
          <w:szCs w:val="24"/>
          <w:lang w:val="en-US"/>
        </w:rPr>
        <w:t xml:space="preserve">. [s.l: s.n.]. </w:t>
      </w:r>
    </w:p>
    <w:p w14:paraId="1295D6ED" w14:textId="77777777" w:rsidR="00300167" w:rsidRPr="00300167" w:rsidRDefault="00300167" w:rsidP="00300167">
      <w:pPr>
        <w:widowControl w:val="0"/>
        <w:rPr>
          <w:rFonts w:cs="Arial"/>
          <w:noProof/>
          <w:szCs w:val="24"/>
        </w:rPr>
      </w:pPr>
      <w:r w:rsidRPr="00A00373">
        <w:rPr>
          <w:rFonts w:cs="Arial"/>
          <w:noProof/>
          <w:szCs w:val="24"/>
          <w:lang w:val="en-US"/>
        </w:rPr>
        <w:t xml:space="preserve">GROVES, D. G. et al. </w:t>
      </w:r>
      <w:r w:rsidRPr="00A00373">
        <w:rPr>
          <w:rFonts w:cs="Arial"/>
          <w:b/>
          <w:bCs/>
          <w:noProof/>
          <w:szCs w:val="24"/>
          <w:lang w:val="en-US"/>
        </w:rPr>
        <w:t>Preparing for an Uncertain Future Climate in the Inland Empire: Identifying Robust Water Management Strategies</w:t>
      </w:r>
      <w:r w:rsidRPr="00A00373">
        <w:rPr>
          <w:rFonts w:cs="Arial"/>
          <w:noProof/>
          <w:szCs w:val="24"/>
          <w:lang w:val="en-US"/>
        </w:rPr>
        <w:t xml:space="preserve">. </w:t>
      </w:r>
      <w:r w:rsidRPr="00300167">
        <w:rPr>
          <w:rFonts w:cs="Arial"/>
          <w:noProof/>
          <w:szCs w:val="24"/>
        </w:rPr>
        <w:t>[s.l: s.n.]. Disponível em: &lt;http://www.rand.org/pubs/documented_briefings/DB550.html&gt;.</w:t>
      </w:r>
    </w:p>
    <w:p w14:paraId="1962FE1E" w14:textId="77777777" w:rsidR="00300167" w:rsidRPr="00300167" w:rsidRDefault="00300167" w:rsidP="00300167">
      <w:pPr>
        <w:widowControl w:val="0"/>
        <w:rPr>
          <w:rFonts w:cs="Arial"/>
          <w:noProof/>
          <w:szCs w:val="24"/>
        </w:rPr>
      </w:pPr>
      <w:r w:rsidRPr="00A00373">
        <w:rPr>
          <w:rFonts w:cs="Arial"/>
          <w:noProof/>
          <w:szCs w:val="24"/>
          <w:lang w:val="en-US"/>
        </w:rPr>
        <w:t xml:space="preserve">GROVES, D. G. et al. </w:t>
      </w:r>
      <w:r w:rsidRPr="00A00373">
        <w:rPr>
          <w:rFonts w:cs="Arial"/>
          <w:b/>
          <w:bCs/>
          <w:noProof/>
          <w:szCs w:val="24"/>
          <w:lang w:val="en-US"/>
        </w:rPr>
        <w:t>Adapting to a Changing Colorado River Making Future Water Deliveries More Reliable Throught Robust Management Strategies</w:t>
      </w:r>
      <w:r w:rsidRPr="00A00373">
        <w:rPr>
          <w:rFonts w:cs="Arial"/>
          <w:noProof/>
          <w:szCs w:val="24"/>
          <w:lang w:val="en-US"/>
        </w:rPr>
        <w:t xml:space="preserve">. </w:t>
      </w:r>
      <w:r w:rsidRPr="00300167">
        <w:rPr>
          <w:rFonts w:cs="Arial"/>
          <w:noProof/>
          <w:szCs w:val="24"/>
        </w:rPr>
        <w:t>[s.l: s.n.]. Disponível em: &lt;http://www.rand.org/content/dam/rand/pubs/monographs/2011/RAND_MG996.pdf&gt;.</w:t>
      </w:r>
    </w:p>
    <w:p w14:paraId="05BB8B56" w14:textId="77777777" w:rsidR="00300167" w:rsidRPr="00300167" w:rsidRDefault="00300167" w:rsidP="00300167">
      <w:pPr>
        <w:widowControl w:val="0"/>
        <w:rPr>
          <w:rFonts w:cs="Arial"/>
          <w:noProof/>
          <w:szCs w:val="24"/>
        </w:rPr>
      </w:pPr>
      <w:r w:rsidRPr="00A00373">
        <w:rPr>
          <w:rFonts w:cs="Arial"/>
          <w:noProof/>
          <w:szCs w:val="24"/>
          <w:lang w:val="en-US"/>
        </w:rPr>
        <w:t xml:space="preserve">GROVES, D. G. et al. Addressing Climate Change in Local Water Agency Plans: Demonstrating a Simplified Robust Decision Making Approach in the California Sierra Foothills. </w:t>
      </w:r>
      <w:r w:rsidRPr="00300167">
        <w:rPr>
          <w:rFonts w:cs="Arial"/>
          <w:noProof/>
          <w:szCs w:val="24"/>
        </w:rPr>
        <w:t xml:space="preserve">Santa Monica, CA. p. 1–78, 2013b. </w:t>
      </w:r>
    </w:p>
    <w:p w14:paraId="06DD0BD5" w14:textId="77777777" w:rsidR="00300167" w:rsidRPr="00A00373" w:rsidRDefault="00300167" w:rsidP="00300167">
      <w:pPr>
        <w:widowControl w:val="0"/>
        <w:rPr>
          <w:rFonts w:cs="Arial"/>
          <w:noProof/>
          <w:szCs w:val="24"/>
          <w:lang w:val="en-US"/>
        </w:rPr>
      </w:pPr>
      <w:r w:rsidRPr="00300167">
        <w:rPr>
          <w:rFonts w:cs="Arial"/>
          <w:noProof/>
          <w:szCs w:val="24"/>
        </w:rPr>
        <w:t xml:space="preserve">GROVES, D. G. et al. </w:t>
      </w:r>
      <w:r w:rsidRPr="00A00373">
        <w:rPr>
          <w:rFonts w:cs="Arial"/>
          <w:b/>
          <w:bCs/>
          <w:noProof/>
          <w:szCs w:val="24"/>
          <w:lang w:val="en-US"/>
        </w:rPr>
        <w:t>Developing Robust Strategies for Climate Change and Other Risks: A Water Utility Framework About the Water Research Foundation</w:t>
      </w:r>
      <w:r w:rsidRPr="00A00373">
        <w:rPr>
          <w:rFonts w:cs="Arial"/>
          <w:noProof/>
          <w:szCs w:val="24"/>
          <w:lang w:val="en-US"/>
        </w:rPr>
        <w:t xml:space="preserve">. [s.l: s.n.]. </w:t>
      </w:r>
    </w:p>
    <w:p w14:paraId="691B9696"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GROVES, D. G. et al. </w:t>
      </w:r>
      <w:r w:rsidRPr="00A00373">
        <w:rPr>
          <w:rFonts w:cs="Arial"/>
          <w:b/>
          <w:bCs/>
          <w:noProof/>
          <w:szCs w:val="24"/>
          <w:lang w:val="en-US"/>
        </w:rPr>
        <w:t>Using High-Performance Computing to Support Water Resource Planning: A Workshop Demonstration of Real-Time Analytic Facilitation for the Colorado River Basin</w:t>
      </w:r>
      <w:r w:rsidRPr="00A00373">
        <w:rPr>
          <w:rFonts w:cs="Arial"/>
          <w:noProof/>
          <w:szCs w:val="24"/>
          <w:lang w:val="en-US"/>
        </w:rPr>
        <w:t xml:space="preserve">. [s.l: s.n.]. </w:t>
      </w:r>
    </w:p>
    <w:p w14:paraId="626CD8C6"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GROVES, D. G.; BLOOM, E. Robust Water-Management Strategies for the California Water Plan Update 2013 Proof-of-Concept Analysis. p. 1–72, 2013. </w:t>
      </w:r>
    </w:p>
    <w:p w14:paraId="04C50D6F"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GROVES, D. G.; LEMPERT, R. J. A new analytic method for finding policy-relevant scenarios. </w:t>
      </w:r>
      <w:r w:rsidRPr="00A00373">
        <w:rPr>
          <w:rFonts w:cs="Arial"/>
          <w:b/>
          <w:bCs/>
          <w:noProof/>
          <w:szCs w:val="24"/>
          <w:lang w:val="en-US"/>
        </w:rPr>
        <w:t>Global Environmental Change</w:t>
      </w:r>
      <w:r w:rsidRPr="00A00373">
        <w:rPr>
          <w:rFonts w:cs="Arial"/>
          <w:noProof/>
          <w:szCs w:val="24"/>
          <w:lang w:val="en-US"/>
        </w:rPr>
        <w:t xml:space="preserve">, v. 17, n. 1, p. 73–85, 2007. </w:t>
      </w:r>
    </w:p>
    <w:p w14:paraId="16A10536"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GROVES, D. G.; SHARON, C. Planning Tool to Support Planning the Future of Coastal Louisiana. </w:t>
      </w:r>
      <w:r w:rsidRPr="00A00373">
        <w:rPr>
          <w:rFonts w:cs="Arial"/>
          <w:b/>
          <w:bCs/>
          <w:noProof/>
          <w:szCs w:val="24"/>
          <w:lang w:val="en-US"/>
        </w:rPr>
        <w:t>Journal of Coastal Research</w:t>
      </w:r>
      <w:r w:rsidRPr="00A00373">
        <w:rPr>
          <w:rFonts w:cs="Arial"/>
          <w:noProof/>
          <w:szCs w:val="24"/>
          <w:lang w:val="en-US"/>
        </w:rPr>
        <w:t xml:space="preserve">, v. Sp.Issue 6, n. 10062, p. 29–50, 2013. </w:t>
      </w:r>
    </w:p>
    <w:p w14:paraId="3A51B0B3"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GUDMUNDSSON, S. V.; LECHNER, C. Cognitive biases, organization, and entrepreneurial firm survival. </w:t>
      </w:r>
      <w:r w:rsidRPr="00A00373">
        <w:rPr>
          <w:rFonts w:cs="Arial"/>
          <w:b/>
          <w:bCs/>
          <w:noProof/>
          <w:szCs w:val="24"/>
          <w:lang w:val="en-US"/>
        </w:rPr>
        <w:t>European Management Journal</w:t>
      </w:r>
      <w:r w:rsidRPr="00A00373">
        <w:rPr>
          <w:rFonts w:cs="Arial"/>
          <w:noProof/>
          <w:szCs w:val="24"/>
          <w:lang w:val="en-US"/>
        </w:rPr>
        <w:t xml:space="preserve">, v. 31, n. 3, p. 278–294, 2013. </w:t>
      </w:r>
    </w:p>
    <w:p w14:paraId="6AF492D3"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HADKA, D. et al. An open source framework for many-objective robust decision making. </w:t>
      </w:r>
      <w:r w:rsidRPr="00A00373">
        <w:rPr>
          <w:rFonts w:cs="Arial"/>
          <w:b/>
          <w:bCs/>
          <w:noProof/>
          <w:szCs w:val="24"/>
          <w:lang w:val="en-US"/>
        </w:rPr>
        <w:t>Environmental Modelling and Software</w:t>
      </w:r>
      <w:r w:rsidRPr="00A00373">
        <w:rPr>
          <w:rFonts w:cs="Arial"/>
          <w:noProof/>
          <w:szCs w:val="24"/>
          <w:lang w:val="en-US"/>
        </w:rPr>
        <w:t xml:space="preserve">, v. 74, p. 114–129, 2015. </w:t>
      </w:r>
    </w:p>
    <w:p w14:paraId="43B193A6"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HALL, J. W. et al. Robust Climate Policies Under Uncertainty: A Comparison of </w:t>
      </w:r>
      <w:r w:rsidRPr="00A00373">
        <w:rPr>
          <w:rFonts w:cs="Arial"/>
          <w:noProof/>
          <w:szCs w:val="24"/>
          <w:lang w:val="en-US"/>
        </w:rPr>
        <w:lastRenderedPageBreak/>
        <w:t xml:space="preserve">Robust Decision Making and Info-Gap Methods. </w:t>
      </w:r>
      <w:r w:rsidRPr="00A00373">
        <w:rPr>
          <w:rFonts w:cs="Arial"/>
          <w:b/>
          <w:bCs/>
          <w:noProof/>
          <w:szCs w:val="24"/>
          <w:lang w:val="en-US"/>
        </w:rPr>
        <w:t>Risk Analysis</w:t>
      </w:r>
      <w:r w:rsidRPr="00A00373">
        <w:rPr>
          <w:rFonts w:cs="Arial"/>
          <w:noProof/>
          <w:szCs w:val="24"/>
          <w:lang w:val="en-US"/>
        </w:rPr>
        <w:t xml:space="preserve">, v. 32, n. 10, p. 1657–1672, 2012. </w:t>
      </w:r>
    </w:p>
    <w:p w14:paraId="0E7A2FD5"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HALLEGATTE, S. et al. Investment Decision Making Under Deep Uncertainty: Application to Climate Change. </w:t>
      </w:r>
      <w:r w:rsidRPr="00A00373">
        <w:rPr>
          <w:rFonts w:cs="Arial"/>
          <w:b/>
          <w:bCs/>
          <w:noProof/>
          <w:szCs w:val="24"/>
          <w:lang w:val="en-US"/>
        </w:rPr>
        <w:t>Policy Research Working Paper</w:t>
      </w:r>
      <w:r w:rsidRPr="00A00373">
        <w:rPr>
          <w:rFonts w:cs="Arial"/>
          <w:noProof/>
          <w:szCs w:val="24"/>
          <w:lang w:val="en-US"/>
        </w:rPr>
        <w:t xml:space="preserve">, n. 6193, p. 1–41, 2012. </w:t>
      </w:r>
    </w:p>
    <w:p w14:paraId="0089C0C5"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HATCHUEL, A. A foundationalist perspective for management research: a European trend and experience. </w:t>
      </w:r>
      <w:r w:rsidRPr="00A00373">
        <w:rPr>
          <w:rFonts w:cs="Arial"/>
          <w:b/>
          <w:bCs/>
          <w:noProof/>
          <w:szCs w:val="24"/>
          <w:lang w:val="en-US"/>
        </w:rPr>
        <w:t>Management Decision</w:t>
      </w:r>
      <w:r w:rsidRPr="00A00373">
        <w:rPr>
          <w:rFonts w:cs="Arial"/>
          <w:noProof/>
          <w:szCs w:val="24"/>
          <w:lang w:val="en-US"/>
        </w:rPr>
        <w:t xml:space="preserve">, v. 47, n. 9, p. 1458–1475, 16 out. 2009. </w:t>
      </w:r>
    </w:p>
    <w:p w14:paraId="3FB4F67F"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HERMAN, J. et al. How Should Robustness Be Defined for Water Systems Planning under Change? </w:t>
      </w:r>
      <w:r w:rsidRPr="00A00373">
        <w:rPr>
          <w:rFonts w:cs="Arial"/>
          <w:b/>
          <w:bCs/>
          <w:noProof/>
          <w:szCs w:val="24"/>
          <w:lang w:val="en-US"/>
        </w:rPr>
        <w:t>Journal of Water Resources Planning and Management</w:t>
      </w:r>
      <w:r w:rsidRPr="00A00373">
        <w:rPr>
          <w:rFonts w:cs="Arial"/>
          <w:noProof/>
          <w:szCs w:val="24"/>
          <w:lang w:val="en-US"/>
        </w:rPr>
        <w:t xml:space="preserve">, v. 141, n. 10, p. 4015012, 2015. </w:t>
      </w:r>
    </w:p>
    <w:p w14:paraId="1C613112"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HEVNER,  A. R.; MARCH, S. T.; PARK, J. Design Science in Information Systems Research. </w:t>
      </w:r>
      <w:r w:rsidRPr="00A00373">
        <w:rPr>
          <w:rFonts w:cs="Arial"/>
          <w:b/>
          <w:bCs/>
          <w:noProof/>
          <w:szCs w:val="24"/>
          <w:lang w:val="en-US"/>
        </w:rPr>
        <w:t>MIS Quarterly</w:t>
      </w:r>
      <w:r w:rsidRPr="00A00373">
        <w:rPr>
          <w:rFonts w:cs="Arial"/>
          <w:noProof/>
          <w:szCs w:val="24"/>
          <w:lang w:val="en-US"/>
        </w:rPr>
        <w:t xml:space="preserve">, v. 28, n. 1, p. 75–105, 2004. </w:t>
      </w:r>
    </w:p>
    <w:p w14:paraId="57A430B1"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HILLIER, F. S.; LIEBERMAN, G. J. Decision Analysis. In: </w:t>
      </w:r>
      <w:r w:rsidRPr="00A00373">
        <w:rPr>
          <w:rFonts w:cs="Arial"/>
          <w:b/>
          <w:bCs/>
          <w:noProof/>
          <w:szCs w:val="24"/>
          <w:lang w:val="en-US"/>
        </w:rPr>
        <w:t>Introduction to Operations Research</w:t>
      </w:r>
      <w:r w:rsidRPr="00A00373">
        <w:rPr>
          <w:rFonts w:cs="Arial"/>
          <w:noProof/>
          <w:szCs w:val="24"/>
          <w:lang w:val="en-US"/>
        </w:rPr>
        <w:t xml:space="preserve">. 9. ed. New York: McGraw-Hill Higher Education, 2010. p. 1047. </w:t>
      </w:r>
    </w:p>
    <w:p w14:paraId="50ECD622"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HOUGH, J. R.; WHITE, M. A. Environmental dynamism and strategic decision-making rationality: An examination at the decision level. </w:t>
      </w:r>
      <w:r w:rsidRPr="00A00373">
        <w:rPr>
          <w:rFonts w:cs="Arial"/>
          <w:b/>
          <w:bCs/>
          <w:noProof/>
          <w:szCs w:val="24"/>
          <w:lang w:val="en-US"/>
        </w:rPr>
        <w:t>Strategic Management Journal</w:t>
      </w:r>
      <w:r w:rsidRPr="00A00373">
        <w:rPr>
          <w:rFonts w:cs="Arial"/>
          <w:noProof/>
          <w:szCs w:val="24"/>
          <w:lang w:val="en-US"/>
        </w:rPr>
        <w:t xml:space="preserve">, v. 24, n. 5, p. 481–489, 2003. </w:t>
      </w:r>
    </w:p>
    <w:p w14:paraId="28DFBC68"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HUTZSCHENREUTER, THOMAS; KLEINDIENST, I. Strategy-process research: What have we learned and what is still to be explored. </w:t>
      </w:r>
      <w:r w:rsidRPr="00A00373">
        <w:rPr>
          <w:rFonts w:cs="Arial"/>
          <w:b/>
          <w:bCs/>
          <w:noProof/>
          <w:szCs w:val="24"/>
          <w:lang w:val="en-US"/>
        </w:rPr>
        <w:t>Journal of Management</w:t>
      </w:r>
      <w:r w:rsidRPr="00A00373">
        <w:rPr>
          <w:rFonts w:cs="Arial"/>
          <w:noProof/>
          <w:szCs w:val="24"/>
          <w:lang w:val="en-US"/>
        </w:rPr>
        <w:t xml:space="preserve">, v. 32, n. 5, p. 673–620, 2006. </w:t>
      </w:r>
    </w:p>
    <w:p w14:paraId="2A4BA465"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JOHNSON, D. R.; FISCHBACH, J. R.; ORTIZ, D. S. Estimating Surge-Based Flood Risk with the Coastal Louisiana Risk Assessment Model. </w:t>
      </w:r>
      <w:r w:rsidRPr="00A00373">
        <w:rPr>
          <w:rFonts w:cs="Arial"/>
          <w:b/>
          <w:bCs/>
          <w:noProof/>
          <w:szCs w:val="24"/>
          <w:lang w:val="en-US"/>
        </w:rPr>
        <w:t>Journal of Coastal Research</w:t>
      </w:r>
      <w:r w:rsidRPr="00A00373">
        <w:rPr>
          <w:rFonts w:cs="Arial"/>
          <w:noProof/>
          <w:szCs w:val="24"/>
          <w:lang w:val="en-US"/>
        </w:rPr>
        <w:t xml:space="preserve">, v. Sp.Issue 6, n. 10062, p. 29–50, 2013. </w:t>
      </w:r>
    </w:p>
    <w:p w14:paraId="32EE7C87"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KAHNEMAN D. LOVALLO, D. </w:t>
      </w:r>
      <w:r w:rsidRPr="00A00373">
        <w:rPr>
          <w:rFonts w:cs="Arial"/>
          <w:b/>
          <w:bCs/>
          <w:noProof/>
          <w:szCs w:val="24"/>
          <w:lang w:val="en-US"/>
        </w:rPr>
        <w:t>Timid Choises and Bold Forecasts: A Cognitive Perspective on Risk TakingManagement Science</w:t>
      </w:r>
      <w:r w:rsidRPr="00A00373">
        <w:rPr>
          <w:rFonts w:cs="Arial"/>
          <w:noProof/>
          <w:szCs w:val="24"/>
          <w:lang w:val="en-US"/>
        </w:rPr>
        <w:t xml:space="preserve">, 1993. </w:t>
      </w:r>
    </w:p>
    <w:p w14:paraId="022C059D"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KALRA, N. et al. Agreeing on Robust Decisions New Processes for Decision Making Under Deep Uncertainty. </w:t>
      </w:r>
      <w:r w:rsidRPr="00A00373">
        <w:rPr>
          <w:rFonts w:cs="Arial"/>
          <w:b/>
          <w:bCs/>
          <w:noProof/>
          <w:szCs w:val="24"/>
          <w:lang w:val="en-US"/>
        </w:rPr>
        <w:t>World Bank Policy Research Working Paper</w:t>
      </w:r>
      <w:r w:rsidRPr="00A00373">
        <w:rPr>
          <w:rFonts w:cs="Arial"/>
          <w:noProof/>
          <w:szCs w:val="24"/>
          <w:lang w:val="en-US"/>
        </w:rPr>
        <w:t xml:space="preserve">, v. No. 6906, n. June, 2014. </w:t>
      </w:r>
    </w:p>
    <w:p w14:paraId="6DDFFED8"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KALRA, N. et al. Robust Decision-Making in the Water Sector A Strategy for Implementing Lima ’ s Long-Term Water Resources Master Plan. n. October, p. 1–47, 2015. </w:t>
      </w:r>
    </w:p>
    <w:p w14:paraId="4540A81F"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KASPRZYK, J. R. et al. Many objective robust decision making for complex </w:t>
      </w:r>
      <w:r w:rsidRPr="00A00373">
        <w:rPr>
          <w:rFonts w:cs="Arial"/>
          <w:noProof/>
          <w:szCs w:val="24"/>
          <w:lang w:val="en-US"/>
        </w:rPr>
        <w:lastRenderedPageBreak/>
        <w:t xml:space="preserve">environmental systems undergoing change. </w:t>
      </w:r>
      <w:r w:rsidRPr="00A00373">
        <w:rPr>
          <w:rFonts w:cs="Arial"/>
          <w:b/>
          <w:bCs/>
          <w:noProof/>
          <w:szCs w:val="24"/>
          <w:lang w:val="en-US"/>
        </w:rPr>
        <w:t>Environmental Modelling and Software</w:t>
      </w:r>
      <w:r w:rsidRPr="00A00373">
        <w:rPr>
          <w:rFonts w:cs="Arial"/>
          <w:noProof/>
          <w:szCs w:val="24"/>
          <w:lang w:val="en-US"/>
        </w:rPr>
        <w:t xml:space="preserve">, v. 42, p. 55–71, 2013. </w:t>
      </w:r>
    </w:p>
    <w:p w14:paraId="5C7E7D35"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KEEFE, R. </w:t>
      </w:r>
      <w:r w:rsidRPr="00A00373">
        <w:rPr>
          <w:rFonts w:cs="Arial"/>
          <w:b/>
          <w:bCs/>
          <w:noProof/>
          <w:szCs w:val="24"/>
          <w:lang w:val="en-US"/>
        </w:rPr>
        <w:t>Reconsidering California Transport Policies: Reducing Greenhouse Gas Emissions in an Uncertain Future</w:t>
      </w:r>
      <w:r w:rsidRPr="00A00373">
        <w:rPr>
          <w:rFonts w:cs="Arial"/>
          <w:noProof/>
          <w:szCs w:val="24"/>
          <w:lang w:val="en-US"/>
        </w:rPr>
        <w:t>. [s.l: s.n.].</w:t>
      </w:r>
    </w:p>
    <w:p w14:paraId="7B96532F" w14:textId="77777777" w:rsidR="00300167" w:rsidRPr="00300167" w:rsidRDefault="00300167" w:rsidP="00300167">
      <w:pPr>
        <w:widowControl w:val="0"/>
        <w:rPr>
          <w:rFonts w:cs="Arial"/>
          <w:noProof/>
          <w:szCs w:val="24"/>
        </w:rPr>
      </w:pPr>
      <w:r w:rsidRPr="00A00373">
        <w:rPr>
          <w:rFonts w:cs="Arial"/>
          <w:noProof/>
          <w:szCs w:val="24"/>
          <w:lang w:val="en-US"/>
        </w:rPr>
        <w:t xml:space="preserve">KEENEY, T. </w:t>
      </w:r>
      <w:r w:rsidRPr="00A00373">
        <w:rPr>
          <w:rFonts w:cs="Arial"/>
          <w:b/>
          <w:bCs/>
          <w:noProof/>
          <w:szCs w:val="24"/>
          <w:lang w:val="en-US"/>
        </w:rPr>
        <w:t>3D Printing Market: Analystis Are Underestimating the Future</w:t>
      </w:r>
      <w:r w:rsidRPr="00A00373">
        <w:rPr>
          <w:rFonts w:cs="Arial"/>
          <w:noProof/>
          <w:szCs w:val="24"/>
          <w:lang w:val="en-US"/>
        </w:rPr>
        <w:t xml:space="preserve">, 2016. </w:t>
      </w:r>
      <w:r w:rsidRPr="00300167">
        <w:rPr>
          <w:rFonts w:cs="Arial"/>
          <w:noProof/>
          <w:szCs w:val="24"/>
        </w:rPr>
        <w:t>Disponível em: &lt;https://ark-invest.com/research/3d-printing-market&gt;</w:t>
      </w:r>
    </w:p>
    <w:p w14:paraId="510238B8"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KNIGHT, F. H. </w:t>
      </w:r>
      <w:r w:rsidRPr="00A00373">
        <w:rPr>
          <w:rFonts w:cs="Arial"/>
          <w:b/>
          <w:bCs/>
          <w:noProof/>
          <w:szCs w:val="24"/>
          <w:lang w:val="en-US"/>
        </w:rPr>
        <w:t>Risk, Uncertainty and Profit</w:t>
      </w:r>
      <w:r w:rsidRPr="00A00373">
        <w:rPr>
          <w:rFonts w:cs="Arial"/>
          <w:noProof/>
          <w:szCs w:val="24"/>
          <w:lang w:val="en-US"/>
        </w:rPr>
        <w:t>. [s.l: s.n.]. v. XXXI</w:t>
      </w:r>
    </w:p>
    <w:p w14:paraId="5D46D46B"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KNOX, S.; BURKARD, A. W. Qualitative research interviews. n. August 2013, p. 37–41, 2009. </w:t>
      </w:r>
    </w:p>
    <w:p w14:paraId="014FE417"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KWAKKEL, J. Exploratory Modelling and Analysis (EMA) Workbench. p. 1–4, 2013. </w:t>
      </w:r>
    </w:p>
    <w:p w14:paraId="70EE0A50"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KWAKKEL, J. H.; PRUYT, E. Exploratory Modeling and Analysis, an approach for model-based foresight under deep uncertainty. </w:t>
      </w:r>
      <w:r w:rsidRPr="00A00373">
        <w:rPr>
          <w:rFonts w:cs="Arial"/>
          <w:b/>
          <w:bCs/>
          <w:noProof/>
          <w:szCs w:val="24"/>
          <w:lang w:val="en-US"/>
        </w:rPr>
        <w:t>Technological Forecasting and Social Change</w:t>
      </w:r>
      <w:r w:rsidRPr="00A00373">
        <w:rPr>
          <w:rFonts w:cs="Arial"/>
          <w:noProof/>
          <w:szCs w:val="24"/>
          <w:lang w:val="en-US"/>
        </w:rPr>
        <w:t xml:space="preserve">, v. 80, n. 3, p. 419–431, 2013. </w:t>
      </w:r>
    </w:p>
    <w:p w14:paraId="770E9599"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KWAKKEL, J.; WALKER, W.; HAASNOOT, M. Coping with the Wickedness of Public Policy Problems: Approaches for Decision Making under Deep Uncertainty. </w:t>
      </w:r>
      <w:r w:rsidRPr="00A00373">
        <w:rPr>
          <w:rFonts w:cs="Arial"/>
          <w:b/>
          <w:bCs/>
          <w:noProof/>
          <w:szCs w:val="24"/>
          <w:lang w:val="en-US"/>
        </w:rPr>
        <w:t>Journal of Water Resources Planning and Management</w:t>
      </w:r>
      <w:r w:rsidRPr="00A00373">
        <w:rPr>
          <w:rFonts w:cs="Arial"/>
          <w:noProof/>
          <w:szCs w:val="24"/>
          <w:lang w:val="en-US"/>
        </w:rPr>
        <w:t xml:space="preserve">, v. 142, n. 3, p. 1816001, 2016. </w:t>
      </w:r>
    </w:p>
    <w:p w14:paraId="058E019A"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LAW, A. M.; KELTON, W. D. </w:t>
      </w:r>
      <w:r w:rsidRPr="00A00373">
        <w:rPr>
          <w:rFonts w:cs="Arial"/>
          <w:b/>
          <w:bCs/>
          <w:noProof/>
          <w:szCs w:val="24"/>
          <w:lang w:val="en-US"/>
        </w:rPr>
        <w:t>Simulation Modeling and Analysis</w:t>
      </w:r>
      <w:r w:rsidRPr="00A00373">
        <w:rPr>
          <w:rFonts w:cs="Arial"/>
          <w:noProof/>
          <w:szCs w:val="24"/>
          <w:lang w:val="en-US"/>
        </w:rPr>
        <w:t xml:space="preserve">. 2. ed. New York: McGraw-Hill, 1991. </w:t>
      </w:r>
    </w:p>
    <w:p w14:paraId="33E01D87"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LEMPERT, R. J. A new decision sciences for complex systems. </w:t>
      </w:r>
      <w:r w:rsidRPr="00A00373">
        <w:rPr>
          <w:rFonts w:cs="Arial"/>
          <w:b/>
          <w:bCs/>
          <w:noProof/>
          <w:szCs w:val="24"/>
          <w:lang w:val="en-US"/>
        </w:rPr>
        <w:t>Proceedings of the National Academy of Sciences of the United States of America</w:t>
      </w:r>
      <w:r w:rsidRPr="00A00373">
        <w:rPr>
          <w:rFonts w:cs="Arial"/>
          <w:noProof/>
          <w:szCs w:val="24"/>
          <w:lang w:val="en-US"/>
        </w:rPr>
        <w:t xml:space="preserve">, v. 99 Suppl 3, p. 7309–7313, 2002. </w:t>
      </w:r>
    </w:p>
    <w:p w14:paraId="37D9A0CE"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LEMPERT, R. J. et al. A General, Analytic Method for Generating Robust Strategies and Narrative Scenarios. </w:t>
      </w:r>
      <w:r w:rsidRPr="00A00373">
        <w:rPr>
          <w:rFonts w:cs="Arial"/>
          <w:b/>
          <w:bCs/>
          <w:noProof/>
          <w:szCs w:val="24"/>
          <w:lang w:val="en-US"/>
        </w:rPr>
        <w:t>Management Science</w:t>
      </w:r>
      <w:r w:rsidRPr="00A00373">
        <w:rPr>
          <w:rFonts w:cs="Arial"/>
          <w:noProof/>
          <w:szCs w:val="24"/>
          <w:lang w:val="en-US"/>
        </w:rPr>
        <w:t xml:space="preserve">, v. 52, n. 4, p. 514–528, abr. 2006. </w:t>
      </w:r>
    </w:p>
    <w:p w14:paraId="32FAD3BB"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LEMPERT, R. J. Scenarios that illuminate vulnerabilities and robust responses. </w:t>
      </w:r>
      <w:r w:rsidRPr="00A00373">
        <w:rPr>
          <w:rFonts w:cs="Arial"/>
          <w:b/>
          <w:bCs/>
          <w:noProof/>
          <w:szCs w:val="24"/>
          <w:lang w:val="en-US"/>
        </w:rPr>
        <w:t>Climatic Change</w:t>
      </w:r>
      <w:r w:rsidRPr="00A00373">
        <w:rPr>
          <w:rFonts w:cs="Arial"/>
          <w:noProof/>
          <w:szCs w:val="24"/>
          <w:lang w:val="en-US"/>
        </w:rPr>
        <w:t xml:space="preserve">, v. 117, n. 4, p. 627–646, 2013. </w:t>
      </w:r>
    </w:p>
    <w:p w14:paraId="5B997F0E"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LEMPERT, R. J. et al. Ensuring Robust Flood Risk Management in Ho Chi Minh City. </w:t>
      </w:r>
      <w:r w:rsidRPr="00A00373">
        <w:rPr>
          <w:rFonts w:cs="Arial"/>
          <w:b/>
          <w:bCs/>
          <w:noProof/>
          <w:szCs w:val="24"/>
          <w:lang w:val="en-US"/>
        </w:rPr>
        <w:t>World Bank</w:t>
      </w:r>
      <w:r w:rsidRPr="00A00373">
        <w:rPr>
          <w:rFonts w:cs="Arial"/>
          <w:noProof/>
          <w:szCs w:val="24"/>
          <w:lang w:val="en-US"/>
        </w:rPr>
        <w:t xml:space="preserve">, n. May, p. 1–63, 2013. </w:t>
      </w:r>
    </w:p>
    <w:p w14:paraId="2AAC18EC"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LEMPERT, R. J. </w:t>
      </w:r>
      <w:r w:rsidRPr="00A00373">
        <w:rPr>
          <w:rFonts w:cs="Arial"/>
          <w:b/>
          <w:bCs/>
          <w:noProof/>
          <w:szCs w:val="24"/>
          <w:lang w:val="en-US"/>
        </w:rPr>
        <w:t>Robert Lempert: Democratizing Analytics: Scientifically and Ethically Informed Decision Support</w:t>
      </w:r>
      <w:r w:rsidRPr="00A00373">
        <w:rPr>
          <w:rFonts w:cs="Arial"/>
          <w:noProof/>
          <w:szCs w:val="24"/>
          <w:lang w:val="en-US"/>
        </w:rPr>
        <w:t xml:space="preserve">. </w:t>
      </w:r>
      <w:r w:rsidRPr="00300167">
        <w:rPr>
          <w:rFonts w:cs="Arial"/>
          <w:noProof/>
          <w:szCs w:val="24"/>
        </w:rPr>
        <w:t xml:space="preserve">Disponível em: &lt;https://www.youtube.com/watch?v=D01UM0G2m_k&gt;. </w:t>
      </w:r>
      <w:r w:rsidRPr="00A00373">
        <w:rPr>
          <w:rFonts w:cs="Arial"/>
          <w:noProof/>
          <w:szCs w:val="24"/>
          <w:lang w:val="en-US"/>
        </w:rPr>
        <w:t xml:space="preserve">Acesso em: 11 jan. 2017. </w:t>
      </w:r>
    </w:p>
    <w:p w14:paraId="2744F199"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LEMPERT, R. J. et al. </w:t>
      </w:r>
      <w:r w:rsidRPr="00A00373">
        <w:rPr>
          <w:rFonts w:cs="Arial"/>
          <w:b/>
          <w:bCs/>
          <w:noProof/>
          <w:szCs w:val="24"/>
          <w:lang w:val="en-US"/>
        </w:rPr>
        <w:t xml:space="preserve">Defense Resource Planning Under Uncertainty: An </w:t>
      </w:r>
      <w:r w:rsidRPr="00A00373">
        <w:rPr>
          <w:rFonts w:cs="Arial"/>
          <w:b/>
          <w:bCs/>
          <w:noProof/>
          <w:szCs w:val="24"/>
          <w:lang w:val="en-US"/>
        </w:rPr>
        <w:lastRenderedPageBreak/>
        <w:t>Application of Robust Decision Making to Munitions Mix Planning</w:t>
      </w:r>
      <w:r w:rsidRPr="00A00373">
        <w:rPr>
          <w:rFonts w:cs="Arial"/>
          <w:noProof/>
          <w:szCs w:val="24"/>
          <w:lang w:val="en-US"/>
        </w:rPr>
        <w:t xml:space="preserve">. [s.l: s.n.]. </w:t>
      </w:r>
    </w:p>
    <w:p w14:paraId="1AF54896"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LEMPERT, R. J.; BRYANT, B. P.; BANKES, S. C. Comparing Algorithms for Scenario Discovery. </w:t>
      </w:r>
      <w:r w:rsidRPr="00A00373">
        <w:rPr>
          <w:rFonts w:cs="Arial"/>
          <w:b/>
          <w:bCs/>
          <w:noProof/>
          <w:szCs w:val="24"/>
          <w:lang w:val="en-US"/>
        </w:rPr>
        <w:t>Working Paper</w:t>
      </w:r>
      <w:r w:rsidRPr="00A00373">
        <w:rPr>
          <w:rFonts w:cs="Arial"/>
          <w:noProof/>
          <w:szCs w:val="24"/>
          <w:lang w:val="en-US"/>
        </w:rPr>
        <w:t xml:space="preserve">, p. 1–35, 2008. </w:t>
      </w:r>
    </w:p>
    <w:p w14:paraId="4EEE5957"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LEMPERT, R. J.; COLLINS, M. T. Managing the risk of uncertain threshold responses: Comparison of robust, optimum, and precautionary approaches. </w:t>
      </w:r>
      <w:r w:rsidRPr="00A00373">
        <w:rPr>
          <w:rFonts w:cs="Arial"/>
          <w:b/>
          <w:bCs/>
          <w:noProof/>
          <w:szCs w:val="24"/>
          <w:lang w:val="en-US"/>
        </w:rPr>
        <w:t>Risk Analysis</w:t>
      </w:r>
      <w:r w:rsidRPr="00A00373">
        <w:rPr>
          <w:rFonts w:cs="Arial"/>
          <w:noProof/>
          <w:szCs w:val="24"/>
          <w:lang w:val="en-US"/>
        </w:rPr>
        <w:t xml:space="preserve">, v. 27, n. 4, p. 1009–1026, 2007. </w:t>
      </w:r>
    </w:p>
    <w:p w14:paraId="28E636F3"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LEMPERT, R. J.; GROVES, D. G. Identifying and evaluating robust adaptive policy responses to climate change for water management agencies in the American west. </w:t>
      </w:r>
      <w:r w:rsidRPr="00A00373">
        <w:rPr>
          <w:rFonts w:cs="Arial"/>
          <w:b/>
          <w:bCs/>
          <w:noProof/>
          <w:szCs w:val="24"/>
          <w:lang w:val="en-US"/>
        </w:rPr>
        <w:t>Technological Forecasting and Social Change</w:t>
      </w:r>
      <w:r w:rsidRPr="00A00373">
        <w:rPr>
          <w:rFonts w:cs="Arial"/>
          <w:noProof/>
          <w:szCs w:val="24"/>
          <w:lang w:val="en-US"/>
        </w:rPr>
        <w:t xml:space="preserve">, v. 77, n. 6, p. 960–974, 2010. </w:t>
      </w:r>
    </w:p>
    <w:p w14:paraId="22D6C1AD"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LEMPERT, R. J.; GROVES, D. G.; FISCHBACH, J. R. Is it ethical to use a single probability density function ? p. 1–26, 2013. </w:t>
      </w:r>
    </w:p>
    <w:p w14:paraId="23D0C292"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LEMPERT, R. J.; POPPER, S. W. High-Performance Government in an Uncertain World. In: KLITGAARD, R.; LIGHT, P. C. (Eds.). . </w:t>
      </w:r>
      <w:r w:rsidRPr="00A00373">
        <w:rPr>
          <w:rFonts w:cs="Arial"/>
          <w:b/>
          <w:bCs/>
          <w:noProof/>
          <w:szCs w:val="24"/>
          <w:lang w:val="en-US"/>
        </w:rPr>
        <w:t>High-Performance Government: Structure, Leadership, Incentives</w:t>
      </w:r>
      <w:r w:rsidRPr="00A00373">
        <w:rPr>
          <w:rFonts w:cs="Arial"/>
          <w:noProof/>
          <w:szCs w:val="24"/>
          <w:lang w:val="en-US"/>
        </w:rPr>
        <w:t xml:space="preserve">. [s.l: s.n.]. v. 65p. 253. </w:t>
      </w:r>
    </w:p>
    <w:p w14:paraId="1AC521C6"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LEMPERT, R. J.; POPPER, S. W.; BANKES, S. C. Confronting Surprise. </w:t>
      </w:r>
      <w:r w:rsidRPr="00A00373">
        <w:rPr>
          <w:rFonts w:cs="Arial"/>
          <w:b/>
          <w:bCs/>
          <w:noProof/>
          <w:szCs w:val="24"/>
          <w:lang w:val="en-US"/>
        </w:rPr>
        <w:t>Social Science Computer Review</w:t>
      </w:r>
      <w:r w:rsidRPr="00A00373">
        <w:rPr>
          <w:rFonts w:cs="Arial"/>
          <w:noProof/>
          <w:szCs w:val="24"/>
          <w:lang w:val="en-US"/>
        </w:rPr>
        <w:t xml:space="preserve">, v. 20, n. 4, p. 420–440, 2002. </w:t>
      </w:r>
    </w:p>
    <w:p w14:paraId="17AD6E64"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LEMPERT, R. J.; POPPER, S. W.; BANKES, S. C. </w:t>
      </w:r>
      <w:r w:rsidRPr="00A00373">
        <w:rPr>
          <w:rFonts w:cs="Arial"/>
          <w:b/>
          <w:bCs/>
          <w:noProof/>
          <w:szCs w:val="24"/>
          <w:lang w:val="en-US"/>
        </w:rPr>
        <w:t>Shaping the Next One Hundred Years: New Methods for Quantitative, Long-Term Policy Analysis</w:t>
      </w:r>
      <w:r w:rsidRPr="00A00373">
        <w:rPr>
          <w:rFonts w:cs="Arial"/>
          <w:noProof/>
          <w:szCs w:val="24"/>
          <w:lang w:val="en-US"/>
        </w:rPr>
        <w:t xml:space="preserve">. [s.l: s.n.]. </w:t>
      </w:r>
    </w:p>
    <w:p w14:paraId="7370B469"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LEMPERT, R. J.; PROSNITZ, D. </w:t>
      </w:r>
      <w:r w:rsidRPr="00A00373">
        <w:rPr>
          <w:rFonts w:cs="Arial"/>
          <w:b/>
          <w:bCs/>
          <w:noProof/>
          <w:szCs w:val="24"/>
          <w:lang w:val="en-US"/>
        </w:rPr>
        <w:t>Governing Geoengineering Research: A Political and Technical Vulnerability Analysis of Potential Near-Term Options</w:t>
      </w:r>
      <w:r w:rsidRPr="00A00373">
        <w:rPr>
          <w:rFonts w:cs="Arial"/>
          <w:noProof/>
          <w:szCs w:val="24"/>
          <w:lang w:val="en-US"/>
        </w:rPr>
        <w:t xml:space="preserve">. [s.l: s.n.]. </w:t>
      </w:r>
    </w:p>
    <w:p w14:paraId="45C6284A"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LEMPERT, R. J.; SRIVER, R.; KELLER, K. Characterizing Uncertain Sea Level Rise Projections To Support Investment Decisions. </w:t>
      </w:r>
      <w:r w:rsidRPr="00A00373">
        <w:rPr>
          <w:rFonts w:cs="Arial"/>
          <w:b/>
          <w:bCs/>
          <w:noProof/>
          <w:szCs w:val="24"/>
          <w:lang w:val="en-US"/>
        </w:rPr>
        <w:t>California Climate Change Center</w:t>
      </w:r>
      <w:r w:rsidRPr="00A00373">
        <w:rPr>
          <w:rFonts w:cs="Arial"/>
          <w:noProof/>
          <w:szCs w:val="24"/>
          <w:lang w:val="en-US"/>
        </w:rPr>
        <w:t xml:space="preserve">, p. 1–44, 2012. </w:t>
      </w:r>
    </w:p>
    <w:p w14:paraId="5E047A5E"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LUEHRMAN, T. A. Strategy as a Portfolio of Real Options. n. June 1997, p. 89–99, 1998. </w:t>
      </w:r>
    </w:p>
    <w:p w14:paraId="6CD76008"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MAHNOVSKI, S. </w:t>
      </w:r>
      <w:r w:rsidRPr="00A00373">
        <w:rPr>
          <w:rFonts w:cs="Arial"/>
          <w:b/>
          <w:bCs/>
          <w:noProof/>
          <w:szCs w:val="24"/>
          <w:lang w:val="en-US"/>
        </w:rPr>
        <w:t>Robust Decisions and Deep Uncetainty - An Application of Real Options to Public and Private Investment in Hydrogen and Fuel Cell Technologies</w:t>
      </w:r>
      <w:r w:rsidRPr="00A00373">
        <w:rPr>
          <w:rFonts w:cs="Arial"/>
          <w:noProof/>
          <w:szCs w:val="24"/>
          <w:lang w:val="en-US"/>
        </w:rPr>
        <w:t>. [s.l: s.n.].</w:t>
      </w:r>
    </w:p>
    <w:p w14:paraId="1D8C04BA"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MAIER, F. H. New product diffusion models in innovation management—a system dynamics perspective. </w:t>
      </w:r>
      <w:r w:rsidRPr="00A00373">
        <w:rPr>
          <w:rFonts w:cs="Arial"/>
          <w:b/>
          <w:bCs/>
          <w:noProof/>
          <w:szCs w:val="24"/>
          <w:lang w:val="en-US"/>
        </w:rPr>
        <w:t>System Dynamics Review (Wiley)</w:t>
      </w:r>
      <w:r w:rsidRPr="00A00373">
        <w:rPr>
          <w:rFonts w:cs="Arial"/>
          <w:noProof/>
          <w:szCs w:val="24"/>
          <w:lang w:val="en-US"/>
        </w:rPr>
        <w:t xml:space="preserve">, v. 14, n. 4, p. 285–308, 1998. </w:t>
      </w:r>
    </w:p>
    <w:p w14:paraId="1F9E03C0"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MAKRIDAKIS, S.; HOGARTH, R. M.; GABA, A. Forecasting and uncertainty in </w:t>
      </w:r>
      <w:r w:rsidRPr="00A00373">
        <w:rPr>
          <w:rFonts w:cs="Arial"/>
          <w:noProof/>
          <w:szCs w:val="24"/>
          <w:lang w:val="en-US"/>
        </w:rPr>
        <w:lastRenderedPageBreak/>
        <w:t xml:space="preserve">the economic and business world. </w:t>
      </w:r>
      <w:r w:rsidRPr="00A00373">
        <w:rPr>
          <w:rFonts w:cs="Arial"/>
          <w:b/>
          <w:bCs/>
          <w:noProof/>
          <w:szCs w:val="24"/>
          <w:lang w:val="en-US"/>
        </w:rPr>
        <w:t>International Journal of Forecasting</w:t>
      </w:r>
      <w:r w:rsidRPr="00A00373">
        <w:rPr>
          <w:rFonts w:cs="Arial"/>
          <w:noProof/>
          <w:szCs w:val="24"/>
          <w:lang w:val="en-US"/>
        </w:rPr>
        <w:t xml:space="preserve">, v. 25, n. 4, p. 794–812, 2009. </w:t>
      </w:r>
    </w:p>
    <w:p w14:paraId="0C02AEBA"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MARCH, S. T.; SMITH, G. F. Design and natural science research on information technology. </w:t>
      </w:r>
      <w:r w:rsidRPr="00A00373">
        <w:rPr>
          <w:rFonts w:cs="Arial"/>
          <w:b/>
          <w:bCs/>
          <w:noProof/>
          <w:szCs w:val="24"/>
          <w:lang w:val="en-US"/>
        </w:rPr>
        <w:t>Decision Support Systems</w:t>
      </w:r>
      <w:r w:rsidRPr="00A00373">
        <w:rPr>
          <w:rFonts w:cs="Arial"/>
          <w:noProof/>
          <w:szCs w:val="24"/>
          <w:lang w:val="en-US"/>
        </w:rPr>
        <w:t xml:space="preserve">, v. 15, n. 4, p. 251–266, 1995. </w:t>
      </w:r>
    </w:p>
    <w:p w14:paraId="5DF5BE1B"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MCKINSEY GLOBAL INSTITUTE. Disruptive technologies: Advances that will transform life, business, and the global economy. </w:t>
      </w:r>
      <w:r w:rsidRPr="00A00373">
        <w:rPr>
          <w:rFonts w:cs="Arial"/>
          <w:b/>
          <w:bCs/>
          <w:noProof/>
          <w:szCs w:val="24"/>
          <w:lang w:val="en-US"/>
        </w:rPr>
        <w:t>McKinsey Global Insitute</w:t>
      </w:r>
      <w:r w:rsidRPr="00A00373">
        <w:rPr>
          <w:rFonts w:cs="Arial"/>
          <w:noProof/>
          <w:szCs w:val="24"/>
          <w:lang w:val="en-US"/>
        </w:rPr>
        <w:t xml:space="preserve">, n. May, p. 163, 2013. </w:t>
      </w:r>
    </w:p>
    <w:p w14:paraId="378AF5EA"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MINGERS, J.; BROCKLESBY, J. Multimethodology: Towards a Framework for Mixing Methodologies. </w:t>
      </w:r>
      <w:r w:rsidRPr="00A00373">
        <w:rPr>
          <w:rFonts w:cs="Arial"/>
          <w:b/>
          <w:bCs/>
          <w:noProof/>
          <w:szCs w:val="24"/>
          <w:lang w:val="en-US"/>
        </w:rPr>
        <w:t>International Journal of Management Science</w:t>
      </w:r>
      <w:r w:rsidRPr="00A00373">
        <w:rPr>
          <w:rFonts w:cs="Arial"/>
          <w:noProof/>
          <w:szCs w:val="24"/>
          <w:lang w:val="en-US"/>
        </w:rPr>
        <w:t xml:space="preserve">, v. 25, n. 5, p. 489–509, 1997. </w:t>
      </w:r>
    </w:p>
    <w:p w14:paraId="6908DF42"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MINTZBERG, H. The Fall and Rise of Strategic Planning. </w:t>
      </w:r>
      <w:r w:rsidRPr="00A00373">
        <w:rPr>
          <w:rFonts w:cs="Arial"/>
          <w:b/>
          <w:bCs/>
          <w:noProof/>
          <w:szCs w:val="24"/>
          <w:lang w:val="en-US"/>
        </w:rPr>
        <w:t>Strategic Planning</w:t>
      </w:r>
      <w:r w:rsidRPr="00A00373">
        <w:rPr>
          <w:rFonts w:cs="Arial"/>
          <w:noProof/>
          <w:szCs w:val="24"/>
          <w:lang w:val="en-US"/>
        </w:rPr>
        <w:t xml:space="preserve">, p. 107–114, 1994. </w:t>
      </w:r>
    </w:p>
    <w:p w14:paraId="1469CB3C"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MINTZBERG, H.; AHLSTRAND, B.; LAMPEL, J. </w:t>
      </w:r>
      <w:r w:rsidRPr="00A00373">
        <w:rPr>
          <w:rFonts w:cs="Arial"/>
          <w:b/>
          <w:bCs/>
          <w:noProof/>
          <w:szCs w:val="24"/>
          <w:lang w:val="en-US"/>
        </w:rPr>
        <w:t>Strategy Safari: A Guided Tour Through The Wilds of Strategic Mangament</w:t>
      </w:r>
      <w:r w:rsidRPr="00A00373">
        <w:rPr>
          <w:rFonts w:cs="Arial"/>
          <w:noProof/>
          <w:szCs w:val="24"/>
          <w:lang w:val="en-US"/>
        </w:rPr>
        <w:t xml:space="preserve">. [s.l.] Simon and Schuster, 2005. </w:t>
      </w:r>
    </w:p>
    <w:p w14:paraId="39A6719F"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MINTZBERG, H.; RAISINGHANI, D.; THEORET, A. The Structure of “Unstructured” Decision Processes. </w:t>
      </w:r>
      <w:r w:rsidRPr="00A00373">
        <w:rPr>
          <w:rFonts w:cs="Arial"/>
          <w:b/>
          <w:bCs/>
          <w:noProof/>
          <w:szCs w:val="24"/>
          <w:lang w:val="en-US"/>
        </w:rPr>
        <w:t>Administrative Science Quarterly</w:t>
      </w:r>
      <w:r w:rsidRPr="00A00373">
        <w:rPr>
          <w:rFonts w:cs="Arial"/>
          <w:noProof/>
          <w:szCs w:val="24"/>
          <w:lang w:val="en-US"/>
        </w:rPr>
        <w:t xml:space="preserve">, v. 21, n. 2, p. 246, jun. 1976. </w:t>
      </w:r>
    </w:p>
    <w:p w14:paraId="4161BCC6"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MOLINA-PEREZ, E. Directed International Technological Change and Climate Policy New Methods for Identifying Robust Policies Under Conditions of Deep Uncertainty. n. February, p. 1–193, 2016. </w:t>
      </w:r>
    </w:p>
    <w:p w14:paraId="5D93D3DD" w14:textId="77777777" w:rsidR="00300167" w:rsidRPr="00300167" w:rsidRDefault="00300167" w:rsidP="00300167">
      <w:pPr>
        <w:widowControl w:val="0"/>
        <w:rPr>
          <w:rFonts w:cs="Arial"/>
          <w:noProof/>
          <w:szCs w:val="24"/>
        </w:rPr>
      </w:pPr>
      <w:r w:rsidRPr="00A00373">
        <w:rPr>
          <w:rFonts w:cs="Arial"/>
          <w:noProof/>
          <w:szCs w:val="24"/>
          <w:lang w:val="en-US"/>
        </w:rPr>
        <w:t xml:space="preserve">MORANDI, M. I. W. M.; CAMARGO, L. F. R. Systematic Literature Review. In: DRESCH, A.; LACERDA, D. P.; ANTUNES JR, J. A. V. (Eds.). . </w:t>
      </w:r>
      <w:r w:rsidRPr="00A00373">
        <w:rPr>
          <w:rFonts w:cs="Arial"/>
          <w:b/>
          <w:bCs/>
          <w:noProof/>
          <w:szCs w:val="24"/>
          <w:lang w:val="en-US"/>
        </w:rPr>
        <w:t>Design Science Research A Method for Science and Tecnhology Advancement</w:t>
      </w:r>
      <w:r w:rsidRPr="00A00373">
        <w:rPr>
          <w:rFonts w:cs="Arial"/>
          <w:noProof/>
          <w:szCs w:val="24"/>
          <w:lang w:val="en-US"/>
        </w:rPr>
        <w:t xml:space="preserve">. </w:t>
      </w:r>
      <w:r w:rsidRPr="00300167">
        <w:rPr>
          <w:rFonts w:cs="Arial"/>
          <w:noProof/>
          <w:szCs w:val="24"/>
        </w:rPr>
        <w:t xml:space="preserve">London: Springer, 2015a. p. 161. </w:t>
      </w:r>
    </w:p>
    <w:p w14:paraId="0B33C09F" w14:textId="77777777" w:rsidR="00300167" w:rsidRPr="00A00373" w:rsidRDefault="00300167" w:rsidP="00300167">
      <w:pPr>
        <w:widowControl w:val="0"/>
        <w:rPr>
          <w:rFonts w:cs="Arial"/>
          <w:noProof/>
          <w:szCs w:val="24"/>
          <w:lang w:val="en-US"/>
        </w:rPr>
      </w:pPr>
      <w:r w:rsidRPr="00300167">
        <w:rPr>
          <w:rFonts w:cs="Arial"/>
          <w:noProof/>
          <w:szCs w:val="24"/>
        </w:rPr>
        <w:t xml:space="preserve">MORANDI, M. I. W. M.; CAMARGO, L. F. R. Revisão Sistemática da Literatura. </w:t>
      </w:r>
      <w:r w:rsidRPr="00A00373">
        <w:rPr>
          <w:rFonts w:cs="Arial"/>
          <w:noProof/>
          <w:szCs w:val="24"/>
          <w:lang w:val="en-US"/>
        </w:rPr>
        <w:t xml:space="preserve">In: DRESCH, A.; LACERDA, D. P.; ANTUNES, J. A. V. (Eds.). </w:t>
      </w:r>
      <w:r w:rsidRPr="00300167">
        <w:rPr>
          <w:rFonts w:cs="Arial"/>
          <w:noProof/>
          <w:szCs w:val="24"/>
        </w:rPr>
        <w:t xml:space="preserve">. </w:t>
      </w:r>
      <w:r w:rsidRPr="00300167">
        <w:rPr>
          <w:rFonts w:cs="Arial"/>
          <w:b/>
          <w:bCs/>
          <w:noProof/>
          <w:szCs w:val="24"/>
        </w:rPr>
        <w:t>Design Science Research Métdodo de Pesquisa para Avanço da Ciência e Tecnologia</w:t>
      </w:r>
      <w:r w:rsidRPr="00300167">
        <w:rPr>
          <w:rFonts w:cs="Arial"/>
          <w:noProof/>
          <w:szCs w:val="24"/>
        </w:rPr>
        <w:t xml:space="preserve">. </w:t>
      </w:r>
      <w:r w:rsidRPr="00A00373">
        <w:rPr>
          <w:rFonts w:cs="Arial"/>
          <w:noProof/>
          <w:szCs w:val="24"/>
          <w:lang w:val="en-US"/>
        </w:rPr>
        <w:t xml:space="preserve">1. ed. Porto Alegre: Bookman, 2015b. p. 181. </w:t>
      </w:r>
    </w:p>
    <w:p w14:paraId="5B71467D"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MORECROFT, J. D. W. Strategy support models. </w:t>
      </w:r>
      <w:r w:rsidRPr="00A00373">
        <w:rPr>
          <w:rFonts w:cs="Arial"/>
          <w:b/>
          <w:bCs/>
          <w:noProof/>
          <w:szCs w:val="24"/>
          <w:lang w:val="en-US"/>
        </w:rPr>
        <w:t>Strategic Management Journal</w:t>
      </w:r>
      <w:r w:rsidRPr="00A00373">
        <w:rPr>
          <w:rFonts w:cs="Arial"/>
          <w:noProof/>
          <w:szCs w:val="24"/>
          <w:lang w:val="en-US"/>
        </w:rPr>
        <w:t xml:space="preserve">, v. 5, n. 3, p. 215–229, jul. 1984. </w:t>
      </w:r>
    </w:p>
    <w:p w14:paraId="23AA0221"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MUI, C. </w:t>
      </w:r>
      <w:r w:rsidRPr="00A00373">
        <w:rPr>
          <w:rFonts w:cs="Arial"/>
          <w:b/>
          <w:bCs/>
          <w:noProof/>
          <w:szCs w:val="24"/>
          <w:lang w:val="en-US"/>
        </w:rPr>
        <w:t>How Kodak Failed</w:t>
      </w:r>
      <w:r w:rsidRPr="00A00373">
        <w:rPr>
          <w:rFonts w:cs="Arial"/>
          <w:noProof/>
          <w:szCs w:val="24"/>
          <w:lang w:val="en-US"/>
        </w:rPr>
        <w:t xml:space="preserve">. </w:t>
      </w:r>
      <w:r w:rsidRPr="00300167">
        <w:rPr>
          <w:rFonts w:cs="Arial"/>
          <w:noProof/>
          <w:szCs w:val="24"/>
        </w:rPr>
        <w:t xml:space="preserve">Disponível em: &lt;http://www.forbes.com/sites/chunkamui/2012/01/18/how-kodak-failed/&gt;. </w:t>
      </w:r>
      <w:r w:rsidRPr="00A00373">
        <w:rPr>
          <w:rFonts w:cs="Arial"/>
          <w:noProof/>
          <w:szCs w:val="24"/>
          <w:lang w:val="en-US"/>
        </w:rPr>
        <w:t xml:space="preserve">Acesso em: 17 mar. 2017. </w:t>
      </w:r>
    </w:p>
    <w:p w14:paraId="4C2061DC"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NSF. </w:t>
      </w:r>
      <w:r w:rsidRPr="00A00373">
        <w:rPr>
          <w:rFonts w:cs="Arial"/>
          <w:b/>
          <w:bCs/>
          <w:noProof/>
          <w:szCs w:val="24"/>
          <w:lang w:val="en-US"/>
        </w:rPr>
        <w:t xml:space="preserve">Climate Change a Focus of New NSF-Supported Research on How </w:t>
      </w:r>
      <w:r w:rsidRPr="00A00373">
        <w:rPr>
          <w:rFonts w:cs="Arial"/>
          <w:b/>
          <w:bCs/>
          <w:noProof/>
          <w:szCs w:val="24"/>
          <w:lang w:val="en-US"/>
        </w:rPr>
        <w:lastRenderedPageBreak/>
        <w:t>Decisions are Made in a World of Uncertainty</w:t>
      </w:r>
      <w:r w:rsidRPr="00A00373">
        <w:rPr>
          <w:rFonts w:cs="Arial"/>
          <w:noProof/>
          <w:szCs w:val="24"/>
          <w:lang w:val="en-US"/>
        </w:rPr>
        <w:t xml:space="preserve">. </w:t>
      </w:r>
      <w:r w:rsidRPr="00300167">
        <w:rPr>
          <w:rFonts w:cs="Arial"/>
          <w:noProof/>
          <w:szCs w:val="24"/>
        </w:rPr>
        <w:t xml:space="preserve">Disponível em: &lt;https://www.nsf.gov/news/news_summ.jsp?cntn_id=100447&amp;org=SBE&gt;. </w:t>
      </w:r>
      <w:r w:rsidRPr="00A00373">
        <w:rPr>
          <w:rFonts w:cs="Arial"/>
          <w:noProof/>
          <w:szCs w:val="24"/>
          <w:lang w:val="en-US"/>
        </w:rPr>
        <w:t xml:space="preserve">Acesso em: 17 fev. 2017. </w:t>
      </w:r>
    </w:p>
    <w:p w14:paraId="115725C4"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O’BRIEN, F. Supporting the strategy process: a survey of UK OR/MS practitioners. </w:t>
      </w:r>
      <w:r w:rsidRPr="00A00373">
        <w:rPr>
          <w:rFonts w:cs="Arial"/>
          <w:b/>
          <w:bCs/>
          <w:noProof/>
          <w:szCs w:val="24"/>
          <w:lang w:val="en-US"/>
        </w:rPr>
        <w:t>Journal of the Operational Research Society</w:t>
      </w:r>
      <w:r w:rsidRPr="00A00373">
        <w:rPr>
          <w:rFonts w:cs="Arial"/>
          <w:noProof/>
          <w:szCs w:val="24"/>
          <w:lang w:val="en-US"/>
        </w:rPr>
        <w:t xml:space="preserve">, v. 62, n. 5, p. 900–920, 2011. </w:t>
      </w:r>
    </w:p>
    <w:p w14:paraId="575098CF"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O’BRIEN, F. A.; MEADOWS, M. Scenario orientation and use to support strategy development. </w:t>
      </w:r>
      <w:r w:rsidRPr="00A00373">
        <w:rPr>
          <w:rFonts w:cs="Arial"/>
          <w:b/>
          <w:bCs/>
          <w:noProof/>
          <w:szCs w:val="24"/>
          <w:lang w:val="en-US"/>
        </w:rPr>
        <w:t>Technological Forecasting and Social Change</w:t>
      </w:r>
      <w:r w:rsidRPr="00A00373">
        <w:rPr>
          <w:rFonts w:cs="Arial"/>
          <w:noProof/>
          <w:szCs w:val="24"/>
          <w:lang w:val="en-US"/>
        </w:rPr>
        <w:t xml:space="preserve">, v. 80, n. 4, p. 643–656, 2013. </w:t>
      </w:r>
    </w:p>
    <w:p w14:paraId="4A03176A"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PEYRONNIN, N. et al. Louisiana’s 2012 Coastal Master Plan: Overview of a Science-Based and Publicly Informed Decision-Making Process. </w:t>
      </w:r>
      <w:r w:rsidRPr="00A00373">
        <w:rPr>
          <w:rFonts w:cs="Arial"/>
          <w:b/>
          <w:bCs/>
          <w:noProof/>
          <w:szCs w:val="24"/>
          <w:lang w:val="en-US"/>
        </w:rPr>
        <w:t>Journal of Coastal Research</w:t>
      </w:r>
      <w:r w:rsidRPr="00A00373">
        <w:rPr>
          <w:rFonts w:cs="Arial"/>
          <w:noProof/>
          <w:szCs w:val="24"/>
          <w:lang w:val="en-US"/>
        </w:rPr>
        <w:t xml:space="preserve">, v. Sp.Issue 6, n. 10062, p. 29–50, 2013. </w:t>
      </w:r>
    </w:p>
    <w:p w14:paraId="73A60BA8"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PHADNIS, S. et al. Effect of scenario planning on field experts’ judgment of long-range investment decisions. </w:t>
      </w:r>
      <w:r w:rsidRPr="00A00373">
        <w:rPr>
          <w:rFonts w:cs="Arial"/>
          <w:b/>
          <w:bCs/>
          <w:noProof/>
          <w:szCs w:val="24"/>
          <w:lang w:val="en-US"/>
        </w:rPr>
        <w:t>Strategic Management Journal</w:t>
      </w:r>
      <w:r w:rsidRPr="00A00373">
        <w:rPr>
          <w:rFonts w:cs="Arial"/>
          <w:noProof/>
          <w:szCs w:val="24"/>
          <w:lang w:val="en-US"/>
        </w:rPr>
        <w:t xml:space="preserve">, v. 36, n. 9, p. 1401–1411, set. 2015. </w:t>
      </w:r>
    </w:p>
    <w:p w14:paraId="441A172E"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POPPER, S. W. et al. </w:t>
      </w:r>
      <w:r w:rsidRPr="00A00373">
        <w:rPr>
          <w:rFonts w:cs="Arial"/>
          <w:b/>
          <w:bCs/>
          <w:noProof/>
          <w:szCs w:val="24"/>
          <w:lang w:val="en-US"/>
        </w:rPr>
        <w:t>Natural Gas and Israel’s Energy Future: Near Term Decisions from a Strategic Perspective</w:t>
      </w:r>
      <w:r w:rsidRPr="00A00373">
        <w:rPr>
          <w:rFonts w:cs="Arial"/>
          <w:noProof/>
          <w:szCs w:val="24"/>
          <w:lang w:val="en-US"/>
        </w:rPr>
        <w:t xml:space="preserve">. [s.l: s.n.]. </w:t>
      </w:r>
    </w:p>
    <w:p w14:paraId="37F80FF6"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POPPER, S. W.; LEMPERT, R. J.; BANKES, S. C. Shaping the future. </w:t>
      </w:r>
      <w:r w:rsidRPr="00A00373">
        <w:rPr>
          <w:rFonts w:cs="Arial"/>
          <w:b/>
          <w:bCs/>
          <w:noProof/>
          <w:szCs w:val="24"/>
          <w:lang w:val="en-US"/>
        </w:rPr>
        <w:t>Scientific American</w:t>
      </w:r>
      <w:r w:rsidRPr="00A00373">
        <w:rPr>
          <w:rFonts w:cs="Arial"/>
          <w:noProof/>
          <w:szCs w:val="24"/>
          <w:lang w:val="en-US"/>
        </w:rPr>
        <w:t xml:space="preserve">, v. 292, n. 4, p. 1–8, 2005. </w:t>
      </w:r>
    </w:p>
    <w:p w14:paraId="42891873"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PRIEM, R. L. Rationality in Strategic Decision Processes, Environmental Dynamism and Firm Performance. </w:t>
      </w:r>
      <w:r w:rsidRPr="00A00373">
        <w:rPr>
          <w:rFonts w:cs="Arial"/>
          <w:b/>
          <w:bCs/>
          <w:noProof/>
          <w:szCs w:val="24"/>
          <w:lang w:val="en-US"/>
        </w:rPr>
        <w:t>Journal of Management</w:t>
      </w:r>
      <w:r w:rsidRPr="00A00373">
        <w:rPr>
          <w:rFonts w:cs="Arial"/>
          <w:noProof/>
          <w:szCs w:val="24"/>
          <w:lang w:val="en-US"/>
        </w:rPr>
        <w:t xml:space="preserve">, v. 21, n. 5, p. 913–929, 1995. </w:t>
      </w:r>
    </w:p>
    <w:p w14:paraId="207BC394"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QUANDL. </w:t>
      </w:r>
      <w:r w:rsidRPr="00A00373">
        <w:rPr>
          <w:rFonts w:cs="Arial"/>
          <w:b/>
          <w:bCs/>
          <w:noProof/>
          <w:szCs w:val="24"/>
          <w:lang w:val="en-US"/>
        </w:rPr>
        <w:t>Free US Fundamentals Data</w:t>
      </w:r>
      <w:r w:rsidRPr="00A00373">
        <w:rPr>
          <w:rFonts w:cs="Arial"/>
          <w:noProof/>
          <w:szCs w:val="24"/>
          <w:lang w:val="en-US"/>
        </w:rPr>
        <w:t xml:space="preserve">. </w:t>
      </w:r>
      <w:r w:rsidRPr="00300167">
        <w:rPr>
          <w:rFonts w:cs="Arial"/>
          <w:noProof/>
          <w:szCs w:val="24"/>
        </w:rPr>
        <w:t xml:space="preserve">Disponível em: &lt;https://www.quandl.com/data/SF0-Free-US-Fundamentals-Data&gt;. </w:t>
      </w:r>
      <w:r w:rsidRPr="00A00373">
        <w:rPr>
          <w:rFonts w:cs="Arial"/>
          <w:noProof/>
          <w:szCs w:val="24"/>
          <w:lang w:val="en-US"/>
        </w:rPr>
        <w:t xml:space="preserve">Acesso em: 15 nov. 2017. </w:t>
      </w:r>
    </w:p>
    <w:p w14:paraId="470AC966"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RAND. </w:t>
      </w:r>
      <w:r w:rsidRPr="00A00373">
        <w:rPr>
          <w:rFonts w:cs="Arial"/>
          <w:b/>
          <w:bCs/>
          <w:noProof/>
          <w:szCs w:val="24"/>
          <w:lang w:val="en-US"/>
        </w:rPr>
        <w:t>Discussions on Robust Decision Making</w:t>
      </w:r>
      <w:r w:rsidRPr="00A00373">
        <w:rPr>
          <w:rFonts w:cs="Arial"/>
          <w:noProof/>
          <w:szCs w:val="24"/>
          <w:lang w:val="en-US"/>
        </w:rPr>
        <w:t xml:space="preserve">. Disponível em: &lt;http://www.rand.org/pardee/methods/robust-decisions-2010.html&gt;. Acesso em: 23 fev. 2017. </w:t>
      </w:r>
    </w:p>
    <w:p w14:paraId="03DD3695"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RAND. </w:t>
      </w:r>
      <w:r w:rsidRPr="00A00373">
        <w:rPr>
          <w:rFonts w:cs="Arial"/>
          <w:b/>
          <w:bCs/>
          <w:noProof/>
          <w:szCs w:val="24"/>
          <w:lang w:val="en-US"/>
        </w:rPr>
        <w:t>About Improving Decisions in a Complex and Changing World</w:t>
      </w:r>
      <w:r w:rsidRPr="00A00373">
        <w:rPr>
          <w:rFonts w:cs="Arial"/>
          <w:noProof/>
          <w:szCs w:val="24"/>
          <w:lang w:val="en-US"/>
        </w:rPr>
        <w:t xml:space="preserve">. </w:t>
      </w:r>
      <w:r w:rsidRPr="00300167">
        <w:rPr>
          <w:rFonts w:cs="Arial"/>
          <w:noProof/>
          <w:szCs w:val="24"/>
        </w:rPr>
        <w:t xml:space="preserve">Disponível em: &lt;http://www.rand.org/jie/projects/improvingdecisions/about.html&gt;. </w:t>
      </w:r>
      <w:r w:rsidRPr="00A00373">
        <w:rPr>
          <w:rFonts w:cs="Arial"/>
          <w:noProof/>
          <w:szCs w:val="24"/>
          <w:lang w:val="en-US"/>
        </w:rPr>
        <w:t xml:space="preserve">Acesso em: 17 fev. 2017. </w:t>
      </w:r>
    </w:p>
    <w:p w14:paraId="5883B484"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RAND. Making Good Decisions Without Predictions. </w:t>
      </w:r>
      <w:r w:rsidRPr="00A00373">
        <w:rPr>
          <w:rFonts w:cs="Arial"/>
          <w:b/>
          <w:bCs/>
          <w:noProof/>
          <w:szCs w:val="24"/>
          <w:lang w:val="en-US"/>
        </w:rPr>
        <w:t>RAND Corporation Research Highlights</w:t>
      </w:r>
      <w:r w:rsidRPr="00A00373">
        <w:rPr>
          <w:rFonts w:cs="Arial"/>
          <w:noProof/>
          <w:szCs w:val="24"/>
          <w:lang w:val="en-US"/>
        </w:rPr>
        <w:t xml:space="preserve">, p. 1–7, 2013. </w:t>
      </w:r>
    </w:p>
    <w:p w14:paraId="4FB1033E" w14:textId="77777777" w:rsidR="00300167" w:rsidRPr="00A00373" w:rsidRDefault="00300167" w:rsidP="00300167">
      <w:pPr>
        <w:widowControl w:val="0"/>
        <w:rPr>
          <w:rFonts w:cs="Arial"/>
          <w:noProof/>
          <w:szCs w:val="24"/>
          <w:lang w:val="en-US"/>
        </w:rPr>
      </w:pPr>
      <w:r w:rsidRPr="00300167">
        <w:rPr>
          <w:rFonts w:cs="Arial"/>
          <w:noProof/>
          <w:szCs w:val="24"/>
        </w:rPr>
        <w:t xml:space="preserve">RAND. </w:t>
      </w:r>
      <w:r w:rsidRPr="00300167">
        <w:rPr>
          <w:rFonts w:cs="Arial"/>
          <w:b/>
          <w:bCs/>
          <w:noProof/>
          <w:szCs w:val="24"/>
        </w:rPr>
        <w:t>RDM Glossary</w:t>
      </w:r>
      <w:r w:rsidRPr="00300167">
        <w:rPr>
          <w:rFonts w:cs="Arial"/>
          <w:noProof/>
          <w:szCs w:val="24"/>
        </w:rPr>
        <w:t xml:space="preserve">. Disponível em: </w:t>
      </w:r>
      <w:r w:rsidRPr="00300167">
        <w:rPr>
          <w:rFonts w:cs="Arial"/>
          <w:noProof/>
          <w:szCs w:val="24"/>
        </w:rPr>
        <w:lastRenderedPageBreak/>
        <w:t xml:space="preserve">&lt;http://www.rand.org/methods/rdmlab/glossary.html&gt;. </w:t>
      </w:r>
      <w:r w:rsidRPr="00A00373">
        <w:rPr>
          <w:rFonts w:cs="Arial"/>
          <w:noProof/>
          <w:szCs w:val="24"/>
          <w:lang w:val="en-US"/>
        </w:rPr>
        <w:t xml:space="preserve">Acesso em: 16 dez. 2016. </w:t>
      </w:r>
    </w:p>
    <w:p w14:paraId="54D652D0"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RODRIGUES, D. B. B. Assessment of water security using conceptual, deterministic and stochastic frameworks. p. 108, 2014. </w:t>
      </w:r>
    </w:p>
    <w:p w14:paraId="3D33E7FA"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ROSENHEAD, J.; ELTON, M.; GUPTA, S. K. Robustness and optimality as criteria for strategic decisions. </w:t>
      </w:r>
      <w:r w:rsidRPr="00A00373">
        <w:rPr>
          <w:rFonts w:cs="Arial"/>
          <w:b/>
          <w:bCs/>
          <w:noProof/>
          <w:szCs w:val="24"/>
          <w:lang w:val="en-US"/>
        </w:rPr>
        <w:t>Operational Research Quarterly</w:t>
      </w:r>
      <w:r w:rsidRPr="00A00373">
        <w:rPr>
          <w:rFonts w:cs="Arial"/>
          <w:noProof/>
          <w:szCs w:val="24"/>
          <w:lang w:val="en-US"/>
        </w:rPr>
        <w:t xml:space="preserve">, v. 23, n. 4, p. 413–431, 1973. </w:t>
      </w:r>
    </w:p>
    <w:p w14:paraId="0B5749AD"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RUUTU, S.; CASEY, T.; KOTOVIRTA, V. Development and competition of digital service platforms: A system dynamics approach. </w:t>
      </w:r>
      <w:r w:rsidRPr="00A00373">
        <w:rPr>
          <w:rFonts w:cs="Arial"/>
          <w:b/>
          <w:bCs/>
          <w:noProof/>
          <w:szCs w:val="24"/>
          <w:lang w:val="en-US"/>
        </w:rPr>
        <w:t>Technological Forecasting and Social Change</w:t>
      </w:r>
      <w:r w:rsidRPr="00A00373">
        <w:rPr>
          <w:rFonts w:cs="Arial"/>
          <w:noProof/>
          <w:szCs w:val="24"/>
          <w:lang w:val="en-US"/>
        </w:rPr>
        <w:t xml:space="preserve">, v. 117, n. November 2016, p. 119–130, 2017. </w:t>
      </w:r>
    </w:p>
    <w:p w14:paraId="2EB21BE2"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SCHOEMAKER, P. J. Scenario planning: a tool for strategic thinking. </w:t>
      </w:r>
      <w:r w:rsidRPr="00A00373">
        <w:rPr>
          <w:rFonts w:cs="Arial"/>
          <w:b/>
          <w:bCs/>
          <w:noProof/>
          <w:szCs w:val="24"/>
          <w:lang w:val="en-US"/>
        </w:rPr>
        <w:t>Sloan management review</w:t>
      </w:r>
      <w:r w:rsidRPr="00A00373">
        <w:rPr>
          <w:rFonts w:cs="Arial"/>
          <w:noProof/>
          <w:szCs w:val="24"/>
          <w:lang w:val="en-US"/>
        </w:rPr>
        <w:t xml:space="preserve">, v. 36, n. 2, p. 25, 1995. </w:t>
      </w:r>
    </w:p>
    <w:p w14:paraId="01E48320"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SCHOEMAKER, P. J. H. Multiple scenario development: Its conceptual and behavioral foundation. </w:t>
      </w:r>
      <w:r w:rsidRPr="00A00373">
        <w:rPr>
          <w:rFonts w:cs="Arial"/>
          <w:b/>
          <w:bCs/>
          <w:noProof/>
          <w:szCs w:val="24"/>
          <w:lang w:val="en-US"/>
        </w:rPr>
        <w:t>Strategic Management Journal</w:t>
      </w:r>
      <w:r w:rsidRPr="00A00373">
        <w:rPr>
          <w:rFonts w:cs="Arial"/>
          <w:noProof/>
          <w:szCs w:val="24"/>
          <w:lang w:val="en-US"/>
        </w:rPr>
        <w:t xml:space="preserve">, v. 14, n. 3, p. 193–213, mar. 1993. </w:t>
      </w:r>
    </w:p>
    <w:p w14:paraId="368703D2"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SENGE, P. M. et al. </w:t>
      </w:r>
      <w:r w:rsidRPr="00300167">
        <w:rPr>
          <w:rFonts w:cs="Arial"/>
          <w:b/>
          <w:bCs/>
          <w:noProof/>
          <w:szCs w:val="24"/>
        </w:rPr>
        <w:t>A quinta disciplina: caderno de campo: estratégias e ferramentas para construir uma organização que aprende</w:t>
      </w:r>
      <w:r w:rsidRPr="00300167">
        <w:rPr>
          <w:rFonts w:cs="Arial"/>
          <w:noProof/>
          <w:szCs w:val="24"/>
        </w:rPr>
        <w:t xml:space="preserve">. </w:t>
      </w:r>
      <w:r w:rsidRPr="00A00373">
        <w:rPr>
          <w:rFonts w:cs="Arial"/>
          <w:noProof/>
          <w:szCs w:val="24"/>
          <w:lang w:val="en-US"/>
        </w:rPr>
        <w:t xml:space="preserve">[s.l.] Qualitymark, 1995. </w:t>
      </w:r>
    </w:p>
    <w:p w14:paraId="74AA54AC"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SHIMIZU, K.; HITT, M. A. Strategic flexibility: Organizational preparedness to reverse ineffective strategic decisions. </w:t>
      </w:r>
      <w:r w:rsidRPr="00A00373">
        <w:rPr>
          <w:rFonts w:cs="Arial"/>
          <w:b/>
          <w:bCs/>
          <w:noProof/>
          <w:szCs w:val="24"/>
          <w:lang w:val="en-US"/>
        </w:rPr>
        <w:t>Academy of Management Executive</w:t>
      </w:r>
      <w:r w:rsidRPr="00A00373">
        <w:rPr>
          <w:rFonts w:cs="Arial"/>
          <w:noProof/>
          <w:szCs w:val="24"/>
          <w:lang w:val="en-US"/>
        </w:rPr>
        <w:t xml:space="preserve">, v. 18, n. 4, p. 44–59, 2004. </w:t>
      </w:r>
    </w:p>
    <w:p w14:paraId="457F42F8"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STERMAN, J. </w:t>
      </w:r>
      <w:r w:rsidRPr="00A00373">
        <w:rPr>
          <w:rFonts w:cs="Arial"/>
          <w:b/>
          <w:bCs/>
          <w:noProof/>
          <w:szCs w:val="24"/>
          <w:lang w:val="en-US"/>
        </w:rPr>
        <w:t>Business Dynamics: Systems Thinking and Modeling for a Complex World</w:t>
      </w:r>
      <w:r w:rsidRPr="00A00373">
        <w:rPr>
          <w:rFonts w:cs="Arial"/>
          <w:noProof/>
          <w:szCs w:val="24"/>
          <w:lang w:val="en-US"/>
        </w:rPr>
        <w:t xml:space="preserve">. [s.l.] Irwin/McGraw-Hill, 2000. </w:t>
      </w:r>
    </w:p>
    <w:p w14:paraId="3E3900EE"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STERMAN, J. D. All models are wrong: Reflections on becoming a systems scientist. </w:t>
      </w:r>
      <w:r w:rsidRPr="00A00373">
        <w:rPr>
          <w:rFonts w:cs="Arial"/>
          <w:b/>
          <w:bCs/>
          <w:noProof/>
          <w:szCs w:val="24"/>
          <w:lang w:val="en-US"/>
        </w:rPr>
        <w:t>System Dynamics Review</w:t>
      </w:r>
      <w:r w:rsidRPr="00A00373">
        <w:rPr>
          <w:rFonts w:cs="Arial"/>
          <w:noProof/>
          <w:szCs w:val="24"/>
          <w:lang w:val="en-US"/>
        </w:rPr>
        <w:t xml:space="preserve">, v. 18, n. 4, p. 501–531, 2002. </w:t>
      </w:r>
    </w:p>
    <w:p w14:paraId="2BE58653"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STRATASYS LTD. 3D Printing’s Imminent Impact on Manufacturing. 2015. </w:t>
      </w:r>
    </w:p>
    <w:p w14:paraId="1F5EEC28"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TORRES, J. P.; KUNC, M.; O’BRIEN, F. Supporting strategy using system dynamics. </w:t>
      </w:r>
      <w:r w:rsidRPr="00A00373">
        <w:rPr>
          <w:rFonts w:cs="Arial"/>
          <w:b/>
          <w:bCs/>
          <w:noProof/>
          <w:szCs w:val="24"/>
          <w:lang w:val="en-US"/>
        </w:rPr>
        <w:t>European Journal of Operational Research</w:t>
      </w:r>
      <w:r w:rsidRPr="00A00373">
        <w:rPr>
          <w:rFonts w:cs="Arial"/>
          <w:noProof/>
          <w:szCs w:val="24"/>
          <w:lang w:val="en-US"/>
        </w:rPr>
        <w:t xml:space="preserve">, v. 260, n. 3, p. 1081–1094, ago. 2017. </w:t>
      </w:r>
    </w:p>
    <w:p w14:paraId="17967162"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TREMBLAY, M. C.; HEVNER, A. R.; BERNDT, D. J. Focus Groups for Artifact Refinement and Evaluation in Design Research. </w:t>
      </w:r>
      <w:r w:rsidRPr="00A00373">
        <w:rPr>
          <w:rFonts w:cs="Arial"/>
          <w:b/>
          <w:bCs/>
          <w:noProof/>
          <w:szCs w:val="24"/>
          <w:lang w:val="en-US"/>
        </w:rPr>
        <w:t>Communications of the Association for Information Systems</w:t>
      </w:r>
      <w:r w:rsidRPr="00A00373">
        <w:rPr>
          <w:rFonts w:cs="Arial"/>
          <w:noProof/>
          <w:szCs w:val="24"/>
          <w:lang w:val="en-US"/>
        </w:rPr>
        <w:t xml:space="preserve">, v. 26, p. 599–618, 2010. </w:t>
      </w:r>
    </w:p>
    <w:p w14:paraId="01886E95"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TRIGEORGIS, L.; REUER, J. J. Real options theory in strategic management. </w:t>
      </w:r>
      <w:r w:rsidRPr="00A00373">
        <w:rPr>
          <w:rFonts w:cs="Arial"/>
          <w:b/>
          <w:bCs/>
          <w:noProof/>
          <w:szCs w:val="24"/>
          <w:lang w:val="en-US"/>
        </w:rPr>
        <w:t>Strategic Management Journal</w:t>
      </w:r>
      <w:r w:rsidRPr="00A00373">
        <w:rPr>
          <w:rFonts w:cs="Arial"/>
          <w:noProof/>
          <w:szCs w:val="24"/>
          <w:lang w:val="en-US"/>
        </w:rPr>
        <w:t xml:space="preserve">, v. 38, n. 1, p. 42–63, jan. 2017. </w:t>
      </w:r>
    </w:p>
    <w:p w14:paraId="6A070386"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TRUTNEVYTE, E. et al. Reinvigorating the scenario technique to expand </w:t>
      </w:r>
      <w:r w:rsidRPr="00A00373">
        <w:rPr>
          <w:rFonts w:cs="Arial"/>
          <w:noProof/>
          <w:szCs w:val="24"/>
          <w:lang w:val="en-US"/>
        </w:rPr>
        <w:lastRenderedPageBreak/>
        <w:t xml:space="preserve">uncertainty consideration. </w:t>
      </w:r>
      <w:r w:rsidRPr="00A00373">
        <w:rPr>
          <w:rFonts w:cs="Arial"/>
          <w:b/>
          <w:bCs/>
          <w:noProof/>
          <w:szCs w:val="24"/>
          <w:lang w:val="en-US"/>
        </w:rPr>
        <w:t>Climatic Change</w:t>
      </w:r>
      <w:r w:rsidRPr="00A00373">
        <w:rPr>
          <w:rFonts w:cs="Arial"/>
          <w:noProof/>
          <w:szCs w:val="24"/>
          <w:lang w:val="en-US"/>
        </w:rPr>
        <w:t xml:space="preserve">, v. 135, n. 3–4, p. 373–379, 2016. </w:t>
      </w:r>
    </w:p>
    <w:p w14:paraId="2A1F0AC4" w14:textId="77777777" w:rsidR="00300167" w:rsidRPr="00300167" w:rsidRDefault="00300167" w:rsidP="00300167">
      <w:pPr>
        <w:widowControl w:val="0"/>
        <w:rPr>
          <w:rFonts w:cs="Arial"/>
          <w:noProof/>
          <w:szCs w:val="24"/>
        </w:rPr>
      </w:pPr>
      <w:r w:rsidRPr="00A00373">
        <w:rPr>
          <w:rFonts w:cs="Arial"/>
          <w:noProof/>
          <w:szCs w:val="24"/>
          <w:lang w:val="en-US"/>
        </w:rPr>
        <w:t xml:space="preserve">UK INTELLECTUAL PROPERTY OFFICE. </w:t>
      </w:r>
      <w:r w:rsidRPr="00A00373">
        <w:rPr>
          <w:rFonts w:cs="Arial"/>
          <w:b/>
          <w:bCs/>
          <w:noProof/>
          <w:szCs w:val="24"/>
          <w:lang w:val="en-US"/>
        </w:rPr>
        <w:t>3D Printing - A Patent Overview</w:t>
      </w:r>
      <w:r w:rsidRPr="00A00373">
        <w:rPr>
          <w:rFonts w:cs="Arial"/>
          <w:noProof/>
          <w:szCs w:val="24"/>
          <w:lang w:val="en-US"/>
        </w:rPr>
        <w:t xml:space="preserve">. </w:t>
      </w:r>
      <w:r w:rsidRPr="00300167">
        <w:rPr>
          <w:rFonts w:cs="Arial"/>
          <w:noProof/>
          <w:szCs w:val="24"/>
        </w:rPr>
        <w:t>[s.l: s.n.]. Disponível em: &lt;https://www.gov.uk/government/publications/3d-printing-a-patent-overview&gt;.</w:t>
      </w:r>
    </w:p>
    <w:p w14:paraId="03ECD367"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US FUNDAMENTALS. </w:t>
      </w:r>
      <w:r w:rsidRPr="00A00373">
        <w:rPr>
          <w:rFonts w:cs="Arial"/>
          <w:b/>
          <w:bCs/>
          <w:noProof/>
          <w:szCs w:val="24"/>
          <w:lang w:val="en-US"/>
        </w:rPr>
        <w:t>US Stocks Fundamentals API</w:t>
      </w:r>
      <w:r w:rsidRPr="00A00373">
        <w:rPr>
          <w:rFonts w:cs="Arial"/>
          <w:noProof/>
          <w:szCs w:val="24"/>
          <w:lang w:val="en-US"/>
        </w:rPr>
        <w:t xml:space="preserve">. </w:t>
      </w:r>
      <w:r w:rsidRPr="00300167">
        <w:rPr>
          <w:rFonts w:cs="Arial"/>
          <w:noProof/>
          <w:szCs w:val="24"/>
        </w:rPr>
        <w:t xml:space="preserve">Disponível em: &lt;http://www.usfundamentals.com/&gt;. </w:t>
      </w:r>
      <w:r w:rsidRPr="00A00373">
        <w:rPr>
          <w:rFonts w:cs="Arial"/>
          <w:noProof/>
          <w:szCs w:val="24"/>
          <w:lang w:val="en-US"/>
        </w:rPr>
        <w:t xml:space="preserve">Acesso em: 10 nov. 2017. </w:t>
      </w:r>
    </w:p>
    <w:p w14:paraId="2F76D3DC"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VAN ECK, N. J.; WALTMAN, L. Software survey : VOSviewer , a computer program for bibliometric mapping. </w:t>
      </w:r>
      <w:r w:rsidRPr="00A00373">
        <w:rPr>
          <w:rFonts w:cs="Arial"/>
          <w:b/>
          <w:bCs/>
          <w:noProof/>
          <w:szCs w:val="24"/>
          <w:lang w:val="en-US"/>
        </w:rPr>
        <w:t>Scientometrics</w:t>
      </w:r>
      <w:r w:rsidRPr="00A00373">
        <w:rPr>
          <w:rFonts w:cs="Arial"/>
          <w:noProof/>
          <w:szCs w:val="24"/>
          <w:lang w:val="en-US"/>
        </w:rPr>
        <w:t xml:space="preserve">, p. 523–538, 2010. </w:t>
      </w:r>
    </w:p>
    <w:p w14:paraId="7CAA76A9"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WACK, P. Scenarios: Uncharted Waters Ahead. </w:t>
      </w:r>
      <w:r w:rsidRPr="00A00373">
        <w:rPr>
          <w:rFonts w:cs="Arial"/>
          <w:b/>
          <w:bCs/>
          <w:noProof/>
          <w:szCs w:val="24"/>
          <w:lang w:val="en-US"/>
        </w:rPr>
        <w:t>Harvard Business Review</w:t>
      </w:r>
      <w:r w:rsidRPr="00A00373">
        <w:rPr>
          <w:rFonts w:cs="Arial"/>
          <w:noProof/>
          <w:szCs w:val="24"/>
          <w:lang w:val="en-US"/>
        </w:rPr>
        <w:t xml:space="preserve">, n. 85516, 1985. </w:t>
      </w:r>
    </w:p>
    <w:p w14:paraId="32972622"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WALKER, W. E.; HAASNOOT, M.; KWAKKEL, J. H. Adapt or perish: A review of planning approaches for adaptation under deep uncertainty. </w:t>
      </w:r>
      <w:r w:rsidRPr="00A00373">
        <w:rPr>
          <w:rFonts w:cs="Arial"/>
          <w:b/>
          <w:bCs/>
          <w:noProof/>
          <w:szCs w:val="24"/>
          <w:lang w:val="en-US"/>
        </w:rPr>
        <w:t>Sustainability (Switzerland)</w:t>
      </w:r>
      <w:r w:rsidRPr="00A00373">
        <w:rPr>
          <w:rFonts w:cs="Arial"/>
          <w:noProof/>
          <w:szCs w:val="24"/>
          <w:lang w:val="en-US"/>
        </w:rPr>
        <w:t xml:space="preserve">, v. 5, n. 3, p. 955–979, 2013. </w:t>
      </w:r>
    </w:p>
    <w:p w14:paraId="6B9EC030"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WALKER, W. E.; LEMPERT, R. J.; KWAKKEL, J. H. Deep Uncertainty. In: GASS, S. I.; FU, M. C. (Eds.). . </w:t>
      </w:r>
      <w:r w:rsidRPr="00A00373">
        <w:rPr>
          <w:rFonts w:cs="Arial"/>
          <w:b/>
          <w:bCs/>
          <w:noProof/>
          <w:szCs w:val="24"/>
          <w:lang w:val="en-US"/>
        </w:rPr>
        <w:t>Encyclopedia of Operations Research and Management Science</w:t>
      </w:r>
      <w:r w:rsidRPr="00A00373">
        <w:rPr>
          <w:rFonts w:cs="Arial"/>
          <w:noProof/>
          <w:szCs w:val="24"/>
          <w:lang w:val="en-US"/>
        </w:rPr>
        <w:t xml:space="preserve">. Boston, MA: Springer US, 2013. p. 395–402. </w:t>
      </w:r>
    </w:p>
    <w:p w14:paraId="443FE979"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WALKER, W. E.; RAHMAN, S. A.; CAVE, J. Adaptive policies, policy analysis, and policy-making. </w:t>
      </w:r>
      <w:r w:rsidRPr="00A00373">
        <w:rPr>
          <w:rFonts w:cs="Arial"/>
          <w:b/>
          <w:bCs/>
          <w:noProof/>
          <w:szCs w:val="24"/>
          <w:lang w:val="en-US"/>
        </w:rPr>
        <w:t>European Journal of Operational Research</w:t>
      </w:r>
      <w:r w:rsidRPr="00A00373">
        <w:rPr>
          <w:rFonts w:cs="Arial"/>
          <w:noProof/>
          <w:szCs w:val="24"/>
          <w:lang w:val="en-US"/>
        </w:rPr>
        <w:t xml:space="preserve">, v. 128, n. 2, p. 282–289, 2001. </w:t>
      </w:r>
    </w:p>
    <w:p w14:paraId="62ECA07F"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WERNERFELT, B. The Resource-Based view of the firm. </w:t>
      </w:r>
      <w:r w:rsidRPr="00A00373">
        <w:rPr>
          <w:rFonts w:cs="Arial"/>
          <w:b/>
          <w:bCs/>
          <w:noProof/>
          <w:szCs w:val="24"/>
          <w:lang w:val="en-US"/>
        </w:rPr>
        <w:t>Strategic Management Journal</w:t>
      </w:r>
      <w:r w:rsidRPr="00A00373">
        <w:rPr>
          <w:rFonts w:cs="Arial"/>
          <w:noProof/>
          <w:szCs w:val="24"/>
          <w:lang w:val="en-US"/>
        </w:rPr>
        <w:t xml:space="preserve">, v. 5, n. April 1983, p. 171–180, 1984. </w:t>
      </w:r>
    </w:p>
    <w:p w14:paraId="2AD6044D"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WHOLERS, T. </w:t>
      </w:r>
      <w:r w:rsidRPr="00A00373">
        <w:rPr>
          <w:rFonts w:cs="Arial"/>
          <w:b/>
          <w:bCs/>
          <w:noProof/>
          <w:szCs w:val="24"/>
          <w:lang w:val="en-US"/>
        </w:rPr>
        <w:t>Popularity of FDM</w:t>
      </w:r>
      <w:r w:rsidRPr="00A00373">
        <w:rPr>
          <w:rFonts w:cs="Arial"/>
          <w:noProof/>
          <w:szCs w:val="24"/>
          <w:lang w:val="en-US"/>
        </w:rPr>
        <w:t xml:space="preserve">. </w:t>
      </w:r>
      <w:r w:rsidRPr="00300167">
        <w:rPr>
          <w:rFonts w:cs="Arial"/>
          <w:noProof/>
          <w:szCs w:val="24"/>
        </w:rPr>
        <w:t xml:space="preserve">Disponível em: &lt;https://wohlersassociates.com/blog/2016/01/popularity-of-fdm/&gt;. </w:t>
      </w:r>
      <w:r w:rsidRPr="00A00373">
        <w:rPr>
          <w:rFonts w:cs="Arial"/>
          <w:noProof/>
          <w:szCs w:val="24"/>
          <w:lang w:val="en-US"/>
        </w:rPr>
        <w:t xml:space="preserve">Acesso em: 10 dez. 2017. </w:t>
      </w:r>
    </w:p>
    <w:p w14:paraId="6F6FC17B"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WILSON, D. Strategic Decision Making. In: </w:t>
      </w:r>
      <w:r w:rsidRPr="00A00373">
        <w:rPr>
          <w:rFonts w:cs="Arial"/>
          <w:b/>
          <w:bCs/>
          <w:noProof/>
          <w:szCs w:val="24"/>
          <w:lang w:val="en-US"/>
        </w:rPr>
        <w:t>Wiley Encyclopedia of Management</w:t>
      </w:r>
      <w:r w:rsidRPr="00A00373">
        <w:rPr>
          <w:rFonts w:cs="Arial"/>
          <w:noProof/>
          <w:szCs w:val="24"/>
          <w:lang w:val="en-US"/>
        </w:rPr>
        <w:t xml:space="preserve">. [s.l: s.n.]. p. 12:1-4. </w:t>
      </w:r>
    </w:p>
    <w:p w14:paraId="2D5E7EC6"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WILTBANK, R. et al. What to do next? The case for non-predictive strategy. </w:t>
      </w:r>
      <w:r w:rsidRPr="00A00373">
        <w:rPr>
          <w:rFonts w:cs="Arial"/>
          <w:b/>
          <w:bCs/>
          <w:noProof/>
          <w:szCs w:val="24"/>
          <w:lang w:val="en-US"/>
        </w:rPr>
        <w:t>Strategic Management Journal</w:t>
      </w:r>
      <w:r w:rsidRPr="00A00373">
        <w:rPr>
          <w:rFonts w:cs="Arial"/>
          <w:noProof/>
          <w:szCs w:val="24"/>
          <w:lang w:val="en-US"/>
        </w:rPr>
        <w:t xml:space="preserve">, v. 27, n. 10, p. 981–998, out. 2006. </w:t>
      </w:r>
    </w:p>
    <w:p w14:paraId="1D324BC5"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WOHLERS, T. </w:t>
      </w:r>
      <w:r w:rsidRPr="00A00373">
        <w:rPr>
          <w:rFonts w:cs="Arial"/>
          <w:b/>
          <w:bCs/>
          <w:noProof/>
          <w:szCs w:val="24"/>
          <w:lang w:val="en-US"/>
        </w:rPr>
        <w:t>The future of 3D Printing (by Terry Wohlers)</w:t>
      </w:r>
      <w:r w:rsidRPr="00A00373">
        <w:rPr>
          <w:rFonts w:cs="Arial"/>
          <w:noProof/>
          <w:szCs w:val="24"/>
          <w:lang w:val="en-US"/>
        </w:rPr>
        <w:t xml:space="preserve">. </w:t>
      </w:r>
      <w:r w:rsidRPr="00300167">
        <w:rPr>
          <w:rFonts w:cs="Arial"/>
          <w:noProof/>
          <w:szCs w:val="24"/>
        </w:rPr>
        <w:t xml:space="preserve">Disponível em: &lt;https://www.youtube.com/watch?v=xXisjneilNU&gt;. </w:t>
      </w:r>
      <w:r w:rsidRPr="00A00373">
        <w:rPr>
          <w:rFonts w:cs="Arial"/>
          <w:noProof/>
          <w:szCs w:val="24"/>
          <w:lang w:val="en-US"/>
        </w:rPr>
        <w:t xml:space="preserve">Acesso em: 20 dez. 2017. </w:t>
      </w:r>
    </w:p>
    <w:p w14:paraId="2D91963D"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WOHLERS, T.; GORNET, T. History of additive manufacturing. In: </w:t>
      </w:r>
      <w:r w:rsidRPr="00A00373">
        <w:rPr>
          <w:rFonts w:cs="Arial"/>
          <w:b/>
          <w:bCs/>
          <w:noProof/>
          <w:szCs w:val="24"/>
          <w:lang w:val="en-US"/>
        </w:rPr>
        <w:t>Wohlers Report 2016</w:t>
      </w:r>
      <w:r w:rsidRPr="00A00373">
        <w:rPr>
          <w:rFonts w:cs="Arial"/>
          <w:noProof/>
          <w:szCs w:val="24"/>
          <w:lang w:val="en-US"/>
        </w:rPr>
        <w:t xml:space="preserve">. [s.l: s.n.]. p. 1–23. </w:t>
      </w:r>
    </w:p>
    <w:p w14:paraId="453D7B8D"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WOHLERS ASSOCIATES. </w:t>
      </w:r>
      <w:r w:rsidRPr="00A00373">
        <w:rPr>
          <w:rFonts w:cs="Arial"/>
          <w:b/>
          <w:bCs/>
          <w:noProof/>
          <w:szCs w:val="24"/>
          <w:lang w:val="en-US"/>
        </w:rPr>
        <w:t>Executive Summary - Wohlers Report 2013</w:t>
      </w:r>
      <w:r w:rsidRPr="00A00373">
        <w:rPr>
          <w:rFonts w:cs="Arial"/>
          <w:noProof/>
          <w:szCs w:val="24"/>
          <w:lang w:val="en-US"/>
        </w:rPr>
        <w:t>. [s.l: s.n.]. Disponível em: &lt;https://wohlersassociates.com/2013-ExSum.pdf&gt;.</w:t>
      </w:r>
    </w:p>
    <w:p w14:paraId="62B99E72" w14:textId="77777777" w:rsidR="00300167" w:rsidRPr="00300167" w:rsidRDefault="00300167" w:rsidP="00300167">
      <w:pPr>
        <w:widowControl w:val="0"/>
        <w:rPr>
          <w:rFonts w:cs="Arial"/>
          <w:noProof/>
          <w:szCs w:val="24"/>
        </w:rPr>
      </w:pPr>
      <w:r w:rsidRPr="00A00373">
        <w:rPr>
          <w:rFonts w:cs="Arial"/>
          <w:noProof/>
          <w:szCs w:val="24"/>
          <w:lang w:val="en-US"/>
        </w:rPr>
        <w:lastRenderedPageBreak/>
        <w:t xml:space="preserve">WOHLERS ASSOCIATES. </w:t>
      </w:r>
      <w:r w:rsidRPr="00A00373">
        <w:rPr>
          <w:rFonts w:cs="Arial"/>
          <w:b/>
          <w:bCs/>
          <w:noProof/>
          <w:szCs w:val="24"/>
          <w:lang w:val="en-US"/>
        </w:rPr>
        <w:t>Executive summary of the Wohlers Report 2014</w:t>
      </w:r>
      <w:r w:rsidRPr="00A00373">
        <w:rPr>
          <w:rFonts w:cs="Arial"/>
          <w:noProof/>
          <w:szCs w:val="24"/>
          <w:lang w:val="en-US"/>
        </w:rPr>
        <w:t xml:space="preserve">. </w:t>
      </w:r>
      <w:r w:rsidRPr="00300167">
        <w:rPr>
          <w:rFonts w:cs="Arial"/>
          <w:noProof/>
          <w:szCs w:val="24"/>
        </w:rPr>
        <w:t>[s.l: s.n.]. Disponível em: &lt;https://wohlersassociates.com/2014-ExSum.pdf&gt;.</w:t>
      </w:r>
    </w:p>
    <w:p w14:paraId="06006D89" w14:textId="77777777" w:rsidR="00300167" w:rsidRPr="00300167" w:rsidRDefault="00300167" w:rsidP="00300167">
      <w:pPr>
        <w:widowControl w:val="0"/>
        <w:rPr>
          <w:rFonts w:cs="Arial"/>
          <w:noProof/>
          <w:szCs w:val="24"/>
        </w:rPr>
      </w:pPr>
      <w:r w:rsidRPr="00A00373">
        <w:rPr>
          <w:rFonts w:cs="Arial"/>
          <w:noProof/>
          <w:szCs w:val="24"/>
          <w:lang w:val="en-US"/>
        </w:rPr>
        <w:t xml:space="preserve">WOHLERS ASSOCIATES. </w:t>
      </w:r>
      <w:r w:rsidRPr="00A00373">
        <w:rPr>
          <w:rFonts w:cs="Arial"/>
          <w:b/>
          <w:bCs/>
          <w:noProof/>
          <w:szCs w:val="24"/>
          <w:lang w:val="en-US"/>
        </w:rPr>
        <w:t>Executive Summary - Wohlers Report 2015</w:t>
      </w:r>
      <w:r w:rsidRPr="00A00373">
        <w:rPr>
          <w:rFonts w:cs="Arial"/>
          <w:noProof/>
          <w:szCs w:val="24"/>
          <w:lang w:val="en-US"/>
        </w:rPr>
        <w:t xml:space="preserve">. </w:t>
      </w:r>
      <w:r w:rsidRPr="00300167">
        <w:rPr>
          <w:rFonts w:cs="Arial"/>
          <w:noProof/>
          <w:szCs w:val="24"/>
        </w:rPr>
        <w:t>[s.l: s.n.]. Disponível em: &lt;https://wohlersassociates.com/2015-ExSum.pdf&gt;.</w:t>
      </w:r>
    </w:p>
    <w:p w14:paraId="5976C662" w14:textId="77777777" w:rsidR="00300167" w:rsidRPr="00A00373" w:rsidRDefault="00300167" w:rsidP="00300167">
      <w:pPr>
        <w:widowControl w:val="0"/>
        <w:rPr>
          <w:rFonts w:cs="Arial"/>
          <w:noProof/>
          <w:szCs w:val="24"/>
          <w:lang w:val="en-US"/>
        </w:rPr>
      </w:pPr>
      <w:r w:rsidRPr="00A00373">
        <w:rPr>
          <w:rFonts w:cs="Arial"/>
          <w:noProof/>
          <w:szCs w:val="24"/>
          <w:lang w:val="en-US"/>
        </w:rPr>
        <w:t xml:space="preserve">ZINKEVIČIŪTĖ, V. Evaluation of business strategic decisions under changing environment conditions. </w:t>
      </w:r>
      <w:r w:rsidRPr="00A00373">
        <w:rPr>
          <w:rFonts w:cs="Arial"/>
          <w:b/>
          <w:bCs/>
          <w:noProof/>
          <w:szCs w:val="24"/>
          <w:lang w:val="en-US"/>
        </w:rPr>
        <w:t>Journal of Business Economics and Management</w:t>
      </w:r>
      <w:r w:rsidRPr="00A00373">
        <w:rPr>
          <w:rFonts w:cs="Arial"/>
          <w:noProof/>
          <w:szCs w:val="24"/>
          <w:lang w:val="en-US"/>
        </w:rPr>
        <w:t xml:space="preserve">, v. 12, n. 2, p. 332–352, 2011. </w:t>
      </w:r>
    </w:p>
    <w:p w14:paraId="3CA57E7C" w14:textId="77777777" w:rsidR="00300167" w:rsidRPr="00300167" w:rsidRDefault="00300167" w:rsidP="00300167">
      <w:pPr>
        <w:widowControl w:val="0"/>
        <w:rPr>
          <w:rFonts w:cs="Arial"/>
          <w:noProof/>
        </w:rPr>
      </w:pPr>
      <w:r w:rsidRPr="00A00373">
        <w:rPr>
          <w:rFonts w:cs="Arial"/>
          <w:noProof/>
          <w:szCs w:val="24"/>
          <w:lang w:val="en-US"/>
        </w:rPr>
        <w:t xml:space="preserve">ZUPIC, I.; CATER, T. Bibliometric Methods in Management and Organization. </w:t>
      </w:r>
      <w:r w:rsidRPr="00300167">
        <w:rPr>
          <w:rFonts w:cs="Arial"/>
          <w:b/>
          <w:bCs/>
          <w:noProof/>
          <w:szCs w:val="24"/>
        </w:rPr>
        <w:t>Organizational Research Methods</w:t>
      </w:r>
      <w:r w:rsidRPr="00300167">
        <w:rPr>
          <w:rFonts w:cs="Arial"/>
          <w:noProof/>
          <w:szCs w:val="24"/>
        </w:rPr>
        <w:t xml:space="preserve">, v. 18, n. 3, p. 429–472, 2014. </w:t>
      </w:r>
    </w:p>
    <w:p w14:paraId="7ACD8DBD" w14:textId="77777777" w:rsidR="00A24367" w:rsidRPr="00432BD8" w:rsidRDefault="005A1C94" w:rsidP="005A1C94">
      <w:pPr>
        <w:ind w:firstLine="0"/>
        <w:sectPr w:rsidR="00A24367" w:rsidRPr="00432BD8" w:rsidSect="001F56FA">
          <w:footnotePr>
            <w:numRestart w:val="eachSect"/>
          </w:footnotePr>
          <w:pgSz w:w="11906" w:h="16838" w:code="9"/>
          <w:pgMar w:top="1701" w:right="1134" w:bottom="1134" w:left="1701" w:header="1134" w:footer="709" w:gutter="0"/>
          <w:cols w:space="708"/>
          <w:docGrid w:linePitch="360"/>
        </w:sectPr>
      </w:pPr>
      <w:r>
        <w:fldChar w:fldCharType="end"/>
      </w:r>
    </w:p>
    <w:p w14:paraId="3AC37C34" w14:textId="77777777" w:rsidR="00EF3166" w:rsidRPr="00B31CAE" w:rsidRDefault="00EF3166" w:rsidP="00C93F25">
      <w:pPr>
        <w:pStyle w:val="Ttulo1"/>
        <w:numPr>
          <w:ilvl w:val="0"/>
          <w:numId w:val="0"/>
        </w:numPr>
        <w:ind w:left="737"/>
        <w:jc w:val="center"/>
      </w:pPr>
      <w:bookmarkStart w:id="181" w:name="_Toc422058289"/>
      <w:bookmarkStart w:id="182" w:name="_Toc435446419"/>
      <w:bookmarkStart w:id="183" w:name="_Toc502855303"/>
      <w:r w:rsidRPr="00B31CAE">
        <w:lastRenderedPageBreak/>
        <w:t>A</w:t>
      </w:r>
      <w:r w:rsidRPr="00B31CAE">
        <w:rPr>
          <w:rStyle w:val="TtuloApendAnexoChar"/>
          <w:rFonts w:cs="Arial"/>
          <w:kern w:val="32"/>
          <w:szCs w:val="32"/>
        </w:rPr>
        <w:t>PÊNDIC</w:t>
      </w:r>
      <w:r w:rsidRPr="00B31CAE">
        <w:t xml:space="preserve">E A </w:t>
      </w:r>
      <w:r>
        <w:t>–</w:t>
      </w:r>
      <w:r w:rsidRPr="00B31CAE">
        <w:t xml:space="preserve"> </w:t>
      </w:r>
      <w:r>
        <w:t>Protocolo</w:t>
      </w:r>
      <w:bookmarkEnd w:id="181"/>
      <w:bookmarkEnd w:id="182"/>
      <w:r w:rsidR="00BB306F">
        <w:t xml:space="preserve"> da Revisão Sistemática da Literatura</w:t>
      </w:r>
      <w:bookmarkEnd w:id="183"/>
    </w:p>
    <w:p w14:paraId="7880AA22" w14:textId="3E1A12B3" w:rsidR="00EF3166" w:rsidRDefault="00EF3166" w:rsidP="00B66EFC">
      <w:pPr>
        <w:pStyle w:val="Legenda"/>
      </w:pPr>
      <w:bookmarkStart w:id="184" w:name="_Toc435446365"/>
      <w:bookmarkStart w:id="185" w:name="_Toc482263862"/>
      <w:r>
        <w:t xml:space="preserve">Quadro </w:t>
      </w:r>
      <w:r w:rsidR="000A47A3">
        <w:fldChar w:fldCharType="begin"/>
      </w:r>
      <w:r w:rsidR="000A47A3">
        <w:instrText xml:space="preserve"> SEQ Quadro \* ARABIC </w:instrText>
      </w:r>
      <w:r w:rsidR="000A47A3">
        <w:fldChar w:fldCharType="separate"/>
      </w:r>
      <w:r w:rsidR="00743F02">
        <w:rPr>
          <w:noProof/>
        </w:rPr>
        <w:t>18</w:t>
      </w:r>
      <w:r w:rsidR="000A47A3">
        <w:rPr>
          <w:noProof/>
        </w:rPr>
        <w:fldChar w:fldCharType="end"/>
      </w:r>
      <w:r>
        <w:t xml:space="preserve"> </w:t>
      </w:r>
      <w:r w:rsidR="00025F71">
        <w:t>–</w:t>
      </w:r>
      <w:r>
        <w:t xml:space="preserve"> </w:t>
      </w:r>
      <w:bookmarkEnd w:id="184"/>
      <w:r w:rsidR="005B18F7">
        <w:t>Protocolo da Revisão Sistemática da Literatura</w:t>
      </w:r>
      <w:bookmarkEnd w:id="185"/>
    </w:p>
    <w:tbl>
      <w:tblPr>
        <w:tblStyle w:val="Tabelacomgrade"/>
        <w:tblW w:w="14170" w:type="dxa"/>
        <w:tblLook w:val="04A0" w:firstRow="1" w:lastRow="0" w:firstColumn="1" w:lastColumn="0" w:noHBand="0" w:noVBand="1"/>
      </w:tblPr>
      <w:tblGrid>
        <w:gridCol w:w="2547"/>
        <w:gridCol w:w="4536"/>
        <w:gridCol w:w="7087"/>
      </w:tblGrid>
      <w:tr w:rsidR="00EF3166" w14:paraId="5AA57F8B" w14:textId="77777777" w:rsidTr="00961E66">
        <w:trPr>
          <w:trHeight w:val="424"/>
          <w:tblHeader/>
        </w:trPr>
        <w:tc>
          <w:tcPr>
            <w:tcW w:w="2547" w:type="dxa"/>
            <w:shd w:val="clear" w:color="auto" w:fill="D9D9D9" w:themeFill="background1" w:themeFillShade="D9"/>
            <w:vAlign w:val="center"/>
          </w:tcPr>
          <w:p w14:paraId="7B0BD2FC" w14:textId="77777777" w:rsidR="00EF3166" w:rsidRPr="00EF3166" w:rsidRDefault="00EF3166" w:rsidP="00EF3166">
            <w:pPr>
              <w:pStyle w:val="ALNEAS"/>
              <w:numPr>
                <w:ilvl w:val="0"/>
                <w:numId w:val="0"/>
              </w:numPr>
              <w:ind w:left="-112"/>
              <w:jc w:val="center"/>
              <w:rPr>
                <w:b/>
                <w:sz w:val="22"/>
              </w:rPr>
            </w:pPr>
            <w:r w:rsidRPr="00EF3166">
              <w:rPr>
                <w:b/>
                <w:sz w:val="22"/>
              </w:rPr>
              <w:t>Característica da Revisão</w:t>
            </w:r>
          </w:p>
        </w:tc>
        <w:tc>
          <w:tcPr>
            <w:tcW w:w="4536" w:type="dxa"/>
            <w:shd w:val="clear" w:color="auto" w:fill="D9D9D9" w:themeFill="background1" w:themeFillShade="D9"/>
            <w:vAlign w:val="center"/>
          </w:tcPr>
          <w:p w14:paraId="0FA9F879" w14:textId="77777777" w:rsidR="00EF3166" w:rsidRPr="00834CBA" w:rsidRDefault="00EF3166" w:rsidP="001F56FA">
            <w:pPr>
              <w:ind w:firstLine="0"/>
              <w:jc w:val="left"/>
              <w:rPr>
                <w:b/>
                <w:sz w:val="22"/>
                <w:szCs w:val="22"/>
              </w:rPr>
            </w:pPr>
            <w:r w:rsidRPr="00834CBA">
              <w:rPr>
                <w:b/>
                <w:sz w:val="22"/>
                <w:szCs w:val="22"/>
              </w:rPr>
              <w:t>Decisão / Definição</w:t>
            </w:r>
          </w:p>
        </w:tc>
        <w:tc>
          <w:tcPr>
            <w:tcW w:w="7087" w:type="dxa"/>
            <w:shd w:val="clear" w:color="auto" w:fill="D9D9D9" w:themeFill="background1" w:themeFillShade="D9"/>
            <w:vAlign w:val="center"/>
          </w:tcPr>
          <w:p w14:paraId="06ADF53B" w14:textId="77777777" w:rsidR="00EF3166" w:rsidRPr="00834CBA" w:rsidRDefault="00EF3166" w:rsidP="001F56FA">
            <w:pPr>
              <w:ind w:firstLine="0"/>
              <w:jc w:val="left"/>
              <w:rPr>
                <w:b/>
                <w:sz w:val="22"/>
                <w:szCs w:val="22"/>
              </w:rPr>
            </w:pPr>
            <w:r w:rsidRPr="00834CBA">
              <w:rPr>
                <w:b/>
                <w:sz w:val="22"/>
                <w:szCs w:val="22"/>
              </w:rPr>
              <w:t>Justificativa</w:t>
            </w:r>
          </w:p>
        </w:tc>
      </w:tr>
      <w:tr w:rsidR="00EF3166" w:rsidRPr="006A28C2" w14:paraId="40BB7709" w14:textId="77777777" w:rsidTr="00961E66">
        <w:tc>
          <w:tcPr>
            <w:tcW w:w="2547" w:type="dxa"/>
            <w:vAlign w:val="center"/>
          </w:tcPr>
          <w:p w14:paraId="1A1AF0A8" w14:textId="77777777" w:rsidR="00EF3166" w:rsidRPr="00834CBA" w:rsidRDefault="00EF3166" w:rsidP="001F56FA">
            <w:pPr>
              <w:ind w:firstLine="0"/>
              <w:jc w:val="left"/>
              <w:rPr>
                <w:b/>
                <w:sz w:val="22"/>
                <w:szCs w:val="22"/>
              </w:rPr>
            </w:pPr>
            <w:r w:rsidRPr="00834CBA">
              <w:rPr>
                <w:b/>
                <w:sz w:val="22"/>
                <w:szCs w:val="22"/>
              </w:rPr>
              <w:t>Framework Conceitual Inicial</w:t>
            </w:r>
          </w:p>
        </w:tc>
        <w:tc>
          <w:tcPr>
            <w:tcW w:w="4536" w:type="dxa"/>
            <w:vAlign w:val="center"/>
          </w:tcPr>
          <w:p w14:paraId="168F2BDC" w14:textId="77777777" w:rsidR="00EF3166" w:rsidRPr="00834CBA" w:rsidRDefault="00EF3166" w:rsidP="001F56FA">
            <w:pPr>
              <w:ind w:firstLine="0"/>
              <w:jc w:val="left"/>
              <w:rPr>
                <w:sz w:val="22"/>
                <w:szCs w:val="22"/>
                <w:lang w:val="en-US"/>
              </w:rPr>
            </w:pPr>
            <w:r>
              <w:rPr>
                <w:sz w:val="22"/>
                <w:szCs w:val="22"/>
                <w:lang w:val="en-US"/>
              </w:rPr>
              <w:t>Exploratory Modeling Analysis and Robust Decision Making</w:t>
            </w:r>
          </w:p>
        </w:tc>
        <w:tc>
          <w:tcPr>
            <w:tcW w:w="7087" w:type="dxa"/>
            <w:vAlign w:val="center"/>
          </w:tcPr>
          <w:p w14:paraId="0D924DB3" w14:textId="77777777" w:rsidR="00EF3166" w:rsidRPr="00834CBA" w:rsidRDefault="00EF3166" w:rsidP="001F56FA">
            <w:pPr>
              <w:ind w:firstLine="0"/>
              <w:jc w:val="left"/>
              <w:rPr>
                <w:sz w:val="22"/>
                <w:szCs w:val="22"/>
              </w:rPr>
            </w:pPr>
            <w:r w:rsidRPr="00834CBA">
              <w:rPr>
                <w:sz w:val="22"/>
                <w:szCs w:val="22"/>
              </w:rPr>
              <w:t>Para a localização de revisões de literatura de modo coerente, foi feita a opção de buscar por revisões de literatura que reconheçam as abordagens reconhecidas pela comunidade de pesquisadores local.</w:t>
            </w:r>
          </w:p>
        </w:tc>
      </w:tr>
      <w:tr w:rsidR="00EF3166" w14:paraId="45553D51" w14:textId="77777777" w:rsidTr="00961E66">
        <w:tc>
          <w:tcPr>
            <w:tcW w:w="2547" w:type="dxa"/>
            <w:vAlign w:val="center"/>
          </w:tcPr>
          <w:p w14:paraId="72D27825" w14:textId="77777777" w:rsidR="00EF3166" w:rsidRPr="00834CBA" w:rsidRDefault="00EF3166" w:rsidP="001F56FA">
            <w:pPr>
              <w:ind w:firstLine="0"/>
              <w:jc w:val="left"/>
              <w:rPr>
                <w:b/>
                <w:sz w:val="22"/>
                <w:szCs w:val="22"/>
              </w:rPr>
            </w:pPr>
            <w:r w:rsidRPr="00834CBA">
              <w:rPr>
                <w:b/>
                <w:sz w:val="22"/>
                <w:szCs w:val="22"/>
              </w:rPr>
              <w:t>Contexto</w:t>
            </w:r>
          </w:p>
        </w:tc>
        <w:tc>
          <w:tcPr>
            <w:tcW w:w="4536" w:type="dxa"/>
            <w:vAlign w:val="center"/>
          </w:tcPr>
          <w:p w14:paraId="0F582884" w14:textId="77777777" w:rsidR="00EF3166" w:rsidRPr="00834CBA" w:rsidRDefault="00EF3166" w:rsidP="001F56FA">
            <w:pPr>
              <w:ind w:firstLine="0"/>
              <w:jc w:val="left"/>
              <w:rPr>
                <w:sz w:val="22"/>
                <w:szCs w:val="22"/>
              </w:rPr>
            </w:pPr>
            <w:r w:rsidRPr="00834CBA">
              <w:rPr>
                <w:sz w:val="22"/>
                <w:szCs w:val="22"/>
              </w:rPr>
              <w:t>Não será definido um contexto de aplicação a priori.</w:t>
            </w:r>
          </w:p>
        </w:tc>
        <w:tc>
          <w:tcPr>
            <w:tcW w:w="7087" w:type="dxa"/>
            <w:vAlign w:val="center"/>
          </w:tcPr>
          <w:p w14:paraId="44171A35" w14:textId="77777777" w:rsidR="00EF3166" w:rsidRPr="00834CBA" w:rsidRDefault="00EF3166" w:rsidP="001F56FA">
            <w:pPr>
              <w:ind w:firstLine="0"/>
              <w:jc w:val="left"/>
              <w:rPr>
                <w:sz w:val="22"/>
                <w:szCs w:val="22"/>
              </w:rPr>
            </w:pPr>
            <w:r w:rsidRPr="00834CBA">
              <w:rPr>
                <w:sz w:val="22"/>
                <w:szCs w:val="22"/>
              </w:rPr>
              <w:t>O objetivo desta etapa do trabalho não é limitar as revisões de literatura somente de um contexto específico.</w:t>
            </w:r>
          </w:p>
        </w:tc>
      </w:tr>
      <w:tr w:rsidR="00EF3166" w14:paraId="1DA5ECF2" w14:textId="77777777" w:rsidTr="00961E66">
        <w:tc>
          <w:tcPr>
            <w:tcW w:w="2547" w:type="dxa"/>
            <w:vAlign w:val="center"/>
          </w:tcPr>
          <w:p w14:paraId="721E3300" w14:textId="77777777" w:rsidR="00EF3166" w:rsidRPr="00834CBA" w:rsidRDefault="00EF3166" w:rsidP="001F56FA">
            <w:pPr>
              <w:ind w:firstLine="0"/>
              <w:jc w:val="left"/>
              <w:rPr>
                <w:b/>
                <w:sz w:val="22"/>
                <w:szCs w:val="22"/>
              </w:rPr>
            </w:pPr>
            <w:r w:rsidRPr="00834CBA">
              <w:rPr>
                <w:b/>
                <w:sz w:val="22"/>
                <w:szCs w:val="22"/>
              </w:rPr>
              <w:t>Horizonte</w:t>
            </w:r>
          </w:p>
        </w:tc>
        <w:tc>
          <w:tcPr>
            <w:tcW w:w="4536" w:type="dxa"/>
            <w:vAlign w:val="center"/>
          </w:tcPr>
          <w:p w14:paraId="0B977A65" w14:textId="77777777" w:rsidR="006917D3" w:rsidRDefault="006917D3" w:rsidP="001F56FA">
            <w:pPr>
              <w:ind w:firstLine="0"/>
              <w:jc w:val="left"/>
              <w:rPr>
                <w:sz w:val="22"/>
                <w:szCs w:val="22"/>
              </w:rPr>
            </w:pPr>
            <w:r>
              <w:rPr>
                <w:sz w:val="22"/>
                <w:szCs w:val="22"/>
              </w:rPr>
              <w:t>Sem Limitações</w:t>
            </w:r>
          </w:p>
          <w:p w14:paraId="4D3F1DAD" w14:textId="77777777" w:rsidR="006917D3" w:rsidRPr="00834CBA" w:rsidRDefault="006917D3" w:rsidP="001F56FA">
            <w:pPr>
              <w:ind w:firstLine="0"/>
              <w:jc w:val="left"/>
              <w:rPr>
                <w:sz w:val="22"/>
                <w:szCs w:val="22"/>
              </w:rPr>
            </w:pPr>
            <w:r>
              <w:rPr>
                <w:sz w:val="22"/>
                <w:szCs w:val="22"/>
              </w:rPr>
              <w:t>1993 – Presente</w:t>
            </w:r>
          </w:p>
        </w:tc>
        <w:tc>
          <w:tcPr>
            <w:tcW w:w="7087" w:type="dxa"/>
            <w:vAlign w:val="center"/>
          </w:tcPr>
          <w:p w14:paraId="09625D67" w14:textId="622172E4" w:rsidR="00EF3166" w:rsidRPr="00834CBA" w:rsidRDefault="00BE445F" w:rsidP="001F56FA">
            <w:pPr>
              <w:ind w:firstLine="0"/>
              <w:jc w:val="left"/>
              <w:rPr>
                <w:sz w:val="22"/>
                <w:szCs w:val="22"/>
              </w:rPr>
            </w:pPr>
            <w:r>
              <w:rPr>
                <w:sz w:val="22"/>
                <w:szCs w:val="22"/>
              </w:rPr>
              <w:t xml:space="preserve">O trabalho seminal desta vertente de pesquisa é atribuído a </w:t>
            </w:r>
            <w:r>
              <w:rPr>
                <w:sz w:val="22"/>
                <w:szCs w:val="22"/>
              </w:rPr>
              <w:fldChar w:fldCharType="begin" w:fldLock="1"/>
            </w:r>
            <w:r w:rsidR="00810566">
              <w:rPr>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z w:val="22"/>
                <w:szCs w:val="22"/>
              </w:rPr>
              <w:fldChar w:fldCharType="separate"/>
            </w:r>
            <w:r w:rsidR="005A1C94" w:rsidRPr="005A1C94">
              <w:rPr>
                <w:noProof/>
                <w:sz w:val="22"/>
                <w:szCs w:val="22"/>
              </w:rPr>
              <w:t>(BANKES, 1993)</w:t>
            </w:r>
            <w:r>
              <w:rPr>
                <w:sz w:val="22"/>
                <w:szCs w:val="22"/>
              </w:rPr>
              <w:fldChar w:fldCharType="end"/>
            </w:r>
            <w:r w:rsidR="00B775FC">
              <w:rPr>
                <w:sz w:val="22"/>
                <w:szCs w:val="22"/>
              </w:rPr>
              <w:t>. Por este motivo, serão consideradas publicações a partir desta data.</w:t>
            </w:r>
            <w:r>
              <w:rPr>
                <w:sz w:val="22"/>
                <w:szCs w:val="22"/>
              </w:rPr>
              <w:t xml:space="preserve"> </w:t>
            </w:r>
          </w:p>
        </w:tc>
      </w:tr>
      <w:tr w:rsidR="00EF3166" w14:paraId="5A9EDA52" w14:textId="77777777" w:rsidTr="00961E66">
        <w:tc>
          <w:tcPr>
            <w:tcW w:w="2547" w:type="dxa"/>
            <w:vAlign w:val="center"/>
          </w:tcPr>
          <w:p w14:paraId="017FC00F" w14:textId="77777777" w:rsidR="00EF3166" w:rsidRPr="00834CBA" w:rsidRDefault="00EF3166" w:rsidP="001F56FA">
            <w:pPr>
              <w:ind w:firstLine="0"/>
              <w:jc w:val="left"/>
              <w:rPr>
                <w:b/>
                <w:sz w:val="22"/>
                <w:szCs w:val="22"/>
              </w:rPr>
            </w:pPr>
            <w:r w:rsidRPr="00834CBA">
              <w:rPr>
                <w:b/>
                <w:sz w:val="22"/>
                <w:szCs w:val="22"/>
              </w:rPr>
              <w:t>Correntes teóricas</w:t>
            </w:r>
          </w:p>
        </w:tc>
        <w:tc>
          <w:tcPr>
            <w:tcW w:w="4536" w:type="dxa"/>
            <w:vAlign w:val="center"/>
          </w:tcPr>
          <w:p w14:paraId="1CF79F25" w14:textId="168B01A0" w:rsidR="00EF3166" w:rsidRPr="00834CBA" w:rsidRDefault="00B775FC" w:rsidP="001F56FA">
            <w:pPr>
              <w:ind w:firstLine="0"/>
              <w:jc w:val="left"/>
              <w:rPr>
                <w:sz w:val="22"/>
                <w:szCs w:val="22"/>
              </w:rPr>
            </w:pPr>
            <w:r>
              <w:rPr>
                <w:sz w:val="22"/>
                <w:szCs w:val="22"/>
              </w:rPr>
              <w:t>A Pesquisa irá delimitar</w:t>
            </w:r>
            <w:r w:rsidR="00C134E2">
              <w:rPr>
                <w:sz w:val="22"/>
                <w:szCs w:val="22"/>
              </w:rPr>
              <w:t xml:space="preserve"> seu foco sobre a abordagem RDM e Abordagens voltadas para a avaliação de decisões estratégicas sob incerteza.</w:t>
            </w:r>
          </w:p>
        </w:tc>
        <w:tc>
          <w:tcPr>
            <w:tcW w:w="7087" w:type="dxa"/>
            <w:vAlign w:val="center"/>
          </w:tcPr>
          <w:p w14:paraId="62A121E9" w14:textId="2B43156A" w:rsidR="00EF3166" w:rsidRPr="00834CBA" w:rsidRDefault="00B775FC" w:rsidP="001F56FA">
            <w:pPr>
              <w:ind w:firstLine="0"/>
              <w:jc w:val="left"/>
              <w:rPr>
                <w:sz w:val="22"/>
                <w:szCs w:val="22"/>
              </w:rPr>
            </w:pPr>
            <w:r>
              <w:rPr>
                <w:sz w:val="22"/>
                <w:szCs w:val="22"/>
              </w:rPr>
              <w:t xml:space="preserve">Existem diversas abordagens para o tratamento de situações complexas e de incertezas. Uma revisão de tais abordagens é oferecida por alguns trabalhos </w:t>
            </w:r>
            <w:r>
              <w:rPr>
                <w:rFonts w:cs="Arial"/>
              </w:rPr>
              <w:t xml:space="preserve">esta </w:t>
            </w:r>
            <w:r>
              <w:rPr>
                <w:rFonts w:cs="Arial"/>
              </w:rPr>
              <w:fldChar w:fldCharType="begin" w:fldLock="1"/>
            </w:r>
            <w:r w:rsidR="00810566">
              <w:rPr>
                <w:rFonts w:cs="Arial"/>
              </w:rPr>
              <w:instrText>ADDIN CSL_CITATION { "citationItems" : [ { "id" : "ITEM-1", "itemData" : { "DOI" : "10.3390/su5030955", "ISBN" : "2071-1050", "ISSN" : "20711050", "abstract" : "There is increasing interest in long-term plans that can adapt to changing situations under conditions of deep uncertainty. We argue that a sustainable plan should not only achieve economic, environmental, and social objectives, but should be robust and able to be adapted over time to (unforeseen) future conditions. Large numbers of papers dealing with robustness and adaptive plans have begun to appear, but the literature is fragmented. The papers appear in disparate journals, and deal with a wide variety of policy domains. This paper (1) describes and compares a family of related conceptual approaches to designing a sustainable plan, and (2) describes several computational tools supporting these approaches. The conceptual approaches all have their roots in an approach to long-term planning called Assumption-Based Planning. Guiding principles for the design of a sustainable adaptive plan are: explore a wide variety of relevant uncertainties, connect short-term targets to long-term goals over time, commit to short-term actions while keeping options open, and continuously monitor the world and take actions if necessary.  A key computational tool across the conceptual approaches is a fast, simple  (policy analysis) model that is used to make large numbers of runs, in order to explore the full range of uncertainties and to identify situations in which the plan would fail.", "author" : [ { "dropping-particle" : "", "family" : "Walker", "given" : "Warren E.", "non-dropping-particle" : "", "parse-names" : false, "suffix" : "" }, { "dropping-particle" : "", "family" : "Haasnoot", "given" : "Marjolijn", "non-dropping-particle" : "", "parse-names" : false, "suffix" : "" }, { "dropping-particle" : "", "family" : "Kwakkel", "given" : "Jan H.", "non-dropping-particle" : "", "parse-names" : false, "suffix" : "" } ], "container-title" : "Sustainability (Switzerland)", "id" : "ITEM-1", "issue" : "3", "issued" : { "date-parts" : [ [ "2013" ] ] }, "page" : "955-979", "title" : "Adapt or perish: A review of planning approaches for adaptation under deep uncertainty", "type" : "article-journal", "volume" : "5" }, "uris" : [ "http://www.mendeley.com/documents/?uuid=b355c62c-3ec9-41ba-a59f-47bf12377027" ] }, { "id" : "ITEM-2", "itemData" : { "DOI" : "10.1016/j.ecolecon.2015.12.006", "ISBN" : "0956-2478", "ISSN" : "09218009", "abstract" : "Applying standard decision-making processes such as cost-benefit analysis in an area of high uncertainty such as climate change adaptation is challenging. While the costs of adaptation might be observable and immediate, the benefits are often uncertain. The limitations of traditional decision-making processes in the context of adaptation decisions are recognised, and so-called robust approaches are increasingly explored in the literature. Robust approaches select projects that meet their purpose across a variety of futures by integrating a wide range of climate scenarios, and are thus particularly suited for deep uncertainty. We review real option analysis, portfolio analysis, robust-decision making and no/low regret options as well as reduced decision-making time horizons, describing the underlying concepts and highlighting a number of applications. We discuss the limitations of robust decision-making processes to identify which ones may prove most promising as adaptation planning becomes increasingly critical; namely those that provide a compromise between a meaningful analysis and simple implementation. We introduce a simple framework identifying which method is suited for which application. We conclude that the 'robust decision making' method offers the most potential in adaptation appraisal as it can be applied with various degrees of complexity and to a wide range of options.", "author" : [ { "dropping-particle" : "", "family" : "Dittrich", "given" : "Ruth", "non-dropping-particle" : "", "parse-names" : false, "suffix" : "" }, { "dropping-particle" : "", "family" : "Wreford", "given" : "Anita", "non-dropping-particle" : "", "parse-names" : false, "suffix" : "" }, { "dropping-particle" : "", "family" : "Moran", "given" : "Dominic", "non-dropping-particle" : "", "parse-names" : false, "suffix" : "" } ], "container-title" : "Ecological Economics", "id" : "ITEM-2", "issued" : { "date-parts" : [ [ "2016" ] ] }, "page" : "79-89", "publisher" : "Elsevier B.V.", "title" : "A survey of decision-making approaches for climate change adaptation: Are robust methods the way forward?", "type" : "article-journal", "volume" : "122" }, "uris" : [ "http://www.mendeley.com/documents/?uuid=4d5b95a7-57ff-47ec-97bb-5bbfd5b4b4fa" ] } ], "mendeley" : { "formattedCitation" : "(DITTRICH; WREFORD; MORAN, 2016; WALKER; HAASNOOT; KWAKKEL, 2013)", "plainTextFormattedCitation" : "(DITTRICH; WREFORD; MORAN, 2016; WALKER; HAASNOOT; KWAKKEL, 2013)", "previouslyFormattedCitation" : "(DITTRICH; WREFORD; MORAN, 2016; WALKER; HAASNOOT; KWAKKEL, 2013)" }, "properties" : {  }, "schema" : "https://github.com/citation-style-language/schema/raw/master/csl-citation.json" }</w:instrText>
            </w:r>
            <w:r>
              <w:rPr>
                <w:rFonts w:cs="Arial"/>
              </w:rPr>
              <w:fldChar w:fldCharType="separate"/>
            </w:r>
            <w:r w:rsidRPr="004D67F8">
              <w:rPr>
                <w:rFonts w:cs="Arial"/>
                <w:noProof/>
              </w:rPr>
              <w:t>(DITTRICH; WREFORD; MORAN, 2016; WALKER; HAASNOOT; KWAKKEL, 2013)</w:t>
            </w:r>
            <w:r>
              <w:rPr>
                <w:rFonts w:cs="Arial"/>
              </w:rPr>
              <w:fldChar w:fldCharType="end"/>
            </w:r>
            <w:r>
              <w:rPr>
                <w:rFonts w:cs="Arial"/>
              </w:rPr>
              <w:t>. Este trabalho opta por focalizar sua atenção na abordagem RDM.</w:t>
            </w:r>
          </w:p>
        </w:tc>
      </w:tr>
      <w:tr w:rsidR="00EF3166" w14:paraId="603633DB" w14:textId="77777777" w:rsidTr="00961E66">
        <w:tc>
          <w:tcPr>
            <w:tcW w:w="2547" w:type="dxa"/>
            <w:vAlign w:val="center"/>
          </w:tcPr>
          <w:p w14:paraId="1B2A68E3" w14:textId="77777777" w:rsidR="00EF3166" w:rsidRPr="00834CBA" w:rsidRDefault="00EF3166" w:rsidP="001F56FA">
            <w:pPr>
              <w:ind w:firstLine="0"/>
              <w:jc w:val="left"/>
              <w:rPr>
                <w:b/>
                <w:sz w:val="22"/>
                <w:szCs w:val="22"/>
              </w:rPr>
            </w:pPr>
            <w:r w:rsidRPr="00834CBA">
              <w:rPr>
                <w:b/>
                <w:sz w:val="22"/>
                <w:szCs w:val="22"/>
              </w:rPr>
              <w:t>Idiomas</w:t>
            </w:r>
          </w:p>
        </w:tc>
        <w:tc>
          <w:tcPr>
            <w:tcW w:w="4536" w:type="dxa"/>
            <w:vAlign w:val="center"/>
          </w:tcPr>
          <w:p w14:paraId="450691EC" w14:textId="77777777" w:rsidR="00EF3166" w:rsidRPr="00834CBA" w:rsidRDefault="00B775FC" w:rsidP="001F56FA">
            <w:pPr>
              <w:ind w:firstLine="0"/>
              <w:jc w:val="left"/>
              <w:rPr>
                <w:sz w:val="22"/>
                <w:szCs w:val="22"/>
              </w:rPr>
            </w:pPr>
            <w:r>
              <w:rPr>
                <w:sz w:val="22"/>
                <w:szCs w:val="22"/>
              </w:rPr>
              <w:t>I</w:t>
            </w:r>
            <w:r w:rsidR="00EF3166" w:rsidRPr="00834CBA">
              <w:rPr>
                <w:sz w:val="22"/>
                <w:szCs w:val="22"/>
              </w:rPr>
              <w:t>nglês</w:t>
            </w:r>
          </w:p>
        </w:tc>
        <w:tc>
          <w:tcPr>
            <w:tcW w:w="7087" w:type="dxa"/>
            <w:vAlign w:val="center"/>
          </w:tcPr>
          <w:p w14:paraId="2818F330" w14:textId="77777777" w:rsidR="00EF3166" w:rsidRPr="00834CBA" w:rsidRDefault="00B775FC" w:rsidP="001F56FA">
            <w:pPr>
              <w:ind w:firstLine="0"/>
              <w:jc w:val="left"/>
              <w:rPr>
                <w:sz w:val="22"/>
                <w:szCs w:val="22"/>
              </w:rPr>
            </w:pPr>
            <w:r>
              <w:rPr>
                <w:sz w:val="22"/>
                <w:szCs w:val="22"/>
              </w:rPr>
              <w:t>Não foram localizadas a priori teses ou dissertações brasileiras que tratem de aplicações do RDM. Por este motivo, apenas trabalhos de língua inglesa são revisados.</w:t>
            </w:r>
          </w:p>
        </w:tc>
      </w:tr>
      <w:tr w:rsidR="00EF3166" w14:paraId="796C9786" w14:textId="77777777" w:rsidTr="00961E66">
        <w:tc>
          <w:tcPr>
            <w:tcW w:w="2547" w:type="dxa"/>
            <w:vAlign w:val="center"/>
          </w:tcPr>
          <w:p w14:paraId="1A7033F9" w14:textId="77777777" w:rsidR="00EF3166" w:rsidRPr="00834CBA" w:rsidRDefault="00CD208D" w:rsidP="001F56FA">
            <w:pPr>
              <w:ind w:firstLine="0"/>
              <w:jc w:val="left"/>
              <w:rPr>
                <w:b/>
                <w:sz w:val="22"/>
                <w:szCs w:val="22"/>
              </w:rPr>
            </w:pPr>
            <w:r>
              <w:rPr>
                <w:b/>
                <w:sz w:val="22"/>
                <w:szCs w:val="22"/>
              </w:rPr>
              <w:lastRenderedPageBreak/>
              <w:t>Questões</w:t>
            </w:r>
            <w:r w:rsidR="00EF3166" w:rsidRPr="00834CBA">
              <w:rPr>
                <w:b/>
                <w:sz w:val="22"/>
                <w:szCs w:val="22"/>
              </w:rPr>
              <w:t xml:space="preserve"> de revisão</w:t>
            </w:r>
          </w:p>
        </w:tc>
        <w:tc>
          <w:tcPr>
            <w:tcW w:w="4536" w:type="dxa"/>
            <w:vAlign w:val="center"/>
          </w:tcPr>
          <w:p w14:paraId="5D86A202" w14:textId="77777777" w:rsidR="00154EC7" w:rsidRDefault="00154EC7" w:rsidP="001F56FA">
            <w:pPr>
              <w:ind w:firstLine="0"/>
              <w:jc w:val="left"/>
              <w:rPr>
                <w:sz w:val="22"/>
                <w:szCs w:val="22"/>
              </w:rPr>
            </w:pPr>
            <w:r>
              <w:rPr>
                <w:sz w:val="22"/>
                <w:szCs w:val="22"/>
              </w:rPr>
              <w:t>Questão central da Revisão:</w:t>
            </w:r>
          </w:p>
          <w:p w14:paraId="11021CAB" w14:textId="77777777" w:rsidR="00154EC7" w:rsidRDefault="00154EC7" w:rsidP="001F56FA">
            <w:pPr>
              <w:ind w:firstLine="0"/>
              <w:jc w:val="left"/>
              <w:rPr>
                <w:sz w:val="22"/>
                <w:szCs w:val="22"/>
              </w:rPr>
            </w:pPr>
            <w:r>
              <w:rPr>
                <w:sz w:val="22"/>
                <w:szCs w:val="22"/>
              </w:rPr>
              <w:t>“Como avaliar decisões estratégicas em situações de incerteza?”</w:t>
            </w:r>
          </w:p>
          <w:p w14:paraId="19127BDA" w14:textId="77777777" w:rsidR="00154EC7" w:rsidRDefault="00154EC7" w:rsidP="001F56FA">
            <w:pPr>
              <w:ind w:firstLine="0"/>
              <w:jc w:val="left"/>
              <w:rPr>
                <w:sz w:val="22"/>
                <w:szCs w:val="22"/>
              </w:rPr>
            </w:pPr>
            <w:r>
              <w:rPr>
                <w:sz w:val="22"/>
                <w:szCs w:val="22"/>
              </w:rPr>
              <w:t>Sub-Questões:</w:t>
            </w:r>
          </w:p>
          <w:p w14:paraId="752628B8" w14:textId="77777777" w:rsidR="00EF3166" w:rsidRPr="00834CBA" w:rsidRDefault="00CD208D" w:rsidP="001F56FA">
            <w:pPr>
              <w:ind w:firstLine="0"/>
              <w:jc w:val="left"/>
              <w:rPr>
                <w:sz w:val="22"/>
                <w:szCs w:val="22"/>
              </w:rPr>
            </w:pPr>
            <w:r>
              <w:rPr>
                <w:rFonts w:cs="Arial"/>
              </w:rPr>
              <w:t>(i) o que é o RDM; (ii) qual é / como se configura o interesse acadêmico a respeito do RDM; (iii) em que contextos o RDM foi aplicado; (iv) que artefatos foram comparados ao RDM; e (v) que artefatos a literatura em estratégia empresarial sugere para a avaliação de decisões estratégicas.</w:t>
            </w:r>
          </w:p>
        </w:tc>
        <w:tc>
          <w:tcPr>
            <w:tcW w:w="7087" w:type="dxa"/>
            <w:vAlign w:val="center"/>
          </w:tcPr>
          <w:p w14:paraId="53F50278" w14:textId="077A7067" w:rsidR="00B775FC" w:rsidRPr="00834CBA" w:rsidRDefault="00EF3166" w:rsidP="001F56FA">
            <w:pPr>
              <w:ind w:firstLine="0"/>
              <w:jc w:val="left"/>
              <w:rPr>
                <w:sz w:val="22"/>
                <w:szCs w:val="22"/>
              </w:rPr>
            </w:pPr>
            <w:r w:rsidRPr="00834CBA">
              <w:rPr>
                <w:sz w:val="22"/>
                <w:szCs w:val="22"/>
              </w:rPr>
              <w:t xml:space="preserve">O objetivo desta revisão é </w:t>
            </w:r>
            <w:r w:rsidR="00C134E2">
              <w:rPr>
                <w:sz w:val="22"/>
                <w:szCs w:val="22"/>
              </w:rPr>
              <w:t xml:space="preserve">identificar a literatura relevante sobre “como avaliar decisões estratégicas sob incerteza”. A partir da proposição inicial de que o RDM seria uma abordagem relevante para a tomada de decisão sob condições de incerteza, </w:t>
            </w:r>
            <w:r w:rsidR="00C134E2">
              <w:rPr>
                <w:sz w:val="22"/>
                <w:szCs w:val="22"/>
              </w:rPr>
              <w:fldChar w:fldCharType="begin" w:fldLock="1"/>
            </w:r>
            <w:r w:rsidR="00810566">
              <w:rPr>
                <w:sz w:val="22"/>
                <w:szCs w:val="22"/>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C134E2">
              <w:rPr>
                <w:sz w:val="22"/>
                <w:szCs w:val="22"/>
              </w:rPr>
              <w:fldChar w:fldCharType="separate"/>
            </w:r>
            <w:r w:rsidR="00C134E2" w:rsidRPr="00C134E2">
              <w:rPr>
                <w:noProof/>
                <w:sz w:val="22"/>
                <w:szCs w:val="22"/>
              </w:rPr>
              <w:t>(WALKER; LEMPERT; KWAKKEL, 2013)</w:t>
            </w:r>
            <w:r w:rsidR="00C134E2">
              <w:rPr>
                <w:sz w:val="22"/>
                <w:szCs w:val="22"/>
              </w:rPr>
              <w:fldChar w:fldCharType="end"/>
            </w:r>
            <w:r w:rsidR="00C134E2">
              <w:rPr>
                <w:sz w:val="22"/>
                <w:szCs w:val="22"/>
              </w:rPr>
              <w:t>, a revisão da literatura iniciou-se por reconhecer as características do RDM, e em seguida voltou-se aos artefatos concorrentes, procurando identificar se/como o RDM contribui em relação às lacunas das demais abordagens.</w:t>
            </w:r>
          </w:p>
        </w:tc>
      </w:tr>
      <w:tr w:rsidR="00EF3166" w14:paraId="2572C0F4" w14:textId="77777777" w:rsidTr="00961E66">
        <w:tc>
          <w:tcPr>
            <w:tcW w:w="2547" w:type="dxa"/>
            <w:vAlign w:val="center"/>
          </w:tcPr>
          <w:p w14:paraId="55FDD907" w14:textId="77777777" w:rsidR="00EF3166" w:rsidRPr="00834CBA" w:rsidRDefault="00EF3166" w:rsidP="001F56FA">
            <w:pPr>
              <w:ind w:firstLine="0"/>
              <w:jc w:val="left"/>
              <w:rPr>
                <w:b/>
                <w:sz w:val="22"/>
                <w:szCs w:val="22"/>
              </w:rPr>
            </w:pPr>
            <w:r w:rsidRPr="00834CBA">
              <w:rPr>
                <w:b/>
                <w:sz w:val="22"/>
                <w:szCs w:val="22"/>
              </w:rPr>
              <w:t>Estratégia de revisão</w:t>
            </w:r>
          </w:p>
        </w:tc>
        <w:tc>
          <w:tcPr>
            <w:tcW w:w="4536" w:type="dxa"/>
            <w:vAlign w:val="center"/>
          </w:tcPr>
          <w:p w14:paraId="067BCA5F" w14:textId="77777777" w:rsidR="00EF3166" w:rsidRPr="00834CBA" w:rsidRDefault="00EF3166" w:rsidP="001F56FA">
            <w:pPr>
              <w:ind w:firstLine="0"/>
              <w:jc w:val="left"/>
              <w:rPr>
                <w:sz w:val="22"/>
                <w:szCs w:val="22"/>
              </w:rPr>
            </w:pPr>
            <w:r w:rsidRPr="00834CBA">
              <w:rPr>
                <w:sz w:val="22"/>
                <w:szCs w:val="22"/>
              </w:rPr>
              <w:t>Exploratória</w:t>
            </w:r>
          </w:p>
        </w:tc>
        <w:tc>
          <w:tcPr>
            <w:tcW w:w="7087" w:type="dxa"/>
            <w:vAlign w:val="center"/>
          </w:tcPr>
          <w:p w14:paraId="560F5668" w14:textId="77777777" w:rsidR="00EF3166" w:rsidRPr="00834CBA" w:rsidRDefault="00C12C5E" w:rsidP="001F56FA">
            <w:pPr>
              <w:ind w:firstLine="0"/>
              <w:jc w:val="left"/>
              <w:rPr>
                <w:sz w:val="22"/>
                <w:szCs w:val="22"/>
              </w:rPr>
            </w:pPr>
            <w:r>
              <w:rPr>
                <w:sz w:val="22"/>
                <w:szCs w:val="22"/>
              </w:rPr>
              <w:t>Considerando que o tratamento do tema é recente, e de fato não foi ainda abordado por dissertações brasileiras, considera-se esta revisão de caráter exploratório.</w:t>
            </w:r>
          </w:p>
        </w:tc>
      </w:tr>
      <w:tr w:rsidR="00EF3166" w14:paraId="704813B4" w14:textId="77777777" w:rsidTr="00961E66">
        <w:tc>
          <w:tcPr>
            <w:tcW w:w="2547" w:type="dxa"/>
            <w:vAlign w:val="center"/>
          </w:tcPr>
          <w:p w14:paraId="3E611D11" w14:textId="77777777" w:rsidR="00EF3166" w:rsidRPr="00834CBA" w:rsidRDefault="00EF3166" w:rsidP="001F56FA">
            <w:pPr>
              <w:ind w:firstLine="0"/>
              <w:jc w:val="left"/>
              <w:rPr>
                <w:b/>
                <w:sz w:val="22"/>
                <w:szCs w:val="22"/>
              </w:rPr>
            </w:pPr>
            <w:r w:rsidRPr="00834CBA">
              <w:rPr>
                <w:b/>
                <w:sz w:val="22"/>
                <w:szCs w:val="22"/>
              </w:rPr>
              <w:t>Extensão de Busca</w:t>
            </w:r>
          </w:p>
        </w:tc>
        <w:tc>
          <w:tcPr>
            <w:tcW w:w="4536" w:type="dxa"/>
            <w:vAlign w:val="center"/>
          </w:tcPr>
          <w:p w14:paraId="2EA4F982" w14:textId="77777777" w:rsidR="00EF3166" w:rsidRPr="00834CBA" w:rsidRDefault="00EF3166" w:rsidP="001F56FA">
            <w:pPr>
              <w:ind w:firstLine="0"/>
              <w:jc w:val="left"/>
              <w:rPr>
                <w:sz w:val="22"/>
                <w:szCs w:val="22"/>
              </w:rPr>
            </w:pPr>
            <w:r w:rsidRPr="00834CBA">
              <w:rPr>
                <w:sz w:val="22"/>
                <w:szCs w:val="22"/>
              </w:rPr>
              <w:t>Saturação</w:t>
            </w:r>
          </w:p>
        </w:tc>
        <w:tc>
          <w:tcPr>
            <w:tcW w:w="7087" w:type="dxa"/>
            <w:vAlign w:val="center"/>
          </w:tcPr>
          <w:p w14:paraId="0A04AC06" w14:textId="77777777" w:rsidR="00EF3166" w:rsidRPr="00834CBA" w:rsidRDefault="00C12C5E" w:rsidP="001F56FA">
            <w:pPr>
              <w:ind w:firstLine="0"/>
              <w:jc w:val="left"/>
              <w:rPr>
                <w:sz w:val="22"/>
                <w:szCs w:val="22"/>
              </w:rPr>
            </w:pPr>
            <w:r>
              <w:rPr>
                <w:sz w:val="22"/>
                <w:szCs w:val="22"/>
              </w:rPr>
              <w:t>Não pretende-se analisar todas as aplicações existentes do RDM, bem como não se busca realizar uma síntese de toda a população de artigos e trabalhos a respeito do tema. Por este motivo, a extensão da busca não será exaustiva, e sim por saturação.</w:t>
            </w:r>
          </w:p>
        </w:tc>
      </w:tr>
      <w:tr w:rsidR="00EF3166" w14:paraId="312EF56B" w14:textId="77777777" w:rsidTr="00961E66">
        <w:tc>
          <w:tcPr>
            <w:tcW w:w="2547" w:type="dxa"/>
            <w:vAlign w:val="center"/>
          </w:tcPr>
          <w:p w14:paraId="1828E311" w14:textId="77777777" w:rsidR="00EF3166" w:rsidRPr="00834CBA" w:rsidRDefault="00EF3166" w:rsidP="001F56FA">
            <w:pPr>
              <w:ind w:firstLine="0"/>
              <w:jc w:val="left"/>
              <w:rPr>
                <w:b/>
                <w:sz w:val="22"/>
                <w:szCs w:val="22"/>
              </w:rPr>
            </w:pPr>
            <w:r w:rsidRPr="00834CBA">
              <w:rPr>
                <w:b/>
                <w:sz w:val="22"/>
                <w:szCs w:val="22"/>
              </w:rPr>
              <w:t>Fontes de Busca</w:t>
            </w:r>
          </w:p>
        </w:tc>
        <w:tc>
          <w:tcPr>
            <w:tcW w:w="4536" w:type="dxa"/>
            <w:vAlign w:val="center"/>
          </w:tcPr>
          <w:p w14:paraId="739BD49F" w14:textId="77777777" w:rsidR="00EF3166" w:rsidRDefault="00C12C5E" w:rsidP="001F56FA">
            <w:pPr>
              <w:ind w:firstLine="0"/>
              <w:jc w:val="left"/>
              <w:rPr>
                <w:sz w:val="22"/>
                <w:szCs w:val="22"/>
              </w:rPr>
            </w:pPr>
            <w:r>
              <w:rPr>
                <w:sz w:val="22"/>
                <w:szCs w:val="22"/>
              </w:rPr>
              <w:t>Scopus</w:t>
            </w:r>
          </w:p>
          <w:p w14:paraId="3C38C29C" w14:textId="77777777" w:rsidR="00C12C5E" w:rsidRPr="00C12C5E" w:rsidRDefault="00C12C5E" w:rsidP="001F56FA">
            <w:pPr>
              <w:ind w:firstLine="0"/>
              <w:jc w:val="left"/>
              <w:rPr>
                <w:sz w:val="22"/>
                <w:szCs w:val="22"/>
              </w:rPr>
            </w:pPr>
            <w:r>
              <w:rPr>
                <w:sz w:val="22"/>
                <w:szCs w:val="22"/>
              </w:rPr>
              <w:t>RAND RDM Lab</w:t>
            </w:r>
          </w:p>
          <w:p w14:paraId="688EB568" w14:textId="77777777" w:rsidR="00EF3166" w:rsidRPr="00C12C5E" w:rsidRDefault="00C12C5E" w:rsidP="001F56FA">
            <w:pPr>
              <w:ind w:firstLine="0"/>
              <w:jc w:val="left"/>
              <w:rPr>
                <w:sz w:val="22"/>
                <w:szCs w:val="22"/>
              </w:rPr>
            </w:pPr>
            <w:r>
              <w:rPr>
                <w:sz w:val="22"/>
                <w:szCs w:val="22"/>
              </w:rPr>
              <w:lastRenderedPageBreak/>
              <w:t>Bases de Teses e Dissertações</w:t>
            </w:r>
          </w:p>
        </w:tc>
        <w:tc>
          <w:tcPr>
            <w:tcW w:w="7087" w:type="dxa"/>
            <w:vAlign w:val="center"/>
          </w:tcPr>
          <w:p w14:paraId="534191C7" w14:textId="5D45D162" w:rsidR="00231B8D" w:rsidRDefault="00EF3166" w:rsidP="001F56FA">
            <w:pPr>
              <w:ind w:firstLine="0"/>
              <w:jc w:val="left"/>
              <w:rPr>
                <w:sz w:val="22"/>
                <w:szCs w:val="22"/>
              </w:rPr>
            </w:pPr>
            <w:r w:rsidRPr="00834CBA">
              <w:rPr>
                <w:sz w:val="22"/>
                <w:szCs w:val="22"/>
              </w:rPr>
              <w:lastRenderedPageBreak/>
              <w:t>Foram definidas estas bases pela sua abrangência</w:t>
            </w:r>
            <w:r w:rsidR="00C12C5E">
              <w:rPr>
                <w:sz w:val="22"/>
                <w:szCs w:val="22"/>
              </w:rPr>
              <w:t>.</w:t>
            </w:r>
            <w:r w:rsidR="00231B8D">
              <w:rPr>
                <w:sz w:val="22"/>
                <w:szCs w:val="22"/>
              </w:rPr>
              <w:t xml:space="preserve"> A base Scopus foi utilizada por mapear as referências dos trabalhos, permitindo a </w:t>
            </w:r>
            <w:r w:rsidR="00231B8D">
              <w:rPr>
                <w:sz w:val="22"/>
                <w:szCs w:val="22"/>
              </w:rPr>
              <w:lastRenderedPageBreak/>
              <w:t>realização de análises bibliométricas. Em comparação à Base EBSCO, a base Scopus contém todos os periódicos considerados relevantes para a localização dos trabalhos.</w:t>
            </w:r>
          </w:p>
          <w:p w14:paraId="030D70B3" w14:textId="77777777" w:rsidR="00231B8D" w:rsidRDefault="00231B8D" w:rsidP="001F56FA">
            <w:pPr>
              <w:ind w:firstLine="0"/>
              <w:jc w:val="left"/>
              <w:rPr>
                <w:sz w:val="22"/>
                <w:szCs w:val="22"/>
              </w:rPr>
            </w:pPr>
            <w:r>
              <w:rPr>
                <w:sz w:val="22"/>
                <w:szCs w:val="22"/>
              </w:rPr>
              <w:t>O Site</w:t>
            </w:r>
            <w:r w:rsidR="00C12C5E">
              <w:rPr>
                <w:sz w:val="22"/>
                <w:szCs w:val="22"/>
              </w:rPr>
              <w:t xml:space="preserve"> RAND RDM Lab possui mais de 80 publicações relevantes relacionadas ao RDM, constituindo-se a principal fonte de busca </w:t>
            </w:r>
            <w:r>
              <w:rPr>
                <w:sz w:val="22"/>
                <w:szCs w:val="22"/>
              </w:rPr>
              <w:t>para este tópico.</w:t>
            </w:r>
          </w:p>
          <w:p w14:paraId="45D255B6" w14:textId="75357AB6" w:rsidR="00EF3166" w:rsidRPr="00834CBA" w:rsidRDefault="00C12C5E" w:rsidP="001F56FA">
            <w:pPr>
              <w:ind w:firstLine="0"/>
              <w:jc w:val="left"/>
              <w:rPr>
                <w:sz w:val="22"/>
                <w:szCs w:val="22"/>
              </w:rPr>
            </w:pPr>
            <w:r>
              <w:rPr>
                <w:sz w:val="22"/>
                <w:szCs w:val="22"/>
              </w:rPr>
              <w:t>A Base de Teses e Dissertações foi uti</w:t>
            </w:r>
            <w:r w:rsidR="00231B8D">
              <w:rPr>
                <w:sz w:val="22"/>
                <w:szCs w:val="22"/>
              </w:rPr>
              <w:t>lizada para avaliar a existência de pesquisas brasileiras</w:t>
            </w:r>
            <w:r>
              <w:rPr>
                <w:sz w:val="22"/>
                <w:szCs w:val="22"/>
              </w:rPr>
              <w:t>.</w:t>
            </w:r>
          </w:p>
        </w:tc>
      </w:tr>
      <w:tr w:rsidR="00EF3166" w14:paraId="7AC9ADB6" w14:textId="77777777" w:rsidTr="00961E66">
        <w:tc>
          <w:tcPr>
            <w:tcW w:w="2547" w:type="dxa"/>
            <w:vAlign w:val="center"/>
          </w:tcPr>
          <w:p w14:paraId="7189DC97" w14:textId="77777777" w:rsidR="00EF3166" w:rsidRPr="00834CBA" w:rsidRDefault="00EF3166" w:rsidP="001F56FA">
            <w:pPr>
              <w:ind w:firstLine="0"/>
              <w:jc w:val="left"/>
              <w:rPr>
                <w:b/>
                <w:sz w:val="22"/>
                <w:szCs w:val="22"/>
              </w:rPr>
            </w:pPr>
            <w:r w:rsidRPr="00834CBA">
              <w:rPr>
                <w:b/>
                <w:sz w:val="22"/>
                <w:szCs w:val="22"/>
              </w:rPr>
              <w:t>Critérios de Inclusão</w:t>
            </w:r>
          </w:p>
        </w:tc>
        <w:tc>
          <w:tcPr>
            <w:tcW w:w="4536" w:type="dxa"/>
            <w:vAlign w:val="center"/>
          </w:tcPr>
          <w:p w14:paraId="50E07B13" w14:textId="77777777" w:rsidR="00961E66" w:rsidRDefault="00961E66" w:rsidP="001F56FA">
            <w:pPr>
              <w:ind w:firstLine="0"/>
              <w:jc w:val="left"/>
              <w:rPr>
                <w:sz w:val="22"/>
                <w:szCs w:val="22"/>
              </w:rPr>
            </w:pPr>
            <w:r>
              <w:rPr>
                <w:sz w:val="22"/>
                <w:szCs w:val="22"/>
              </w:rPr>
              <w:t>Questões i-iv:</w:t>
            </w:r>
          </w:p>
          <w:p w14:paraId="4EDE693C" w14:textId="77777777" w:rsidR="00961E66" w:rsidRDefault="00C12C5E" w:rsidP="001F56FA">
            <w:pPr>
              <w:ind w:firstLine="0"/>
              <w:jc w:val="left"/>
              <w:rPr>
                <w:sz w:val="22"/>
                <w:szCs w:val="22"/>
              </w:rPr>
            </w:pPr>
            <w:r>
              <w:rPr>
                <w:sz w:val="22"/>
                <w:szCs w:val="22"/>
              </w:rPr>
              <w:t>Foram incluídas na base de trabalhos todos aqueles que apresentaram relação direta com o RDM ou com a abordagem EMA.</w:t>
            </w:r>
            <w:r w:rsidR="005B18F7">
              <w:rPr>
                <w:sz w:val="22"/>
                <w:szCs w:val="22"/>
              </w:rPr>
              <w:t xml:space="preserve"> Todos os trabalhos localizados na fonte RAND RDM Lab foram incluídos.</w:t>
            </w:r>
          </w:p>
          <w:p w14:paraId="4577FAC3" w14:textId="0D26BF2D" w:rsidR="00961E66" w:rsidRDefault="00961E66" w:rsidP="001F56FA">
            <w:pPr>
              <w:ind w:firstLine="0"/>
              <w:jc w:val="left"/>
              <w:rPr>
                <w:sz w:val="22"/>
                <w:szCs w:val="22"/>
              </w:rPr>
            </w:pPr>
            <w:r>
              <w:rPr>
                <w:sz w:val="22"/>
                <w:szCs w:val="22"/>
              </w:rPr>
              <w:t xml:space="preserve">Questão </w:t>
            </w:r>
            <w:r w:rsidR="0024625B">
              <w:rPr>
                <w:sz w:val="22"/>
                <w:szCs w:val="22"/>
              </w:rPr>
              <w:t>v</w:t>
            </w:r>
            <w:r>
              <w:rPr>
                <w:sz w:val="22"/>
                <w:szCs w:val="22"/>
              </w:rPr>
              <w:t>:</w:t>
            </w:r>
          </w:p>
          <w:p w14:paraId="26DBEE1F" w14:textId="77777777" w:rsidR="00961E66" w:rsidRPr="00834CBA" w:rsidRDefault="00961E66" w:rsidP="001F56FA">
            <w:pPr>
              <w:ind w:firstLine="0"/>
              <w:jc w:val="left"/>
              <w:rPr>
                <w:sz w:val="22"/>
                <w:szCs w:val="22"/>
              </w:rPr>
            </w:pPr>
            <w:r>
              <w:rPr>
                <w:sz w:val="22"/>
                <w:szCs w:val="22"/>
              </w:rPr>
              <w:t>Foram incluídos os trabalhos que sugeriram abordagens para suporte à avaliação de decisões estratégicas empresariais.</w:t>
            </w:r>
          </w:p>
        </w:tc>
        <w:tc>
          <w:tcPr>
            <w:tcW w:w="7087" w:type="dxa"/>
            <w:vAlign w:val="center"/>
          </w:tcPr>
          <w:p w14:paraId="5E4AE896" w14:textId="77777777" w:rsidR="00EF3166" w:rsidRPr="00834CBA" w:rsidRDefault="00EF3166" w:rsidP="001F56FA">
            <w:pPr>
              <w:ind w:firstLine="0"/>
              <w:jc w:val="left"/>
              <w:rPr>
                <w:sz w:val="22"/>
                <w:szCs w:val="22"/>
              </w:rPr>
            </w:pPr>
            <w:r w:rsidRPr="00834CBA">
              <w:rPr>
                <w:sz w:val="22"/>
                <w:szCs w:val="22"/>
              </w:rPr>
              <w:t>O objetivo de tais critérios é permitir</w:t>
            </w:r>
            <w:r w:rsidR="00C12C5E">
              <w:rPr>
                <w:sz w:val="22"/>
                <w:szCs w:val="22"/>
              </w:rPr>
              <w:t xml:space="preserve"> a identificação de apenas trabalh</w:t>
            </w:r>
            <w:r w:rsidR="00961E66">
              <w:rPr>
                <w:sz w:val="22"/>
                <w:szCs w:val="22"/>
              </w:rPr>
              <w:t>os relacionados ao RDM ou à EMA, ou trabalhos que sugiram métodos para avaliação de decisões estratégicas.</w:t>
            </w:r>
          </w:p>
        </w:tc>
      </w:tr>
      <w:tr w:rsidR="00EF3166" w14:paraId="0843247C" w14:textId="77777777" w:rsidTr="00961E66">
        <w:tc>
          <w:tcPr>
            <w:tcW w:w="2547" w:type="dxa"/>
            <w:vAlign w:val="center"/>
          </w:tcPr>
          <w:p w14:paraId="261A1C8D" w14:textId="77777777" w:rsidR="00EF3166" w:rsidRPr="00834CBA" w:rsidRDefault="00EF3166" w:rsidP="001F56FA">
            <w:pPr>
              <w:ind w:firstLine="0"/>
              <w:jc w:val="left"/>
              <w:rPr>
                <w:b/>
                <w:sz w:val="22"/>
                <w:szCs w:val="22"/>
              </w:rPr>
            </w:pPr>
            <w:r w:rsidRPr="00834CBA">
              <w:rPr>
                <w:b/>
                <w:sz w:val="22"/>
                <w:szCs w:val="22"/>
              </w:rPr>
              <w:t>Critérios de Exclusão</w:t>
            </w:r>
          </w:p>
        </w:tc>
        <w:tc>
          <w:tcPr>
            <w:tcW w:w="4536" w:type="dxa"/>
            <w:vAlign w:val="center"/>
          </w:tcPr>
          <w:p w14:paraId="52C60365" w14:textId="68358354" w:rsidR="00EF3166" w:rsidRPr="00834CBA" w:rsidRDefault="00C12C5E" w:rsidP="001F56FA">
            <w:pPr>
              <w:ind w:firstLine="0"/>
              <w:jc w:val="left"/>
              <w:rPr>
                <w:sz w:val="22"/>
                <w:szCs w:val="22"/>
              </w:rPr>
            </w:pPr>
            <w:r>
              <w:rPr>
                <w:sz w:val="22"/>
                <w:szCs w:val="22"/>
              </w:rPr>
              <w:t xml:space="preserve">Foram excluídos da base de trabalhos aqueles que mencionam </w:t>
            </w:r>
            <w:r w:rsidR="009410EB">
              <w:rPr>
                <w:sz w:val="22"/>
                <w:szCs w:val="22"/>
              </w:rPr>
              <w:t>o RDM,</w:t>
            </w:r>
            <w:r>
              <w:rPr>
                <w:sz w:val="22"/>
                <w:szCs w:val="22"/>
              </w:rPr>
              <w:t xml:space="preserve"> porém em </w:t>
            </w:r>
            <w:r>
              <w:rPr>
                <w:sz w:val="22"/>
                <w:szCs w:val="22"/>
              </w:rPr>
              <w:lastRenderedPageBreak/>
              <w:t xml:space="preserve">contextos alheios </w:t>
            </w:r>
            <w:r w:rsidR="009410EB">
              <w:rPr>
                <w:sz w:val="22"/>
                <w:szCs w:val="22"/>
              </w:rPr>
              <w:t>a</w:t>
            </w:r>
            <w:r>
              <w:rPr>
                <w:sz w:val="22"/>
                <w:szCs w:val="22"/>
              </w:rPr>
              <w:t xml:space="preserve"> situações de incerteza e problemas de longo prazo.</w:t>
            </w:r>
          </w:p>
        </w:tc>
        <w:tc>
          <w:tcPr>
            <w:tcW w:w="7087" w:type="dxa"/>
            <w:vAlign w:val="center"/>
          </w:tcPr>
          <w:p w14:paraId="117D200C" w14:textId="77777777" w:rsidR="00EF3166" w:rsidRPr="00834CBA" w:rsidRDefault="00C12C5E" w:rsidP="001F56FA">
            <w:pPr>
              <w:ind w:firstLine="0"/>
              <w:jc w:val="left"/>
              <w:rPr>
                <w:sz w:val="22"/>
                <w:szCs w:val="22"/>
              </w:rPr>
            </w:pPr>
            <w:r>
              <w:rPr>
                <w:sz w:val="22"/>
                <w:szCs w:val="22"/>
              </w:rPr>
              <w:lastRenderedPageBreak/>
              <w:t>Busca-se considerar apenas trabalhos diretamente relacionados à abordagem EMA.</w:t>
            </w:r>
          </w:p>
        </w:tc>
      </w:tr>
      <w:tr w:rsidR="00EF3166" w:rsidRPr="00E90CBD" w14:paraId="71A48F49" w14:textId="77777777" w:rsidTr="00961E66">
        <w:tc>
          <w:tcPr>
            <w:tcW w:w="2547" w:type="dxa"/>
            <w:vAlign w:val="center"/>
          </w:tcPr>
          <w:p w14:paraId="12DB5E66" w14:textId="77777777" w:rsidR="00EF3166" w:rsidRPr="00834CBA" w:rsidRDefault="00EF3166" w:rsidP="001F56FA">
            <w:pPr>
              <w:ind w:firstLine="0"/>
              <w:jc w:val="left"/>
              <w:rPr>
                <w:b/>
                <w:sz w:val="22"/>
                <w:szCs w:val="22"/>
              </w:rPr>
            </w:pPr>
            <w:r w:rsidRPr="00834CBA">
              <w:rPr>
                <w:b/>
                <w:sz w:val="22"/>
                <w:szCs w:val="22"/>
              </w:rPr>
              <w:t>Termos de Busca</w:t>
            </w:r>
          </w:p>
        </w:tc>
        <w:tc>
          <w:tcPr>
            <w:tcW w:w="4536" w:type="dxa"/>
            <w:vAlign w:val="center"/>
          </w:tcPr>
          <w:p w14:paraId="04C12F1F" w14:textId="77777777" w:rsidR="00C12C5E" w:rsidRPr="00961E66" w:rsidRDefault="00961E66" w:rsidP="001F56FA">
            <w:pPr>
              <w:ind w:firstLine="0"/>
              <w:jc w:val="left"/>
              <w:rPr>
                <w:sz w:val="22"/>
                <w:szCs w:val="22"/>
                <w:lang w:val="en-US"/>
              </w:rPr>
            </w:pPr>
            <w:r w:rsidRPr="00961E66">
              <w:rPr>
                <w:sz w:val="22"/>
                <w:szCs w:val="22"/>
              </w:rPr>
              <w:t>Termos definidos no Quadro 1.</w:t>
            </w:r>
          </w:p>
        </w:tc>
        <w:tc>
          <w:tcPr>
            <w:tcW w:w="7087" w:type="dxa"/>
            <w:vAlign w:val="center"/>
          </w:tcPr>
          <w:p w14:paraId="0239775B" w14:textId="77777777" w:rsidR="00EF3166" w:rsidRPr="00834CBA" w:rsidRDefault="00EF3166" w:rsidP="001F56FA">
            <w:pPr>
              <w:ind w:firstLine="0"/>
              <w:jc w:val="left"/>
              <w:rPr>
                <w:sz w:val="22"/>
                <w:szCs w:val="22"/>
              </w:rPr>
            </w:pPr>
            <w:r w:rsidRPr="00834CBA">
              <w:rPr>
                <w:sz w:val="22"/>
                <w:szCs w:val="22"/>
              </w:rPr>
              <w:t xml:space="preserve">Estes termos </w:t>
            </w:r>
            <w:r w:rsidR="005B18F7">
              <w:rPr>
                <w:sz w:val="22"/>
                <w:szCs w:val="22"/>
              </w:rPr>
              <w:t>são</w:t>
            </w:r>
            <w:r w:rsidRPr="00834CBA">
              <w:rPr>
                <w:sz w:val="22"/>
                <w:szCs w:val="22"/>
              </w:rPr>
              <w:t xml:space="preserve"> encontrados com frequência nos textos </w:t>
            </w:r>
            <w:r w:rsidR="005B18F7">
              <w:rPr>
                <w:sz w:val="22"/>
                <w:szCs w:val="22"/>
              </w:rPr>
              <w:t xml:space="preserve">seminais e últimos trabalhos relacionados </w:t>
            </w:r>
            <w:r w:rsidR="00961E66">
              <w:rPr>
                <w:sz w:val="22"/>
                <w:szCs w:val="22"/>
              </w:rPr>
              <w:t>a</w:t>
            </w:r>
            <w:r w:rsidR="005B18F7">
              <w:rPr>
                <w:sz w:val="22"/>
                <w:szCs w:val="22"/>
              </w:rPr>
              <w:t xml:space="preserve"> este tema de estudo.</w:t>
            </w:r>
          </w:p>
        </w:tc>
      </w:tr>
    </w:tbl>
    <w:p w14:paraId="5119CA53" w14:textId="77777777" w:rsidR="00EF3166" w:rsidRDefault="00EF3166" w:rsidP="00EF3166">
      <w:pPr>
        <w:jc w:val="center"/>
      </w:pPr>
      <w:r>
        <w:t>Fonte: Elaborado pelo autor</w:t>
      </w:r>
      <w:r>
        <w:rPr>
          <w:rFonts w:cs="Arial"/>
          <w:b/>
        </w:rPr>
        <w:t>.</w:t>
      </w:r>
    </w:p>
    <w:p w14:paraId="6573A4CC" w14:textId="77777777" w:rsidR="00C65900" w:rsidRDefault="00C65900">
      <w:pPr>
        <w:autoSpaceDE/>
        <w:autoSpaceDN/>
        <w:adjustRightInd/>
        <w:spacing w:after="160" w:line="259" w:lineRule="auto"/>
        <w:ind w:firstLine="0"/>
        <w:jc w:val="left"/>
      </w:pPr>
      <w:r>
        <w:br w:type="page"/>
      </w:r>
    </w:p>
    <w:p w14:paraId="20860D5D" w14:textId="77777777" w:rsidR="003B3ACB" w:rsidRDefault="003B3ACB" w:rsidP="003B3ACB">
      <w:pPr>
        <w:pStyle w:val="Ttulo1"/>
        <w:numPr>
          <w:ilvl w:val="0"/>
          <w:numId w:val="0"/>
        </w:numPr>
        <w:ind w:left="737"/>
        <w:jc w:val="center"/>
      </w:pPr>
      <w:bookmarkStart w:id="186" w:name="_Toc502855304"/>
      <w:r w:rsidRPr="00B31CAE">
        <w:lastRenderedPageBreak/>
        <w:t>A</w:t>
      </w:r>
      <w:r w:rsidRPr="00B31CAE">
        <w:rPr>
          <w:rStyle w:val="TtuloApendAnexoChar"/>
          <w:rFonts w:cs="Arial"/>
          <w:kern w:val="32"/>
          <w:szCs w:val="32"/>
        </w:rPr>
        <w:t>PÊNDIC</w:t>
      </w:r>
      <w:r>
        <w:t xml:space="preserve">E </w:t>
      </w:r>
      <w:r w:rsidR="00CF5E28">
        <w:t>B</w:t>
      </w:r>
      <w:r w:rsidRPr="00B31CAE">
        <w:t xml:space="preserve"> </w:t>
      </w:r>
      <w:r>
        <w:t>–</w:t>
      </w:r>
      <w:r w:rsidRPr="00B31CAE">
        <w:t xml:space="preserve"> </w:t>
      </w:r>
      <w:r w:rsidR="002C1103">
        <w:t>Literatura Analisada sobre Decisões Estratégicas sob Incerteza</w:t>
      </w:r>
      <w:bookmarkEnd w:id="186"/>
    </w:p>
    <w:p w14:paraId="51BB67CD" w14:textId="4782DFD6" w:rsidR="003B3ACB" w:rsidRDefault="003B3ACB" w:rsidP="00EC6D2B">
      <w:pPr>
        <w:pStyle w:val="Legenda"/>
      </w:pPr>
      <w:bookmarkStart w:id="187" w:name="_Toc482263863"/>
      <w:r>
        <w:t xml:space="preserve">Quadro </w:t>
      </w:r>
      <w:r w:rsidR="000A47A3">
        <w:fldChar w:fldCharType="begin"/>
      </w:r>
      <w:r w:rsidR="000A47A3">
        <w:instrText xml:space="preserve"> SEQ Quadro \* ARABIC </w:instrText>
      </w:r>
      <w:r w:rsidR="000A47A3">
        <w:fldChar w:fldCharType="separate"/>
      </w:r>
      <w:r w:rsidR="00743F02">
        <w:rPr>
          <w:noProof/>
        </w:rPr>
        <w:t>19</w:t>
      </w:r>
      <w:r w:rsidR="000A47A3">
        <w:rPr>
          <w:noProof/>
        </w:rPr>
        <w:fldChar w:fldCharType="end"/>
      </w:r>
      <w:r>
        <w:t xml:space="preserve"> – </w:t>
      </w:r>
      <w:r w:rsidR="002C1103">
        <w:t>Literatura</w:t>
      </w:r>
      <w:r w:rsidR="00CF5E28">
        <w:t xml:space="preserve"> </w:t>
      </w:r>
      <w:r w:rsidR="002C1103">
        <w:t>Analisada sobre</w:t>
      </w:r>
      <w:r w:rsidR="00EC6D2B">
        <w:t xml:space="preserve"> </w:t>
      </w:r>
      <w:r w:rsidR="002C1103">
        <w:t xml:space="preserve">a </w:t>
      </w:r>
      <w:r w:rsidR="00EC6D2B">
        <w:t>Avaliação de Decisões Estratégicas sob Incerteza</w:t>
      </w:r>
      <w:bookmarkEnd w:id="187"/>
    </w:p>
    <w:tbl>
      <w:tblPr>
        <w:tblW w:w="14024" w:type="dxa"/>
        <w:tblCellMar>
          <w:left w:w="70" w:type="dxa"/>
          <w:right w:w="70" w:type="dxa"/>
        </w:tblCellMar>
        <w:tblLook w:val="04A0" w:firstRow="1" w:lastRow="0" w:firstColumn="1" w:lastColumn="0" w:noHBand="0" w:noVBand="1"/>
      </w:tblPr>
      <w:tblGrid>
        <w:gridCol w:w="3959"/>
        <w:gridCol w:w="7938"/>
        <w:gridCol w:w="2127"/>
      </w:tblGrid>
      <w:tr w:rsidR="00EC6D2B" w:rsidRPr="003B3ACB" w14:paraId="2B0B2539" w14:textId="77777777" w:rsidTr="00EC6D2B">
        <w:trPr>
          <w:trHeight w:val="315"/>
          <w:tblHeader/>
        </w:trPr>
        <w:tc>
          <w:tcPr>
            <w:tcW w:w="395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D89F419"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Título</w:t>
            </w:r>
          </w:p>
        </w:tc>
        <w:tc>
          <w:tcPr>
            <w:tcW w:w="7938" w:type="dxa"/>
            <w:tcBorders>
              <w:top w:val="single" w:sz="8" w:space="0" w:color="auto"/>
              <w:left w:val="nil"/>
              <w:bottom w:val="single" w:sz="8" w:space="0" w:color="auto"/>
              <w:right w:val="single" w:sz="8" w:space="0" w:color="auto"/>
            </w:tcBorders>
            <w:shd w:val="clear" w:color="000000" w:fill="D9D9D9"/>
            <w:vAlign w:val="center"/>
            <w:hideMark/>
          </w:tcPr>
          <w:p w14:paraId="506627A4"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Objetivo</w:t>
            </w:r>
          </w:p>
        </w:tc>
        <w:tc>
          <w:tcPr>
            <w:tcW w:w="2127" w:type="dxa"/>
            <w:tcBorders>
              <w:top w:val="single" w:sz="8" w:space="0" w:color="auto"/>
              <w:left w:val="nil"/>
              <w:bottom w:val="single" w:sz="8" w:space="0" w:color="auto"/>
              <w:right w:val="single" w:sz="8" w:space="0" w:color="auto"/>
            </w:tcBorders>
            <w:shd w:val="clear" w:color="000000" w:fill="D9D9D9"/>
            <w:vAlign w:val="center"/>
            <w:hideMark/>
          </w:tcPr>
          <w:p w14:paraId="7A0BA022"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Referência</w:t>
            </w:r>
          </w:p>
        </w:tc>
      </w:tr>
      <w:tr w:rsidR="00EC6D2B" w:rsidRPr="003B3ACB" w14:paraId="4631DFA1"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59FD2B2"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support models</w:t>
            </w:r>
          </w:p>
        </w:tc>
        <w:tc>
          <w:tcPr>
            <w:tcW w:w="7938" w:type="dxa"/>
            <w:tcBorders>
              <w:top w:val="nil"/>
              <w:left w:val="nil"/>
              <w:bottom w:val="single" w:sz="8" w:space="0" w:color="000000"/>
              <w:right w:val="single" w:sz="8" w:space="0" w:color="000000"/>
            </w:tcBorders>
            <w:shd w:val="clear" w:color="auto" w:fill="auto"/>
            <w:vAlign w:val="center"/>
            <w:hideMark/>
          </w:tcPr>
          <w:p w14:paraId="3F62F27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o uso de modelos para suporte à estratégia, representando um dos primeiros textos sobre o tema. Sugere que o modelo não deve ser visto como uma "caixa preta infalível", mas sim ocupar um papel mais modesto. Ao invés de um gerador de respostas, o modelo deve ser visto como um gerador de opiniões. Utiliza um modelo de dinâmica de sistemas para ilustrar o uso no suporte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51FBDBF3" w14:textId="7547B76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MORECROFT, 1984)</w:t>
            </w:r>
            <w:r w:rsidR="00EC6D2B">
              <w:rPr>
                <w:rFonts w:cs="Arial"/>
                <w:color w:val="000000"/>
                <w:sz w:val="22"/>
                <w:szCs w:val="22"/>
              </w:rPr>
              <w:fldChar w:fldCharType="end"/>
            </w:r>
          </w:p>
        </w:tc>
      </w:tr>
      <w:tr w:rsidR="00EC6D2B" w:rsidRPr="003B3ACB" w14:paraId="109F51D2"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25D01F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Multiple scenario development: Its conceptual and behavioral foundation</w:t>
            </w:r>
          </w:p>
        </w:tc>
        <w:tc>
          <w:tcPr>
            <w:tcW w:w="7938" w:type="dxa"/>
            <w:tcBorders>
              <w:top w:val="nil"/>
              <w:left w:val="nil"/>
              <w:bottom w:val="single" w:sz="8" w:space="0" w:color="000000"/>
              <w:right w:val="single" w:sz="8" w:space="0" w:color="000000"/>
            </w:tcBorders>
            <w:shd w:val="clear" w:color="auto" w:fill="auto"/>
            <w:vAlign w:val="center"/>
            <w:hideMark/>
          </w:tcPr>
          <w:p w14:paraId="4521892B"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o planejamento por cenários, discutindo suas bases conceituais e comportamentais. Contém uma das primeiras discussões estruturadas sobre o uso de cenários para o planejamento estratégico em condições de incerteza.</w:t>
            </w:r>
          </w:p>
        </w:tc>
        <w:tc>
          <w:tcPr>
            <w:tcW w:w="2127" w:type="dxa"/>
            <w:tcBorders>
              <w:top w:val="nil"/>
              <w:left w:val="nil"/>
              <w:bottom w:val="single" w:sz="8" w:space="0" w:color="000000"/>
              <w:right w:val="single" w:sz="8" w:space="0" w:color="000000"/>
            </w:tcBorders>
            <w:shd w:val="clear" w:color="auto" w:fill="auto"/>
            <w:vAlign w:val="center"/>
            <w:hideMark/>
          </w:tcPr>
          <w:p w14:paraId="32981D0D" w14:textId="65C0BB4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140304", "ISSN" : "01432095", "author" : [ { "dropping-particle" : "", "family" : "Schoemaker", "given" : "Paul J H", "non-dropping-particle" : "", "parse-names" : false, "suffix" : "" } ], "container-title" : "Strategic Management Journal", "id" : "ITEM-1", "issue" : "3", "issued" : { "date-parts" : [ [ "1993", "3" ] ] }, "page" : "193-213", "title" : "Multiple scenario development: Its conceptual and behavioral foundation", "type" : "article-journal", "volume" : "14" }, "uris" : [ "http://www.mendeley.com/documents/?uuid=8881c68f-42b4-447e-bc5e-72a3cdf1f026" ] } ], "mendeley" : { "formattedCitation" : "(SCHOEMAKER, 1993)", "plainTextFormattedCitation" : "(SCHOEMAKER, 1993)", "previouslyFormattedCitation" : "(SCHOEMAKER, 199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SCHOEMAKER, 1993)</w:t>
            </w:r>
            <w:r w:rsidR="00EC6D2B">
              <w:rPr>
                <w:rFonts w:cs="Arial"/>
                <w:color w:val="000000"/>
                <w:sz w:val="22"/>
                <w:szCs w:val="22"/>
              </w:rPr>
              <w:fldChar w:fldCharType="end"/>
            </w:r>
          </w:p>
        </w:tc>
      </w:tr>
      <w:tr w:rsidR="00EC6D2B" w:rsidRPr="003B3ACB" w14:paraId="7C6C08CF"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B128D7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Under Uncertainty</w:t>
            </w:r>
          </w:p>
        </w:tc>
        <w:tc>
          <w:tcPr>
            <w:tcW w:w="7938" w:type="dxa"/>
            <w:tcBorders>
              <w:top w:val="nil"/>
              <w:left w:val="nil"/>
              <w:bottom w:val="single" w:sz="8" w:space="0" w:color="000000"/>
              <w:right w:val="single" w:sz="8" w:space="0" w:color="000000"/>
            </w:tcBorders>
            <w:shd w:val="clear" w:color="auto" w:fill="auto"/>
            <w:vAlign w:val="center"/>
            <w:hideMark/>
          </w:tcPr>
          <w:p w14:paraId="21C95C6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Concebem a Incerteza utilizando um framework de quatro níveis distintos. Sugerem que diferentes ferramentas são úteis para diferentes níveis de incerteza. Prescrevem a necessidade de uma Postura estratégica em relação à incerteza, e descrevem "movimentos estratégicos" relacionados à incerteza.</w:t>
            </w:r>
          </w:p>
        </w:tc>
        <w:tc>
          <w:tcPr>
            <w:tcW w:w="2127" w:type="dxa"/>
            <w:tcBorders>
              <w:top w:val="nil"/>
              <w:left w:val="nil"/>
              <w:bottom w:val="single" w:sz="8" w:space="0" w:color="000000"/>
              <w:right w:val="single" w:sz="8" w:space="0" w:color="000000"/>
            </w:tcBorders>
            <w:shd w:val="clear" w:color="auto" w:fill="auto"/>
            <w:vAlign w:val="center"/>
            <w:hideMark/>
          </w:tcPr>
          <w:p w14:paraId="44EABD46" w14:textId="409F81D2"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KIRKLAND; VIGUERIE, 1997)</w:t>
            </w:r>
            <w:r w:rsidR="00EC6D2B">
              <w:rPr>
                <w:rFonts w:cs="Arial"/>
                <w:color w:val="000000"/>
                <w:sz w:val="22"/>
                <w:szCs w:val="22"/>
              </w:rPr>
              <w:fldChar w:fldCharType="end"/>
            </w:r>
          </w:p>
        </w:tc>
      </w:tr>
      <w:tr w:rsidR="00EC6D2B" w:rsidRPr="003B3ACB" w14:paraId="3F5C3219"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9AD9F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20/20 Foresight Crafting Strategy in an Uncertain World</w:t>
            </w:r>
          </w:p>
        </w:tc>
        <w:tc>
          <w:tcPr>
            <w:tcW w:w="7938" w:type="dxa"/>
            <w:tcBorders>
              <w:top w:val="nil"/>
              <w:left w:val="nil"/>
              <w:bottom w:val="single" w:sz="8" w:space="0" w:color="000000"/>
              <w:right w:val="single" w:sz="8" w:space="0" w:color="000000"/>
            </w:tcBorders>
            <w:shd w:val="clear" w:color="auto" w:fill="auto"/>
            <w:vAlign w:val="center"/>
            <w:hideMark/>
          </w:tcPr>
          <w:p w14:paraId="6AA9DB95"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detalhamento do framework de quatro níveis de incerteza introduzido anteriormente, bem como detalha as ferramentas utilizadas em cada um destes níveis de incerteza.</w:t>
            </w:r>
          </w:p>
        </w:tc>
        <w:tc>
          <w:tcPr>
            <w:tcW w:w="2127" w:type="dxa"/>
            <w:tcBorders>
              <w:top w:val="nil"/>
              <w:left w:val="nil"/>
              <w:bottom w:val="single" w:sz="8" w:space="0" w:color="000000"/>
              <w:right w:val="single" w:sz="8" w:space="0" w:color="000000"/>
            </w:tcBorders>
            <w:shd w:val="clear" w:color="auto" w:fill="auto"/>
            <w:vAlign w:val="center"/>
            <w:hideMark/>
          </w:tcPr>
          <w:p w14:paraId="1159DC11" w14:textId="42ADDF0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id" : "ITEM-1", "issued" : { "date-parts" : [ [ "2001" ] ] }, "title" : "20/20 Foresight Crafting Strategy in an Uncertain World", "type" : "article" }, "uris" : [ "http://www.mendeley.com/documents/?uuid=9506b7fc-60c1-4413-911e-83e545e548d3" ] } ], "mendeley" : { "formattedCitation" : "(COURTNEY, 2001)", "plainTextFormattedCitation" : "(COURTNEY, 2001)", "previouslyFormattedCitation" : "(COURTNEY, 200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1)</w:t>
            </w:r>
            <w:r w:rsidR="00EC6D2B">
              <w:rPr>
                <w:rFonts w:cs="Arial"/>
                <w:color w:val="000000"/>
                <w:sz w:val="22"/>
                <w:szCs w:val="22"/>
              </w:rPr>
              <w:fldChar w:fldCharType="end"/>
            </w:r>
          </w:p>
        </w:tc>
      </w:tr>
      <w:tr w:rsidR="00EC6D2B" w:rsidRPr="003B3ACB" w14:paraId="1A8C7CC7"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EFAAC38"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Decision-driven scenarios for assessing four levels of uncertainty</w:t>
            </w:r>
          </w:p>
        </w:tc>
        <w:tc>
          <w:tcPr>
            <w:tcW w:w="7938" w:type="dxa"/>
            <w:tcBorders>
              <w:top w:val="nil"/>
              <w:left w:val="nil"/>
              <w:bottom w:val="single" w:sz="8" w:space="0" w:color="000000"/>
              <w:right w:val="single" w:sz="8" w:space="0" w:color="000000"/>
            </w:tcBorders>
            <w:shd w:val="clear" w:color="auto" w:fill="auto"/>
            <w:vAlign w:val="center"/>
            <w:hideMark/>
          </w:tcPr>
          <w:p w14:paraId="01ADB09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Faz uma distinção entre o uso da abordagem de cenários para definição da visão, e o uso da abordagem de cenários focado à decisão. Recomenda diretrizes para o uso de ambas as abordagens.</w:t>
            </w:r>
          </w:p>
        </w:tc>
        <w:tc>
          <w:tcPr>
            <w:tcW w:w="2127" w:type="dxa"/>
            <w:tcBorders>
              <w:top w:val="nil"/>
              <w:left w:val="nil"/>
              <w:bottom w:val="single" w:sz="8" w:space="0" w:color="000000"/>
              <w:right w:val="single" w:sz="8" w:space="0" w:color="000000"/>
            </w:tcBorders>
            <w:shd w:val="clear" w:color="auto" w:fill="auto"/>
            <w:vAlign w:val="center"/>
            <w:hideMark/>
          </w:tcPr>
          <w:p w14:paraId="7F5C7F4C" w14:textId="0C7EF06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0878570310455015", "ISBN" : "1087857031", "ISSN" : "1087-8572", "abstract" : "Scenario planning would seem to be the perfect tool for managers making strategic decisions in today's highly uncertain, turbulent business environment. Yet, according to a recent survey, a declining number of executives use scenario planning tools. In too many cases, scenarios have been designed to clarify longer- term visions without regard for shorter-term decisions. As a result, middle and senior managers often find that time-consuming scenario planning efforts are distractions that provide little insight into the crucial strategic decisions at hand. Vision-driven scenarios help management teams think outside the box and question their assumptions about the future. Decision-driven scenarios, on the other hand, are used to inform a well-specified strategic choice - a choice where the best option is unclear due to uncertainty over the impact of that choice. Decision-driven scenarios for assessing 4 levels of uncertainty are examined. The levels of uncertainty are: 1. a clear enough future, 2. alternate futures, 3. a range of futures, and 4. true ambiguity. Volltext: Headnote Decision-driven scenarios are used to inform a well-specified strategic choice - a choice", "author" : [ { "dropping-particle" : "", "family" : "Courtney", "given" : "Hugh", "non-dropping-particle" : "", "parse-names" : false, "suffix" : "" } ], "container-title" : "Strategy &amp; Leadership", "id" : "ITEM-1", "issue" : "1", "issued" : { "date-parts" : [ [ "2003" ] ] }, "page" : "14-22", "title" : "Decision-driven scenarios for assessing four levels of uncertainty", "type" : "article-journal", "volume" : "31" }, "uris" : [ "http://www.mendeley.com/documents/?uuid=6643eacb-1ecd-4a77-96a2-662582719104" ] } ], "mendeley" : { "formattedCitation" : "(COURTNEY, 2003)", "plainTextFormattedCitation" : "(COURTNEY, 2003)", "previouslyFormattedCitation" : "(COURTNEY, 200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3)</w:t>
            </w:r>
            <w:r w:rsidR="00EC6D2B">
              <w:rPr>
                <w:rFonts w:cs="Arial"/>
                <w:color w:val="000000"/>
                <w:sz w:val="22"/>
                <w:szCs w:val="22"/>
              </w:rPr>
              <w:fldChar w:fldCharType="end"/>
            </w:r>
          </w:p>
        </w:tc>
      </w:tr>
      <w:tr w:rsidR="00EC6D2B" w:rsidRPr="003B3ACB" w14:paraId="159F8151"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A9B9392"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lastRenderedPageBreak/>
              <w:t>The origins and evolution of scenario techniques in long range business planning</w:t>
            </w:r>
          </w:p>
        </w:tc>
        <w:tc>
          <w:tcPr>
            <w:tcW w:w="7938" w:type="dxa"/>
            <w:tcBorders>
              <w:top w:val="nil"/>
              <w:left w:val="nil"/>
              <w:bottom w:val="single" w:sz="8" w:space="0" w:color="000000"/>
              <w:right w:val="single" w:sz="8" w:space="0" w:color="000000"/>
            </w:tcBorders>
            <w:shd w:val="clear" w:color="auto" w:fill="auto"/>
            <w:vAlign w:val="center"/>
            <w:hideMark/>
          </w:tcPr>
          <w:p w14:paraId="5D79012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Propõe a organização da literatura em cenários em três escolas distintas (Intuitive Logics, Probabilistic Modified Trends e La Prospective). Não inclui as abordagens do RDM como parte destas escolas.</w:t>
            </w:r>
          </w:p>
        </w:tc>
        <w:tc>
          <w:tcPr>
            <w:tcW w:w="2127" w:type="dxa"/>
            <w:tcBorders>
              <w:top w:val="nil"/>
              <w:left w:val="nil"/>
              <w:bottom w:val="single" w:sz="8" w:space="0" w:color="000000"/>
              <w:right w:val="single" w:sz="8" w:space="0" w:color="000000"/>
            </w:tcBorders>
            <w:shd w:val="clear" w:color="auto" w:fill="auto"/>
            <w:vAlign w:val="center"/>
            <w:hideMark/>
          </w:tcPr>
          <w:p w14:paraId="062D5EEE" w14:textId="7D2F0A1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RADFIELD et al., 2005)</w:t>
            </w:r>
            <w:r w:rsidR="00EC6D2B">
              <w:rPr>
                <w:rFonts w:cs="Arial"/>
                <w:color w:val="000000"/>
                <w:sz w:val="22"/>
                <w:szCs w:val="22"/>
              </w:rPr>
              <w:fldChar w:fldCharType="end"/>
            </w:r>
          </w:p>
        </w:tc>
      </w:tr>
      <w:tr w:rsidR="00EC6D2B" w:rsidRPr="003B3ACB" w14:paraId="03A723B9"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330C463"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What to do next? The case for non-predictive strategy</w:t>
            </w:r>
          </w:p>
        </w:tc>
        <w:tc>
          <w:tcPr>
            <w:tcW w:w="7938" w:type="dxa"/>
            <w:tcBorders>
              <w:top w:val="nil"/>
              <w:left w:val="nil"/>
              <w:bottom w:val="single" w:sz="8" w:space="0" w:color="000000"/>
              <w:right w:val="single" w:sz="8" w:space="0" w:color="000000"/>
            </w:tcBorders>
            <w:shd w:val="clear" w:color="auto" w:fill="auto"/>
            <w:vAlign w:val="center"/>
            <w:hideMark/>
          </w:tcPr>
          <w:p w14:paraId="20EADA24"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a dicotomia entre as abordagens estratégicas focalizadas em predição e as abordagens estratégicas focalizadas em controle. Argumentam que estratégias baseadas em controle são independentes de predições.</w:t>
            </w:r>
          </w:p>
        </w:tc>
        <w:tc>
          <w:tcPr>
            <w:tcW w:w="2127" w:type="dxa"/>
            <w:tcBorders>
              <w:top w:val="nil"/>
              <w:left w:val="nil"/>
              <w:bottom w:val="single" w:sz="8" w:space="0" w:color="000000"/>
              <w:right w:val="single" w:sz="8" w:space="0" w:color="000000"/>
            </w:tcBorders>
            <w:shd w:val="clear" w:color="auto" w:fill="auto"/>
            <w:vAlign w:val="center"/>
            <w:hideMark/>
          </w:tcPr>
          <w:p w14:paraId="6CBF5830" w14:textId="6959403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WILTBANK et al., 2006)</w:t>
            </w:r>
            <w:r w:rsidR="00EC6D2B">
              <w:rPr>
                <w:rFonts w:cs="Arial"/>
                <w:color w:val="000000"/>
                <w:sz w:val="22"/>
                <w:szCs w:val="22"/>
              </w:rPr>
              <w:fldChar w:fldCharType="end"/>
            </w:r>
          </w:p>
        </w:tc>
      </w:tr>
      <w:tr w:rsidR="00EC6D2B" w:rsidRPr="003B3ACB" w14:paraId="386BD370"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E12347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The </w:t>
            </w:r>
            <w:r w:rsidRPr="009410EB">
              <w:rPr>
                <w:rFonts w:cs="Arial"/>
                <w:color w:val="000000"/>
                <w:sz w:val="22"/>
                <w:szCs w:val="22"/>
                <w:lang w:val="en-US"/>
              </w:rPr>
              <w:t>strategic development process</w:t>
            </w:r>
          </w:p>
        </w:tc>
        <w:tc>
          <w:tcPr>
            <w:tcW w:w="7938" w:type="dxa"/>
            <w:tcBorders>
              <w:top w:val="nil"/>
              <w:left w:val="nil"/>
              <w:bottom w:val="single" w:sz="8" w:space="0" w:color="000000"/>
              <w:right w:val="single" w:sz="8" w:space="0" w:color="000000"/>
            </w:tcBorders>
            <w:shd w:val="clear" w:color="auto" w:fill="auto"/>
            <w:vAlign w:val="center"/>
            <w:hideMark/>
          </w:tcPr>
          <w:p w14:paraId="5B73A547" w14:textId="38E37E3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Introduz o conceito de "processo de desenvolvimento da estratégia", delineando etapas e indicando o papel de ferramentas nestas etapas. Possui uma etapa específica para a avaliação de decisões estratégicas. Sugere que o desenvolvimento da estratégia será eficaz caso seja realizada uma avaliação </w:t>
            </w:r>
            <w:r w:rsidR="009410EB" w:rsidRPr="003B3ACB">
              <w:rPr>
                <w:rFonts w:cs="Arial"/>
                <w:color w:val="000000"/>
                <w:sz w:val="22"/>
                <w:szCs w:val="22"/>
              </w:rPr>
              <w:t>multidimensional</w:t>
            </w:r>
            <w:r w:rsidRPr="003B3ACB">
              <w:rPr>
                <w:rFonts w:cs="Arial"/>
                <w:color w:val="000000"/>
                <w:sz w:val="22"/>
                <w:szCs w:val="22"/>
              </w:rPr>
              <w:t xml:space="preserve"> das incertezas e riscos envolvidos.</w:t>
            </w:r>
          </w:p>
        </w:tc>
        <w:tc>
          <w:tcPr>
            <w:tcW w:w="2127" w:type="dxa"/>
            <w:tcBorders>
              <w:top w:val="nil"/>
              <w:left w:val="nil"/>
              <w:bottom w:val="single" w:sz="8" w:space="0" w:color="000000"/>
              <w:right w:val="single" w:sz="8" w:space="0" w:color="000000"/>
            </w:tcBorders>
            <w:shd w:val="clear" w:color="auto" w:fill="auto"/>
            <w:vAlign w:val="center"/>
            <w:hideMark/>
          </w:tcPr>
          <w:p w14:paraId="7E986BC8" w14:textId="0937CBF3"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DYSON et al., 2007)</w:t>
            </w:r>
            <w:r w:rsidR="00EC6D2B">
              <w:rPr>
                <w:rFonts w:cs="Arial"/>
                <w:color w:val="000000"/>
                <w:sz w:val="22"/>
                <w:szCs w:val="22"/>
              </w:rPr>
              <w:fldChar w:fldCharType="end"/>
            </w:r>
          </w:p>
        </w:tc>
      </w:tr>
      <w:tr w:rsidR="00EC6D2B" w:rsidRPr="003B3ACB" w14:paraId="16A76A8A"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B9B4C3A" w14:textId="4BAB5C5C"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The current state of scenario </w:t>
            </w:r>
            <w:r w:rsidR="009410EB" w:rsidRPr="003B3ACB">
              <w:rPr>
                <w:rFonts w:cs="Arial"/>
                <w:color w:val="000000"/>
                <w:sz w:val="22"/>
                <w:szCs w:val="22"/>
                <w:lang w:val="en-US"/>
              </w:rPr>
              <w:t>development:</w:t>
            </w:r>
            <w:r w:rsidRPr="003B3ACB">
              <w:rPr>
                <w:rFonts w:cs="Arial"/>
                <w:color w:val="000000"/>
                <w:sz w:val="22"/>
                <w:szCs w:val="22"/>
                <w:lang w:val="en-US"/>
              </w:rPr>
              <w:t xml:space="preserve"> an overview of techniques</w:t>
            </w:r>
          </w:p>
        </w:tc>
        <w:tc>
          <w:tcPr>
            <w:tcW w:w="7938" w:type="dxa"/>
            <w:tcBorders>
              <w:top w:val="nil"/>
              <w:left w:val="nil"/>
              <w:bottom w:val="single" w:sz="8" w:space="0" w:color="000000"/>
              <w:right w:val="single" w:sz="8" w:space="0" w:color="000000"/>
            </w:tcBorders>
            <w:shd w:val="clear" w:color="auto" w:fill="auto"/>
            <w:vAlign w:val="center"/>
            <w:hideMark/>
          </w:tcPr>
          <w:p w14:paraId="2FC80D0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revisão das abordagens baseadas em planejamento por cenários. Dentre estas abordagens não há menção ao RDM.</w:t>
            </w:r>
          </w:p>
        </w:tc>
        <w:tc>
          <w:tcPr>
            <w:tcW w:w="2127" w:type="dxa"/>
            <w:tcBorders>
              <w:top w:val="nil"/>
              <w:left w:val="nil"/>
              <w:bottom w:val="single" w:sz="8" w:space="0" w:color="000000"/>
              <w:right w:val="single" w:sz="8" w:space="0" w:color="000000"/>
            </w:tcBorders>
            <w:shd w:val="clear" w:color="auto" w:fill="auto"/>
            <w:vAlign w:val="center"/>
            <w:hideMark/>
          </w:tcPr>
          <w:p w14:paraId="28A9D6EF" w14:textId="7365BA9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ISHOP; HINES; COLLINS, 2007)</w:t>
            </w:r>
            <w:r w:rsidR="00EC6D2B">
              <w:rPr>
                <w:rFonts w:cs="Arial"/>
                <w:color w:val="000000"/>
                <w:sz w:val="22"/>
                <w:szCs w:val="22"/>
              </w:rPr>
              <w:fldChar w:fldCharType="end"/>
            </w:r>
          </w:p>
        </w:tc>
      </w:tr>
      <w:tr w:rsidR="00EC6D2B" w:rsidRPr="003B3ACB" w14:paraId="7A122FB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FAEF03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ystem dynamics and strategy</w:t>
            </w:r>
          </w:p>
        </w:tc>
        <w:tc>
          <w:tcPr>
            <w:tcW w:w="7938" w:type="dxa"/>
            <w:tcBorders>
              <w:top w:val="nil"/>
              <w:left w:val="nil"/>
              <w:bottom w:val="single" w:sz="8" w:space="0" w:color="000000"/>
              <w:right w:val="single" w:sz="8" w:space="0" w:color="000000"/>
            </w:tcBorders>
            <w:shd w:val="clear" w:color="auto" w:fill="auto"/>
            <w:vAlign w:val="center"/>
            <w:hideMark/>
          </w:tcPr>
          <w:p w14:paraId="6541939D" w14:textId="08585A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Discute o uso da dinâmica de sistemas como ferramenta para criar e testar teorias que expliquem diferentes padrões longitudinais de performance de empresas no campo da estratégia. Identificam quatro linhas de </w:t>
            </w:r>
            <w:r w:rsidR="009410EB" w:rsidRPr="003B3ACB">
              <w:rPr>
                <w:rFonts w:cs="Arial"/>
                <w:color w:val="000000"/>
                <w:sz w:val="22"/>
                <w:szCs w:val="22"/>
              </w:rPr>
              <w:t>pesquisa</w:t>
            </w:r>
            <w:r w:rsidRPr="003B3ACB">
              <w:rPr>
                <w:rFonts w:cs="Arial"/>
                <w:color w:val="000000"/>
                <w:sz w:val="22"/>
                <w:szCs w:val="22"/>
              </w:rPr>
              <w:t xml:space="preserve"> para a dinâmica de sistemas no campo da estratégia. Não trata a dinâmica de sistemas como ferramenta para tomada de decisão estratégica.</w:t>
            </w:r>
          </w:p>
        </w:tc>
        <w:tc>
          <w:tcPr>
            <w:tcW w:w="2127" w:type="dxa"/>
            <w:tcBorders>
              <w:top w:val="nil"/>
              <w:left w:val="nil"/>
              <w:bottom w:val="single" w:sz="8" w:space="0" w:color="000000"/>
              <w:right w:val="single" w:sz="8" w:space="0" w:color="000000"/>
            </w:tcBorders>
            <w:shd w:val="clear" w:color="auto" w:fill="auto"/>
            <w:vAlign w:val="center"/>
            <w:hideMark/>
          </w:tcPr>
          <w:p w14:paraId="1FC8EBFE" w14:textId="167CFB1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dr.402", "ISBN" : "0883-7066", "ISSN" : "08837066", "abstract" : "System dynamics research has made numerous contributions to a range of management subfields, including operations, organization behavior, marketing, behavioral decision making, and strategy. In this paper, we focus on the role for system dynamics research in making important progress on the defining issue in the field of strategy: why are some firms more profitable than others? Strategy researchers are eager for dynamic theories that explain the evolution of performance differences among firms and are increasingly looking to managerial decision making as the source of dynamics. This interest in dynamics and decision making creates an enormous opportunity for system dynamics researchers as carefully grounded behavioral theories of dynamics flow naturally from the research methods of system dynamics. Building and testing theories that explain longitudinal patterns of performance differences among firms would be an enormous step forward where mainstream strategy approaches have struggled. We identify four promising research paths along these lines for system dynamics research in the field of strategy. Copyright \u00a9 2009 John Wiley &amp; Sons, Ltd.", "author" : [ { "dropping-particle" : "", "family" : "Gary", "given" : "Michael Shayne", "non-dropping-particle" : "", "parse-names" : false, "suffix" : "" }, { "dropping-particle" : "", "family" : "Kunc", "given" : "Martin", "non-dropping-particle" : "", "parse-names" : false, "suffix" : "" }, { "dropping-particle" : "", "family" : "Morecroft", "given" : "John D W", "non-dropping-particle" : "", "parse-names" : false, "suffix" : "" }, { "dropping-particle" : "", "family" : "Rockart", "given" : "Scott F.", "non-dropping-particle" : "", "parse-names" : false, "suffix" : "" } ], "container-title" : "System Dynamics Review", "id" : "ITEM-1", "issue" : "4", "issued" : { "date-parts" : [ [ "2008" ] ] }, "page" : "407-429", "title" : "System dynamics and strategy", "type" : "article-journal", "volume" : "24" }, "uris" : [ "http://www.mendeley.com/documents/?uuid=7349528c-f045-431d-8742-2510414118f7" ] } ], "mendeley" : { "formattedCitation" : "(GARY et al., 2008)", "plainTextFormattedCitation" : "(GARY et al., 2008)", "previouslyFormattedCitation" : "(GARY et al.,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GARY et al., 2008)</w:t>
            </w:r>
            <w:r w:rsidR="00EC6D2B">
              <w:rPr>
                <w:rFonts w:cs="Arial"/>
                <w:color w:val="000000"/>
                <w:sz w:val="22"/>
                <w:szCs w:val="22"/>
              </w:rPr>
              <w:fldChar w:fldCharType="end"/>
            </w:r>
          </w:p>
        </w:tc>
      </w:tr>
      <w:tr w:rsidR="00EC6D2B" w:rsidRPr="003B3ACB" w14:paraId="3615E22D"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6BD3B0D" w14:textId="24D72E06"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A fresh look at strategy under </w:t>
            </w:r>
            <w:r w:rsidR="009410EB" w:rsidRPr="003B3ACB">
              <w:rPr>
                <w:rFonts w:cs="Arial"/>
                <w:color w:val="000000"/>
                <w:sz w:val="22"/>
                <w:szCs w:val="22"/>
                <w:lang w:val="en-US"/>
              </w:rPr>
              <w:t>uncertainty:</w:t>
            </w:r>
            <w:r w:rsidRPr="003B3ACB">
              <w:rPr>
                <w:rFonts w:cs="Arial"/>
                <w:color w:val="000000"/>
                <w:sz w:val="22"/>
                <w:szCs w:val="22"/>
                <w:lang w:val="en-US"/>
              </w:rPr>
              <w:t xml:space="preserve"> An interview</w:t>
            </w:r>
          </w:p>
        </w:tc>
        <w:tc>
          <w:tcPr>
            <w:tcW w:w="7938" w:type="dxa"/>
            <w:tcBorders>
              <w:top w:val="nil"/>
              <w:left w:val="nil"/>
              <w:bottom w:val="single" w:sz="8" w:space="0" w:color="000000"/>
              <w:right w:val="single" w:sz="8" w:space="0" w:color="000000"/>
            </w:tcBorders>
            <w:shd w:val="clear" w:color="auto" w:fill="auto"/>
            <w:vAlign w:val="center"/>
            <w:hideMark/>
          </w:tcPr>
          <w:p w14:paraId="448F24C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ós a crise financeira de 2008, Hugh Courtney em uma entrevista concede uma entrevista a respeito do planejamento estratégico sob incerteza. Courtney argumenta a favor da análise baseada em casos para decisões dos níveis 3 e 4 de incerteza.</w:t>
            </w:r>
          </w:p>
        </w:tc>
        <w:tc>
          <w:tcPr>
            <w:tcW w:w="2127" w:type="dxa"/>
            <w:tcBorders>
              <w:top w:val="nil"/>
              <w:left w:val="nil"/>
              <w:bottom w:val="single" w:sz="8" w:space="0" w:color="000000"/>
              <w:right w:val="single" w:sz="8" w:space="0" w:color="000000"/>
            </w:tcBorders>
            <w:shd w:val="clear" w:color="auto" w:fill="auto"/>
            <w:vAlign w:val="center"/>
            <w:hideMark/>
          </w:tcPr>
          <w:p w14:paraId="4282FC4D" w14:textId="46F158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BN" : "00475394", "ISSN" : "00475394", "abstract" : "Courtney, H., 2008. A fresh look at strategy under uncertainty : An interview. McKinsey Quarterly, December 2(December), pp.1\u20138.", "author" : [ { "dropping-particle" : "", "family" : "Courtney", "given" : "Hugh", "non-dropping-particle" : "", "parse-names" : false, "suffix" : "" } ], "container-title" : "McKinsey Quarterly", "id" : "ITEM-1", "issue" : "December", "issued" : { "date-parts" : [ [ "2008" ] ] }, "page" : "1-8", "title" : "A fresh look at strategy under uncertainty : An interview", "type" : "article-journal", "volume" : "December 2" }, "uris" : [ "http://www.mendeley.com/documents/?uuid=13b0fe61-1d26-4cc2-ad9c-625fd155e81f" ] } ], "mendeley" : { "formattedCitation" : "(COURTNEY, 2008)", "plainTextFormattedCitation" : "(COURTNEY, 2008)", "previouslyFormattedCitation" : "(COURTNEY,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8)</w:t>
            </w:r>
            <w:r w:rsidR="00EC6D2B">
              <w:rPr>
                <w:rFonts w:cs="Arial"/>
                <w:color w:val="000000"/>
                <w:sz w:val="22"/>
                <w:szCs w:val="22"/>
              </w:rPr>
              <w:fldChar w:fldCharType="end"/>
            </w:r>
          </w:p>
        </w:tc>
      </w:tr>
      <w:tr w:rsidR="00EC6D2B" w:rsidRPr="003B3ACB" w14:paraId="4760B5DB"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092A7C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lastRenderedPageBreak/>
              <w:t>Decision Analysis</w:t>
            </w:r>
          </w:p>
        </w:tc>
        <w:tc>
          <w:tcPr>
            <w:tcW w:w="7938" w:type="dxa"/>
            <w:tcBorders>
              <w:top w:val="nil"/>
              <w:left w:val="nil"/>
              <w:bottom w:val="single" w:sz="8" w:space="0" w:color="000000"/>
              <w:right w:val="single" w:sz="8" w:space="0" w:color="000000"/>
            </w:tcBorders>
            <w:shd w:val="clear" w:color="auto" w:fill="auto"/>
            <w:vAlign w:val="center"/>
            <w:hideMark/>
          </w:tcPr>
          <w:p w14:paraId="153B1F1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introdução à Análise de Decisão (com experimentação e sem experimentação). Trata-se da abordagem padrão para a tomada de decisão sob incerteza.</w:t>
            </w:r>
          </w:p>
        </w:tc>
        <w:tc>
          <w:tcPr>
            <w:tcW w:w="2127" w:type="dxa"/>
            <w:tcBorders>
              <w:top w:val="nil"/>
              <w:left w:val="nil"/>
              <w:bottom w:val="single" w:sz="8" w:space="0" w:color="000000"/>
              <w:right w:val="single" w:sz="8" w:space="0" w:color="000000"/>
            </w:tcBorders>
            <w:shd w:val="clear" w:color="auto" w:fill="auto"/>
            <w:vAlign w:val="center"/>
            <w:hideMark/>
          </w:tcPr>
          <w:p w14:paraId="182465C3" w14:textId="26B6F7B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HILLIER; LIEBERMAN, 2010)</w:t>
            </w:r>
            <w:r w:rsidR="00EC6D2B">
              <w:rPr>
                <w:rFonts w:cs="Arial"/>
                <w:color w:val="000000"/>
                <w:sz w:val="22"/>
                <w:szCs w:val="22"/>
              </w:rPr>
              <w:fldChar w:fldCharType="end"/>
            </w:r>
          </w:p>
        </w:tc>
      </w:tr>
      <w:tr w:rsidR="00EC6D2B" w:rsidRPr="003B3ACB" w14:paraId="73C0A53A"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42D63B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the strategy process: a survey of UK OR/MS practitioners</w:t>
            </w:r>
          </w:p>
        </w:tc>
        <w:tc>
          <w:tcPr>
            <w:tcW w:w="7938" w:type="dxa"/>
            <w:tcBorders>
              <w:top w:val="nil"/>
              <w:left w:val="nil"/>
              <w:bottom w:val="single" w:sz="8" w:space="0" w:color="000000"/>
              <w:right w:val="single" w:sz="8" w:space="0" w:color="000000"/>
            </w:tcBorders>
            <w:shd w:val="clear" w:color="auto" w:fill="auto"/>
            <w:vAlign w:val="center"/>
            <w:hideMark/>
          </w:tcPr>
          <w:p w14:paraId="3C5855A0"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resultados de uma survey indicando o uso de ferramentas para o suporte à estratégia na Inglaterra. Indica que ferramentas são mais e menos utilizadas.</w:t>
            </w:r>
          </w:p>
        </w:tc>
        <w:tc>
          <w:tcPr>
            <w:tcW w:w="2127" w:type="dxa"/>
            <w:tcBorders>
              <w:top w:val="nil"/>
              <w:left w:val="nil"/>
              <w:bottom w:val="single" w:sz="8" w:space="0" w:color="000000"/>
              <w:right w:val="single" w:sz="8" w:space="0" w:color="000000"/>
            </w:tcBorders>
            <w:shd w:val="clear" w:color="auto" w:fill="auto"/>
            <w:vAlign w:val="center"/>
            <w:hideMark/>
          </w:tcPr>
          <w:p w14:paraId="23D9C0A8" w14:textId="2DBCFC6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2011)</w:t>
            </w:r>
            <w:r w:rsidR="00EC6D2B">
              <w:rPr>
                <w:rFonts w:cs="Arial"/>
                <w:color w:val="000000"/>
                <w:sz w:val="22"/>
                <w:szCs w:val="22"/>
              </w:rPr>
              <w:fldChar w:fldCharType="end"/>
            </w:r>
          </w:p>
        </w:tc>
      </w:tr>
      <w:tr w:rsidR="00EC6D2B" w:rsidRPr="003B3ACB" w14:paraId="324710F8" w14:textId="77777777" w:rsidTr="00EC6D2B">
        <w:trPr>
          <w:trHeight w:val="58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08F84C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Evaluation of business strategic decisions under changing environment conditions</w:t>
            </w:r>
          </w:p>
        </w:tc>
        <w:tc>
          <w:tcPr>
            <w:tcW w:w="7938" w:type="dxa"/>
            <w:tcBorders>
              <w:top w:val="nil"/>
              <w:left w:val="nil"/>
              <w:bottom w:val="single" w:sz="8" w:space="0" w:color="000000"/>
              <w:right w:val="single" w:sz="8" w:space="0" w:color="000000"/>
            </w:tcBorders>
            <w:shd w:val="clear" w:color="auto" w:fill="auto"/>
            <w:vAlign w:val="center"/>
            <w:hideMark/>
          </w:tcPr>
          <w:p w14:paraId="5CE49C2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modificação da abordagem de cenários, intitulada "Scenario Road's Analysis". Não apresenta contribuições para a avaliação quantitativa de decisões estratégicas.</w:t>
            </w:r>
          </w:p>
        </w:tc>
        <w:tc>
          <w:tcPr>
            <w:tcW w:w="2127" w:type="dxa"/>
            <w:tcBorders>
              <w:top w:val="nil"/>
              <w:left w:val="nil"/>
              <w:bottom w:val="single" w:sz="8" w:space="0" w:color="000000"/>
              <w:right w:val="single" w:sz="8" w:space="0" w:color="000000"/>
            </w:tcBorders>
            <w:shd w:val="clear" w:color="auto" w:fill="auto"/>
            <w:vAlign w:val="center"/>
            <w:hideMark/>
          </w:tcPr>
          <w:p w14:paraId="49468AC9" w14:textId="71276B2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80/16111699.2007.9636179", "author" : [ { "dropping-particle" : "", "family" : "Zinkevi\u010di\u016bt\u0117", "given" : "Virgilija", "non-dropping-particle" : "", "parse-names" : false, "suffix" : "" } ], "container-title" : "Journal of Business Economics and Management", "id" : "ITEM-1", "issue" : "2", "issued" : { "date-parts" : [ [ "2011" ] ] }, "page" : "332-352", "title" : "Evaluation of business strategic decisions under changing environment conditions", "type" : "article-journal", "volume" : "12" }, "uris" : [ "http://www.mendeley.com/documents/?uuid=0dd9e96f-b5b0-4ee3-a1d0-562335c96b03" ] } ], "mendeley" : { "formattedCitation" : "(ZINKEVI\u010cI\u016aT\u0116, 2011)", "plainTextFormattedCitation" : "(ZINKEVI\u010cI\u016aT\u0116, 2011)", "previouslyFormattedCitation" : "(ZINKEVI\u010cI\u016aT\u0116,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ZINKEVIČIŪTĖ, 2011)</w:t>
            </w:r>
            <w:r w:rsidR="00EC6D2B">
              <w:rPr>
                <w:rFonts w:cs="Arial"/>
                <w:color w:val="000000"/>
                <w:sz w:val="22"/>
                <w:szCs w:val="22"/>
              </w:rPr>
              <w:fldChar w:fldCharType="end"/>
            </w:r>
          </w:p>
        </w:tc>
      </w:tr>
      <w:tr w:rsidR="00EC6D2B" w:rsidRPr="003B3ACB" w14:paraId="46C39378"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B62CCA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cenario orientation and use to support strategy development</w:t>
            </w:r>
          </w:p>
        </w:tc>
        <w:tc>
          <w:tcPr>
            <w:tcW w:w="7938" w:type="dxa"/>
            <w:tcBorders>
              <w:top w:val="nil"/>
              <w:left w:val="nil"/>
              <w:bottom w:val="single" w:sz="8" w:space="0" w:color="000000"/>
              <w:right w:val="single" w:sz="8" w:space="0" w:color="000000"/>
            </w:tcBorders>
            <w:shd w:val="clear" w:color="auto" w:fill="auto"/>
            <w:vAlign w:val="center"/>
            <w:hideMark/>
          </w:tcPr>
          <w:p w14:paraId="4852760A"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onta a necessidade de uma etapa de "Orientação a Cenários" que sirva de ligação entre o desenvolvimento dos cenários e o uso dos cenários.</w:t>
            </w:r>
          </w:p>
        </w:tc>
        <w:tc>
          <w:tcPr>
            <w:tcW w:w="2127" w:type="dxa"/>
            <w:tcBorders>
              <w:top w:val="nil"/>
              <w:left w:val="nil"/>
              <w:bottom w:val="single" w:sz="8" w:space="0" w:color="000000"/>
              <w:right w:val="single" w:sz="8" w:space="0" w:color="000000"/>
            </w:tcBorders>
            <w:shd w:val="clear" w:color="auto" w:fill="auto"/>
            <w:vAlign w:val="center"/>
            <w:hideMark/>
          </w:tcPr>
          <w:p w14:paraId="1E874736" w14:textId="6CFB040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06.006", "ISBN" : "0040-1625", "ISSN" : "00401625", "abstract" : "Scenario planning is one of the tools consistently reported as being used by executives to support their business development. A scenario planning project typically consists of three phases - preparation, development and use. This paper focuses on the third phase, where the scenarios that have been developed are put to their intended use in the context of developing strategy. Significant problems have been experienced as scenario projects move into this critical phase, perhaps due to a failure to link scenario development with strategy creation and execution efforts. These issues are explored via a case study of a large UK organisation operating in the transport sector, where a scenario-based strategy development exercise was used to support the leadership development of senior managers. We propose that a scenario orientation phase is a valuable missing link in many scenario projects, which can establish a bridge between scenario development and scenario use. Scenario orientation is a process of familiarisation with the scenarios that involves understanding their nature in some detail. This can be a crucial step, particularly if there is a significant time lapse between scenario development and scenario use, or if the people using the scenarios were not involved in their development. Without a good orientation to the scenarios, participants in a scenario planning exercise may be poor at the subsequent activities that require their explicit use. \u00a9 2012 Elsevier Inc.", "author" : [ { "dropping-particle" : "", "family" : "O'Brien", "given" : "Frances A.", "non-dropping-particle" : "", "parse-names" : false, "suffix" : "" }, { "dropping-particle" : "", "family" : "Meadows", "given" : "Maureen", "non-dropping-particle" : "", "parse-names" : false, "suffix" : "" } ], "container-title" : "Technological Forecasting and Social Change", "id" : "ITEM-1", "issue" : "4", "issued" : { "date-parts" : [ [ "2013" ] ] }, "page" : "643-656", "publisher" : "Elsevier Inc.", "title" : "Scenario orientation and use to support strategy development", "type" : "article-journal", "volume" : "80" }, "uris" : [ "http://www.mendeley.com/documents/?uuid=923fe850-7d3f-4507-82d7-37b4839fda06" ] } ], "mendeley" : { "formattedCitation" : "(O\u2019BRIEN; MEADOWS, 2013)", "plainTextFormattedCitation" : "(O\u2019BRIEN; MEADOWS, 2013)", "previouslyFormattedCitation" : "(O\u2019BRIEN; MEADOWS,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MEADOWS, 2013)</w:t>
            </w:r>
            <w:r w:rsidR="00EC6D2B">
              <w:rPr>
                <w:rFonts w:cs="Arial"/>
                <w:color w:val="000000"/>
                <w:sz w:val="22"/>
                <w:szCs w:val="22"/>
              </w:rPr>
              <w:fldChar w:fldCharType="end"/>
            </w:r>
          </w:p>
        </w:tc>
      </w:tr>
      <w:tr w:rsidR="00EC6D2B" w:rsidRPr="003B3ACB" w14:paraId="3E680E61"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FD4CEA" w14:textId="3884A491"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 xml:space="preserve">Deciding How </w:t>
            </w:r>
            <w:r w:rsidR="009410EB" w:rsidRPr="009410EB">
              <w:rPr>
                <w:rFonts w:cs="Arial"/>
                <w:color w:val="000000"/>
                <w:sz w:val="22"/>
                <w:szCs w:val="22"/>
                <w:lang w:val="en-US"/>
              </w:rPr>
              <w:t>to</w:t>
            </w:r>
            <w:r w:rsidRPr="009410EB">
              <w:rPr>
                <w:rFonts w:cs="Arial"/>
                <w:color w:val="000000"/>
                <w:sz w:val="22"/>
                <w:szCs w:val="22"/>
                <w:lang w:val="en-US"/>
              </w:rPr>
              <w:t xml:space="preserve"> Decide</w:t>
            </w:r>
          </w:p>
        </w:tc>
        <w:tc>
          <w:tcPr>
            <w:tcW w:w="7938" w:type="dxa"/>
            <w:tcBorders>
              <w:top w:val="nil"/>
              <w:left w:val="nil"/>
              <w:bottom w:val="single" w:sz="8" w:space="0" w:color="000000"/>
              <w:right w:val="single" w:sz="8" w:space="0" w:color="000000"/>
            </w:tcBorders>
            <w:shd w:val="clear" w:color="auto" w:fill="auto"/>
            <w:vAlign w:val="center"/>
            <w:hideMark/>
          </w:tcPr>
          <w:p w14:paraId="2B7CA38C"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a ideia de que, para selecionar uma abordagem para a tomada de decisão sob incerteza a empresa deve responder a três questões. Argumenta a favor do uso da abordagem "</w:t>
            </w:r>
            <w:r w:rsidRPr="00B7483F">
              <w:rPr>
                <w:rFonts w:cs="Arial"/>
                <w:color w:val="000000"/>
                <w:sz w:val="22"/>
                <w:szCs w:val="22"/>
              </w:rPr>
              <w:t>case-based decision analysis</w:t>
            </w:r>
            <w:r w:rsidRPr="003B3ACB">
              <w:rPr>
                <w:rFonts w:cs="Arial"/>
                <w:color w:val="000000"/>
                <w:sz w:val="22"/>
                <w:szCs w:val="22"/>
              </w:rPr>
              <w:t>". Não cita o RDM.</w:t>
            </w:r>
          </w:p>
        </w:tc>
        <w:tc>
          <w:tcPr>
            <w:tcW w:w="2127" w:type="dxa"/>
            <w:tcBorders>
              <w:top w:val="nil"/>
              <w:left w:val="nil"/>
              <w:bottom w:val="single" w:sz="8" w:space="0" w:color="000000"/>
              <w:right w:val="single" w:sz="8" w:space="0" w:color="000000"/>
            </w:tcBorders>
            <w:shd w:val="clear" w:color="auto" w:fill="auto"/>
            <w:vAlign w:val="center"/>
            <w:hideMark/>
          </w:tcPr>
          <w:p w14:paraId="679AF2F8" w14:textId="01B9458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LOVALLO; CLARKE, 2013)</w:t>
            </w:r>
            <w:r w:rsidR="00EC6D2B">
              <w:rPr>
                <w:rFonts w:cs="Arial"/>
                <w:color w:val="000000"/>
                <w:sz w:val="22"/>
                <w:szCs w:val="22"/>
              </w:rPr>
              <w:fldChar w:fldCharType="end"/>
            </w:r>
          </w:p>
        </w:tc>
      </w:tr>
      <w:tr w:rsidR="00EC6D2B" w:rsidRPr="003B3ACB" w14:paraId="3754FE98"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8FC638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Applying System Dynamics Modelling to Strategic Management: A Literature Review</w:t>
            </w:r>
          </w:p>
        </w:tc>
        <w:tc>
          <w:tcPr>
            <w:tcW w:w="7938" w:type="dxa"/>
            <w:tcBorders>
              <w:top w:val="nil"/>
              <w:left w:val="nil"/>
              <w:bottom w:val="single" w:sz="8" w:space="0" w:color="000000"/>
              <w:right w:val="single" w:sz="8" w:space="0" w:color="000000"/>
            </w:tcBorders>
            <w:shd w:val="clear" w:color="auto" w:fill="auto"/>
            <w:vAlign w:val="center"/>
            <w:hideMark/>
          </w:tcPr>
          <w:p w14:paraId="4581EB2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Revisa aplicações da modelagem de dinâmica de sistemas (DS) em questões relacionadas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24284111" w14:textId="084F559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res.2386", "ISSN" : "10991743", "abstract" : "System dynamics (SD) has been proved to be a useful methodology to support both understanding and learning processes of complex systems and phenomena. Since its origin, SD has been successfully applied to many different fields of studies (e.g. climate change, physics, engineering, environmental sciences, economics, management, etc.). Among these, strategic management (SM) has a particular relevance as testified by several streams of research that originate from the combination between SD modelling and SM. The aim of this paper is to explore and discuss the theoretical and empirical development of SD in the SM field through a systematic analysis of the literature in order to highlight the main research themes and developmental patterns of the key contributions to date, as well as to provide an overview of SD application to SM literature for further research to build on. Copyright \u00a9 2016 John Wiley &amp; Sons, Ltd.", "author" : [ { "dropping-particle" : "", "family" : "Cosenz", "given" : "Federico", "non-dropping-particle" : "", "parse-names" : false, "suffix" : "" }, { "dropping-particle" : "", "family" : "Noto", "given" : "Guido", "non-dropping-particle" : "", "parse-names" : false, "suffix" : "" } ], "container-title" : "Systems Research and Behavioral Science", "id" : "ITEM-1", "issue" : "6", "issued" : { "date-parts" : [ [ "2016" ] ] }, "page" : "703-741", "title" : "Applying System Dynamics Modelling to Strategic Management: A Literature Review", "type" : "article-journal", "volume" : "33" }, "uris" : [ "http://www.mendeley.com/documents/?uuid=8184c326-bdbe-4fda-b8ae-8e6ec117641f" ] } ], "mendeley" : { "formattedCitation" : "(COSENZ; NOTO, 2016)", "plainTextFormattedCitation" : "(COSENZ; NOTO, 2016)", "previouslyFormattedCitation" : "(COSENZ; NOTO, 201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SENZ; NOTO, 2016)</w:t>
            </w:r>
            <w:r w:rsidR="00EC6D2B">
              <w:rPr>
                <w:rFonts w:cs="Arial"/>
                <w:color w:val="000000"/>
                <w:sz w:val="22"/>
                <w:szCs w:val="22"/>
              </w:rPr>
              <w:fldChar w:fldCharType="end"/>
            </w:r>
          </w:p>
        </w:tc>
      </w:tr>
      <w:tr w:rsidR="00EC6D2B" w:rsidRPr="003B3ACB" w14:paraId="3C60BE4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2B7E9C1"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strategy using system dynamics</w:t>
            </w:r>
          </w:p>
        </w:tc>
        <w:tc>
          <w:tcPr>
            <w:tcW w:w="7938" w:type="dxa"/>
            <w:tcBorders>
              <w:top w:val="nil"/>
              <w:left w:val="nil"/>
              <w:bottom w:val="single" w:sz="8" w:space="0" w:color="000000"/>
              <w:right w:val="single" w:sz="8" w:space="0" w:color="000000"/>
            </w:tcBorders>
            <w:shd w:val="clear" w:color="auto" w:fill="auto"/>
            <w:vAlign w:val="center"/>
            <w:hideMark/>
          </w:tcPr>
          <w:p w14:paraId="748F777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roteiro para o uso da modelagem de dinâmica de sistemas para suporte à estratégia. Com base em poucas aplicações da Dinâmica de Sistemas, sugere que a mesma foi útil quando os CEOs foram capazes de criar estratégias alternativas para os cenários que desafiaram as estratégias atuais.</w:t>
            </w:r>
          </w:p>
        </w:tc>
        <w:tc>
          <w:tcPr>
            <w:tcW w:w="2127" w:type="dxa"/>
            <w:tcBorders>
              <w:top w:val="nil"/>
              <w:left w:val="nil"/>
              <w:bottom w:val="single" w:sz="8" w:space="0" w:color="000000"/>
              <w:right w:val="single" w:sz="8" w:space="0" w:color="000000"/>
            </w:tcBorders>
            <w:shd w:val="clear" w:color="auto" w:fill="auto"/>
            <w:vAlign w:val="center"/>
            <w:hideMark/>
          </w:tcPr>
          <w:p w14:paraId="3EE6EEB7" w14:textId="3B05FF1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ejor.2017.01.018", "ISSN" : "03772217", "author" : [ { "dropping-particle" : "", "family" : "Torres", "given" : "Juan Pablo", "non-dropping-particle" : "", "parse-names" : false, "suffix" : "" }, { "dropping-particle" : "", "family" : "Kunc", "given" : "Martin", "non-dropping-particle" : "", "parse-names" : false, "suffix" : "" }, { "dropping-particle" : "", "family" : "O'Brien", "given" : "Frances", "non-dropping-particle" : "", "parse-names" : false, "suffix" : "" } ], "container-title" : "European Journal of Operational Research", "id" : "ITEM-1", "issue" : "3", "issued" : { "date-parts" : [ [ "2017", "8" ] ] }, "page" : "1081-1094", "publisher" : "Elsevier B.V.", "title" : "Supporting strategy using system dynamics", "type" : "article-journal", "volume" : "260" }, "uris" : [ "http://www.mendeley.com/documents/?uuid=3c5aa33c-d8c1-4271-96b7-7d760e406d50" ] } ], "mendeley" : { "formattedCitation" : "(TORRES; KUNC; O\u2019BRIEN, 2017)", "plainTextFormattedCitation" : "(TORRES; KUNC; O\u2019BRIEN, 2017)", "previouslyFormattedCitation" : "(TORRES; KUNC; O\u2019BRIEN, 201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TORRES; KUNC; O’BRIEN, 2017)</w:t>
            </w:r>
            <w:r w:rsidR="00EC6D2B">
              <w:rPr>
                <w:rFonts w:cs="Arial"/>
                <w:color w:val="000000"/>
                <w:sz w:val="22"/>
                <w:szCs w:val="22"/>
              </w:rPr>
              <w:fldChar w:fldCharType="end"/>
            </w:r>
          </w:p>
        </w:tc>
      </w:tr>
    </w:tbl>
    <w:p w14:paraId="66702419" w14:textId="77777777" w:rsidR="003B3ACB" w:rsidRPr="003B3ACB" w:rsidRDefault="003B3ACB" w:rsidP="003B3ACB"/>
    <w:p w14:paraId="7725B469" w14:textId="77777777" w:rsidR="003B3ACB" w:rsidRPr="001A560F" w:rsidRDefault="003B3ACB" w:rsidP="003B3ACB">
      <w:pPr>
        <w:ind w:firstLine="0"/>
        <w:jc w:val="center"/>
      </w:pPr>
      <w:r>
        <w:t>Fonte: Elaborado pelo Autor.</w:t>
      </w:r>
    </w:p>
    <w:p w14:paraId="7C871E78" w14:textId="77777777" w:rsidR="002C1103" w:rsidRDefault="003B3ACB" w:rsidP="00CF5E28">
      <w:pPr>
        <w:pStyle w:val="Ttulo1"/>
        <w:numPr>
          <w:ilvl w:val="0"/>
          <w:numId w:val="0"/>
        </w:numPr>
        <w:ind w:left="737"/>
        <w:jc w:val="center"/>
      </w:pPr>
      <w:r>
        <w:br w:type="page"/>
      </w:r>
      <w:bookmarkStart w:id="188" w:name="_Toc502855305"/>
      <w:r w:rsidRPr="00B31CAE">
        <w:lastRenderedPageBreak/>
        <w:t>A</w:t>
      </w:r>
      <w:r w:rsidRPr="00B31CAE">
        <w:rPr>
          <w:rStyle w:val="TtuloApendAnexoChar"/>
          <w:rFonts w:cs="Arial"/>
          <w:kern w:val="32"/>
          <w:szCs w:val="32"/>
        </w:rPr>
        <w:t>PÊNDIC</w:t>
      </w:r>
      <w:r>
        <w:t xml:space="preserve">E </w:t>
      </w:r>
      <w:r w:rsidR="00CF5E28">
        <w:t>C</w:t>
      </w:r>
      <w:r w:rsidRPr="00B31CAE">
        <w:t xml:space="preserve"> </w:t>
      </w:r>
      <w:r>
        <w:t>–</w:t>
      </w:r>
      <w:r w:rsidRPr="00B31CAE">
        <w:t xml:space="preserve"> </w:t>
      </w:r>
      <w:r w:rsidR="00432BD8">
        <w:t>Literatura Analisada sobre RDM e EMA</w:t>
      </w:r>
      <w:bookmarkEnd w:id="188"/>
    </w:p>
    <w:p w14:paraId="66A8EB63" w14:textId="7D8A9924" w:rsidR="00CF5E28" w:rsidRDefault="00CF5E28" w:rsidP="00CF5E28">
      <w:pPr>
        <w:pStyle w:val="Legenda"/>
      </w:pPr>
      <w:bookmarkStart w:id="189" w:name="_Toc482263864"/>
      <w:r>
        <w:t xml:space="preserve">Quadro </w:t>
      </w:r>
      <w:r w:rsidR="000A47A3">
        <w:fldChar w:fldCharType="begin"/>
      </w:r>
      <w:r w:rsidR="000A47A3">
        <w:instrText xml:space="preserve"> SEQ Quadro \* ARABIC </w:instrText>
      </w:r>
      <w:r w:rsidR="000A47A3">
        <w:fldChar w:fldCharType="separate"/>
      </w:r>
      <w:r w:rsidR="00743F02">
        <w:rPr>
          <w:noProof/>
        </w:rPr>
        <w:t>20</w:t>
      </w:r>
      <w:r w:rsidR="000A47A3">
        <w:rPr>
          <w:noProof/>
        </w:rPr>
        <w:fldChar w:fldCharType="end"/>
      </w:r>
      <w:r>
        <w:t xml:space="preserve"> – Shortlist de Trabalhos em RDM e EMA</w:t>
      </w:r>
      <w:bookmarkEnd w:id="189"/>
    </w:p>
    <w:tbl>
      <w:tblPr>
        <w:tblW w:w="138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964"/>
        <w:gridCol w:w="7938"/>
        <w:gridCol w:w="1985"/>
      </w:tblGrid>
      <w:tr w:rsidR="00CF5E28" w:rsidRPr="009B382F" w14:paraId="764B796B" w14:textId="77777777" w:rsidTr="00CF5E28">
        <w:trPr>
          <w:trHeight w:val="315"/>
          <w:tblHeader/>
          <w:jc w:val="center"/>
        </w:trPr>
        <w:tc>
          <w:tcPr>
            <w:tcW w:w="3964" w:type="dxa"/>
            <w:shd w:val="clear" w:color="000000" w:fill="D9D9D9"/>
            <w:vAlign w:val="center"/>
            <w:hideMark/>
          </w:tcPr>
          <w:p w14:paraId="795B104D"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Título</w:t>
            </w:r>
          </w:p>
        </w:tc>
        <w:tc>
          <w:tcPr>
            <w:tcW w:w="7938" w:type="dxa"/>
            <w:shd w:val="clear" w:color="000000" w:fill="D9D9D9"/>
            <w:vAlign w:val="center"/>
            <w:hideMark/>
          </w:tcPr>
          <w:p w14:paraId="358D43EC" w14:textId="77777777" w:rsidR="00CF5E28" w:rsidRPr="009B382F" w:rsidRDefault="00CF5E28" w:rsidP="00731E0C">
            <w:pPr>
              <w:autoSpaceDE/>
              <w:autoSpaceDN/>
              <w:adjustRightInd/>
              <w:spacing w:line="240" w:lineRule="auto"/>
              <w:ind w:firstLine="0"/>
              <w:rPr>
                <w:rFonts w:cs="Arial"/>
                <w:b/>
                <w:bCs/>
                <w:color w:val="000000"/>
                <w:sz w:val="22"/>
                <w:szCs w:val="22"/>
              </w:rPr>
            </w:pPr>
            <w:r>
              <w:rPr>
                <w:rFonts w:cs="Arial"/>
                <w:b/>
                <w:bCs/>
                <w:color w:val="000000"/>
                <w:sz w:val="22"/>
                <w:szCs w:val="22"/>
              </w:rPr>
              <w:t xml:space="preserve">Síntese do </w:t>
            </w:r>
            <w:r w:rsidRPr="009B382F">
              <w:rPr>
                <w:rFonts w:cs="Arial"/>
                <w:b/>
                <w:bCs/>
                <w:color w:val="000000"/>
                <w:sz w:val="22"/>
                <w:szCs w:val="22"/>
              </w:rPr>
              <w:t>Objetivo</w:t>
            </w:r>
          </w:p>
        </w:tc>
        <w:tc>
          <w:tcPr>
            <w:tcW w:w="1985" w:type="dxa"/>
            <w:shd w:val="clear" w:color="000000" w:fill="D9D9D9"/>
            <w:vAlign w:val="center"/>
            <w:hideMark/>
          </w:tcPr>
          <w:p w14:paraId="07738895"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Referência</w:t>
            </w:r>
          </w:p>
        </w:tc>
      </w:tr>
      <w:tr w:rsidR="00CF5E28" w:rsidRPr="009B382F" w14:paraId="29466879" w14:textId="77777777" w:rsidTr="00CF5E28">
        <w:trPr>
          <w:trHeight w:val="873"/>
          <w:jc w:val="center"/>
        </w:trPr>
        <w:tc>
          <w:tcPr>
            <w:tcW w:w="3964" w:type="dxa"/>
            <w:shd w:val="clear" w:color="auto" w:fill="auto"/>
            <w:vAlign w:val="center"/>
            <w:hideMark/>
          </w:tcPr>
          <w:p w14:paraId="487DEE0A"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Exploratory Modeling for Policy Analysis</w:t>
            </w:r>
          </w:p>
        </w:tc>
        <w:tc>
          <w:tcPr>
            <w:tcW w:w="7938" w:type="dxa"/>
            <w:shd w:val="clear" w:color="auto" w:fill="auto"/>
            <w:vAlign w:val="center"/>
            <w:hideMark/>
          </w:tcPr>
          <w:p w14:paraId="2221CC5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conceito de modelagem exploratória e contesta o uso de modelos consolidativos para situações nas quais sua aplicação é inadequada.</w:t>
            </w:r>
          </w:p>
        </w:tc>
        <w:tc>
          <w:tcPr>
            <w:tcW w:w="1985" w:type="dxa"/>
            <w:shd w:val="clear" w:color="auto" w:fill="auto"/>
            <w:vAlign w:val="center"/>
            <w:hideMark/>
          </w:tcPr>
          <w:p w14:paraId="05A86C10" w14:textId="2A35D119"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1993)</w:t>
            </w:r>
            <w:r>
              <w:rPr>
                <w:rFonts w:cs="Arial"/>
                <w:color w:val="000000"/>
                <w:sz w:val="22"/>
                <w:szCs w:val="22"/>
              </w:rPr>
              <w:fldChar w:fldCharType="end"/>
            </w:r>
          </w:p>
        </w:tc>
      </w:tr>
      <w:tr w:rsidR="00CF5E28" w:rsidRPr="009B382F" w14:paraId="7E281492" w14:textId="77777777" w:rsidTr="00CF5E28">
        <w:trPr>
          <w:trHeight w:val="989"/>
          <w:jc w:val="center"/>
        </w:trPr>
        <w:tc>
          <w:tcPr>
            <w:tcW w:w="3964" w:type="dxa"/>
            <w:shd w:val="clear" w:color="auto" w:fill="auto"/>
            <w:vAlign w:val="center"/>
            <w:hideMark/>
          </w:tcPr>
          <w:p w14:paraId="0D22A873"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new decision sciences for complex systems.</w:t>
            </w:r>
          </w:p>
        </w:tc>
        <w:tc>
          <w:tcPr>
            <w:tcW w:w="7938" w:type="dxa"/>
            <w:shd w:val="clear" w:color="auto" w:fill="auto"/>
            <w:vAlign w:val="center"/>
            <w:hideMark/>
          </w:tcPr>
          <w:p w14:paraId="05A509F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e métodos tradicionais e dos métodos de cenários para problemas complexos e incertos. Apresenta o CAR (Computer-Assisted Reasoning) e o RAP como alternativa para estes problemas.</w:t>
            </w:r>
          </w:p>
        </w:tc>
        <w:tc>
          <w:tcPr>
            <w:tcW w:w="1985" w:type="dxa"/>
            <w:shd w:val="clear" w:color="auto" w:fill="auto"/>
            <w:vAlign w:val="center"/>
            <w:hideMark/>
          </w:tcPr>
          <w:p w14:paraId="277CE9F5" w14:textId="28BC446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2002)</w:t>
            </w:r>
            <w:r>
              <w:rPr>
                <w:rFonts w:cs="Arial"/>
                <w:color w:val="000000"/>
                <w:sz w:val="22"/>
                <w:szCs w:val="22"/>
              </w:rPr>
              <w:fldChar w:fldCharType="end"/>
            </w:r>
          </w:p>
        </w:tc>
      </w:tr>
      <w:tr w:rsidR="00CF5E28" w:rsidRPr="009B382F" w14:paraId="116977FE" w14:textId="77777777" w:rsidTr="00CF5E28">
        <w:trPr>
          <w:trHeight w:val="970"/>
          <w:jc w:val="center"/>
        </w:trPr>
        <w:tc>
          <w:tcPr>
            <w:tcW w:w="3964" w:type="dxa"/>
            <w:shd w:val="clear" w:color="auto" w:fill="auto"/>
            <w:vAlign w:val="center"/>
            <w:hideMark/>
          </w:tcPr>
          <w:p w14:paraId="62AA2A8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nfronting Surprise</w:t>
            </w:r>
          </w:p>
        </w:tc>
        <w:tc>
          <w:tcPr>
            <w:tcW w:w="7938" w:type="dxa"/>
            <w:shd w:val="clear" w:color="auto" w:fill="auto"/>
            <w:vAlign w:val="center"/>
            <w:hideMark/>
          </w:tcPr>
          <w:p w14:paraId="352FA42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Questiona o uso de ferramentas tradicionais para situações de incerteza, e apresenta uma das primeiras versões do RDM, até então chamado de RAP (Robust Adaptive Planning).</w:t>
            </w:r>
          </w:p>
        </w:tc>
        <w:tc>
          <w:tcPr>
            <w:tcW w:w="1985" w:type="dxa"/>
            <w:shd w:val="clear" w:color="auto" w:fill="auto"/>
            <w:vAlign w:val="center"/>
            <w:hideMark/>
          </w:tcPr>
          <w:p w14:paraId="7FB9AE87" w14:textId="4CFF839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177/089443902237320", "ISBN" : "0894439022", "ISSN" : "0894-4393", "PMID" : "26307", "abstract" : "Surprise takes many forms, all tending to disrupt plans and planning systems. Reliance by decision makers on formal analytic methodologies can increase susceptibility to surprise as such methods commonly use available information to develop single-point forecasts or probability distributions of future events. In doing so, traditional analyses divert attention from information potentially important to understanding and planning for effects of surprise. The authors propose employing computer-assisted reasoning methods in conjunction with simulation models to create large ensembles of plausible future scenarios. This framework supports a robust adaptive planning (RAP) approach to reasoning under the conditions of complexity and deep uncertainty that normally defeat analytic approaches. The authors demonstrate, using the example of planning for long-term global sustainability, how RAP methods may offer greater insight into the vulnerabilities inherent in several types of surprises and enhance decision makers\u2019 ability to construct strategies that will mitigate or minimize the effects of surprise.",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container-title" : "Social Science Computer Review", "id" : "ITEM-1", "issue" : "4", "issued" : { "date-parts" : [ [ "2002" ] ] }, "page" : "420-440", "title" : "Confronting Surprise", "type" : "article-journal", "volume" : "20" }, "uris" : [ "http://www.mendeley.com/documents/?uuid=5d6af775-ada9-42bc-9d81-1d677ea49abb" ] } ], "mendeley" : { "formattedCitation" : "(LEMPERT; POPPER; BANKES, 2002)", "plainTextFormattedCitation" : "(LEMPERT; POPPER; BANKES, 2002)", "previouslyFormattedCitation" : "(LEMPERT; POPPER; BANKES,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POPPER; BANKES, 2002)</w:t>
            </w:r>
            <w:r>
              <w:rPr>
                <w:rFonts w:cs="Arial"/>
                <w:color w:val="000000"/>
                <w:sz w:val="22"/>
                <w:szCs w:val="22"/>
              </w:rPr>
              <w:fldChar w:fldCharType="end"/>
            </w:r>
          </w:p>
        </w:tc>
      </w:tr>
      <w:tr w:rsidR="00CF5E28" w:rsidRPr="009B382F" w14:paraId="4B32238B" w14:textId="77777777" w:rsidTr="00CF5E28">
        <w:trPr>
          <w:trHeight w:val="1140"/>
          <w:jc w:val="center"/>
        </w:trPr>
        <w:tc>
          <w:tcPr>
            <w:tcW w:w="3964" w:type="dxa"/>
            <w:shd w:val="clear" w:color="auto" w:fill="auto"/>
            <w:vAlign w:val="center"/>
            <w:hideMark/>
          </w:tcPr>
          <w:p w14:paraId="162D03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Shaping the Next One Hundred Years: New Methods for Quantitative, Long-Term Policy Analysis</w:t>
            </w:r>
          </w:p>
        </w:tc>
        <w:tc>
          <w:tcPr>
            <w:tcW w:w="7938" w:type="dxa"/>
            <w:shd w:val="clear" w:color="auto" w:fill="auto"/>
            <w:vAlign w:val="center"/>
            <w:hideMark/>
          </w:tcPr>
          <w:p w14:paraId="57FF145E"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Neste livro as motivações e detalhes do RDM são amplamente discutidos. Trata-se do principal livro que apresenta o RDM enquanto alternativa para problemas complexos e incertos no ramo de LTPA (Long Term Policy Analysis).</w:t>
            </w:r>
          </w:p>
        </w:tc>
        <w:tc>
          <w:tcPr>
            <w:tcW w:w="1985" w:type="dxa"/>
            <w:shd w:val="clear" w:color="auto" w:fill="auto"/>
            <w:vAlign w:val="center"/>
            <w:hideMark/>
          </w:tcPr>
          <w:p w14:paraId="6FBD45F8" w14:textId="1E52ECF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6E1018">
              <w:rPr>
                <w:rFonts w:cs="Arial"/>
                <w:noProof/>
                <w:color w:val="000000"/>
                <w:sz w:val="22"/>
                <w:szCs w:val="22"/>
              </w:rPr>
              <w:t>(LEMPERT; POPPER; BANKES, 2003)</w:t>
            </w:r>
            <w:r>
              <w:rPr>
                <w:rFonts w:cs="Arial"/>
                <w:color w:val="000000"/>
                <w:sz w:val="22"/>
                <w:szCs w:val="22"/>
              </w:rPr>
              <w:fldChar w:fldCharType="end"/>
            </w:r>
          </w:p>
        </w:tc>
      </w:tr>
      <w:tr w:rsidR="00CF5E28" w:rsidRPr="009B382F" w14:paraId="3B203C2E" w14:textId="77777777" w:rsidTr="00CF5E28">
        <w:trPr>
          <w:trHeight w:val="1155"/>
          <w:jc w:val="center"/>
        </w:trPr>
        <w:tc>
          <w:tcPr>
            <w:tcW w:w="3964" w:type="dxa"/>
            <w:shd w:val="clear" w:color="auto" w:fill="auto"/>
            <w:vAlign w:val="center"/>
            <w:hideMark/>
          </w:tcPr>
          <w:p w14:paraId="5D8A6D6D"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General, Analytic Method for Generating Robust Strategies and Narrative Scenarios</w:t>
            </w:r>
          </w:p>
        </w:tc>
        <w:tc>
          <w:tcPr>
            <w:tcW w:w="7938" w:type="dxa"/>
            <w:shd w:val="clear" w:color="auto" w:fill="auto"/>
            <w:vAlign w:val="center"/>
            <w:hideMark/>
          </w:tcPr>
          <w:p w14:paraId="2294D7F3"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formalmente o RDM enquanto método para a abordagem de problemas incertos e complexos.</w:t>
            </w:r>
          </w:p>
        </w:tc>
        <w:tc>
          <w:tcPr>
            <w:tcW w:w="1985" w:type="dxa"/>
            <w:shd w:val="clear" w:color="auto" w:fill="auto"/>
            <w:vAlign w:val="center"/>
            <w:hideMark/>
          </w:tcPr>
          <w:p w14:paraId="432D4797" w14:textId="447BA932"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06)</w:t>
            </w:r>
            <w:r>
              <w:rPr>
                <w:rFonts w:cs="Arial"/>
                <w:color w:val="000000"/>
                <w:sz w:val="22"/>
                <w:szCs w:val="22"/>
              </w:rPr>
              <w:fldChar w:fldCharType="end"/>
            </w:r>
          </w:p>
        </w:tc>
      </w:tr>
      <w:tr w:rsidR="00CF5E28" w:rsidRPr="009B382F" w14:paraId="572CFB28" w14:textId="77777777" w:rsidTr="00CF5E28">
        <w:trPr>
          <w:trHeight w:val="1440"/>
          <w:jc w:val="center"/>
        </w:trPr>
        <w:tc>
          <w:tcPr>
            <w:tcW w:w="3964" w:type="dxa"/>
            <w:shd w:val="clear" w:color="auto" w:fill="auto"/>
            <w:vAlign w:val="center"/>
            <w:hideMark/>
          </w:tcPr>
          <w:p w14:paraId="5EB17F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New Methods for Identifying Robust Long-Term Water Resources Management Strategies for California</w:t>
            </w:r>
          </w:p>
        </w:tc>
        <w:tc>
          <w:tcPr>
            <w:tcW w:w="7938" w:type="dxa"/>
            <w:shd w:val="clear" w:color="auto" w:fill="auto"/>
            <w:vAlign w:val="center"/>
            <w:hideMark/>
          </w:tcPr>
          <w:p w14:paraId="5A7F278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rata-se da primeira análise completa utilizando o RDM em um problema real. Nesta tese, o RDM é utilizado para o planejamento de longo prazo de recursos hídricos da California.</w:t>
            </w:r>
          </w:p>
        </w:tc>
        <w:tc>
          <w:tcPr>
            <w:tcW w:w="1985" w:type="dxa"/>
            <w:shd w:val="clear" w:color="auto" w:fill="auto"/>
            <w:vAlign w:val="center"/>
            <w:hideMark/>
          </w:tcPr>
          <w:p w14:paraId="5B1BDE53" w14:textId="7EEF045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2006)</w:t>
            </w:r>
            <w:r>
              <w:rPr>
                <w:rFonts w:cs="Arial"/>
                <w:color w:val="000000"/>
                <w:sz w:val="22"/>
                <w:szCs w:val="22"/>
              </w:rPr>
              <w:fldChar w:fldCharType="end"/>
            </w:r>
          </w:p>
        </w:tc>
      </w:tr>
      <w:tr w:rsidR="00CF5E28" w:rsidRPr="009B382F" w14:paraId="0AF688CA" w14:textId="77777777" w:rsidTr="00CF5E28">
        <w:trPr>
          <w:trHeight w:val="870"/>
          <w:jc w:val="center"/>
        </w:trPr>
        <w:tc>
          <w:tcPr>
            <w:tcW w:w="3964" w:type="dxa"/>
            <w:shd w:val="clear" w:color="auto" w:fill="auto"/>
            <w:vAlign w:val="center"/>
            <w:hideMark/>
          </w:tcPr>
          <w:p w14:paraId="73AC01A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lastRenderedPageBreak/>
              <w:t>A new analytic method for finding policy-relevant scenarios</w:t>
            </w:r>
          </w:p>
        </w:tc>
        <w:tc>
          <w:tcPr>
            <w:tcW w:w="7938" w:type="dxa"/>
            <w:shd w:val="clear" w:color="auto" w:fill="auto"/>
            <w:vAlign w:val="center"/>
            <w:hideMark/>
          </w:tcPr>
          <w:p w14:paraId="28C9230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RDM e sua aplicação no planejamento de água da Califórnia.</w:t>
            </w:r>
          </w:p>
        </w:tc>
        <w:tc>
          <w:tcPr>
            <w:tcW w:w="1985" w:type="dxa"/>
            <w:shd w:val="clear" w:color="auto" w:fill="auto"/>
            <w:vAlign w:val="center"/>
            <w:hideMark/>
          </w:tcPr>
          <w:p w14:paraId="475109EC" w14:textId="72E64626"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LEMPERT, 2007)</w:t>
            </w:r>
            <w:r>
              <w:rPr>
                <w:rFonts w:cs="Arial"/>
                <w:color w:val="000000"/>
                <w:sz w:val="22"/>
                <w:szCs w:val="22"/>
              </w:rPr>
              <w:fldChar w:fldCharType="end"/>
            </w:r>
          </w:p>
        </w:tc>
      </w:tr>
      <w:tr w:rsidR="00CF5E28" w:rsidRPr="009B382F" w14:paraId="1BF848EF" w14:textId="77777777" w:rsidTr="00CF5E28">
        <w:trPr>
          <w:trHeight w:val="585"/>
          <w:jc w:val="center"/>
        </w:trPr>
        <w:tc>
          <w:tcPr>
            <w:tcW w:w="3964" w:type="dxa"/>
            <w:shd w:val="clear" w:color="auto" w:fill="auto"/>
            <w:vAlign w:val="center"/>
            <w:hideMark/>
          </w:tcPr>
          <w:p w14:paraId="2EEA6F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Comparing Algorithms for Scenario Discovery</w:t>
            </w:r>
          </w:p>
        </w:tc>
        <w:tc>
          <w:tcPr>
            <w:tcW w:w="7938" w:type="dxa"/>
            <w:shd w:val="clear" w:color="auto" w:fill="auto"/>
            <w:vAlign w:val="center"/>
            <w:hideMark/>
          </w:tcPr>
          <w:p w14:paraId="72D74F7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os Algoritmos PRIM e CART para a descoberta de cenários.</w:t>
            </w:r>
          </w:p>
        </w:tc>
        <w:tc>
          <w:tcPr>
            <w:tcW w:w="1985" w:type="dxa"/>
            <w:shd w:val="clear" w:color="auto" w:fill="auto"/>
            <w:vAlign w:val="center"/>
            <w:hideMark/>
          </w:tcPr>
          <w:p w14:paraId="49109386" w14:textId="0CABA2A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BRYANT; BANKES, 2008)</w:t>
            </w:r>
            <w:r>
              <w:rPr>
                <w:rFonts w:cs="Arial"/>
                <w:color w:val="000000"/>
                <w:sz w:val="22"/>
                <w:szCs w:val="22"/>
              </w:rPr>
              <w:fldChar w:fldCharType="end"/>
            </w:r>
          </w:p>
        </w:tc>
      </w:tr>
      <w:tr w:rsidR="00CF5E28" w:rsidRPr="009B382F" w14:paraId="720D4D49" w14:textId="77777777" w:rsidTr="00CF5E28">
        <w:trPr>
          <w:trHeight w:val="1128"/>
          <w:jc w:val="center"/>
        </w:trPr>
        <w:tc>
          <w:tcPr>
            <w:tcW w:w="3964" w:type="dxa"/>
            <w:shd w:val="clear" w:color="auto" w:fill="auto"/>
            <w:vAlign w:val="center"/>
            <w:hideMark/>
          </w:tcPr>
          <w:p w14:paraId="1F12B6B8"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Thinking inside the box: A participatory, computer-assisted approach to scenario discovery</w:t>
            </w:r>
          </w:p>
        </w:tc>
        <w:tc>
          <w:tcPr>
            <w:tcW w:w="7938" w:type="dxa"/>
            <w:shd w:val="clear" w:color="auto" w:fill="auto"/>
            <w:vAlign w:val="center"/>
            <w:hideMark/>
          </w:tcPr>
          <w:p w14:paraId="2BF865A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em mais detalhes a descoberta de cenários, explicitando os critérios e o funcionamento do algoritmo PRIM para a identificação de cenários.</w:t>
            </w:r>
          </w:p>
        </w:tc>
        <w:tc>
          <w:tcPr>
            <w:tcW w:w="1985" w:type="dxa"/>
            <w:shd w:val="clear" w:color="auto" w:fill="auto"/>
            <w:vAlign w:val="center"/>
            <w:hideMark/>
          </w:tcPr>
          <w:p w14:paraId="73612D21" w14:textId="5BEDF344"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RYANT; LEMPERT, 2010)</w:t>
            </w:r>
            <w:r>
              <w:rPr>
                <w:rFonts w:cs="Arial"/>
                <w:color w:val="000000"/>
                <w:sz w:val="22"/>
                <w:szCs w:val="22"/>
              </w:rPr>
              <w:fldChar w:fldCharType="end"/>
            </w:r>
          </w:p>
        </w:tc>
      </w:tr>
      <w:tr w:rsidR="00CF5E28" w:rsidRPr="009B382F" w14:paraId="5839B120" w14:textId="77777777" w:rsidTr="00CF5E28">
        <w:trPr>
          <w:trHeight w:val="1130"/>
          <w:jc w:val="center"/>
        </w:trPr>
        <w:tc>
          <w:tcPr>
            <w:tcW w:w="3964" w:type="dxa"/>
            <w:shd w:val="clear" w:color="auto" w:fill="auto"/>
            <w:vAlign w:val="center"/>
            <w:hideMark/>
          </w:tcPr>
          <w:p w14:paraId="035AE4EE"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Investment Decision Making Under Deep Uncertainty: Application to Climate Change</w:t>
            </w:r>
          </w:p>
        </w:tc>
        <w:tc>
          <w:tcPr>
            <w:tcW w:w="7938" w:type="dxa"/>
            <w:shd w:val="clear" w:color="auto" w:fill="auto"/>
            <w:vAlign w:val="center"/>
            <w:hideMark/>
          </w:tcPr>
          <w:p w14:paraId="510D383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abordagens aplicáveis para decisões de investimento em situações de incerteza, incluindo o RDM, CBA (Análise de Custos e Benefícios), e Opções Reais.</w:t>
            </w:r>
          </w:p>
        </w:tc>
        <w:tc>
          <w:tcPr>
            <w:tcW w:w="1985" w:type="dxa"/>
            <w:shd w:val="clear" w:color="auto" w:fill="auto"/>
            <w:vAlign w:val="center"/>
            <w:hideMark/>
          </w:tcPr>
          <w:p w14:paraId="03330B00" w14:textId="177851DA"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Pr>
                <w:rFonts w:cs="Arial"/>
                <w:color w:val="000000"/>
                <w:sz w:val="22"/>
                <w:szCs w:val="22"/>
              </w:rPr>
              <w:fldChar w:fldCharType="separate"/>
            </w:r>
            <w:r w:rsidR="003342C9" w:rsidRPr="003342C9">
              <w:rPr>
                <w:rFonts w:cs="Arial"/>
                <w:noProof/>
                <w:color w:val="000000"/>
                <w:sz w:val="22"/>
                <w:szCs w:val="22"/>
              </w:rPr>
              <w:t>(HALLEGATTE et al., 2012)</w:t>
            </w:r>
            <w:r>
              <w:rPr>
                <w:rFonts w:cs="Arial"/>
                <w:color w:val="000000"/>
                <w:sz w:val="22"/>
                <w:szCs w:val="22"/>
              </w:rPr>
              <w:fldChar w:fldCharType="end"/>
            </w:r>
          </w:p>
        </w:tc>
      </w:tr>
      <w:tr w:rsidR="00CF5E28" w:rsidRPr="009B382F" w14:paraId="219FF22B" w14:textId="77777777" w:rsidTr="00CF5E28">
        <w:trPr>
          <w:trHeight w:val="1260"/>
          <w:jc w:val="center"/>
        </w:trPr>
        <w:tc>
          <w:tcPr>
            <w:tcW w:w="3964" w:type="dxa"/>
            <w:shd w:val="clear" w:color="auto" w:fill="auto"/>
            <w:vAlign w:val="center"/>
            <w:hideMark/>
          </w:tcPr>
          <w:p w14:paraId="384D0653"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t>Exploratory Modeling and Analysis, an approach for model-based foresight under deep uncertainty</w:t>
            </w:r>
          </w:p>
        </w:tc>
        <w:tc>
          <w:tcPr>
            <w:tcW w:w="7938" w:type="dxa"/>
            <w:shd w:val="clear" w:color="auto" w:fill="auto"/>
            <w:vAlign w:val="center"/>
            <w:hideMark/>
          </w:tcPr>
          <w:p w14:paraId="7DF865A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a EMA utilizando três casos distintos. Os casos mostram como é possível melhorar um plano estratégico iterativamente identificando as condições externas que fazem o plano ter performance ruim.</w:t>
            </w:r>
          </w:p>
        </w:tc>
        <w:tc>
          <w:tcPr>
            <w:tcW w:w="1985" w:type="dxa"/>
            <w:shd w:val="clear" w:color="auto" w:fill="auto"/>
            <w:vAlign w:val="center"/>
            <w:hideMark/>
          </w:tcPr>
          <w:p w14:paraId="3D5FDCA1" w14:textId="7BC7A9D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KWAKKEL; PRUYT, 2013)", "plainTextFormattedCitation" : "(KWAKKEL; PRUYT, 2013)", "previouslyFormattedCitation" : "(KWAKKEL; PRUYT,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WAKKEL; PRUYT, 2013)</w:t>
            </w:r>
            <w:r>
              <w:rPr>
                <w:rFonts w:cs="Arial"/>
                <w:color w:val="000000"/>
                <w:sz w:val="22"/>
                <w:szCs w:val="22"/>
              </w:rPr>
              <w:fldChar w:fldCharType="end"/>
            </w:r>
          </w:p>
        </w:tc>
      </w:tr>
      <w:tr w:rsidR="00CF5E28" w:rsidRPr="009B382F" w14:paraId="55501194" w14:textId="77777777" w:rsidTr="00CF5E28">
        <w:trPr>
          <w:trHeight w:val="1667"/>
          <w:jc w:val="center"/>
        </w:trPr>
        <w:tc>
          <w:tcPr>
            <w:tcW w:w="3964" w:type="dxa"/>
            <w:shd w:val="clear" w:color="auto" w:fill="auto"/>
            <w:vAlign w:val="center"/>
            <w:hideMark/>
          </w:tcPr>
          <w:p w14:paraId="101A21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ssessment of water security using conceptual, deterministic and stochastic frameworks</w:t>
            </w:r>
          </w:p>
        </w:tc>
        <w:tc>
          <w:tcPr>
            <w:tcW w:w="7938" w:type="dxa"/>
            <w:shd w:val="clear" w:color="auto" w:fill="auto"/>
            <w:vAlign w:val="center"/>
            <w:hideMark/>
          </w:tcPr>
          <w:p w14:paraId="558DC38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e composta de três artigos. O primeiro compara o sistema brasileiro e o americano de gerenciamento de água. O segundo demonstra como uma análise quantitativa pode ser conduzida, usando o sistema cantareira, e o terceiro propõe um método que pode ser usado para o gerenciamento de água. A tese menciona a Robust Decision Making, mas não a aplica.</w:t>
            </w:r>
          </w:p>
        </w:tc>
        <w:tc>
          <w:tcPr>
            <w:tcW w:w="1985" w:type="dxa"/>
            <w:shd w:val="clear" w:color="auto" w:fill="auto"/>
            <w:vAlign w:val="center"/>
            <w:hideMark/>
          </w:tcPr>
          <w:p w14:paraId="3A93DB47" w14:textId="144DFD7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Rodrigues", "given" : "D.B.B.", "non-dropping-particle" : "", "parse-names" : false, "suffix" : "" } ], "id" : "ITEM-1", "issued" : { "date-parts" : [ [ "2014" ] ] }, "page" : "108", "title" : "Assessment of water security using conceptual, deterministic and stochastic frameworks", "type" : "article-journal" }, "uris" : [ "http://www.mendeley.com/documents/?uuid=e9acc3c4-339c-41d8-b09a-23acceb027fa" ] } ], "mendeley" : { "formattedCitation" : "(RODRIGUES, 2014)", "plainTextFormattedCitation" : "(RODRIGUES, 2014)", "previouslyFormattedCitation" : "(RODRIGUES, 2014)"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RODRIGUES, 2014)</w:t>
            </w:r>
            <w:r>
              <w:rPr>
                <w:rFonts w:cs="Arial"/>
                <w:color w:val="000000"/>
                <w:sz w:val="22"/>
                <w:szCs w:val="22"/>
              </w:rPr>
              <w:fldChar w:fldCharType="end"/>
            </w:r>
          </w:p>
        </w:tc>
      </w:tr>
      <w:tr w:rsidR="00CF5E28" w:rsidRPr="009B382F" w14:paraId="467E3341" w14:textId="77777777" w:rsidTr="00CF5E28">
        <w:trPr>
          <w:trHeight w:val="1440"/>
          <w:jc w:val="center"/>
        </w:trPr>
        <w:tc>
          <w:tcPr>
            <w:tcW w:w="3964" w:type="dxa"/>
            <w:shd w:val="clear" w:color="auto" w:fill="auto"/>
            <w:vAlign w:val="center"/>
            <w:hideMark/>
          </w:tcPr>
          <w:p w14:paraId="7BBF2BF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Managing Water Quality in the Face of Uncertainty: A Robust Decision Making Demonstration for EPA's National Water Program</w:t>
            </w:r>
          </w:p>
        </w:tc>
        <w:tc>
          <w:tcPr>
            <w:tcW w:w="7938" w:type="dxa"/>
            <w:shd w:val="clear" w:color="auto" w:fill="auto"/>
            <w:vAlign w:val="center"/>
            <w:hideMark/>
          </w:tcPr>
          <w:p w14:paraId="70075ED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ou a possibilidade de aplicação do RDM aos processos de gerenciamento de qualidade da água da Agência de Proteção Ambiental Americana.</w:t>
            </w:r>
          </w:p>
        </w:tc>
        <w:tc>
          <w:tcPr>
            <w:tcW w:w="1985" w:type="dxa"/>
            <w:shd w:val="clear" w:color="auto" w:fill="auto"/>
            <w:vAlign w:val="center"/>
            <w:hideMark/>
          </w:tcPr>
          <w:p w14:paraId="65CEB838" w14:textId="1B3DC8CC"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FISCHBACH et al., 2015)</w:t>
            </w:r>
            <w:r>
              <w:rPr>
                <w:rFonts w:cs="Arial"/>
                <w:color w:val="000000"/>
                <w:sz w:val="22"/>
                <w:szCs w:val="22"/>
              </w:rPr>
              <w:fldChar w:fldCharType="end"/>
            </w:r>
          </w:p>
        </w:tc>
      </w:tr>
      <w:tr w:rsidR="00CF5E28" w:rsidRPr="009B382F" w14:paraId="395A9F1C" w14:textId="77777777" w:rsidTr="00CF5E28">
        <w:trPr>
          <w:trHeight w:val="1091"/>
          <w:jc w:val="center"/>
        </w:trPr>
        <w:tc>
          <w:tcPr>
            <w:tcW w:w="3964" w:type="dxa"/>
            <w:shd w:val="clear" w:color="auto" w:fill="auto"/>
            <w:vAlign w:val="center"/>
            <w:hideMark/>
          </w:tcPr>
          <w:p w14:paraId="72812891"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lastRenderedPageBreak/>
              <w:t>Robust Decision-Making in the Water Sector A Strategy for Implementing Lima ’ s Long-Term Water Resources Master Plan</w:t>
            </w:r>
          </w:p>
        </w:tc>
        <w:tc>
          <w:tcPr>
            <w:tcW w:w="7938" w:type="dxa"/>
            <w:shd w:val="clear" w:color="auto" w:fill="auto"/>
            <w:vAlign w:val="center"/>
            <w:hideMark/>
          </w:tcPr>
          <w:p w14:paraId="5FFE285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licação do RDM para a avaliação de investimentos em infraestrutura para provisão de água em Lima, Peru.</w:t>
            </w:r>
          </w:p>
        </w:tc>
        <w:tc>
          <w:tcPr>
            <w:tcW w:w="1985" w:type="dxa"/>
            <w:shd w:val="clear" w:color="auto" w:fill="auto"/>
            <w:vAlign w:val="center"/>
            <w:hideMark/>
          </w:tcPr>
          <w:p w14:paraId="345EF144" w14:textId="408DEB60"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How can water resource agencies make smart investments to ensure long-term water reliability when the future is fraught with deep climate and economic uncertainty? This study helped SEDAPAL, the water utility serving Lima, Peru, answer this question by drawing on state of the art methods for decision making under deep uncertainty. These methods provide techniques for evaluating the performance of a water system over a wide range of plausible futures and then developing strategies that are robust across these futures. Rather than weighting futures probabilistically to define an optimal strategy, these methodologies identify the vulnerabilities of a system and then evaluate the key trade-offs among different adaptive strategies. Through extensive iteration and collaboration with SEDAPAL, the study used these methods to define an investment strategy that is robust, ensuring water reliability across as wide a range of future conditions as possible while also being economically efficient. First,on completion, the study helped SEDAPAL realize that not all projects included in the Master Plan were necessary to achieve water reliability, and the utility could save 25 percent (more than $600 mil- lion) in investment costs. Second, the study helped focus future efforts on demand-side management, pricing, and soft infrastructure, a refocusing that is difficult to achieve in traditional utility companies. Third, the study helped SEDAPAL gain the support of regulatory and budget agen- cies through the careful analysis of alternatives. Fourth, the study allowed the utility to postpone lower priority invest- ments, and to analyze future options based on climate and demand information that simply is not available now", "author" : [ { "dropping-particle" : "", "family" : "Kalra", "given" : "Nidhi", "non-dropping-particle" : "", "parse-names" : false, "suffix" : "" }, { "dropping-particle" : "", "family" : "Groves", "given" : "David G", "non-dropping-particle" : "", "parse-names" : false, "suffix" : "" }, { "dropping-particle" : "", "family" : "Bonzanigo", "given" : "Laura", "non-dropping-particle" : "", "parse-names" : false, "suffix" : "" }, { "dropping-particle" : "", "family" : "Molina-perez", "given" : "Edmundo", "non-dropping-particle" : "", "parse-names" : false, "suffix" : "" }, { "dropping-particle" : "", "family" : "Ramos", "given" : "Cayo", "non-dropping-particle" : "", "parse-names" : false, "suffix" : "" }, { "dropping-particle" : "", "family" : "Brandon", "given" : "Carter", "non-dropping-particle" : "", "parse-names" : false, "suffix" : "" }, { "dropping-particle" : "", "family" : "Cabanillas", "given" : "Iv\u00e1n Rodriguez", "non-dropping-particle" : "", "parse-names" : false, "suffix" : "" } ], "id" : "ITEM-1", "issue" : "October", "issued" : { "date-parts" : [ [ "2015" ] ] }, "page" : "1-47", "title" : "Robust Decision-Making in the Water Sector A Strategy for Implementing Lima \u2019 s Long-Term Water Resources Master Plan", "type" : "article-journal" }, "uris" : [ "http://www.mendeley.com/documents/?uuid=896daa05-f3a8-4eb5-b401-f1219511ae85" ] } ], "mendeley" : { "formattedCitation" : "(KALRA et al., 2015)", "plainTextFormattedCitation" : "(KALRA et al., 2015)", "previouslyFormattedCitation" : "(KALRA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ALRA et al., 2015)</w:t>
            </w:r>
            <w:r>
              <w:rPr>
                <w:rFonts w:cs="Arial"/>
                <w:color w:val="000000"/>
                <w:sz w:val="22"/>
                <w:szCs w:val="22"/>
              </w:rPr>
              <w:fldChar w:fldCharType="end"/>
            </w:r>
          </w:p>
        </w:tc>
      </w:tr>
      <w:tr w:rsidR="00CF5E28" w:rsidRPr="009B382F" w14:paraId="4297EC72" w14:textId="77777777" w:rsidTr="00CF5E28">
        <w:trPr>
          <w:trHeight w:val="1121"/>
          <w:jc w:val="center"/>
        </w:trPr>
        <w:tc>
          <w:tcPr>
            <w:tcW w:w="3964" w:type="dxa"/>
            <w:shd w:val="clear" w:color="auto" w:fill="auto"/>
            <w:vAlign w:val="center"/>
            <w:hideMark/>
          </w:tcPr>
          <w:p w14:paraId="6496D41B"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t>Defense Resource Planning Under Uncertainty: An Application of Robust Decision Making to Munitions Mix Planning</w:t>
            </w:r>
          </w:p>
        </w:tc>
        <w:tc>
          <w:tcPr>
            <w:tcW w:w="7938" w:type="dxa"/>
            <w:shd w:val="clear" w:color="auto" w:fill="auto"/>
            <w:vAlign w:val="center"/>
            <w:hideMark/>
          </w:tcPr>
          <w:p w14:paraId="0953EEF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Representa uma prova de conceito para a aplicação do RDM ao planejamento de mix de armamento em situações de defesa.</w:t>
            </w:r>
          </w:p>
        </w:tc>
        <w:tc>
          <w:tcPr>
            <w:tcW w:w="1985" w:type="dxa"/>
            <w:shd w:val="clear" w:color="auto" w:fill="auto"/>
            <w:vAlign w:val="center"/>
            <w:hideMark/>
          </w:tcPr>
          <w:p w14:paraId="74036DCB" w14:textId="098EC7FD"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1673", "abstract" : "The goal of this project is to help improve the value and character of defense resource planning in an era of growing uncertainty and complex strategic challenges. Because it is impossible to predict what threats may arise and how defense funding will progress, a new approach is needed to develop robust resource strategies, that is, strategies that perform well over a wide range of threat and funding futures and thus are better at managing surprise. To address this need, RAND researchers applied a proven approach to strategy discovery, Robust Decision Making, or RDM, to defense planning. RDM, a quantitative decision sup- port methodology for informing decisions under conditions of deep uncertainty and complex- ity, has been applied to many policy areas in the last decade. This document explores how the RDM method may be applied to defense resource planning in an application to air-delivered conventional munitions mix planning. This research was conducted under the sponsorship of the Cost Assessment and Pro- gram Evaluation (CAPE) Directorate within the Office of the Secretary of Defense (OSD) by the International Security and Defense Policy Center of the RAND National Defense Research Institute, a federally funded research and development center sponsored by the Office of the Secretary of Defense, the Joint Staff, the Unified Combatant Commands, the Navy, the Marine Corps, the defense agencies, and the defense Intelligence Community. For more information on the International Security and Defense Policy Center, see http:// www.rand.org/nsrd/ndri/centers/isdp.html or contact the Director (contact information is provided on the webpage)", "author" : [ { "dropping-particle" : "", "family" : "Lempert", "given" : "Robert J.", "non-dropping-particle" : "", "parse-names" : false, "suffix" : "" }, { "dropping-particle" : "", "family" : "Warren", "given" : "Drake", "non-dropping-particle" : "", "parse-names" : false, "suffix" : "" }, { "dropping-particle" : "", "family" : "Henry", "given" : "Ryan", "non-dropping-particle" : "", "parse-names" : false, "suffix" : "" }, { "dropping-particle" : "", "family" : "Button", "given" : "Robert W.", "non-dropping-particle" : "", "parse-names" : false, "suffix" : "" }, { "dropping-particle" : "", "family" : "Klenk", "given" : "Jonathan", "non-dropping-particle" : "", "parse-names" : false, "suffix" : "" }, { "dropping-particle" : "", "family" : "Giglio", "given" : "Kate", "non-dropping-particle" : "", "parse-names" : false, "suffix" : "" } ], "id" : "ITEM-1", "issued" : { "date-parts" : [ [ "2016" ] ] }, "number-of-pages" : "1-109", "title" : "Defense Resource Planning Under Uncertainty: An Application of Robust Decision Making to Munitions Mix Planning", "type" : "book" }, "uris" : [ "http://www.mendeley.com/documents/?uuid=7f0a1902-e4fd-43f3-8c4a-4e305a66225c" ] } ], "mendeley" : { "formattedCitation" : "(LEMPERT et al., 2016)", "plainTextFormattedCitation" : "(LEMPERT et al., 2016)", "previouslyFormattedCitation" : "(LEMPERT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16)</w:t>
            </w:r>
            <w:r>
              <w:rPr>
                <w:rFonts w:cs="Arial"/>
                <w:color w:val="000000"/>
                <w:sz w:val="22"/>
                <w:szCs w:val="22"/>
              </w:rPr>
              <w:fldChar w:fldCharType="end"/>
            </w:r>
          </w:p>
        </w:tc>
      </w:tr>
      <w:tr w:rsidR="00CF5E28" w:rsidRPr="009B382F" w14:paraId="10DB0480" w14:textId="77777777" w:rsidTr="00CF5E28">
        <w:trPr>
          <w:trHeight w:val="1547"/>
          <w:jc w:val="center"/>
        </w:trPr>
        <w:tc>
          <w:tcPr>
            <w:tcW w:w="3964" w:type="dxa"/>
            <w:shd w:val="clear" w:color="auto" w:fill="auto"/>
            <w:vAlign w:val="center"/>
            <w:hideMark/>
          </w:tcPr>
          <w:p w14:paraId="5956BA3D" w14:textId="77777777" w:rsidR="00CF5E28" w:rsidRPr="00DE55AD" w:rsidRDefault="00CF5E28" w:rsidP="00731E0C">
            <w:pPr>
              <w:autoSpaceDE/>
              <w:autoSpaceDN/>
              <w:adjustRightInd/>
              <w:spacing w:line="240" w:lineRule="auto"/>
              <w:ind w:firstLine="0"/>
              <w:rPr>
                <w:rFonts w:cs="Arial"/>
                <w:color w:val="000000"/>
                <w:sz w:val="22"/>
                <w:szCs w:val="22"/>
              </w:rPr>
            </w:pPr>
            <w:r w:rsidRPr="00DE55AD">
              <w:rPr>
                <w:rFonts w:cs="Arial"/>
                <w:color w:val="000000"/>
                <w:sz w:val="22"/>
                <w:szCs w:val="22"/>
              </w:rPr>
              <w:t>Directed International Technological Change and Climate Policy New Methods for Identifying Robust Policies Under Conditions of Deep Uncertainty</w:t>
            </w:r>
          </w:p>
        </w:tc>
        <w:tc>
          <w:tcPr>
            <w:tcW w:w="7938" w:type="dxa"/>
            <w:shd w:val="clear" w:color="auto" w:fill="auto"/>
            <w:vAlign w:val="center"/>
            <w:hideMark/>
          </w:tcPr>
          <w:p w14:paraId="6F33946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a a aplicação do RDM e EMA ao tema da troca tecnológica entre países para a tratativa de problemas climáticos.</w:t>
            </w:r>
          </w:p>
        </w:tc>
        <w:tc>
          <w:tcPr>
            <w:tcW w:w="1985" w:type="dxa"/>
            <w:shd w:val="clear" w:color="auto" w:fill="auto"/>
            <w:vAlign w:val="center"/>
            <w:hideMark/>
          </w:tcPr>
          <w:p w14:paraId="28D1BA0B" w14:textId="664E318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MOLINA-PEREZ, 2016)</w:t>
            </w:r>
            <w:r>
              <w:rPr>
                <w:rFonts w:cs="Arial"/>
                <w:color w:val="000000"/>
                <w:sz w:val="22"/>
                <w:szCs w:val="22"/>
              </w:rPr>
              <w:fldChar w:fldCharType="end"/>
            </w:r>
          </w:p>
        </w:tc>
      </w:tr>
      <w:tr w:rsidR="00CF5E28" w:rsidRPr="009B382F" w14:paraId="214538BB" w14:textId="77777777" w:rsidTr="00CF5E28">
        <w:trPr>
          <w:trHeight w:val="989"/>
          <w:jc w:val="center"/>
        </w:trPr>
        <w:tc>
          <w:tcPr>
            <w:tcW w:w="3964" w:type="dxa"/>
            <w:shd w:val="clear" w:color="auto" w:fill="auto"/>
            <w:vAlign w:val="center"/>
            <w:hideMark/>
          </w:tcPr>
          <w:p w14:paraId="3D48676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Exploratory Modeling and Analysis</w:t>
            </w:r>
          </w:p>
        </w:tc>
        <w:tc>
          <w:tcPr>
            <w:tcW w:w="7938" w:type="dxa"/>
            <w:shd w:val="clear" w:color="auto" w:fill="auto"/>
            <w:vAlign w:val="center"/>
            <w:hideMark/>
          </w:tcPr>
          <w:p w14:paraId="1DB4EB5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efine o conceito de Modelagem Exploratória (EMA), e suas motivações. Trata-se da Definição publicada na Enciclopédia de Pesquisa Operaciona.</w:t>
            </w:r>
          </w:p>
        </w:tc>
        <w:tc>
          <w:tcPr>
            <w:tcW w:w="1985" w:type="dxa"/>
            <w:shd w:val="clear" w:color="auto" w:fill="auto"/>
            <w:vAlign w:val="center"/>
            <w:hideMark/>
          </w:tcPr>
          <w:p w14:paraId="40B600B0" w14:textId="51723D9E"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WALKER; KWAKKEL, 2013)</w:t>
            </w:r>
            <w:r>
              <w:rPr>
                <w:rFonts w:cs="Arial"/>
                <w:color w:val="000000"/>
                <w:sz w:val="22"/>
                <w:szCs w:val="22"/>
              </w:rPr>
              <w:fldChar w:fldCharType="end"/>
            </w:r>
          </w:p>
        </w:tc>
      </w:tr>
      <w:tr w:rsidR="00CF5E28" w:rsidRPr="009B382F" w14:paraId="0BAEA3DF" w14:textId="77777777" w:rsidTr="00CF5E28">
        <w:trPr>
          <w:trHeight w:val="1155"/>
          <w:jc w:val="center"/>
        </w:trPr>
        <w:tc>
          <w:tcPr>
            <w:tcW w:w="3964" w:type="dxa"/>
            <w:shd w:val="clear" w:color="auto" w:fill="auto"/>
            <w:vAlign w:val="center"/>
            <w:hideMark/>
          </w:tcPr>
          <w:p w14:paraId="779E1AC6"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Reinvigorating the scenario technique to expand uncertainty consideration</w:t>
            </w:r>
          </w:p>
        </w:tc>
        <w:tc>
          <w:tcPr>
            <w:tcW w:w="7938" w:type="dxa"/>
            <w:shd w:val="clear" w:color="auto" w:fill="auto"/>
            <w:vAlign w:val="center"/>
            <w:hideMark/>
          </w:tcPr>
          <w:p w14:paraId="07760AA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Propõe melhorias para a metodologia de cenários inserindo elementos do método RDM, como consideração de diversas incertezas.</w:t>
            </w:r>
          </w:p>
        </w:tc>
        <w:tc>
          <w:tcPr>
            <w:tcW w:w="1985" w:type="dxa"/>
            <w:shd w:val="clear" w:color="auto" w:fill="auto"/>
            <w:vAlign w:val="center"/>
            <w:hideMark/>
          </w:tcPr>
          <w:p w14:paraId="568371B9" w14:textId="38EF81C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s10584-015-1585-x", "ISBN" : "0165-0009\\r1573-1480", "ISSN" : "15731480", "abstract" : "Scenarios are widely used for long-term climate and energy analysis. However, in the great majority of studies with a handful of scenarios or scenario categories, both scenario developers and users capture only a subset of future uncertainties. We propose three focal points for reinvigorating the scenario technique to expand uncertainty consideration: (1) to ensure that scenario developers embrace an increased space of multidimensional uncertainties, (2) to facilitate the process of scenario users capturing this space, and (3) to evaluate and iteratively revise the improvement progress. If these focal points are adopted, scenario studies in climate and energy analysis shall not simply stop after producing scenarios, but shall continue with techniques to facilitate elicitation of user-specific insights, as well as evaluation of both scenarios and scenario techniques.", "author" : [ { "dropping-particle" : "", "family" : "Trutnevyte", "given" : "Evelina", "non-dropping-particle" : "", "parse-names" : false, "suffix" : "" }, { "dropping-particle" : "", "family" : "Guivarch", "given" : "C\u00e9line", "non-dropping-particle" : "", "parse-names" : false, "suffix" : "" }, { "dropping-particle" : "", "family" : "Lempert", "given" : "Robert J.", "non-dropping-particle" : "", "parse-names" : false, "suffix" : "" }, { "dropping-particle" : "", "family" : "Strachan", "given" : "Neil", "non-dropping-particle" : "", "parse-names" : false, "suffix" : "" } ], "container-title" : "Climatic Change", "id" : "ITEM-1", "issue" : "3-4", "issued" : { "date-parts" : [ [ "2016" ] ] }, "page" : "373-379", "title" : "Reinvigorating the scenario technique to expand uncertainty consideration", "type" : "article-journal", "volume" : "135" }, "uris" : [ "http://www.mendeley.com/documents/?uuid=93c88d34-5289-44c2-91c7-8878c99b1655" ] } ], "mendeley" : { "formattedCitation" : "(TRUTNEVYTE et al., 2016)", "plainTextFormattedCitation" : "(TRUTNEVYTE et al., 2016)", "previouslyFormattedCitation" : "(TRUTNEVYTE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TRUTNEVYTE et al., 2016)</w:t>
            </w:r>
            <w:r>
              <w:rPr>
                <w:rFonts w:cs="Arial"/>
                <w:color w:val="000000"/>
                <w:sz w:val="22"/>
                <w:szCs w:val="22"/>
              </w:rPr>
              <w:fldChar w:fldCharType="end"/>
            </w:r>
          </w:p>
        </w:tc>
      </w:tr>
      <w:tr w:rsidR="00CF5E28" w:rsidRPr="009B382F" w14:paraId="65D4B450" w14:textId="77777777" w:rsidTr="00CF5E28">
        <w:trPr>
          <w:trHeight w:val="1630"/>
          <w:jc w:val="center"/>
        </w:trPr>
        <w:tc>
          <w:tcPr>
            <w:tcW w:w="3964" w:type="dxa"/>
            <w:shd w:val="clear" w:color="auto" w:fill="auto"/>
            <w:vAlign w:val="center"/>
            <w:hideMark/>
          </w:tcPr>
          <w:p w14:paraId="45D15770"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Using High-Performance Computing to Support Water Resource Planning: A Workshop Demonstration of Real-Time Analytic Facilitation for the Colorado River Basin</w:t>
            </w:r>
          </w:p>
        </w:tc>
        <w:tc>
          <w:tcPr>
            <w:tcW w:w="7938" w:type="dxa"/>
            <w:shd w:val="clear" w:color="auto" w:fill="auto"/>
            <w:vAlign w:val="center"/>
            <w:hideMark/>
          </w:tcPr>
          <w:p w14:paraId="0B142AB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tar o uso de computação de alta performance na facilitação de decisões em workshops em tempo real utilizando o Robust Decision Making</w:t>
            </w:r>
          </w:p>
        </w:tc>
        <w:tc>
          <w:tcPr>
            <w:tcW w:w="1985" w:type="dxa"/>
            <w:shd w:val="clear" w:color="auto" w:fill="auto"/>
            <w:vAlign w:val="center"/>
            <w:hideMark/>
          </w:tcPr>
          <w:p w14:paraId="1FB7B62E" w14:textId="3DA08675"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Groves", "given" : "David G.", "non-dropping-particle" : "", "parse-names" : false, "suffix" : "" }, { "dropping-particle" : "", "family" : "Lempert", "given" : "Robert J.", "non-dropping-particle" : "", "parse-names" : false, "suffix" : "" }, { "dropping-particle" : "", "family" : "May", "given" : "Deborah W.", "non-dropping-particle" : "", "parse-names" : false, "suffix" : "" }, { "dropping-particle" : "", "family" : "Leek", "given" : "James R.", "non-dropping-particle" : "", "parse-names" : false, "suffix" : "" }, { "dropping-particle" : "", "family" : "Syme", "given" : "James", "non-dropping-particle" : "", "parse-names" : false, "suffix" : "" } ], "id" : "ITEM-1", "issued" : { "date-parts" : [ [ "2016" ] ] }, "number-of-pages" : "1-12", "title" : "Using High-Performance Computing to Support Water Resource Planning: A Workshop Demonstration of Real-Time Analytic Facilitation for the Colorado River Basin", "type" : "report" }, "uris" : [ "http://www.mendeley.com/documents/?uuid=06d261c7-73c7-4bfa-b986-4f3947363248" ] } ], "mendeley" : { "formattedCitation" : "(GROVES et al., 2016)", "plainTextFormattedCitation" : "(GROVES et al., 2016)", "previouslyFormattedCitation" : "(GROVES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et al., 2016)</w:t>
            </w:r>
            <w:r>
              <w:rPr>
                <w:rFonts w:cs="Arial"/>
                <w:color w:val="000000"/>
                <w:sz w:val="22"/>
                <w:szCs w:val="22"/>
              </w:rPr>
              <w:fldChar w:fldCharType="end"/>
            </w:r>
          </w:p>
        </w:tc>
      </w:tr>
    </w:tbl>
    <w:p w14:paraId="2C164458" w14:textId="77777777" w:rsidR="002C1103" w:rsidRDefault="00CF5E28" w:rsidP="00CF5E28">
      <w:pPr>
        <w:autoSpaceDE/>
        <w:autoSpaceDN/>
        <w:adjustRightInd/>
        <w:spacing w:after="160" w:line="259" w:lineRule="auto"/>
        <w:ind w:firstLine="0"/>
        <w:jc w:val="center"/>
      </w:pPr>
      <w:r>
        <w:t>Fonte: Elaborado pelo Autor.</w:t>
      </w:r>
    </w:p>
    <w:p w14:paraId="6D48B14B" w14:textId="77777777" w:rsidR="002C1103" w:rsidRPr="0004189D" w:rsidRDefault="002C1103" w:rsidP="003B3ACB">
      <w:pPr>
        <w:autoSpaceDE/>
        <w:autoSpaceDN/>
        <w:adjustRightInd/>
        <w:spacing w:after="160" w:line="259" w:lineRule="auto"/>
        <w:ind w:firstLine="0"/>
      </w:pPr>
    </w:p>
    <w:p w14:paraId="18C67579" w14:textId="77777777" w:rsidR="003B3ACB" w:rsidRDefault="003B3ACB" w:rsidP="003B3ACB">
      <w:pPr>
        <w:pStyle w:val="Ttulo1"/>
        <w:numPr>
          <w:ilvl w:val="0"/>
          <w:numId w:val="0"/>
        </w:numPr>
        <w:ind w:left="737"/>
        <w:jc w:val="center"/>
      </w:pPr>
      <w:r>
        <w:br w:type="page"/>
      </w:r>
      <w:bookmarkStart w:id="190" w:name="_Toc502855306"/>
      <w:r w:rsidRPr="00B31CAE">
        <w:lastRenderedPageBreak/>
        <w:t>A</w:t>
      </w:r>
      <w:r w:rsidRPr="00B31CAE">
        <w:rPr>
          <w:rStyle w:val="TtuloApendAnexoChar"/>
          <w:rFonts w:cs="Arial"/>
          <w:kern w:val="32"/>
          <w:szCs w:val="32"/>
        </w:rPr>
        <w:t>PÊNDIC</w:t>
      </w:r>
      <w:r>
        <w:t>E D</w:t>
      </w:r>
      <w:r w:rsidRPr="00B31CAE">
        <w:t xml:space="preserve"> </w:t>
      </w:r>
      <w:r>
        <w:t>–</w:t>
      </w:r>
      <w:r w:rsidRPr="00B31CAE">
        <w:t xml:space="preserve"> </w:t>
      </w:r>
      <w:r w:rsidR="00432BD8">
        <w:t>Contextos de Aplicação do RDM</w:t>
      </w:r>
      <w:bookmarkEnd w:id="190"/>
    </w:p>
    <w:p w14:paraId="109553BD" w14:textId="149D3209" w:rsidR="003B3ACB" w:rsidRDefault="003B3ACB" w:rsidP="003B3ACB">
      <w:pPr>
        <w:pStyle w:val="Legenda"/>
      </w:pPr>
      <w:bookmarkStart w:id="191" w:name="_Toc482263865"/>
      <w:r>
        <w:t xml:space="preserve">Quadro </w:t>
      </w:r>
      <w:r w:rsidR="000A47A3">
        <w:fldChar w:fldCharType="begin"/>
      </w:r>
      <w:r w:rsidR="000A47A3">
        <w:instrText xml:space="preserve"> SEQ Quadro \* ARABIC </w:instrText>
      </w:r>
      <w:r w:rsidR="000A47A3">
        <w:fldChar w:fldCharType="separate"/>
      </w:r>
      <w:r w:rsidR="00743F02">
        <w:rPr>
          <w:noProof/>
        </w:rPr>
        <w:t>21</w:t>
      </w:r>
      <w:r w:rsidR="000A47A3">
        <w:rPr>
          <w:noProof/>
        </w:rPr>
        <w:fldChar w:fldCharType="end"/>
      </w:r>
      <w:r>
        <w:t xml:space="preserve"> – Lista de Aplicações do RDM</w:t>
      </w:r>
      <w:bookmarkEnd w:id="191"/>
    </w:p>
    <w:tbl>
      <w:tblPr>
        <w:tblStyle w:val="Tabelacomgrade"/>
        <w:tblW w:w="0" w:type="auto"/>
        <w:tblLook w:val="04A0" w:firstRow="1" w:lastRow="0" w:firstColumn="1" w:lastColumn="0" w:noHBand="0" w:noVBand="1"/>
      </w:tblPr>
      <w:tblGrid>
        <w:gridCol w:w="3122"/>
        <w:gridCol w:w="2260"/>
        <w:gridCol w:w="7459"/>
        <w:gridCol w:w="1152"/>
      </w:tblGrid>
      <w:tr w:rsidR="003B3ACB" w:rsidRPr="001A560F" w14:paraId="23271523" w14:textId="77777777" w:rsidTr="002C1103">
        <w:trPr>
          <w:trHeight w:val="300"/>
          <w:tblHeader/>
        </w:trPr>
        <w:tc>
          <w:tcPr>
            <w:tcW w:w="3122" w:type="dxa"/>
            <w:shd w:val="clear" w:color="auto" w:fill="D9D9D9" w:themeFill="background1" w:themeFillShade="D9"/>
            <w:noWrap/>
            <w:hideMark/>
          </w:tcPr>
          <w:p w14:paraId="4BBA36A7"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Referência</w:t>
            </w:r>
          </w:p>
        </w:tc>
        <w:tc>
          <w:tcPr>
            <w:tcW w:w="2260" w:type="dxa"/>
            <w:shd w:val="clear" w:color="auto" w:fill="D9D9D9" w:themeFill="background1" w:themeFillShade="D9"/>
            <w:noWrap/>
            <w:hideMark/>
          </w:tcPr>
          <w:p w14:paraId="41CF78F6"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Área de Aplicação</w:t>
            </w:r>
          </w:p>
        </w:tc>
        <w:tc>
          <w:tcPr>
            <w:tcW w:w="7459" w:type="dxa"/>
            <w:shd w:val="clear" w:color="auto" w:fill="D9D9D9" w:themeFill="background1" w:themeFillShade="D9"/>
            <w:hideMark/>
          </w:tcPr>
          <w:p w14:paraId="4F605C78"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Título</w:t>
            </w:r>
          </w:p>
        </w:tc>
        <w:tc>
          <w:tcPr>
            <w:tcW w:w="1152" w:type="dxa"/>
            <w:shd w:val="clear" w:color="auto" w:fill="D9D9D9" w:themeFill="background1" w:themeFillShade="D9"/>
            <w:noWrap/>
            <w:hideMark/>
          </w:tcPr>
          <w:p w14:paraId="3EC83F09"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Pgs</w:t>
            </w:r>
          </w:p>
        </w:tc>
      </w:tr>
      <w:tr w:rsidR="003B3ACB" w:rsidRPr="001A560F" w14:paraId="129E974C" w14:textId="77777777" w:rsidTr="002C1103">
        <w:trPr>
          <w:trHeight w:val="300"/>
        </w:trPr>
        <w:tc>
          <w:tcPr>
            <w:tcW w:w="3122" w:type="dxa"/>
            <w:noWrap/>
            <w:hideMark/>
          </w:tcPr>
          <w:p w14:paraId="2D62A387" w14:textId="2A0E9FEB"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LEMPERT; POPPER; BANKES, 2003)</w:t>
            </w:r>
            <w:r>
              <w:rPr>
                <w:rFonts w:cs="Arial"/>
                <w:color w:val="000000"/>
                <w:sz w:val="22"/>
                <w:szCs w:val="22"/>
              </w:rPr>
              <w:fldChar w:fldCharType="end"/>
            </w:r>
          </w:p>
        </w:tc>
        <w:tc>
          <w:tcPr>
            <w:tcW w:w="2260" w:type="dxa"/>
            <w:noWrap/>
            <w:hideMark/>
          </w:tcPr>
          <w:p w14:paraId="3C28344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D6A7782"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haping the Next One Hundred Years: New Methods for Quantitative, Long-Term Policy Analysis</w:t>
            </w:r>
          </w:p>
        </w:tc>
        <w:tc>
          <w:tcPr>
            <w:tcW w:w="1152" w:type="dxa"/>
            <w:noWrap/>
            <w:hideMark/>
          </w:tcPr>
          <w:p w14:paraId="2877AFC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08</w:t>
            </w:r>
          </w:p>
        </w:tc>
      </w:tr>
      <w:tr w:rsidR="003B3ACB" w:rsidRPr="001A560F" w14:paraId="1978F10E" w14:textId="77777777" w:rsidTr="002C1103">
        <w:trPr>
          <w:trHeight w:val="300"/>
        </w:trPr>
        <w:tc>
          <w:tcPr>
            <w:tcW w:w="3122" w:type="dxa"/>
            <w:noWrap/>
            <w:hideMark/>
          </w:tcPr>
          <w:p w14:paraId="691EEEB6" w14:textId="02031FFB"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08/02637470410558152", "ISBN" : "00368733", "ISSN" : "0263-7472", "PMID" : "3196234", "abstract" : "Scientific uncertainty often becomes an excuse to ignore long-term problems, such as climate change. It doesn\u2019t have to be so.", "author" : [ { "dropping-particle" : "", "family" : "Popper", "given" : "S.W.", "non-dropping-particle" : "", "parse-names" : false, "suffix" : "" }, { "dropping-particle" : "", "family" : "Lempert", "given" : "Robert J.", "non-dropping-particle" : "", "parse-names" : false, "suffix" : "" }, { "dropping-particle" : "", "family" : "Bankes", "given" : "S.C.", "non-dropping-particle" : "", "parse-names" : false, "suffix" : "" } ], "container-title" : "Scientific American", "id" : "ITEM-1", "issue" : "4", "issued" : { "date-parts" : [ [ "2005" ] ] }, "page" : "1-8", "title" : "Shaping the future", "type" : "article-journal", "volume" : "292" }, "uris" : [ "http://www.mendeley.com/documents/?uuid=b8455849-52df-4c18-881f-4273e32778f2" ] } ], "mendeley" : { "formattedCitation" : "(POPPER; LEMPERT; BANKES, 2005)", "plainTextFormattedCitation" : "(POPPER; LEMPERT; BANKES, 2005)", "previouslyFormattedCitation" : "(POPPER; LEMPERT; BANKES, 2005)"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POPPER; LEMPERT; BANKES, 2005)</w:t>
            </w:r>
            <w:r>
              <w:rPr>
                <w:rFonts w:cs="Arial"/>
                <w:color w:val="000000"/>
                <w:sz w:val="22"/>
                <w:szCs w:val="22"/>
                <w:lang w:val="en-US"/>
              </w:rPr>
              <w:fldChar w:fldCharType="end"/>
            </w:r>
          </w:p>
        </w:tc>
        <w:tc>
          <w:tcPr>
            <w:tcW w:w="2260" w:type="dxa"/>
            <w:noWrap/>
            <w:hideMark/>
          </w:tcPr>
          <w:p w14:paraId="62B8AD7B"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1E4411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Shaping the future</w:t>
            </w:r>
          </w:p>
        </w:tc>
        <w:tc>
          <w:tcPr>
            <w:tcW w:w="1152" w:type="dxa"/>
            <w:noWrap/>
            <w:hideMark/>
          </w:tcPr>
          <w:p w14:paraId="0CA10CE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w:t>
            </w:r>
          </w:p>
        </w:tc>
      </w:tr>
      <w:tr w:rsidR="003B3ACB" w:rsidRPr="001A560F" w14:paraId="71C6A806" w14:textId="77777777" w:rsidTr="002C1103">
        <w:trPr>
          <w:trHeight w:val="300"/>
        </w:trPr>
        <w:tc>
          <w:tcPr>
            <w:tcW w:w="3122" w:type="dxa"/>
            <w:noWrap/>
            <w:hideMark/>
          </w:tcPr>
          <w:p w14:paraId="4FC47895" w14:textId="31794E7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et al., 2006)</w:t>
            </w:r>
            <w:r>
              <w:rPr>
                <w:rFonts w:cs="Arial"/>
                <w:color w:val="000000"/>
                <w:sz w:val="22"/>
                <w:szCs w:val="22"/>
                <w:lang w:val="en-US"/>
              </w:rPr>
              <w:fldChar w:fldCharType="end"/>
            </w:r>
          </w:p>
        </w:tc>
        <w:tc>
          <w:tcPr>
            <w:tcW w:w="2260" w:type="dxa"/>
            <w:noWrap/>
            <w:hideMark/>
          </w:tcPr>
          <w:p w14:paraId="3F52C57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56D6DA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A General, Analytic Method for Generating Robust Strategies and Narrative Scenarios</w:t>
            </w:r>
          </w:p>
        </w:tc>
        <w:tc>
          <w:tcPr>
            <w:tcW w:w="1152" w:type="dxa"/>
            <w:noWrap/>
            <w:hideMark/>
          </w:tcPr>
          <w:p w14:paraId="32152F5C"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w:t>
            </w:r>
          </w:p>
        </w:tc>
      </w:tr>
      <w:tr w:rsidR="003B3ACB" w:rsidRPr="001A560F" w14:paraId="3716A6B3" w14:textId="77777777" w:rsidTr="002C1103">
        <w:trPr>
          <w:trHeight w:val="300"/>
        </w:trPr>
        <w:tc>
          <w:tcPr>
            <w:tcW w:w="3122" w:type="dxa"/>
            <w:noWrap/>
            <w:hideMark/>
          </w:tcPr>
          <w:p w14:paraId="6D28D295" w14:textId="6E45BF7A"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GROVES, 2006)</w:t>
            </w:r>
            <w:r>
              <w:rPr>
                <w:rFonts w:cs="Arial"/>
                <w:color w:val="000000"/>
                <w:sz w:val="22"/>
                <w:szCs w:val="22"/>
              </w:rPr>
              <w:fldChar w:fldCharType="end"/>
            </w:r>
          </w:p>
        </w:tc>
        <w:tc>
          <w:tcPr>
            <w:tcW w:w="2260" w:type="dxa"/>
            <w:noWrap/>
            <w:hideMark/>
          </w:tcPr>
          <w:p w14:paraId="5223874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8089C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ew Methods for Identifying Robust Long-Term Water Resources Management Strategies for California</w:t>
            </w:r>
          </w:p>
        </w:tc>
        <w:tc>
          <w:tcPr>
            <w:tcW w:w="1152" w:type="dxa"/>
            <w:noWrap/>
            <w:hideMark/>
          </w:tcPr>
          <w:p w14:paraId="3D67182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17</w:t>
            </w:r>
          </w:p>
        </w:tc>
      </w:tr>
      <w:tr w:rsidR="003B3ACB" w:rsidRPr="001A560F" w14:paraId="6427ACF6" w14:textId="77777777" w:rsidTr="002C1103">
        <w:trPr>
          <w:trHeight w:val="300"/>
        </w:trPr>
        <w:tc>
          <w:tcPr>
            <w:tcW w:w="3122" w:type="dxa"/>
            <w:noWrap/>
            <w:hideMark/>
          </w:tcPr>
          <w:p w14:paraId="7B05F7A4" w14:textId="5B6B8415"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COLLINS, 2007)</w:t>
            </w:r>
            <w:r>
              <w:rPr>
                <w:rFonts w:cs="Arial"/>
                <w:color w:val="000000"/>
                <w:sz w:val="22"/>
                <w:szCs w:val="22"/>
                <w:lang w:val="en-US"/>
              </w:rPr>
              <w:fldChar w:fldCharType="end"/>
            </w:r>
          </w:p>
        </w:tc>
        <w:tc>
          <w:tcPr>
            <w:tcW w:w="2260" w:type="dxa"/>
            <w:noWrap/>
            <w:hideMark/>
          </w:tcPr>
          <w:p w14:paraId="2EFA4DE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538AA1F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the risk of uncertain threshold responses: Comparison of robust, optimum, and precautionary approaches</w:t>
            </w:r>
          </w:p>
        </w:tc>
        <w:tc>
          <w:tcPr>
            <w:tcW w:w="1152" w:type="dxa"/>
            <w:noWrap/>
            <w:hideMark/>
          </w:tcPr>
          <w:p w14:paraId="0873F91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8</w:t>
            </w:r>
          </w:p>
        </w:tc>
      </w:tr>
      <w:tr w:rsidR="003B3ACB" w:rsidRPr="001A560F" w14:paraId="6E2BF7A1" w14:textId="77777777" w:rsidTr="002C1103">
        <w:trPr>
          <w:trHeight w:val="300"/>
        </w:trPr>
        <w:tc>
          <w:tcPr>
            <w:tcW w:w="3122" w:type="dxa"/>
            <w:noWrap/>
          </w:tcPr>
          <w:p w14:paraId="61234FC1" w14:textId="40B9E362"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MAHNOVSKI, 2007)</w:t>
            </w:r>
            <w:r>
              <w:rPr>
                <w:rFonts w:cs="Arial"/>
                <w:color w:val="000000"/>
                <w:sz w:val="22"/>
                <w:szCs w:val="22"/>
              </w:rPr>
              <w:fldChar w:fldCharType="end"/>
            </w:r>
          </w:p>
        </w:tc>
        <w:tc>
          <w:tcPr>
            <w:tcW w:w="2260" w:type="dxa"/>
            <w:noWrap/>
            <w:hideMark/>
          </w:tcPr>
          <w:p w14:paraId="22B778A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vestimento em novas Tecnologias</w:t>
            </w:r>
          </w:p>
        </w:tc>
        <w:tc>
          <w:tcPr>
            <w:tcW w:w="7459" w:type="dxa"/>
            <w:noWrap/>
            <w:hideMark/>
          </w:tcPr>
          <w:p w14:paraId="739C7AD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Decisions and Deep Uncetainty - An Application of Real Options to Public and Private Investment in Hydrogen and Fuel Cell Technologies</w:t>
            </w:r>
          </w:p>
        </w:tc>
        <w:tc>
          <w:tcPr>
            <w:tcW w:w="1152" w:type="dxa"/>
            <w:noWrap/>
            <w:hideMark/>
          </w:tcPr>
          <w:p w14:paraId="552100E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30</w:t>
            </w:r>
          </w:p>
        </w:tc>
      </w:tr>
      <w:tr w:rsidR="003B3ACB" w:rsidRPr="001A560F" w14:paraId="114261AC" w14:textId="77777777" w:rsidTr="002C1103">
        <w:trPr>
          <w:trHeight w:val="300"/>
        </w:trPr>
        <w:tc>
          <w:tcPr>
            <w:tcW w:w="3122" w:type="dxa"/>
            <w:noWrap/>
            <w:hideMark/>
          </w:tcPr>
          <w:p w14:paraId="27C7BC4C" w14:textId="14D652C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2354", "abstract" : "Concerned that the unavailability of terrorism insurance would impede economic recovery and hinder growth after the 9/11 attacks, Congress passed the Terrorism Risk Insurance Act of 2002 (TRIA). TRIA will sunset at the end of 2007 unless Congress takes further action. This book examines the implications of allowing TRIA to expire and of enhancements aimed at improving the availability and affordability of insurance for nuclear, biological, chemical, and radiological (NBCR) attacks. The analysis takes a systematic approach to addressing the deep uncertainties that underlie the market for terrorism insurance and is the first study of TRIA to consider not just taxpayer payments through the program but also the cost of government compensation and assistance following a terrorist attack when analyzing the program\u2019s effect on government spending. The authors conclude that taxpayer cost is lower with TRIA than without TRIA across a broad range of assumptions about attack frequency and the proportion of uninsured losses that are compensated postattack. The analysis also cautions policymakers to be careful when modifying the program to better address NBCR attacks: Simply expanding the program to require insurers to offer NBCR coverage may not achieve the desired outcomes. The authors identify program changes that will produce positive results for both NBCR and conventional attacks that are robust to key underlying uncertainties.", "author" : [ { "dropping-particle" : "", "family" : "Dixon", "given" : "Lloyd", "non-dropping-particle" : "", "parse-names" : false, "suffix" : "" }, { "dropping-particle" : "", "family" : "Lempert", "given" : "Robert J.", "non-dropping-particle" : "", "parse-names" : false, "suffix" : "" }, { "dropping-particle" : "", "family" : "LaTourrette", "given" : "Tom", "non-dropping-particle" : "", "parse-names" : false, "suffix" : "" }, { "dropping-particle" : "", "family" : "Reville", "given" : "Robert T", "non-dropping-particle" : "", "parse-names" : false, "suffix" : "" } ], "id" : "ITEM-1", "issue" : "MG-679", "issued" : { "date-parts" : [ [ "2007" ] ] }, "number-of-pages" : "1-150", "title" : "The Federal Role in Terrorism Insurance: Evaluating Alternatives in an Uncertain World", "type" : "report" }, "uris" : [ "http://www.mendeley.com/documents/?uuid=475a45cd-1d6f-432e-86c4-11dab10088d4" ] } ], "mendeley" : { "formattedCitation" : "(DIXON et al., 2007)", "plainTextFormattedCitation" : "(DIXON et al., 2007)", "previouslyFormattedCitation" : "(DIXON et al.,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DIXON et al., 2007)</w:t>
            </w:r>
            <w:r>
              <w:rPr>
                <w:rFonts w:cs="Arial"/>
                <w:color w:val="000000"/>
                <w:sz w:val="22"/>
                <w:szCs w:val="22"/>
                <w:lang w:val="en-US"/>
              </w:rPr>
              <w:fldChar w:fldCharType="end"/>
            </w:r>
          </w:p>
        </w:tc>
        <w:tc>
          <w:tcPr>
            <w:tcW w:w="2260" w:type="dxa"/>
            <w:noWrap/>
            <w:hideMark/>
          </w:tcPr>
          <w:p w14:paraId="348F7D29"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Terrorismo</w:t>
            </w:r>
          </w:p>
        </w:tc>
        <w:tc>
          <w:tcPr>
            <w:tcW w:w="7459" w:type="dxa"/>
            <w:noWrap/>
            <w:hideMark/>
          </w:tcPr>
          <w:p w14:paraId="7FC167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The Federal Role in Terrorism Insurance: Evaluating Alternatives in an Uncertain World</w:t>
            </w:r>
          </w:p>
        </w:tc>
        <w:tc>
          <w:tcPr>
            <w:tcW w:w="1152" w:type="dxa"/>
            <w:noWrap/>
            <w:hideMark/>
          </w:tcPr>
          <w:p w14:paraId="39B2891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0</w:t>
            </w:r>
          </w:p>
        </w:tc>
      </w:tr>
      <w:tr w:rsidR="003B3ACB" w:rsidRPr="000A47A3" w14:paraId="7B2749CF" w14:textId="77777777" w:rsidTr="002C1103">
        <w:trPr>
          <w:trHeight w:val="300"/>
        </w:trPr>
        <w:tc>
          <w:tcPr>
            <w:tcW w:w="3122" w:type="dxa"/>
            <w:noWrap/>
            <w:hideMark/>
          </w:tcPr>
          <w:p w14:paraId="3AA9B1F1" w14:textId="5616F2D0" w:rsidR="003B3ACB" w:rsidRPr="00874B4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40213", "abstract" : "Policy makers at the federal and state levels of government are debating actions to reduce U.S. greenhouse gas emissions and dependence on oil as an energy source. Several concerns drive this debate: sharp rises in energy prices, increasing unease about the risks of climate change, energy security, and interest in expanding the domestic renewable energy industry. Renewable energy requirements are frequently proposed to address these concerns, and are currently in place, in various forms, at the federal and state levels of government. These policies specify that a certain portion of the energy supply come from renewable energy sources. This dissertation focuses on a specific proposal, known as 25 x 25, which requires 25% of electricity and motor vehicle transportation fuels supplied to U.S. consumers to come from renewable energy sources, such as wind power and ethanol, by 2025. This dissertation builds on prior energy policy analysis, and more specifically analyses of renewable energy requirements, by assessing the social welfare implications of a 25 x 25 policy and applying new methods of uncertainty analysis to multiple policy options decision makers can use to implement the policy. These methods identify policy options that can improve the cost-effectiveness and reduce the risks of renewable energy requirements. While the dissertation focuses on a specific policy, the research methods and findings are applicable to other renewable energy requirement policies. In the dissertation, I analyze six strategies for implementing a 25 x 25 p</w:instrText>
            </w:r>
            <w:r w:rsidR="00810566" w:rsidRPr="00874B4B">
              <w:rPr>
                <w:rFonts w:cs="Arial"/>
                <w:color w:val="000000"/>
                <w:sz w:val="22"/>
                <w:szCs w:val="22"/>
                <w:lang w:val="en-US"/>
              </w:rPr>
              <w:instrText>olicy across several hundred scenarios that represent plausible futures for uncertainties in energy markets, such as renewable energy costs, energy demand, and fossil fuel prices. The strategies vary in the availability of resources that qualify towards the policy requirement and the use of a \u201csafety valve\u201d that allows refiners and utilities to pay a constant fee after renewable energy costs reach a predetermined threshold. I test each strategy across the set of scenarios and conclude that an \u201call-combined\u201d strategy\u2014one that allows greater corn ethanol production and energy efficiency to qualify towards the requirement and includes a safety valve\u2014is the most robust strategy to address future uncertainties in energy markets.", "author" : [ { "dropping-particle" : "", "family" : "Griffin", "given" : "James", "non-dropping-particle" : "", "parse-names" : false, "suffix" : "" } ], "id" : "ITEM-1", "issued" : { "date-parts" : [ [ "2008" ] ] }, "number-of-pages" : "1-250", "title" : "Improving Cost-Effectiveness and Mitigating Risks of Renewable Energy Requirements", "type" : "thesis" }, "uris" : [ "http://www.mendeley.com/documents/?uuid=ffedc01c-99b6-401b-be20-fd5e21137ba7" ] } ], "mendeley" : { "formattedCitation" : "(GRIFFIN, 2008)", "plainTextFormattedCitation" : "(GRIFFIN, 2008)", "previouslyFormattedCitation" : "(GRIFFIN, 2008)" }, "properties" : {  }, "schema" : "https://github.com/citation-style-language/schema/raw/master/csl-citation.json" }</w:instrText>
            </w:r>
            <w:r>
              <w:rPr>
                <w:rFonts w:cs="Arial"/>
                <w:color w:val="000000"/>
                <w:sz w:val="22"/>
                <w:szCs w:val="22"/>
              </w:rPr>
              <w:fldChar w:fldCharType="separate"/>
            </w:r>
            <w:r w:rsidRPr="00874B4B">
              <w:rPr>
                <w:rFonts w:cs="Arial"/>
                <w:noProof/>
                <w:color w:val="000000"/>
                <w:sz w:val="22"/>
                <w:szCs w:val="22"/>
                <w:lang w:val="en-US"/>
              </w:rPr>
              <w:t>(GRIFFIN, 2008)</w:t>
            </w:r>
            <w:r>
              <w:rPr>
                <w:rFonts w:cs="Arial"/>
                <w:color w:val="000000"/>
                <w:sz w:val="22"/>
                <w:szCs w:val="22"/>
              </w:rPr>
              <w:fldChar w:fldCharType="end"/>
            </w:r>
          </w:p>
        </w:tc>
        <w:tc>
          <w:tcPr>
            <w:tcW w:w="2260" w:type="dxa"/>
            <w:noWrap/>
            <w:hideMark/>
          </w:tcPr>
          <w:p w14:paraId="1B1C35B5" w14:textId="77777777" w:rsidR="003B3ACB" w:rsidRPr="00874B4B" w:rsidRDefault="003B3ACB" w:rsidP="002C1103">
            <w:pPr>
              <w:autoSpaceDE/>
              <w:autoSpaceDN/>
              <w:adjustRightInd/>
              <w:spacing w:line="240" w:lineRule="auto"/>
              <w:ind w:firstLine="0"/>
              <w:jc w:val="left"/>
              <w:rPr>
                <w:rFonts w:cs="Arial"/>
                <w:color w:val="000000"/>
                <w:sz w:val="22"/>
                <w:szCs w:val="22"/>
                <w:lang w:val="en-US"/>
              </w:rPr>
            </w:pPr>
            <w:r w:rsidRPr="00874B4B">
              <w:rPr>
                <w:rFonts w:cs="Arial"/>
                <w:color w:val="000000"/>
                <w:sz w:val="22"/>
                <w:szCs w:val="22"/>
                <w:lang w:val="en-US"/>
              </w:rPr>
              <w:t>Energia</w:t>
            </w:r>
          </w:p>
        </w:tc>
        <w:tc>
          <w:tcPr>
            <w:tcW w:w="7459" w:type="dxa"/>
            <w:noWrap/>
            <w:hideMark/>
          </w:tcPr>
          <w:p w14:paraId="24451B5A" w14:textId="77777777" w:rsidR="003B3ACB" w:rsidRPr="00BE40D8" w:rsidRDefault="003B3ACB" w:rsidP="002C1103">
            <w:pPr>
              <w:autoSpaceDE/>
              <w:autoSpaceDN/>
              <w:adjustRightInd/>
              <w:spacing w:line="240" w:lineRule="auto"/>
              <w:ind w:firstLine="0"/>
              <w:jc w:val="left"/>
              <w:rPr>
                <w:rFonts w:cs="Arial"/>
                <w:color w:val="000000"/>
                <w:sz w:val="22"/>
                <w:szCs w:val="22"/>
                <w:lang w:val="en-US"/>
              </w:rPr>
            </w:pPr>
            <w:r w:rsidRPr="00BE40D8">
              <w:rPr>
                <w:rFonts w:cs="Arial"/>
                <w:color w:val="000000"/>
                <w:sz w:val="22"/>
                <w:szCs w:val="22"/>
                <w:lang w:val="en-US"/>
              </w:rPr>
              <w:t>Improving Cost-Effectiveness and Mitigating Risks of Renewable Energy Requirements</w:t>
            </w:r>
          </w:p>
        </w:tc>
        <w:tc>
          <w:tcPr>
            <w:tcW w:w="1152" w:type="dxa"/>
            <w:noWrap/>
            <w:hideMark/>
          </w:tcPr>
          <w:p w14:paraId="0A3700D3" w14:textId="77777777" w:rsidR="003B3ACB" w:rsidRPr="00874B4B" w:rsidRDefault="003B3ACB" w:rsidP="002C1103">
            <w:pPr>
              <w:autoSpaceDE/>
              <w:autoSpaceDN/>
              <w:adjustRightInd/>
              <w:spacing w:line="240" w:lineRule="auto"/>
              <w:ind w:firstLine="0"/>
              <w:jc w:val="right"/>
              <w:rPr>
                <w:rFonts w:cs="Arial"/>
                <w:color w:val="000000"/>
                <w:sz w:val="22"/>
                <w:szCs w:val="22"/>
                <w:lang w:val="en-US"/>
              </w:rPr>
            </w:pPr>
            <w:r w:rsidRPr="00874B4B">
              <w:rPr>
                <w:rFonts w:cs="Arial"/>
                <w:color w:val="000000"/>
                <w:sz w:val="22"/>
                <w:szCs w:val="22"/>
                <w:lang w:val="en-US"/>
              </w:rPr>
              <w:t>250</w:t>
            </w:r>
          </w:p>
        </w:tc>
      </w:tr>
      <w:tr w:rsidR="003B3ACB" w:rsidRPr="001A560F" w14:paraId="13768725" w14:textId="77777777" w:rsidTr="002C1103">
        <w:trPr>
          <w:trHeight w:val="300"/>
        </w:trPr>
        <w:tc>
          <w:tcPr>
            <w:tcW w:w="3122" w:type="dxa"/>
            <w:noWrap/>
            <w:hideMark/>
          </w:tcPr>
          <w:p w14:paraId="2D477C04" w14:textId="05AB4E08"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874B4B">
              <w:rPr>
                <w:rFonts w:cs="Arial"/>
                <w:color w:val="000000"/>
                <w:sz w:val="22"/>
                <w:szCs w:val="22"/>
                <w:lang w:val="en-US"/>
              </w:rPr>
              <w:instrText>ADDIN CSL_CITATION { "citationItems" : [ { "id" : "ITEM-1", "itemData" : { "abstract" : "Water managers grapple with how to address climate change in their near-term and long-term plans. With growing recognition of climate change, water managers in Southern California are beginning to seek methods for incorporating such changes in their planning processes.", "author" : [ { "dropping-particle" : "", "family" : "Groves", "given" : "DG", "non-dropping-particle" : "", "parse-names" : false, "suffix" : "" }, { "dropping-particle" : "", "family" : "Davis", "given" : "Martha", "non-dropping-particle" : "", "parse-names" : false, "suffix" : "" } ], "container-title" : "Water Resources Impact", "id" : "ITEM-1", "issue" : "4", "issued" : { "date-parts" : [ [ "2008" ] ] }, "page" : "14-</w:instrText>
            </w:r>
            <w:r w:rsidR="00810566" w:rsidRPr="00316E73">
              <w:rPr>
                <w:rFonts w:cs="Arial"/>
                <w:color w:val="000000"/>
                <w:sz w:val="22"/>
                <w:szCs w:val="22"/>
                <w:lang w:val="en-US"/>
              </w:rPr>
              <w:instrText>17", "title" : "Planning for Climate Change in the Inland Empire: Southern California", "type" : "article-journal", "volume" : "10" }, "uris" : [ "http://www.mendeley.com/documents/?uuid=99cf8096-2a86-4479-939b-66e87913d90d" ] } ], "mendeley" : { "formattedCitation" : "(GROVES; DAVIS, 2008)", "plainTextFormattedCitation" : "(GROVES; DAVIS, 2008)", "previouslyFormattedCitation" : "(GROVES; DAVIS, 2008)" }, "properties" : {  }, "schema" : "https://github.com/citation-style-language/schema/raw/master/</w:instrText>
            </w:r>
            <w:r w:rsidR="00810566">
              <w:rPr>
                <w:rFonts w:cs="Arial"/>
                <w:color w:val="000000"/>
                <w:sz w:val="22"/>
                <w:szCs w:val="22"/>
                <w:lang w:val="en-US"/>
              </w:rPr>
              <w:instrText>csl-citation.json" }</w:instrText>
            </w:r>
            <w:r>
              <w:rPr>
                <w:rFonts w:cs="Arial"/>
                <w:color w:val="000000"/>
                <w:sz w:val="22"/>
                <w:szCs w:val="22"/>
                <w:lang w:val="en-US"/>
              </w:rPr>
              <w:fldChar w:fldCharType="separate"/>
            </w:r>
            <w:r w:rsidRPr="001A560F">
              <w:rPr>
                <w:rFonts w:cs="Arial"/>
                <w:noProof/>
                <w:color w:val="000000"/>
                <w:sz w:val="22"/>
                <w:szCs w:val="22"/>
                <w:lang w:val="en-US"/>
              </w:rPr>
              <w:t>(GROVES; DAVIS, 2008)</w:t>
            </w:r>
            <w:r>
              <w:rPr>
                <w:rFonts w:cs="Arial"/>
                <w:color w:val="000000"/>
                <w:sz w:val="22"/>
                <w:szCs w:val="22"/>
                <w:lang w:val="en-US"/>
              </w:rPr>
              <w:fldChar w:fldCharType="end"/>
            </w:r>
          </w:p>
        </w:tc>
        <w:tc>
          <w:tcPr>
            <w:tcW w:w="2260" w:type="dxa"/>
            <w:noWrap/>
            <w:hideMark/>
          </w:tcPr>
          <w:p w14:paraId="2A6D7BFF"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udanças Climáticas</w:t>
            </w:r>
          </w:p>
        </w:tc>
        <w:tc>
          <w:tcPr>
            <w:tcW w:w="7459" w:type="dxa"/>
            <w:noWrap/>
            <w:hideMark/>
          </w:tcPr>
          <w:p w14:paraId="453AB79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for Climate Change in the Inland Empire: Southern California</w:t>
            </w:r>
          </w:p>
        </w:tc>
        <w:tc>
          <w:tcPr>
            <w:tcW w:w="1152" w:type="dxa"/>
            <w:noWrap/>
            <w:hideMark/>
          </w:tcPr>
          <w:p w14:paraId="78A2AA9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w:t>
            </w:r>
          </w:p>
        </w:tc>
      </w:tr>
      <w:tr w:rsidR="003B3ACB" w:rsidRPr="001A560F" w14:paraId="266A9B7D" w14:textId="77777777" w:rsidTr="002C1103">
        <w:trPr>
          <w:trHeight w:val="300"/>
        </w:trPr>
        <w:tc>
          <w:tcPr>
            <w:tcW w:w="3122" w:type="dxa"/>
            <w:noWrap/>
            <w:hideMark/>
          </w:tcPr>
          <w:p w14:paraId="452B63B1" w14:textId="5EB7804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405-1", "abstract" : "This documented briefing reports on the fourth in a series of workshops, which was held on September 17, 2007, at the Chino, California, headquarters of the Inland Empire Utilities Agency (IEUA). It presents the slides from the workshop, along with supporting information. The primary purpose of this fourth workshop was to present follow-up analysis of water-man- agement options for the IEUA service area to accommodate uncertain but potentially signifi- cant climate change and other management uncertainties.", "author" : [ { "dropping-particle" : "", "family" : "Groves", "given" : "David G", "non-dropping-particle" : "", "parse-names" : false, "suffix" : "" }, { "dropping-particle" : "", "family" : "Lempert", "given" : "Robert J.", "non-dropping-particle" : "", "parse-names" : false, "suffix" : "" }, { "dropping-particle" : "", "family" : "Knopman", "given" : "Debra", "non-dropping-particle" : "", "parse-names" : false, "suffix" : "" }, { "dropping-particle" : "", "family" : "Berry", "given" : "Sandra H", "non-dropping-particle" : "", "parse-names" : false, "suffix" : "" } ], "id" : "ITEM-1", "issued" : { "date-parts" : [ [ "2008" ] ] }, "number-of-pages" : "1-100", "title" : "Preparing for an Uncertain Future Climate in the Inland Empire: Identifying Robust Water Management Strategies", "type" : "report" }, "uris" : [ "http://www.mendeley.com/documents/?uuid=62406639-10b7-40fe-8cd2-9fa1b2f95a77" ] } ], "mendeley" : { "formattedCitation" : "(GROVES et al., 2008)", "plainTextFormattedCitation" : "(GROVES et al., 2008)", "previouslyFormattedCitation" : "(GROVES et al., 2008)"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08)</w:t>
            </w:r>
            <w:r>
              <w:rPr>
                <w:rFonts w:cs="Arial"/>
                <w:color w:val="000000"/>
                <w:sz w:val="22"/>
                <w:szCs w:val="22"/>
                <w:lang w:val="en-US"/>
              </w:rPr>
              <w:fldChar w:fldCharType="end"/>
            </w:r>
          </w:p>
        </w:tc>
        <w:tc>
          <w:tcPr>
            <w:tcW w:w="2260" w:type="dxa"/>
            <w:noWrap/>
            <w:hideMark/>
          </w:tcPr>
          <w:p w14:paraId="2C9C618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06575FC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reparing for an Uncertain Future Climate in the Inland Empire: Identifying Robust Water Management Strategies</w:t>
            </w:r>
          </w:p>
        </w:tc>
        <w:tc>
          <w:tcPr>
            <w:tcW w:w="1152" w:type="dxa"/>
            <w:noWrap/>
            <w:hideMark/>
          </w:tcPr>
          <w:p w14:paraId="61020AF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00</w:t>
            </w:r>
          </w:p>
        </w:tc>
      </w:tr>
      <w:tr w:rsidR="003B3ACB" w:rsidRPr="000A47A3" w14:paraId="47D8B7F7" w14:textId="77777777" w:rsidTr="002C1103">
        <w:trPr>
          <w:trHeight w:val="300"/>
        </w:trPr>
        <w:tc>
          <w:tcPr>
            <w:tcW w:w="3122" w:type="dxa"/>
            <w:noWrap/>
            <w:hideMark/>
          </w:tcPr>
          <w:p w14:paraId="62DBDF61" w14:textId="01945A7E"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8868", "abstract" : "Israel's electric-power system needs new capacity to meet the demands of its growing economy. Israel must make major decisions on investing in new base-load generating capacity in the near future. Planners and policymakers need to consider likely future levels of demand, the costs and availability of sources of supply, security of supply, reliability, environmental effects, and land use. Decisions have to be made under conditions of deep uncertainty about what the future may have in store. This monograph discusses the opportunities and risks the government of Israel faces in shifting to a greater reliance on domestic and imported natural gas. The analysis seeks to help the Israeli government engage in managed change by choosing robust strategies that minimize potential consequences of relying more heavily on natural gas. It does so by applying to these assessments newly developed methods for strategic planning and decisionmaking under deep uncertainty. In particular, the study applies an innovative, quantitative robust decisionmaking (RDM) approach to the central question of how large a role natural gas should play in Israel's energy balance. Rather than relying on the typical planning method of trying to develop plans around a small number of \u201cmost likely\u201d scenarios, RDM helps planners discover strategies that are robust \u2014 i.e., strategies that perform well across a large range of plausible futures. Given that we cannot predict the future, we use RDM to examine the available alternatives and ask which would be best to choose.", "author" : [ { "dropping-particle" : "", "family" : "Popper", "given" : "Steven W.", "non-dropping-particle" : "", "parse-names" : false, "suffix" : "" }, { "dropping-particle" : "", "family" : "Berrebi", "given" : "Claude", "non-dropping-particle" : "", "parse-names" : false, "suffix" : "" }, { "dropping-particle" : "", "family" : "Griffin", "given" : "James", "non-dropping-particle" : "", "parse-names" : false, "suffix" : "" }, { "dropping-particle" : "", "family" : "Light", "given" : "Thomas", "non-dropping-particle" : "", "parse-names" : false, "suffix" : "" }, { "dropping-particle" : "", "family" : "Min", "given" : "Endy Y.", "non-dropping-particle" : "", "parse-names" : false, "suffix" : "" }, { "dropping-particle" : "", "family" : "Crane", "given" : "Keith", "non-dropping-particle" : "", "parse-names" : false, "suffix" : "" } ], "id" : "ITEM-1", "issued" : { "date-parts" : [ [ "2009" ] ] }, "number-of-pages" : "1-96", "title" : "Natural Gas and Israel's Energy Future: Near Term Decisions from a Strategic Perspective", "type" : "book" }, "uris" : [ "http://www.mendeley.com/documents/?uuid=bdfedd61-57b4-4734-a2d1-1009a95751c7" ] } ], "mendeley" : { "formattedCitation" : "(POPPER et al., 2009)", "plainTextFormattedCitation" : "(POPPER et al., 2009)", "previouslyFormattedCitation" : "(POPPER et al., 2009)"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POPPER et al., 2009)</w:t>
            </w:r>
            <w:r>
              <w:rPr>
                <w:rFonts w:cs="Arial"/>
                <w:color w:val="000000"/>
                <w:sz w:val="22"/>
                <w:szCs w:val="22"/>
                <w:lang w:val="en-US"/>
              </w:rPr>
              <w:fldChar w:fldCharType="end"/>
            </w:r>
          </w:p>
        </w:tc>
        <w:tc>
          <w:tcPr>
            <w:tcW w:w="2260" w:type="dxa"/>
            <w:noWrap/>
            <w:hideMark/>
          </w:tcPr>
          <w:p w14:paraId="2815655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Energia</w:t>
            </w:r>
          </w:p>
        </w:tc>
        <w:tc>
          <w:tcPr>
            <w:tcW w:w="7459" w:type="dxa"/>
            <w:noWrap/>
            <w:hideMark/>
          </w:tcPr>
          <w:p w14:paraId="57DD20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atural Gas and Israel's Energy Future: Near Term Decisions from a Strategic Perspective</w:t>
            </w:r>
          </w:p>
        </w:tc>
        <w:tc>
          <w:tcPr>
            <w:tcW w:w="1152" w:type="dxa"/>
            <w:noWrap/>
            <w:hideMark/>
          </w:tcPr>
          <w:p w14:paraId="592A53AB"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6</w:t>
            </w:r>
          </w:p>
        </w:tc>
      </w:tr>
      <w:tr w:rsidR="003B3ACB" w:rsidRPr="000A47A3" w14:paraId="26F3DD07" w14:textId="77777777" w:rsidTr="002C1103">
        <w:trPr>
          <w:trHeight w:val="300"/>
        </w:trPr>
        <w:tc>
          <w:tcPr>
            <w:tcW w:w="3122" w:type="dxa"/>
            <w:noWrap/>
            <w:hideMark/>
          </w:tcPr>
          <w:p w14:paraId="60164756" w14:textId="0C968865"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techfore.2010.04.007", "ISBN" : "0040-1625", "ISSN" : "00401625", "abstract" : "Climate change presents a significant planning challenge for water management agencies in the western United States. Changing precipitation and temperature patterns will disrupt their supply and extensive distribution systems over the coming decades, but the precise timing and extent of these impacts remain deeply uncertain, complicating decisions on needed investments in infrastructure and other system improvements. Adaptive strategies represent an obvious solution in principle, but are often difficult to develop and implement in practice. This paper describes work helping the Inland Empire Utilities Agency (IEUA) explicitly develop adaptive policies to respond to climate change and integrating these policies into the organizations' long-range planning processes. The analysis employs Robust Decision Making (RDM), a quantitative decision- analytic approach for supporting decisions under conditions of deep uncertainty. RDM studies use simulation models to assess the performance of agency plans over thousands of plausible futures, use statistical \"scenario discovery\" algorithms to concisely summarize those futures where the plans fail to perform adequately, and use these resulting scenarios to help decisionmakers understand the vulnerabilities of their plans and assess the options for ameliorating these vulnerabilities. This paper demonstrates the particular value of RDM in helping decisionmakers to design and evaluate adaptive strategies. For IEUA, the RDM analysis suggests the agency's current plan could perform poorly and lead to high shortage and water provisioning costs under conditions of: (1) large declines in precipitation, (2) larger-than-expected impacts of climate change on the availability of imported supplies, and (3) reductions in percolation of precipitation into the region's groundwater basin. Including adaptivity in the current plan eliminates 72% of the high-cost outcomes. Accelerating efforts in expanding the size of one of the agency's groundwater banking programs and implementing its recycling program, while monitoring the region's supply and demand balance and making additional investments in efficiency and storm-water capture if shortages are projected provides one promising robust adaptive strategy - it eliminates more than 80% of the initially-identified high-cost outcomes. ?? 2010 Elsevier Inc.", "author" : [ { "dropping-particle" : "", "family" : "Lempert", "given" : "Robert J.", "non-dropping-particle" : "", "parse-names" : false, "suffix" : "" }, { "dropping-particle" : "", "family" : "Groves", "given" : "David G.", "non-dropping-particle" : "", "parse-names" : false, "suffix" : "" } ], "container-title" : "Technological Forecasting and Social Change", "id" : "ITEM-1", "issue" : "6", "issued" : { "date-parts" : [ [ "2010" ] ] }, "page" : "960-974", "publisher" : "Elsevier Inc.", "title" : "Identifying and evaluating robust adaptive policy responses to climate change for water management agencies in the American west", "type" : "article-journal", "volume" : "77" }, "uris" : [ "http://www.mendeley.com/documents/?uuid=260b0c04-03ec-49ea-83f3-cfb09dd94329" ] } ], "mendeley" : { "formattedCitation" : "(LEMPERT; GROVES, 2010)", "plainTextFormattedCitation" : "(LEMPERT; GROVES, 2010)", "previouslyFormattedCitation" : "(LEMPERT; GROVES, 2010)"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2010)</w:t>
            </w:r>
            <w:r>
              <w:rPr>
                <w:rFonts w:cs="Arial"/>
                <w:color w:val="000000"/>
                <w:sz w:val="22"/>
                <w:szCs w:val="22"/>
                <w:lang w:val="en-US"/>
              </w:rPr>
              <w:fldChar w:fldCharType="end"/>
            </w:r>
          </w:p>
        </w:tc>
        <w:tc>
          <w:tcPr>
            <w:tcW w:w="2260" w:type="dxa"/>
            <w:noWrap/>
            <w:hideMark/>
          </w:tcPr>
          <w:p w14:paraId="51BB88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226EBE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dentifying and evaluating robust adaptive policy responses to climate change for water management agencies in the American west</w:t>
            </w:r>
          </w:p>
        </w:tc>
        <w:tc>
          <w:tcPr>
            <w:tcW w:w="1152" w:type="dxa"/>
            <w:noWrap/>
            <w:hideMark/>
          </w:tcPr>
          <w:p w14:paraId="0D94F7D2"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5</w:t>
            </w:r>
          </w:p>
        </w:tc>
      </w:tr>
      <w:tr w:rsidR="003B3ACB" w:rsidRPr="000A47A3" w14:paraId="5233D862" w14:textId="77777777" w:rsidTr="002C1103">
        <w:trPr>
          <w:trHeight w:val="300"/>
        </w:trPr>
        <w:tc>
          <w:tcPr>
            <w:tcW w:w="3122" w:type="dxa"/>
            <w:noWrap/>
            <w:hideMark/>
          </w:tcPr>
          <w:p w14:paraId="74730FAF" w14:textId="63AB296A"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SN" : "04194209", "abstract" : "Over four years after Hurricane Katrina devastated the Gulf Coast, the long-term future of the City of New Orleans remains uncertain. This dissertation addresses one of New Orleans\u2019 most critical challenges: how to make the city more resilient and less vulnerable to future flood damages. Despite recent upgrades to the protection system surrounding the city designed to protect against floods with a 1-in-100 (1%) annual chance of occurrence,NewOrleans remains vulnerable to lower-frequency, high-damage events. In addition, uncertain factors that influence flood risk, including coastal land loss and subsidence, rising sea levels, and population recovery and growth, may lead to increasing risk over time. Current proposals for risk reduction in New Orleans and South Louisiana, however, have not fully accounted for these key uncertain drivers. Rather than focus on additional large-scale structural infrastructure investments, this dissertation con- siders proposals to augment the existing protection system with \u201cnon-structural\" risk mitigation programs. Non-structural risk mitigation includes incentives for elevating existing or new structures, revised build- ing codes, incentives for relocation to lower risk areas, and land use restrictions designed to curtail future growth in the floodplain. This research estimates the risk reduction benefits and implementation costs of non- structural risk mitigation strategies focused on single-family homes in New Orleans. I draw from existing risk models to develop a low-resolution scenario generator, NOLArisk, designed to produce first-order esti- mates of property risk from 2011-2060 across a range of uncertain future scenarios. I then apply exploratory modeling and Robust Decision Making (RDM) methods to a) suggest strategies that balance risk reduction and implementation costs across many or most plausible futures, and b) identify scenarios in which current alternatives yield negative net economic benefits or excessive levels of residual risk. Analysis results reveal that flood risk estimates vary considerably by scenario and across different loca- tions within the city. Non-structural risk mitigation strategies appear to provide cost-effective risk reduction iii in high-risk neighborhoods and help to hedge against futures in which damages from 1% annual recurrence (or more frequent) events are greater than expected. However, substantial residual risk remains from lower frequency (1-in-400 or 1-in-1,000 annual chance) \u2026", "author" : [ { "dropping-particle" : "", "family" : "Fischbach", "given" : "Jordan R.", "non-dropping-particle" : "", "parse-names" : false, "suffix" : "" } ], "id" : "ITEM-1", "issued" : { "date-parts" : [ [ "2010" ] ] }, "number-of-pages" : "1-283", "title" : "Managing New Orleans Flood Risk in an Uncertain Future Using Non-Structural Risk Mitigation", "type" : "thesis" }, "uris" : [ "http://www.mendeley.com/documents/?uuid=ec5749c7-81b4-402a-a846-c1fa6d468c7b" ] } ], "mendeley" : { "formattedCitation" : "(FISCHBACH, 2010)", "plainTextFormattedCitation" : "(FISCHBACH, 2010)", "previouslyFormattedCitation" : "(FISCHBACH, 2010)"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FISCHBACH, 2010)</w:t>
            </w:r>
            <w:r>
              <w:rPr>
                <w:rFonts w:cs="Arial"/>
                <w:color w:val="000000"/>
                <w:sz w:val="22"/>
                <w:szCs w:val="22"/>
                <w:lang w:val="en-US"/>
              </w:rPr>
              <w:fldChar w:fldCharType="end"/>
            </w:r>
          </w:p>
        </w:tc>
        <w:tc>
          <w:tcPr>
            <w:tcW w:w="2260" w:type="dxa"/>
            <w:noWrap/>
            <w:hideMark/>
          </w:tcPr>
          <w:p w14:paraId="7D2DAAFA"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5C05232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New Orleans Flood Risk in an Uncertain Future Using Non-Structural Risk Mitigation</w:t>
            </w:r>
          </w:p>
        </w:tc>
        <w:tc>
          <w:tcPr>
            <w:tcW w:w="1152" w:type="dxa"/>
            <w:noWrap/>
            <w:hideMark/>
          </w:tcPr>
          <w:p w14:paraId="4C2212B0"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283</w:t>
            </w:r>
          </w:p>
        </w:tc>
      </w:tr>
      <w:tr w:rsidR="003B3ACB" w:rsidRPr="001A560F" w14:paraId="592A4E82" w14:textId="77777777" w:rsidTr="002C1103">
        <w:trPr>
          <w:trHeight w:val="300"/>
        </w:trPr>
        <w:tc>
          <w:tcPr>
            <w:tcW w:w="3122" w:type="dxa"/>
            <w:noWrap/>
            <w:hideMark/>
          </w:tcPr>
          <w:p w14:paraId="2A00F767" w14:textId="15029C0A"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51783", "abstract" : "Geoengineering, the deliberate altering of the earth's climate, represents a risky and, for many, a frightening proposition. But the concept has attracted increasing interest in recent years because of its potential ability to transform the portfolio of options for limiting the magnitude of future climate change. In contrast to most approaches for reducing greenhouse gas emissions, some geoengineering approaches could prove fast acting and inexpensive and could be deployed by one or a few nations without global cooperation. These characteristics present significant challenges for risk management, national security, and international governance that have only just begun to be seriously considered. This report provides an initial examination and comparison of the risks associated with alternative international approaches the United States might pursue to govern solar radiation management geoengineering research and deployment. To handle the extensive, wide-ranging uncertainties, the authors employ a multiscenario vulnerability and response option analysis specifically designed to identify scenarios in which alternative U.S. government policies toward geoengineering governance might fail to meet their goals. In particular, the study used a simple simulation model to conduct the first steps of a robust decisionmaking analysis in order to identify some of the risks of three commonly debated near-term approaches to managing geoengineering: establishing strong norms for research, banning research entirely, or leaving research unregulated.", "author" : [ { "dropping-particle" : "", "family" : "Lempert", "given" : "Robert J.", "non-dropping-particle" : "", "parse-names" : false, "suffix" : "" }, { "dropping-particle" : "", "family" : "Prosnitz", "given" : "Don", "non-dropping-particle" : "", "parse-names" : false, "suffix" : "" } ], "id" : "ITEM-1", "issued" : { "date-parts" : [ [ "2011" ] ] }, "number-of-pages" : "1-95", "title" : "Governing Geoengineering Research: A Political and Technical Vulnerability Analysis of Potential Near-Term Options", "type" : "report" }, "uris" : [ "http://www.mendeley.com/documents/?uuid=789d9673-cf61-404b-bd35-aebdb874cfc6" ] } ], "mendeley" : { "formattedCitation" : "(LEMPERT; PROSNITZ, 2011)", "plainTextFormattedCitation" : "(LEMPERT; PROSNITZ, 2011)", "previouslyFormattedCitation" : "(LEMPERT; PROSNITZ,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PROSNITZ, 2011)</w:t>
            </w:r>
            <w:r>
              <w:rPr>
                <w:rFonts w:cs="Arial"/>
                <w:color w:val="000000"/>
                <w:sz w:val="22"/>
                <w:szCs w:val="22"/>
                <w:lang w:val="en-US"/>
              </w:rPr>
              <w:fldChar w:fldCharType="end"/>
            </w:r>
          </w:p>
        </w:tc>
        <w:tc>
          <w:tcPr>
            <w:tcW w:w="2260" w:type="dxa"/>
            <w:noWrap/>
            <w:hideMark/>
          </w:tcPr>
          <w:p w14:paraId="021FEF0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vestimento em novas Tecnologias</w:t>
            </w:r>
          </w:p>
        </w:tc>
        <w:tc>
          <w:tcPr>
            <w:tcW w:w="7459" w:type="dxa"/>
            <w:noWrap/>
            <w:hideMark/>
          </w:tcPr>
          <w:p w14:paraId="1E22AE40"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Governing Geoengineering Research: A Political and Technical Vulnerability Analysis of Potential Near-Term Options</w:t>
            </w:r>
          </w:p>
        </w:tc>
        <w:tc>
          <w:tcPr>
            <w:tcW w:w="1152" w:type="dxa"/>
            <w:noWrap/>
            <w:hideMark/>
          </w:tcPr>
          <w:p w14:paraId="33838FA4"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5</w:t>
            </w:r>
          </w:p>
        </w:tc>
      </w:tr>
      <w:tr w:rsidR="003B3ACB" w:rsidRPr="001A560F" w14:paraId="24A7556D" w14:textId="77777777" w:rsidTr="002C1103">
        <w:trPr>
          <w:trHeight w:val="300"/>
        </w:trPr>
        <w:tc>
          <w:tcPr>
            <w:tcW w:w="3122" w:type="dxa"/>
            <w:noWrap/>
            <w:hideMark/>
          </w:tcPr>
          <w:p w14:paraId="4712B974" w14:textId="4E894F9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abstract" : "The state of California has set aggressive greenhouse gas emissions targets across all sectors of the economy over the next 40 years. The first of these targets occurs in 2020, when California plans to have reduced statewide greenhouse gas emission from their current levels to 1990 levels. As the largest single contributor to emissions, and the sector with the fastest growing emissions, transportation has been targeted for steep reductions. In particular, the state's policies concentrate on passenger travel, the sector's largest source of emissions. This dissertation applies robust decision methods to evaluate California's policies within a framework that considers multiple views of the future, and identifies strategies that consistently reduce emissions at acceptable costs regardless of future conditions. Rather than preferring policies that are \"optimal\" under a narrow set of assumptions, the methodology identifies strategies which instead perform reasonably well over a wide range of potential future conditions. The study finds that California's current set of policies is vulnerable to high emissions and cost overruns in a large set of plausible scenarios, and suggests adaptive strategies that can be used to improve policy performance when challenging conditions arise. In particular, efforts to control the growth of vehicle miles traveled are a key component of all adaptive strategies, but have been largely absent from the state's plan so far.", "author" : [ { "dropping-particle" : "", "family" : "Keefe", "given" : "Ryan", "non-dropping-particle" : "", "parse-names" : false, "suffix" : "" } ], "id" : "ITEM-1", "issued" : { "date-parts" : [ [ "2011" ] ] }, "number-of-pages" : "1-322", "title" : "Reconsidering California Transport Policies: Reducing Greenhouse Gas Emissions in an Uncertain Future", "type" : "thesis" }, "uris" : [ "http://www.mendeley.com/documents/?uuid=61e4a576-7c6a-4beb-9443-63ad06aee755" ] } ], "mendeley" : { "formattedCitation" : "(KEEFE, 2011)", "plainTextFormattedCitation" : "(KEEFE, 2011)", "previouslyFormattedCitation" : "(KEEFE,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KEEFE, 2011)</w:t>
            </w:r>
            <w:r>
              <w:rPr>
                <w:rFonts w:cs="Arial"/>
                <w:color w:val="000000"/>
                <w:sz w:val="22"/>
                <w:szCs w:val="22"/>
                <w:lang w:val="en-US"/>
              </w:rPr>
              <w:fldChar w:fldCharType="end"/>
            </w:r>
          </w:p>
        </w:tc>
        <w:tc>
          <w:tcPr>
            <w:tcW w:w="2260" w:type="dxa"/>
            <w:noWrap/>
            <w:hideMark/>
          </w:tcPr>
          <w:p w14:paraId="34616405" w14:textId="77777777" w:rsidR="003B3ACB" w:rsidRPr="0030541D" w:rsidRDefault="003B3ACB" w:rsidP="002C1103">
            <w:pPr>
              <w:autoSpaceDE/>
              <w:autoSpaceDN/>
              <w:adjustRightInd/>
              <w:spacing w:line="240" w:lineRule="auto"/>
              <w:ind w:firstLine="0"/>
              <w:jc w:val="left"/>
              <w:rPr>
                <w:rFonts w:cs="Arial"/>
                <w:color w:val="000000"/>
                <w:sz w:val="22"/>
                <w:szCs w:val="22"/>
              </w:rPr>
            </w:pPr>
            <w:r w:rsidRPr="0030541D">
              <w:rPr>
                <w:rFonts w:cs="Arial"/>
                <w:color w:val="000000"/>
                <w:sz w:val="22"/>
                <w:szCs w:val="22"/>
              </w:rPr>
              <w:t>Transporte e Emissões de Poluentes</w:t>
            </w:r>
          </w:p>
        </w:tc>
        <w:tc>
          <w:tcPr>
            <w:tcW w:w="7459" w:type="dxa"/>
            <w:noWrap/>
            <w:hideMark/>
          </w:tcPr>
          <w:p w14:paraId="1746D5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onsidering California Transport Policies: Reducing Greenhouse Gas Emissions in an Uncertain Future</w:t>
            </w:r>
          </w:p>
        </w:tc>
        <w:tc>
          <w:tcPr>
            <w:tcW w:w="1152" w:type="dxa"/>
            <w:noWrap/>
            <w:hideMark/>
          </w:tcPr>
          <w:p w14:paraId="136F01DE"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322</w:t>
            </w:r>
          </w:p>
        </w:tc>
      </w:tr>
      <w:tr w:rsidR="003B3ACB" w:rsidRPr="000A47A3" w14:paraId="4C226642" w14:textId="77777777" w:rsidTr="002C1103">
        <w:trPr>
          <w:trHeight w:val="300"/>
        </w:trPr>
        <w:tc>
          <w:tcPr>
            <w:tcW w:w="3122" w:type="dxa"/>
            <w:noWrap/>
            <w:hideMark/>
          </w:tcPr>
          <w:p w14:paraId="4284FDC8" w14:textId="1CB9A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Many institutions worldwide are considering how to include expectations about future sea level rise into their investment decisions regarding large capital infrastructures. This paper examines how to characterize deeply uncertain climate change projections to support such decision by examining a question facing the Port of Los Angeles: how to address the potential for presumably low probability but large impact levels of extreme sea level rise in its investment plans? Such extreme events\u2014for instance, increased storm frequency and/or a rapid increase in the rate of sea level rise\u2014can affect investments in infrastructure but have proved difficult to consider in such decisions because of the deep uncertainty surrounding them. This study uses a robust decision making (RDM) analysis to address two questions: (1) under what future conditions would a Port of Los Angeles decision to harden its facilities against extreme sea level rise at the next upgrade pass a cost-benefit test, and (2) does current science and other available information suggest such conditions are sufficiently likely to justify such an investment? A decision to harden at the next upgrade would merit serious consideration for only one of the four Port facilities considered and hardening costs would have to be 5 to 250 times smaller than current estimates to warrant consideration for the other three facilities. This study also compares and contrasts a robust decision making analysis with a full probabilistic analysis. These two analysis frameworks result in similar investment recommendations but provide different information to decision makers and envision different types of engagement with stakeholders. In particular, the full probabilistic analysis begins by aggregating the best scientific information into a single set of joint probability distributions, while the robust decision making analysis identifies scenarios where a decision to invest in near-term response to extreme sea level rise passes a cost-benefit test, and then assembles scientific information of differing levels of confidence to help decision makers judge whether or not these scenarios are sufficiently likely to justify making such investments. Keywords:", "author" : [ { "dropping-particle" : "", "family" : "Lempert", "given" : "Robert J.", "non-dropping-particle" : "", "parse-names" : false, "suffix" : "" }, { "dropping-particle" : "", "family" : "Sriver", "given" : "Ryan", "non-dropping-particle" : "", "parse-names" : false, "suffix" : "" }, { "dropping-particle" : "", "family" : "Keller", "given" : "Klaus", "non-dropping-particle" : "", "parse-names" : false, "suffix" : "" } ], "container-title" : "California Climate Change Center", "id" : "ITEM-1", "issued" : { "date-parts" : [ [ "2012" ] ] }, "page" : "1-44", "title" : "Characterizing Uncertain Sea Level Rise Projections To Support Investment Decisions", "type" : "article-journal" }, "uris" : [ "http://www.mendeley.com/documents/?uuid=ed41a93f-0228-4f43-879f-525e3ea42e09" ] } ], "mendeley" : { "formattedCitation" : "(LEMPERT; SRIVER; KELLER, 2012)", "plainTextFormattedCitation" : "(LEMPERT; SRIVER; KELLER, 2012)", "previouslyFormattedCitation" : "(LEMPERT; SRIVER; KELLER,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SRIVER; KELLER, 2012)</w:t>
            </w:r>
            <w:r>
              <w:rPr>
                <w:rFonts w:cs="Arial"/>
                <w:color w:val="000000"/>
                <w:sz w:val="22"/>
                <w:szCs w:val="22"/>
                <w:lang w:val="en-US"/>
              </w:rPr>
              <w:fldChar w:fldCharType="end"/>
            </w:r>
          </w:p>
        </w:tc>
        <w:tc>
          <w:tcPr>
            <w:tcW w:w="2260" w:type="dxa"/>
            <w:noWrap/>
            <w:hideMark/>
          </w:tcPr>
          <w:p w14:paraId="0308AA9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7E84260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Characterizing Uncertain Sea Level Rise Projections To Support Investment Decisions</w:t>
            </w:r>
          </w:p>
        </w:tc>
        <w:tc>
          <w:tcPr>
            <w:tcW w:w="1152" w:type="dxa"/>
            <w:noWrap/>
            <w:hideMark/>
          </w:tcPr>
          <w:p w14:paraId="2EB40B4D"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4</w:t>
            </w:r>
          </w:p>
        </w:tc>
      </w:tr>
      <w:tr w:rsidR="003B3ACB" w:rsidRPr="000A47A3" w14:paraId="15823557" w14:textId="77777777" w:rsidTr="002C1103">
        <w:trPr>
          <w:trHeight w:val="300"/>
        </w:trPr>
        <w:tc>
          <w:tcPr>
            <w:tcW w:w="3122" w:type="dxa"/>
            <w:noWrap/>
            <w:hideMark/>
          </w:tcPr>
          <w:p w14:paraId="5EB9D149" w14:textId="602A5FDE"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HALL et al., 2012)</w:t>
            </w:r>
            <w:r>
              <w:rPr>
                <w:rFonts w:cs="Arial"/>
                <w:color w:val="000000"/>
                <w:sz w:val="22"/>
                <w:szCs w:val="22"/>
                <w:lang w:val="en-US"/>
              </w:rPr>
              <w:fldChar w:fldCharType="end"/>
            </w:r>
          </w:p>
        </w:tc>
        <w:tc>
          <w:tcPr>
            <w:tcW w:w="2260" w:type="dxa"/>
            <w:noWrap/>
            <w:hideMark/>
          </w:tcPr>
          <w:p w14:paraId="199EB929" w14:textId="77777777" w:rsidR="003B3ACB" w:rsidRPr="0030541D" w:rsidRDefault="003B3ACB" w:rsidP="002C1103">
            <w:pPr>
              <w:autoSpaceDE/>
              <w:autoSpaceDN/>
              <w:adjustRightInd/>
              <w:spacing w:line="240" w:lineRule="auto"/>
              <w:ind w:firstLine="0"/>
              <w:jc w:val="left"/>
              <w:rPr>
                <w:rFonts w:cs="Arial"/>
                <w:color w:val="000000"/>
                <w:sz w:val="22"/>
                <w:szCs w:val="22"/>
                <w:lang w:val="en-US"/>
              </w:rPr>
            </w:pPr>
            <w:r w:rsidRPr="0030541D">
              <w:rPr>
                <w:rFonts w:cs="Arial"/>
                <w:color w:val="000000"/>
                <w:sz w:val="22"/>
                <w:szCs w:val="22"/>
                <w:lang w:val="en-US"/>
              </w:rPr>
              <w:t>Mudanças Climáticas</w:t>
            </w:r>
          </w:p>
        </w:tc>
        <w:tc>
          <w:tcPr>
            <w:tcW w:w="7459" w:type="dxa"/>
            <w:noWrap/>
            <w:hideMark/>
          </w:tcPr>
          <w:p w14:paraId="793212FD"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Climate Policies Under Uncertainty: A Comparison of Robust Decision Making and Info-Gap Methods</w:t>
            </w:r>
          </w:p>
        </w:tc>
        <w:tc>
          <w:tcPr>
            <w:tcW w:w="1152" w:type="dxa"/>
            <w:noWrap/>
            <w:hideMark/>
          </w:tcPr>
          <w:p w14:paraId="110F5D7D" w14:textId="77777777" w:rsidR="003B3ACB" w:rsidRPr="0030541D" w:rsidRDefault="003B3ACB" w:rsidP="002C1103">
            <w:pPr>
              <w:autoSpaceDE/>
              <w:autoSpaceDN/>
              <w:adjustRightInd/>
              <w:spacing w:line="240" w:lineRule="auto"/>
              <w:ind w:firstLine="0"/>
              <w:jc w:val="right"/>
              <w:rPr>
                <w:rFonts w:cs="Arial"/>
                <w:color w:val="000000"/>
                <w:sz w:val="22"/>
                <w:szCs w:val="22"/>
                <w:lang w:val="en-US"/>
              </w:rPr>
            </w:pPr>
            <w:r w:rsidRPr="0030541D">
              <w:rPr>
                <w:rFonts w:cs="Arial"/>
                <w:color w:val="000000"/>
                <w:sz w:val="22"/>
                <w:szCs w:val="22"/>
                <w:lang w:val="en-US"/>
              </w:rPr>
              <w:t>16</w:t>
            </w:r>
          </w:p>
        </w:tc>
      </w:tr>
      <w:tr w:rsidR="003B3ACB" w:rsidRPr="000A47A3" w14:paraId="69A98356" w14:textId="77777777" w:rsidTr="002C1103">
        <w:trPr>
          <w:trHeight w:val="300"/>
        </w:trPr>
        <w:tc>
          <w:tcPr>
            <w:tcW w:w="3122" w:type="dxa"/>
            <w:noWrap/>
            <w:hideMark/>
          </w:tcPr>
          <w:p w14:paraId="3F451589" w14:textId="31056753"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14/07-EJS057", "ISBN" : "978-0-8330-8179-7", "abstract" : "Criminal activities in cyberspace are increasingly facilitated by burgeoning black markets for both tools (e.g., exploit kits) and take (e.g., credit card information). This report, part of a multiphase study on the future security environment, describes the fundamental characteristics of these markets and how they have grown into their current state to explain how their existence can harm the information security environment. Understanding the current and predicted landscape for these markets lays the groundwork for follow-on exploration of options to minimize the potentially harmful influence these markets impart. Experts agree that the coming years will bring more activity in darknets, more use of crypto-currencies, greater anonymity capabilities in malware, and more attention to encrypting and protecting communications and transactions; that the ability to stage cyberattacks will likely outpace the ability to defend against them; that crime will increasingly have a networked or cyber component, creating a wider range of opportunities for black markets; and that there will be more hacking for hire, as-a-service offerings, and brokers. Experts disagree, however, on who will be most affected by the growth of the black market (e.g., small or large businesses, individuals), what products will be on the rise (e.g., fungible goods, such as data records and credit card information; non-fungible goods, such as intellectual property), or which types of attacks will be most prevalent (e.g., persistent, targeted attacks; opportunistic, mass \"smash-and-grab\" attacks). Key Findings The Hacking Community and Cyber Black Markets Are Growing and Maturing The cyber black market has evolved from a varied landscape of discrete, ad hoc individuals into a network of highly organized groups, often connected with traditional crime groups (e.g., drug cartels, mafias, terrorist cells) and nation-states. The cyber black market does not differ much from a traditional market or other typical criminal enterprises; participants communicate through various channels, place their orders, and get products. Its evolution mirrors the normal evolution of markets with both innovation and growth. For many, the cyber black market can be more profitable than the illegal drug trade. These Cyber Black Markets Respond to Outside Forces As suspicion and \"paranoia\" spike because of an increase in recent takedowns, more transactions move to darknets; stronger vetting takes place; and greater encr\u2026", "author" : [ { "dropping-particle" : "", "family" : "Groves", "given" : "David G.", "non-dropping-particle" : "", "parse-names" : false, "suffix" : "" }, { "dropping-particle" : "", "family" : "Fischbach", "given" : "Jordan R.", "non-dropping-particle" : "", "parse-names" : false, "suffix" : "" }, { "dropping-particle" : "", "family" : "Bloom", "given" : "Evan", "non-dropping-particle" : "", "parse-names" : false, "suffix" : "" }, { "dropping-particle" : "", "family" : "Knopman", "given" : "Debra", "non-dropping-particle" : "", "parse-names" : false, "suffix" : "" }, { "dropping-particle" : "", "family" : "Keefe", "given" : "Ryan", "non-dropping-particle" : "", "parse-names" : false, "suffix" : "" } ], "id" : "ITEM-1", "issued" : { "date-parts" : [ [ "2013" ] ] }, "number-of-pages" : "1-102", "title" : "Adapting to a Changing Colorado River Making Future Water Deliveries More Reliable Throught Robust Management Strategies", "type" : "report" }, "uris" : [ "http://www.mendeley.com/documents/?uuid=249d8cd4-2c17-40b0-b81a-a43c8c7bdfac" ] } ], "mendeley" : { "formattedCitation" : "(GROVES et al., 2013a)", "plainTextFormattedCitation" : "(GROVES et al., 2013a)", "previouslyFormattedCitation" : "(GROVES et al., 2013a)"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a)</w:t>
            </w:r>
            <w:r>
              <w:rPr>
                <w:rFonts w:cs="Arial"/>
                <w:color w:val="000000"/>
                <w:sz w:val="22"/>
                <w:szCs w:val="22"/>
                <w:lang w:val="en-US"/>
              </w:rPr>
              <w:fldChar w:fldCharType="end"/>
            </w:r>
          </w:p>
        </w:tc>
        <w:tc>
          <w:tcPr>
            <w:tcW w:w="2260" w:type="dxa"/>
            <w:noWrap/>
            <w:hideMark/>
          </w:tcPr>
          <w:p w14:paraId="5857F4D2"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41580424"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apting to a Changing Colorado River Making Future Water Deliveries More Reliable Throught Robust Management Strategies</w:t>
            </w:r>
          </w:p>
        </w:tc>
        <w:tc>
          <w:tcPr>
            <w:tcW w:w="1152" w:type="dxa"/>
            <w:noWrap/>
            <w:hideMark/>
          </w:tcPr>
          <w:p w14:paraId="68A3A979"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02</w:t>
            </w:r>
          </w:p>
        </w:tc>
      </w:tr>
      <w:tr w:rsidR="003B3ACB" w:rsidRPr="000A47A3" w14:paraId="090EDDBD" w14:textId="77777777" w:rsidTr="002C1103">
        <w:trPr>
          <w:trHeight w:val="300"/>
        </w:trPr>
        <w:tc>
          <w:tcPr>
            <w:tcW w:w="3122" w:type="dxa"/>
            <w:noWrap/>
            <w:hideMark/>
          </w:tcPr>
          <w:p w14:paraId="2720682A" w14:textId="667B57FD"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Water agencies are increasingly seeking to address climate change in their long-term planning. Doing so, however, requires moving beyond traditional planning approaches to ones that can incorporate information about future hydrologic conditions, demographic changes, and other management conditions that are deeply uncertain or not statistically well characterized. This report describes an approach for planning under deep uncertainty, called Robust Decision Making (RDM), and demonstrates its application in a research study with the El Dorado Irrigation District (EID), a water agency located in the California Sierra Nevada Mountains. Using RDM, the authors, in collaboration with EID, tested the robustness of their current long-term plan across more than 50 futures reflecting different assumptions about future climate, urban growth, and the availability of important new supplies. The analysis finds that, although the system is highly reliable under traditional assumptions of historical climate and successful implementation of its long-term plan, significant vulnerabilities arise under climate change and uncertainty about the availability of new supplies. RDM structures an analysis of additional strategies and shows how additional urban water use efficiency and surface storage could mitigate some of these vulnerabilities. The report concludes by presenting key trade-offs among the strategies and showing how EID's expectations for future vulnerable conditions can guide decisions to augment its long-term plan", "author" : [ { "dropping-particle" : "", "family" : "Groves", "given" : "David G.", "non-dropping-particle" : "", "parse-names" : false, "suffix" : "" }, { "dropping-particle" : "", "family" : "Bloom", "given" : "Evan", "non-dropping-particle" : "", "parse-names" : false, "suffix" : "" }, { "dropping-particle" : "", "family" : "Johnson", "given" : "David R.", "non-dropping-particle" : "", "parse-names" : false, "suffix" : "" }, { "dropping-particle" : "", "family" : "Yates", "given" : "David", "non-dropping-particle" : "", "parse-names" : false, "suffix" : "" }, { "dropping-particle" : "", "family" : "Mehta", "given" : "Vishal K.", "non-dropping-particle" : "", "parse-names" : false, "suffix" : "" } ], "id" : "ITEM-1", "issued" : { "date-parts" : [ [ "2013" ] ] }, "page" : "1-78", "title" : "Addressing Climate Change in Local Water Agency Plans: Demonstrating a Simplified Robust Decision Making Approach in the California Sierra Foothills. Santa Monica, CA", "type" : "article-journal" }, "uris" : [ "http://www.mendeley.com/documents/?uuid=af9b616b-d559-49f0-96eb-e08aa679d367" ] } ], "mendeley" : { "formattedCitation" : "(GROVES et al., 2013b)", "plainTextFormattedCitation" : "(GROVES et al., 2013b)", "previouslyFormattedCitation" : "(GROVES et al., 2013b)"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b)</w:t>
            </w:r>
            <w:r>
              <w:rPr>
                <w:rFonts w:cs="Arial"/>
                <w:color w:val="000000"/>
                <w:sz w:val="22"/>
                <w:szCs w:val="22"/>
                <w:lang w:val="en-US"/>
              </w:rPr>
              <w:fldChar w:fldCharType="end"/>
            </w:r>
          </w:p>
        </w:tc>
        <w:tc>
          <w:tcPr>
            <w:tcW w:w="2260" w:type="dxa"/>
            <w:noWrap/>
            <w:hideMark/>
          </w:tcPr>
          <w:p w14:paraId="2148D8A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02ABED10"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dressing Climate Change in Local Water Agency Plans: Demonstrating a Simplified Robust Decision Making Approach in the California Sierra Foothills. Santa Monica, CA</w:t>
            </w:r>
          </w:p>
        </w:tc>
        <w:tc>
          <w:tcPr>
            <w:tcW w:w="1152" w:type="dxa"/>
            <w:noWrap/>
            <w:hideMark/>
          </w:tcPr>
          <w:p w14:paraId="18B23E5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78</w:t>
            </w:r>
          </w:p>
        </w:tc>
      </w:tr>
      <w:tr w:rsidR="003B3ACB" w:rsidRPr="000A47A3" w14:paraId="5177309F" w14:textId="77777777" w:rsidTr="002C1103">
        <w:trPr>
          <w:trHeight w:val="300"/>
        </w:trPr>
        <w:tc>
          <w:tcPr>
            <w:tcW w:w="3122" w:type="dxa"/>
            <w:noWrap/>
            <w:hideMark/>
          </w:tcPr>
          <w:p w14:paraId="1A5D5A61" w14:textId="4C417901" w:rsidR="003B3ACB" w:rsidRPr="009F416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Pr>
                <w:rFonts w:cs="Arial"/>
                <w:color w:val="000000"/>
                <w:sz w:val="22"/>
                <w:szCs w:val="22"/>
              </w:rPr>
              <w:fldChar w:fldCharType="separate"/>
            </w:r>
            <w:r w:rsidRPr="009F416B">
              <w:rPr>
                <w:rFonts w:cs="Arial"/>
                <w:noProof/>
                <w:color w:val="000000"/>
                <w:sz w:val="22"/>
                <w:szCs w:val="22"/>
                <w:lang w:val="en-US"/>
              </w:rPr>
              <w:t>(LEMPERT et al., 2013)</w:t>
            </w:r>
            <w:r>
              <w:rPr>
                <w:rFonts w:cs="Arial"/>
                <w:color w:val="000000"/>
                <w:sz w:val="22"/>
                <w:szCs w:val="22"/>
              </w:rPr>
              <w:fldChar w:fldCharType="end"/>
            </w:r>
          </w:p>
        </w:tc>
        <w:tc>
          <w:tcPr>
            <w:tcW w:w="2260" w:type="dxa"/>
            <w:noWrap/>
            <w:hideMark/>
          </w:tcPr>
          <w:p w14:paraId="0A60EFFE"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Infraestrutura e Desastres Naturais</w:t>
            </w:r>
          </w:p>
        </w:tc>
        <w:tc>
          <w:tcPr>
            <w:tcW w:w="7459" w:type="dxa"/>
            <w:noWrap/>
            <w:hideMark/>
          </w:tcPr>
          <w:p w14:paraId="43E391F4"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Ensuring Robust Flood Risk Management in Ho Chi Minh City</w:t>
            </w:r>
          </w:p>
        </w:tc>
        <w:tc>
          <w:tcPr>
            <w:tcW w:w="1152" w:type="dxa"/>
            <w:noWrap/>
            <w:hideMark/>
          </w:tcPr>
          <w:p w14:paraId="0C631DB4" w14:textId="77777777" w:rsidR="003B3ACB" w:rsidRPr="009F416B" w:rsidRDefault="003B3ACB" w:rsidP="002C1103">
            <w:pPr>
              <w:autoSpaceDE/>
              <w:autoSpaceDN/>
              <w:adjustRightInd/>
              <w:spacing w:line="240" w:lineRule="auto"/>
              <w:ind w:firstLine="0"/>
              <w:jc w:val="right"/>
              <w:rPr>
                <w:rFonts w:cs="Arial"/>
                <w:color w:val="000000"/>
                <w:sz w:val="22"/>
                <w:szCs w:val="22"/>
                <w:lang w:val="en-US"/>
              </w:rPr>
            </w:pPr>
            <w:r w:rsidRPr="009F416B">
              <w:rPr>
                <w:rFonts w:cs="Arial"/>
                <w:color w:val="000000"/>
                <w:sz w:val="22"/>
                <w:szCs w:val="22"/>
                <w:lang w:val="en-US"/>
              </w:rPr>
              <w:t>63</w:t>
            </w:r>
          </w:p>
        </w:tc>
      </w:tr>
      <w:tr w:rsidR="003B3ACB" w:rsidRPr="000A47A3" w14:paraId="03359028" w14:textId="77777777" w:rsidTr="002C1103">
        <w:trPr>
          <w:trHeight w:val="300"/>
        </w:trPr>
        <w:tc>
          <w:tcPr>
            <w:tcW w:w="3122" w:type="dxa"/>
            <w:noWrap/>
            <w:hideMark/>
          </w:tcPr>
          <w:p w14:paraId="6491205F" w14:textId="0A2BE321"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Johnson", "given" : "David R.", "non-dropping-particle" : "", "parse-names" : false, "suffix" : "" }, { "dropping-particle" : "", "family" : "Fischbach", "given" : "Jordan R.", "non-dropping-particle" : "", "parse-names" : false, "suffix" : "" }, { "dropping-particle" : "", "family" : "Ortiz", "given" : "David S.", "non-dropping-particle" : "", "parse-names" : false, "suffix" : "" } ], "container-title" : "Journal of Coastal Research", "id" : "ITEM-1", "issue" : "10062", "issued" : { "date-parts" : [ [ "2013" ] ] }, "page" : "29-50", "title" : "Estimating Surge-Based Flood Risk with the Coastal Louisiana Risk Assessment Model", "type" : "article-journal", "volume" : "Sp.Issue 6" }, "uris" : [ "http://www.mendeley.com/documents/?uuid=3c7d5462-b6ad-4633-ad26-f5a7d5be0e80" ] } ], "mendeley" : { "formattedCitation" : "(JOHNSON; FISCHBACH; ORTIZ, 2013)", "plainTextFormattedCitation" : "(JOHNSON; FISCHBACH; ORTIZ, 2013)", "previouslyFormattedCitation" : "(JOHNSON; FISCHBACH; ORTIZ,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JOHNSON; FISCHBACH; ORTIZ, 2013)</w:t>
            </w:r>
            <w:r>
              <w:rPr>
                <w:rFonts w:cs="Arial"/>
                <w:color w:val="000000"/>
                <w:sz w:val="22"/>
                <w:szCs w:val="22"/>
                <w:lang w:val="en-US"/>
              </w:rPr>
              <w:fldChar w:fldCharType="end"/>
            </w:r>
          </w:p>
        </w:tc>
        <w:tc>
          <w:tcPr>
            <w:tcW w:w="2260" w:type="dxa"/>
            <w:noWrap/>
            <w:hideMark/>
          </w:tcPr>
          <w:p w14:paraId="2E93C9D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76B2CABD"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Estimating Surge-Based Flood Risk with the Coastal Louisiana Risk Assessment Model</w:t>
            </w:r>
          </w:p>
        </w:tc>
        <w:tc>
          <w:tcPr>
            <w:tcW w:w="1152" w:type="dxa"/>
            <w:noWrap/>
            <w:hideMark/>
          </w:tcPr>
          <w:p w14:paraId="4418B71C"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1A560F" w14:paraId="6B4705CD" w14:textId="77777777" w:rsidTr="002C1103">
        <w:trPr>
          <w:trHeight w:val="300"/>
        </w:trPr>
        <w:tc>
          <w:tcPr>
            <w:tcW w:w="3122" w:type="dxa"/>
            <w:noWrap/>
            <w:hideMark/>
          </w:tcPr>
          <w:p w14:paraId="38E7FFFC" w14:textId="6D4800C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FISCHBACH, 2013)</w:t>
            </w:r>
            <w:r>
              <w:rPr>
                <w:rFonts w:cs="Arial"/>
                <w:color w:val="000000"/>
                <w:sz w:val="22"/>
                <w:szCs w:val="22"/>
                <w:lang w:val="en-US"/>
              </w:rPr>
              <w:fldChar w:fldCharType="end"/>
            </w:r>
          </w:p>
        </w:tc>
        <w:tc>
          <w:tcPr>
            <w:tcW w:w="2260" w:type="dxa"/>
            <w:noWrap/>
            <w:hideMark/>
          </w:tcPr>
          <w:p w14:paraId="37543BE5"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358A866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s it ethical to use a single probability density function ?</w:t>
            </w:r>
          </w:p>
        </w:tc>
        <w:tc>
          <w:tcPr>
            <w:tcW w:w="1152" w:type="dxa"/>
            <w:noWrap/>
            <w:hideMark/>
          </w:tcPr>
          <w:p w14:paraId="1E52D87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6</w:t>
            </w:r>
          </w:p>
        </w:tc>
      </w:tr>
      <w:tr w:rsidR="003B3ACB" w:rsidRPr="000A47A3" w14:paraId="0464EE9E" w14:textId="77777777" w:rsidTr="002C1103">
        <w:trPr>
          <w:trHeight w:val="300"/>
        </w:trPr>
        <w:tc>
          <w:tcPr>
            <w:tcW w:w="3122" w:type="dxa"/>
            <w:noWrap/>
            <w:hideMark/>
          </w:tcPr>
          <w:p w14:paraId="1EB668A2" w14:textId="4D3DCE8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Peyronnin", "given" : "Natalie", "non-dropping-particle" : "", "parse-names" : false, "suffix" : "" }, { "dropping-particle" : "", "family" : "Green", "given" : "Mandy", "non-dropping-particle" : "", "parse-names" : false, "suffix" : "" }, { "dropping-particle" : "", "family" : "Richards", "given" : "Carol Parsons", "non-dropping-particle" : "", "parse-names" : false, "suffix" : "" }, { "dropping-particle" : "", "family" : "Owens", "given" : "Alaina", "non-dropping-particle" : "", "parse-names" : false, "suffix" : "" }, { "dropping-particle" : "", "family" : "Reed", "given" : "Denise", "non-dropping-particle" : "", "parse-names" : false, "suffix" : "" }, { "dropping-particle" : "", "family" : "Chamberlain", "given" : "Joanne", "non-dropping-particle" : "", "parse-names" : false, "suffix" : "" }, { "dropping-particle" : "", "family" : "Groves", "given" : "David G.", "non-dropping-particle" : "", "parse-names" : false, "suffix" : "" }, { "dropping-particle" : "", "family" : "Rhinehart", "given" : "William K.", "non-dropping-particle" : "", "parse-names" : false, "suffix" : "" }, { "dropping-particle" : "", "family" : "Belhadjali", "given" : "Karim", "non-dropping-particle" : "", "parse-names" : false, "suffix" : "" } ], "container-title" : "Journal of Coastal Research", "id" : "ITEM-1", "issue" : "10062", "issued" : { "date-parts" : [ [ "2013" ] ] }, "page" : "29-50", "title" : "Louisiana\u2019s 2012 Coastal Master Plan: Overview of a Science-Based and Publicly Informed Decision-Making Process", "type" : "article-journal", "volume" : "Sp.Issue 6" }, "uris" : [ "http://www.mendeley.com/documents/?uuid=ef9dc5ac-23c8-4b66-b28c-bbb406b61198" ] } ], "mendeley" : { "formattedCitation" : "(PEYRONNIN et al., 2013)", "plainTextFormattedCitation" : "(PEYRONNIN et al., 2013)", "previouslyFormattedCitation" : "(PEYRONNIN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PEYRONNIN et al., 2013)</w:t>
            </w:r>
            <w:r>
              <w:rPr>
                <w:rFonts w:cs="Arial"/>
                <w:color w:val="000000"/>
                <w:sz w:val="22"/>
                <w:szCs w:val="22"/>
                <w:lang w:val="en-US"/>
              </w:rPr>
              <w:fldChar w:fldCharType="end"/>
            </w:r>
          </w:p>
        </w:tc>
        <w:tc>
          <w:tcPr>
            <w:tcW w:w="2260" w:type="dxa"/>
            <w:noWrap/>
            <w:hideMark/>
          </w:tcPr>
          <w:p w14:paraId="56D8DCB3"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5897B4A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Louisiana's 2012 Coastal Master Plan: Overview of a Science-Based and Publicly Informed Decision-Making Process</w:t>
            </w:r>
          </w:p>
        </w:tc>
        <w:tc>
          <w:tcPr>
            <w:tcW w:w="1152" w:type="dxa"/>
            <w:noWrap/>
            <w:hideMark/>
          </w:tcPr>
          <w:p w14:paraId="4EFABE57"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0A47A3" w14:paraId="2B43D417" w14:textId="77777777" w:rsidTr="002C1103">
        <w:trPr>
          <w:trHeight w:val="300"/>
        </w:trPr>
        <w:tc>
          <w:tcPr>
            <w:tcW w:w="3122" w:type="dxa"/>
            <w:noWrap/>
            <w:hideMark/>
          </w:tcPr>
          <w:p w14:paraId="2F22E32A" w14:textId="5B62F1A8"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KASPRZYK et al., 2013)</w:t>
            </w:r>
            <w:r>
              <w:rPr>
                <w:rFonts w:cs="Arial"/>
                <w:color w:val="000000"/>
                <w:sz w:val="22"/>
                <w:szCs w:val="22"/>
                <w:lang w:val="en-US"/>
              </w:rPr>
              <w:fldChar w:fldCharType="end"/>
            </w:r>
          </w:p>
        </w:tc>
        <w:tc>
          <w:tcPr>
            <w:tcW w:w="2260" w:type="dxa"/>
            <w:noWrap/>
            <w:hideMark/>
          </w:tcPr>
          <w:p w14:paraId="68718BD6"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670E78D1"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Many objective robust decision making for complex environmental systems undergoing change*</w:t>
            </w:r>
          </w:p>
        </w:tc>
        <w:tc>
          <w:tcPr>
            <w:tcW w:w="1152" w:type="dxa"/>
            <w:noWrap/>
            <w:hideMark/>
          </w:tcPr>
          <w:p w14:paraId="313DCF3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7</w:t>
            </w:r>
          </w:p>
        </w:tc>
      </w:tr>
      <w:tr w:rsidR="003B3ACB" w:rsidRPr="001A560F" w14:paraId="1E253E05" w14:textId="77777777" w:rsidTr="002C1103">
        <w:trPr>
          <w:trHeight w:val="300"/>
        </w:trPr>
        <w:tc>
          <w:tcPr>
            <w:tcW w:w="3122" w:type="dxa"/>
            <w:noWrap/>
            <w:hideMark/>
          </w:tcPr>
          <w:p w14:paraId="642C3F09" w14:textId="5A8DAD2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http://dx.doi.org/10.2112/SI_67_10",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Groves", "given" : "David G.", "non-dropping-particle" : "", "parse-names" : false, "suffix" : "" }, { "dropping-particle" : "", "family" : "Sharon", "given" : "Christopher", "non-dropping-particle" : "", "parse-names" : false, "suffix" : "" } ], "container-title" : "Journal of Coastal Research", "id" : "ITEM-1", "issue" : "10062", "issued" : { "date-parts" : [ [ "2013" ] ] }, "page" : "29-50", "title" : "Planning Tool to Support Planning the Future of Coastal Louisiana", "type" : "article-journal", "volume" : "Sp.Issue 6" }, "uris" : [ "http://www.mendeley.com/documents/?uuid=1477c212-a3c8-476e-8ad4-de9b4e594fc8" ] } ], "mendeley" : { "formattedCitation" : "(GROVES; SHARON, 2013)", "plainTextFormattedCitation" : "(GROVES; SHARON, 2013)", "previouslyFormattedCitation" : "(GROVES; SHARON,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SHARON, 2013)</w:t>
            </w:r>
            <w:r>
              <w:rPr>
                <w:rFonts w:cs="Arial"/>
                <w:color w:val="000000"/>
                <w:sz w:val="22"/>
                <w:szCs w:val="22"/>
                <w:lang w:val="en-US"/>
              </w:rPr>
              <w:fldChar w:fldCharType="end"/>
            </w:r>
          </w:p>
        </w:tc>
        <w:tc>
          <w:tcPr>
            <w:tcW w:w="2260" w:type="dxa"/>
            <w:noWrap/>
            <w:hideMark/>
          </w:tcPr>
          <w:p w14:paraId="107B1D74"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fraestrutura e Desastres Naturais</w:t>
            </w:r>
          </w:p>
        </w:tc>
        <w:tc>
          <w:tcPr>
            <w:tcW w:w="7459" w:type="dxa"/>
            <w:noWrap/>
            <w:hideMark/>
          </w:tcPr>
          <w:p w14:paraId="5E25B52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Tool to Support Planning the Future of Coastal Louisiana</w:t>
            </w:r>
          </w:p>
        </w:tc>
        <w:tc>
          <w:tcPr>
            <w:tcW w:w="1152" w:type="dxa"/>
            <w:noWrap/>
            <w:hideMark/>
          </w:tcPr>
          <w:p w14:paraId="67A41E24"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2</w:t>
            </w:r>
          </w:p>
        </w:tc>
      </w:tr>
      <w:tr w:rsidR="003B3ACB" w:rsidRPr="001A560F" w14:paraId="0D674439" w14:textId="77777777" w:rsidTr="002C1103">
        <w:trPr>
          <w:trHeight w:val="300"/>
        </w:trPr>
        <w:tc>
          <w:tcPr>
            <w:tcW w:w="3122" w:type="dxa"/>
            <w:noWrap/>
            <w:hideMark/>
          </w:tcPr>
          <w:p w14:paraId="15C911B9" w14:textId="6D5EF508"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California faces significant challenges in ensuring that its water resources successfully meet diverse needs across the state in the coming decades. Increasing needs due to population and economic growth, increasing agricultural irrigation requirements, and growing desires to dedicate more water to the environment will strain a system nearing or exceeding capacity. These challenges are exacerbated by potential declines in available water supply due to natural variability and climatic changes. How these long-term changes will unfold and affect California's water system is highly uncertain. Addressing the future uncertainty and diversity of needs requires a planning approach that is flexible and can support deliberations for different approaches, rather than a single prescription for how to move forward. The California Department of Water Resources' (DWR's) California Water Plan Update 2013 will describe current water management conditions, evaluate future challenges facing the California water sector, and discuss potential solutions. A technical analysis of water management response packages will also be developed. This report describes a proof-of-concept analysis using Robust Decision Making to evaluate water resource management response packages for California's Central Valley (the Sacramento River, San Joaquin River, and Tulare Lake hydrologic regions) under future uncertainty using models developed within the Water Evaluation And Planning environment. This analytic approach will be used to develop a more comprehensive analysis for the California Water Plan Update 2013. The analysis described in this report was presented to DWR's Statewide Water Analysis Network in May 2011.", "author" : [ { "dropping-particle" : "", "family" : "Groves", "given" : "David G.", "non-dropping-particle" : "", "parse-names" : false, "suffix" : "" }, { "dropping-particle" : "", "family" : "Bloom", "given" : "Evan", "non-dropping-particle" : "", "parse-names" : false, "suffix" : "" } ], "id" : "ITEM-1", "issued" : { "date-parts" : [ [ "2013" ] ] }, "page" : "1-72", "title" : "Robust Water-Management Strategies for the California Water Plan Update 2013 Proof-of-Concept Analysis", "type" : "article-journal" }, "uris" : [ "http://www.mendeley.com/documents/?uuid=fa25fbe2-3244-47e5-a6a3-b8f4d1e72115" ] } ], "mendeley" : { "formattedCitation" : "(GROVES; BLOOM, 2013)", "plainTextFormattedCitation" : "(GROVES; BLOOM, 2013)", "previouslyFormattedCitation" : "(GROVES; BLOOM, 2013)"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GROVES; BLOOM, 2013)</w:t>
            </w:r>
            <w:r>
              <w:rPr>
                <w:rFonts w:cs="Arial"/>
                <w:color w:val="000000"/>
                <w:sz w:val="22"/>
                <w:szCs w:val="22"/>
              </w:rPr>
              <w:fldChar w:fldCharType="end"/>
            </w:r>
          </w:p>
        </w:tc>
        <w:tc>
          <w:tcPr>
            <w:tcW w:w="2260" w:type="dxa"/>
            <w:noWrap/>
            <w:hideMark/>
          </w:tcPr>
          <w:p w14:paraId="5DB999C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44C801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Water-Management Strategies for the California Water Plan Update 2013 Proof-of-Concept Analysis</w:t>
            </w:r>
          </w:p>
        </w:tc>
        <w:tc>
          <w:tcPr>
            <w:tcW w:w="1152" w:type="dxa"/>
            <w:noWrap/>
            <w:hideMark/>
          </w:tcPr>
          <w:p w14:paraId="75DBD42A"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72</w:t>
            </w:r>
          </w:p>
        </w:tc>
      </w:tr>
      <w:tr w:rsidR="003B3ACB" w:rsidRPr="000A47A3" w14:paraId="3744D0A7" w14:textId="77777777" w:rsidTr="002C1103">
        <w:trPr>
          <w:trHeight w:val="300"/>
        </w:trPr>
        <w:tc>
          <w:tcPr>
            <w:tcW w:w="3122" w:type="dxa"/>
            <w:noWrap/>
            <w:hideMark/>
          </w:tcPr>
          <w:p w14:paraId="4DB10703" w14:textId="73D05F47"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81483", "abstract" : "Climate change in the American West, including the Colorado River Basin, presents a new policy problem for natural resource planners (Groves, Davis et al. 2008). A wide range of conditions may unfold over an extended time horizon (Brekke, Dettinger et al. 2008) but scientists, stakeholders, and planners have not formed consensus regarding what the future may hold (Deser, Knutti et al. 2012). Increasingly, water agencies recognize that adaptive strategies, designed to evolve in response to new information, may yield better solutions for climate change than strategies not designed to take advantage of learning (National Academy of Sciences 2011). Such strategies can also allow stakeholders to reach consensus by deferring some contentious decisions until later when more is known (Lempert, Popper et al. 2003). However, adaptive strategies are complex. Planners still must make choices among near-term actions, contingencies, and responses to new information (Walker, Rahman et al. 2001). As many choices are deferred until later, these strategies require a framework in which planners can integrate new information into an analytic process that supports on-going deliberations (National Research Council 2009, Swanson, Barg et al. 2010). Effective decision support is thus necessary to support the development of adaptive strategies, as planners consider near-term actions and prepare for future deliberations. In this dissertation, I examine how Robust Decision Making (RDM) [Lempert, Popper et al. 2003] can provide decision support to planners as they create, evaluate, and deliberate about adaptive strategies. I provide a discussion of the structure of adaptive strategies, the choices that planners face when crafting an adaptive strategy, and the role that RDM can play in sup</w:instrText>
            </w:r>
            <w:r w:rsidR="00810566" w:rsidRPr="00576605">
              <w:rPr>
                <w:rFonts w:cs="Arial"/>
                <w:color w:val="000000"/>
                <w:sz w:val="22"/>
                <w:szCs w:val="22"/>
                <w:lang w:val="en-US"/>
              </w:rPr>
              <w:instrText>porting planners' decisionmaking. I present a model describing RDM's application to policy contexts with multiple time-periods for decisionmaking and a mathematical definition of adaptive strategies. I then provide a policy application, extending a recent analysis for the Colorado River Basin Study (U.S. Bureau of Reclamation 2012f, Groves, Fischbach et al. 2013). This analysis first explores choices that planners may make when considering how to respond to new information and tradeoffs between alternative responses. I also generate planning scenarios, identifying the conditions under which specific near-term actions or contingencies are necessary and long-term implementation schedules perform wel\u2026", "author" : [ { "dropping-particle" : "", "family" : "Bloom", "given" : "Evan W.", "non-dropping-particle" : "", "parse-names" : false, "suffix" : "" } ], "id" : "ITEM-1", "issued" : { "date-parts" : [ [ "2014" ] ] }, "page" : "1-273", "title" : "Changing Midstream -Providing Decision Support for Adaptive Strategies using Robust Decision Making: Applications in the Colorado River Basin", "type" : "article-journal" }, "uris" : [ "http://www.mendeley.com/documents/?uuid=444fcd4d-e2db-49cf-9240-e69cf58a242f" ] } ], "mendeley" : { "formattedCitation" : "(BLOOM, 2014)", "plainTextFormattedCitation" : "(BLOOM, 2014)", "previouslyFormattedCitation" : "(BLOOM, 2014)" }, "properties" : {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BLOOM, 2014)</w:t>
            </w:r>
            <w:r>
              <w:rPr>
                <w:rFonts w:cs="Arial"/>
                <w:color w:val="000000"/>
                <w:sz w:val="22"/>
                <w:szCs w:val="22"/>
              </w:rPr>
              <w:fldChar w:fldCharType="end"/>
            </w:r>
          </w:p>
        </w:tc>
        <w:tc>
          <w:tcPr>
            <w:tcW w:w="2260" w:type="dxa"/>
            <w:noWrap/>
            <w:hideMark/>
          </w:tcPr>
          <w:p w14:paraId="1B66E2CC"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55176461"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Changing Midstream -Providing Decision Support for Adaptive Strategies using Robust Decision Making: Applications in the Colorado River Basin</w:t>
            </w:r>
          </w:p>
        </w:tc>
        <w:tc>
          <w:tcPr>
            <w:tcW w:w="1152" w:type="dxa"/>
            <w:noWrap/>
            <w:hideMark/>
          </w:tcPr>
          <w:p w14:paraId="7D72C6E2"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273</w:t>
            </w:r>
          </w:p>
        </w:tc>
      </w:tr>
      <w:tr w:rsidR="003B3ACB" w:rsidRPr="00A855EA" w14:paraId="26E94108" w14:textId="77777777" w:rsidTr="002C1103">
        <w:trPr>
          <w:trHeight w:val="300"/>
        </w:trPr>
        <w:tc>
          <w:tcPr>
            <w:tcW w:w="3122" w:type="dxa"/>
            <w:noWrap/>
            <w:hideMark/>
          </w:tcPr>
          <w:p w14:paraId="66055694" w14:textId="02177B3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1605732107", "abstract" : "The Water Research Foundation (WRF) is a member-supported, international, 501(c)3 nonprofit organization that sponsors research that enables water utilities, public health agencies, and other professionals to provide safe and affordable drinking water to consumers. WRF's mission is to advance the science of water to improve the quality of life. To achieve this mission, WRF sponsors studies on all aspects of drinking water, including resources, treatment, and distribution. Nearly 1,000 water utilities, consulting firms, and manufacturers in North America and abroad contribute subscription payments to support WRF's work. Additional funding comes from collaborative partnerships with other national and international organizations and the U.S. federal government, allowing for resources to be leveraged, expertise to be shared, and broad-based knowledge to be developed and disseminated. From its headquarters in Denver, Colorado, WRF's staff directs and supports the efforts of more than 800 volunteers who serve on the board of trustees and various committees. These volunteers represent many facets of the water industry, and contribute their expertise to select and monitor research studies that benefit the entire drinking water community. Research results are disseminated through a number of channels, including reports, the Website, Webcasts, workshops, and periodicals.", "author" : [ { "dropping-particle" : "", "family" : "Groves", "given" : "David G.", "non-dropping-particle" : "", "parse-names" : false, "suffix" : "" }, { "dropping-particle" : "", "family" : "Fischbach", "given" : "J.", "non-dropping-particle" : "", "parse-names" : false, "suffix" : "" }, { "dropping-particle" : "", "family" : "Kalra", "given" : "N.", "non-dropping-particle" : "", "parse-names" : false, "suffix" : "" }, { "dropping-particle" : "", "family" : "Yates", "given" : "D.", "non-dropping-particle" : "", "parse-names" : false, "suffix" : "" }, { "dropping-particle" : "", "family" : "Wright", "given" : "B.", "non-dropping-particle" : "", "parse-names" : false, "suffix" : "" }, { "dropping-particle" : "", "family" : "Pyke", "given" : "G.", "non-dropping-particle" : "", "parse-names" : false, "suffix" : "" } ], "id" : "ITEM-1", "issued" : { "date-parts" : [ [ "2014" ] ] }, "number-of-pages" : "1-142", "title" : "Developing Robust Strategies for Climate Change and Other Risks: A Water Utility Framework About the Water Research Foundation", "type" : "book" }, "uris" : [ "http://www.mendeley.com/documents/?uuid=7666bead-e88a-4f76-9be7-1078c101cf9d" ] } ], "mendeley" : { "formattedCitation" : "(GROVES et al., 2014)", "plainTextFormattedCitation" : "(GROVES et al., 2014)", "previouslyFormattedCitation" : "(GROVES et al.,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14)</w:t>
            </w:r>
            <w:r>
              <w:rPr>
                <w:rFonts w:cs="Arial"/>
                <w:color w:val="000000"/>
                <w:sz w:val="22"/>
                <w:szCs w:val="22"/>
                <w:lang w:val="en-US"/>
              </w:rPr>
              <w:fldChar w:fldCharType="end"/>
            </w:r>
          </w:p>
        </w:tc>
        <w:tc>
          <w:tcPr>
            <w:tcW w:w="2260" w:type="dxa"/>
            <w:noWrap/>
            <w:hideMark/>
          </w:tcPr>
          <w:p w14:paraId="75D769A4"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Recursos Hídricos</w:t>
            </w:r>
          </w:p>
        </w:tc>
        <w:tc>
          <w:tcPr>
            <w:tcW w:w="7459" w:type="dxa"/>
            <w:noWrap/>
            <w:hideMark/>
          </w:tcPr>
          <w:p w14:paraId="63FCBEC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Developing Robust Strategies for Climate Change and Other Risks: A Water Utility Framework About the Water Research Foundation</w:t>
            </w:r>
          </w:p>
        </w:tc>
        <w:tc>
          <w:tcPr>
            <w:tcW w:w="1152" w:type="dxa"/>
            <w:noWrap/>
            <w:hideMark/>
          </w:tcPr>
          <w:p w14:paraId="722F980E"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142</w:t>
            </w:r>
          </w:p>
        </w:tc>
      </w:tr>
      <w:tr w:rsidR="003B3ACB" w:rsidRPr="001A560F" w14:paraId="73ED868D" w14:textId="77777777" w:rsidTr="002C1103">
        <w:trPr>
          <w:trHeight w:val="300"/>
        </w:trPr>
        <w:tc>
          <w:tcPr>
            <w:tcW w:w="3122" w:type="dxa"/>
            <w:noWrap/>
            <w:hideMark/>
          </w:tcPr>
          <w:p w14:paraId="5D7091C4" w14:textId="774DA17E"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81483", "abstract" : "Sovereign debt portfolios are affected by financial and economic factors that are themselves deeply uncertain. Building on methodological developments for policy making under deep uncertainty, this dissertation examines and demonstrates how the Robust Decision Making (RDM) methodology could be applied to the problem of selecting the government\u2019s debt portfolio. Using a large set of non-probabilistic simulations coupled with data mining tools, the analysis identifies and characterizes bond issuance strategies that appear to perform well across a large set of possible assumptions and scenarios. This approach introduces a new framework for assessing funding strategies based on varying assumptions regarding the government\u2019s liquidity buffer. This proof-of-principle analysis illustrates possible improvements to debt management practices, both in government and in the private sector.", "author" : [ { "dropping-particle" : "", "family" : "Abramzon", "given" : "Shmauel", "non-dropping-particle" : "", "parse-names" : false, "suffix" : "" } ], "id" : "ITEM-1", "issued" : { "date-parts" : [ [ "2014" ] ] }, "page" : "1-83", "title" : "Strategies for Managing Sovereign Debt, A Robust Decision Making Approach", "type" : "article-journal" }, "uris" : [ "http://www.mendeley.com/documents/?uuid=22624b39-eea4-4af8-a5a6-bf6fa6ec6b8d" ] } ], "mendeley" : { "formattedCitation" : "(ABRAMZON, 2014)", "plainTextFormattedCitation" : "(ABRAMZON, 2014)", "previouslyFormattedCitation" : "(ABRAMZON, 2014)"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ABRAMZON, 2014)</w:t>
            </w:r>
            <w:r>
              <w:rPr>
                <w:rFonts w:cs="Arial"/>
                <w:color w:val="000000"/>
                <w:sz w:val="22"/>
                <w:szCs w:val="22"/>
              </w:rPr>
              <w:fldChar w:fldCharType="end"/>
            </w:r>
          </w:p>
        </w:tc>
        <w:tc>
          <w:tcPr>
            <w:tcW w:w="2260" w:type="dxa"/>
            <w:noWrap/>
            <w:hideMark/>
          </w:tcPr>
          <w:p w14:paraId="4294FF7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Política Tributária / Econômica</w:t>
            </w:r>
          </w:p>
        </w:tc>
        <w:tc>
          <w:tcPr>
            <w:tcW w:w="7459" w:type="dxa"/>
            <w:noWrap/>
            <w:hideMark/>
          </w:tcPr>
          <w:p w14:paraId="691879D3"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ategies for Managing Sovereign Debt, A Robust Decision Making Approach</w:t>
            </w:r>
          </w:p>
        </w:tc>
        <w:tc>
          <w:tcPr>
            <w:tcW w:w="1152" w:type="dxa"/>
            <w:noWrap/>
            <w:hideMark/>
          </w:tcPr>
          <w:p w14:paraId="6B068371"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3</w:t>
            </w:r>
          </w:p>
        </w:tc>
      </w:tr>
      <w:tr w:rsidR="003B3ACB" w:rsidRPr="000A47A3" w14:paraId="79D39844" w14:textId="77777777" w:rsidTr="002C1103">
        <w:trPr>
          <w:trHeight w:val="300"/>
        </w:trPr>
        <w:tc>
          <w:tcPr>
            <w:tcW w:w="3122" w:type="dxa"/>
            <w:noWrap/>
            <w:hideMark/>
          </w:tcPr>
          <w:p w14:paraId="7A4FBCD7" w14:textId="502E2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ISBN" : "9780833084552", "abstract" : "Like many coastal regions, Louisiana faces significant risks from storms and resulting storm surge and flooding, as well as coastal land loss. Furthermore, these risks are likely to be exac- erbated by continued development and climate change. Louisiana\u2019s Coastal Protection and Restoration Authority (CPRA) took a major step forward to confront these risks in its ground- breaking 2012 report, Louisiana\u2019s Comprehensive Master Plan for a Sustainable Coast, a 50-year, $50 billion coast-wide strategy for reducing flood risk and coastal land loss. RAND researchers supported CPRA\u2019s efforts by developing (1) a structured and analytical approach to support CPRA\u2019s decisionmaking, called the Planning Tool, and (2) a computer simulation model of coastal conditions to estimate property and other damages associated with storm surge and flooding, called the Coastal Louisiana Risk Assessment (CLARA) model. This report highlights RAND\u2019s contributions to CPRA\u2019s Master Plan, with the goal of helping policymakers in other coastal regions understand the value of a solid technical foun- dation to support decisionmaking on strategies to reduce flood risks, rebuild or restore coastal environments, and increase the resilience of developed coastlines. It brings together and makes accessible previously published RAND technical descriptions of both the Planning Tool and the CLARA model. Like Louisiana, other coastal states and their communities are facing the need to rethink and redesign current policy approaches to deal with increasing risk and other coastal planning challenges. And like Louisiana policymakers, many leaders are faced with the task of weigh- ing multiple strategies while faced with substantial uncertainty about how coastal conditions will unfold in the future. This report is intended to serve as a guide to foster new conversations among policymakers, stakeholders, and residents concerned with the well-being of coastal regions across the United States. The planning approach described in this report offers a way to compare many options in a rigorous manner while accounting for a wide range of future uncertainties, including those emerging from a changing climate. This volume was prepared as part of our RAND-Initiated Research program and was funded by the generosity of RAND\u2019s donors and by fees earned on client-funded research. The original research behind this work was sponsored by CPRA and documented in Planning Tool to Support Louisiana\u2019s Decisionmaking on Coasta\u2026", "author" : [ { "dropping-particle" : "", "family" : "Groves", "given" : "DG", "non-dropping-particle" : "", "parse-names" : false, "suffix" : "" }, { "dropping-particle" : "", "family" : "Fischbach", "given" : "JR", "non-dropping-particle" : "", "parse-names" : false, "suffix" : "" }, { "dropping-particle" : "", "family" : "Knopman", "given" : "D", "non-dropping-particle" : "", "parse-names" : false, "suffix" : "" } ], "id" : "ITEM-1", "issued" : { "date-parts" : [ [ "2014" ] ] }, "number-of-pages" : "1-68", "title" : "Strengthening Coastal Planning How Coastal Regions Could Benefit from Louisiana\u2019s Planning and Analysis Framework", "type" : "book" }, "uris" : [ "http://www.mendeley.com/documents/?uuid=acc32f62-d9dc-4678-b007-2ad7efc4b81b" ] } ], "mendeley" : { "formattedCitation" : "(GROVES; FISCHBACH; KNOPMAN, 2014)", "plainTextFormattedCitation" : "(GROVES; FISCHBACH; KNOPMAN, 2014)", "previouslyFormattedCitation" : "(GROVES; FISCHBACH; KNOPMAN,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FISCHBACH; KNOPMAN, 2014)</w:t>
            </w:r>
            <w:r>
              <w:rPr>
                <w:rFonts w:cs="Arial"/>
                <w:color w:val="000000"/>
                <w:sz w:val="22"/>
                <w:szCs w:val="22"/>
                <w:lang w:val="en-US"/>
              </w:rPr>
              <w:fldChar w:fldCharType="end"/>
            </w:r>
          </w:p>
        </w:tc>
        <w:tc>
          <w:tcPr>
            <w:tcW w:w="2260" w:type="dxa"/>
            <w:noWrap/>
            <w:hideMark/>
          </w:tcPr>
          <w:p w14:paraId="600C7A6A"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Infraestrutura e Desastres Naturais</w:t>
            </w:r>
          </w:p>
        </w:tc>
        <w:tc>
          <w:tcPr>
            <w:tcW w:w="7459" w:type="dxa"/>
            <w:noWrap/>
            <w:hideMark/>
          </w:tcPr>
          <w:p w14:paraId="59C12D8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engthening Coastal Planning How Coastal Regions Could Benefit from Louisiana's Planning and Analysis Framework</w:t>
            </w:r>
          </w:p>
        </w:tc>
        <w:tc>
          <w:tcPr>
            <w:tcW w:w="1152" w:type="dxa"/>
            <w:noWrap/>
            <w:hideMark/>
          </w:tcPr>
          <w:p w14:paraId="62FC0834"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68</w:t>
            </w:r>
          </w:p>
        </w:tc>
      </w:tr>
      <w:tr w:rsidR="003B3ACB" w:rsidRPr="000A47A3" w14:paraId="312CD1B8" w14:textId="77777777" w:rsidTr="002C1103">
        <w:trPr>
          <w:trHeight w:val="300"/>
        </w:trPr>
        <w:tc>
          <w:tcPr>
            <w:tcW w:w="3122" w:type="dxa"/>
            <w:noWrap/>
            <w:hideMark/>
          </w:tcPr>
          <w:p w14:paraId="45855FB0" w14:textId="76ABC4D2"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FISCHBACH et al., 2015)</w:t>
            </w:r>
            <w:r>
              <w:rPr>
                <w:rFonts w:cs="Arial"/>
                <w:color w:val="000000"/>
                <w:sz w:val="22"/>
                <w:szCs w:val="22"/>
              </w:rPr>
              <w:fldChar w:fldCharType="end"/>
            </w:r>
          </w:p>
        </w:tc>
        <w:tc>
          <w:tcPr>
            <w:tcW w:w="2260" w:type="dxa"/>
            <w:noWrap/>
            <w:hideMark/>
          </w:tcPr>
          <w:p w14:paraId="28B4CDDD"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3B4A527B"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Managing Water Quality in the Face of Uncertainty: A Robust Decision Making Demonstration for EPA's National Water Program</w:t>
            </w:r>
          </w:p>
        </w:tc>
        <w:tc>
          <w:tcPr>
            <w:tcW w:w="1152" w:type="dxa"/>
            <w:noWrap/>
            <w:hideMark/>
          </w:tcPr>
          <w:p w14:paraId="2D4AFF31"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162</w:t>
            </w:r>
          </w:p>
        </w:tc>
      </w:tr>
      <w:tr w:rsidR="003B3ACB" w:rsidRPr="001A560F" w14:paraId="73E90F7B" w14:textId="77777777" w:rsidTr="002C1103">
        <w:trPr>
          <w:trHeight w:val="300"/>
        </w:trPr>
        <w:tc>
          <w:tcPr>
            <w:tcW w:w="3122" w:type="dxa"/>
            <w:noWrap/>
            <w:hideMark/>
          </w:tcPr>
          <w:p w14:paraId="1F764E4C" w14:textId="7C2FFA01"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w:instrText>
            </w:r>
            <w:r w:rsidR="00810566" w:rsidRPr="00576605">
              <w:rPr>
                <w:rFonts w:cs="Arial"/>
                <w:color w:val="000000"/>
                <w:sz w:val="22"/>
                <w:szCs w:val="22"/>
              </w:rPr>
              <w:instrText>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B1341B">
              <w:rPr>
                <w:rFonts w:cs="Arial"/>
                <w:noProof/>
                <w:color w:val="000000"/>
                <w:sz w:val="22"/>
                <w:szCs w:val="22"/>
              </w:rPr>
              <w:t>(MOLINA-PEREZ, 2016)</w:t>
            </w:r>
            <w:r>
              <w:rPr>
                <w:rFonts w:cs="Arial"/>
                <w:color w:val="000000"/>
                <w:sz w:val="22"/>
                <w:szCs w:val="22"/>
              </w:rPr>
              <w:fldChar w:fldCharType="end"/>
            </w:r>
          </w:p>
        </w:tc>
        <w:tc>
          <w:tcPr>
            <w:tcW w:w="2260" w:type="dxa"/>
            <w:noWrap/>
            <w:hideMark/>
          </w:tcPr>
          <w:p w14:paraId="18A673E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44B94AE5" w14:textId="77777777" w:rsidR="003B3ACB" w:rsidRPr="00874B4B" w:rsidRDefault="003B3ACB" w:rsidP="002C1103">
            <w:pPr>
              <w:autoSpaceDE/>
              <w:autoSpaceDN/>
              <w:adjustRightInd/>
              <w:spacing w:line="240" w:lineRule="auto"/>
              <w:ind w:firstLine="0"/>
              <w:jc w:val="left"/>
              <w:rPr>
                <w:rFonts w:cs="Arial"/>
                <w:color w:val="000000"/>
                <w:sz w:val="22"/>
                <w:szCs w:val="22"/>
              </w:rPr>
            </w:pPr>
            <w:r w:rsidRPr="00874B4B">
              <w:rPr>
                <w:rFonts w:cs="Arial"/>
                <w:color w:val="000000"/>
                <w:sz w:val="22"/>
                <w:szCs w:val="22"/>
              </w:rPr>
              <w:t>Directed International Technological Change and Climate Policy New Methods for Identifying Robust Policies Under Conditions of Deep Uncertainty</w:t>
            </w:r>
          </w:p>
        </w:tc>
        <w:tc>
          <w:tcPr>
            <w:tcW w:w="1152" w:type="dxa"/>
            <w:noWrap/>
            <w:hideMark/>
          </w:tcPr>
          <w:p w14:paraId="137B153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93</w:t>
            </w:r>
          </w:p>
        </w:tc>
      </w:tr>
    </w:tbl>
    <w:p w14:paraId="4F03C63D" w14:textId="77777777" w:rsidR="003B3ACB" w:rsidRPr="0004189D" w:rsidRDefault="003B3ACB" w:rsidP="003B3ACB">
      <w:pPr>
        <w:autoSpaceDE/>
        <w:autoSpaceDN/>
        <w:adjustRightInd/>
        <w:spacing w:after="160" w:line="259" w:lineRule="auto"/>
        <w:ind w:firstLine="0"/>
      </w:pPr>
      <w:r>
        <w:t>*Aplicação do MORDM, entendida como uma derivação do RDM.</w:t>
      </w:r>
    </w:p>
    <w:p w14:paraId="5ED8E302" w14:textId="77777777" w:rsidR="003B3ACB" w:rsidRPr="001A560F" w:rsidRDefault="003B3ACB" w:rsidP="003B3ACB">
      <w:pPr>
        <w:ind w:firstLine="0"/>
        <w:jc w:val="center"/>
      </w:pPr>
      <w:r>
        <w:t>Fonte: Elaborado pelo Autor.</w:t>
      </w:r>
    </w:p>
    <w:p w14:paraId="6F48C290" w14:textId="71D4DBD3" w:rsidR="00753B67" w:rsidRPr="00B31CAE" w:rsidRDefault="003B3ACB" w:rsidP="00753B67">
      <w:pPr>
        <w:pStyle w:val="Ttulo1"/>
        <w:numPr>
          <w:ilvl w:val="0"/>
          <w:numId w:val="0"/>
        </w:numPr>
        <w:ind w:left="737" w:hanging="737"/>
        <w:jc w:val="center"/>
      </w:pPr>
      <w:r>
        <w:br w:type="page"/>
      </w:r>
      <w:bookmarkStart w:id="192" w:name="_Toc502855307"/>
      <w:r w:rsidR="00753B67" w:rsidRPr="00B31CAE">
        <w:lastRenderedPageBreak/>
        <w:t>A</w:t>
      </w:r>
      <w:r w:rsidR="00753B67" w:rsidRPr="00B31CAE">
        <w:rPr>
          <w:rStyle w:val="TtuloApendAnexoChar"/>
          <w:rFonts w:cs="Arial"/>
          <w:kern w:val="32"/>
          <w:szCs w:val="32"/>
        </w:rPr>
        <w:t>PÊNDIC</w:t>
      </w:r>
      <w:r w:rsidR="00753B67">
        <w:t>E E</w:t>
      </w:r>
      <w:r w:rsidR="00753B67" w:rsidRPr="00B31CAE">
        <w:t xml:space="preserve"> </w:t>
      </w:r>
      <w:r w:rsidR="00753B67">
        <w:t>–</w:t>
      </w:r>
      <w:r w:rsidR="00753B67" w:rsidRPr="00B31CAE">
        <w:t xml:space="preserve"> </w:t>
      </w:r>
      <w:r w:rsidR="00753B67">
        <w:t>Protocolo de Pesquisa – Pré-Instanciação</w:t>
      </w:r>
      <w:bookmarkEnd w:id="192"/>
    </w:p>
    <w:p w14:paraId="06AA9820" w14:textId="050EFC58" w:rsidR="00563ECC" w:rsidRDefault="00563ECC" w:rsidP="00563ECC">
      <w:pPr>
        <w:pStyle w:val="Legenda"/>
      </w:pPr>
      <w:bookmarkStart w:id="193" w:name="_Toc482263866"/>
      <w:r>
        <w:t xml:space="preserve">Quadro </w:t>
      </w:r>
      <w:r w:rsidR="000A47A3">
        <w:fldChar w:fldCharType="begin"/>
      </w:r>
      <w:r w:rsidR="000A47A3">
        <w:instrText xml:space="preserve"> SEQ Quadro \* ARABIC </w:instrText>
      </w:r>
      <w:r w:rsidR="000A47A3">
        <w:fldChar w:fldCharType="separate"/>
      </w:r>
      <w:r w:rsidR="00743F02">
        <w:rPr>
          <w:noProof/>
        </w:rPr>
        <w:t>22</w:t>
      </w:r>
      <w:r w:rsidR="000A47A3">
        <w:rPr>
          <w:noProof/>
        </w:rPr>
        <w:fldChar w:fldCharType="end"/>
      </w:r>
      <w:r>
        <w:t xml:space="preserve"> – </w:t>
      </w:r>
      <w:r w:rsidR="00D1632E">
        <w:t>Avaliação da Situação Pré-Instanciação</w:t>
      </w:r>
      <w:r w:rsidR="00684127">
        <w:t xml:space="preserve"> – Roteiro</w:t>
      </w:r>
      <w:bookmarkEnd w:id="193"/>
    </w:p>
    <w:tbl>
      <w:tblPr>
        <w:tblStyle w:val="Tabelacomgrade"/>
        <w:tblW w:w="14029" w:type="dxa"/>
        <w:tblLook w:val="04A0" w:firstRow="1" w:lastRow="0" w:firstColumn="1" w:lastColumn="0" w:noHBand="0" w:noVBand="1"/>
      </w:tblPr>
      <w:tblGrid>
        <w:gridCol w:w="3114"/>
        <w:gridCol w:w="8080"/>
        <w:gridCol w:w="2835"/>
      </w:tblGrid>
      <w:tr w:rsidR="00563ECC" w14:paraId="7E160E0E" w14:textId="77777777" w:rsidTr="00563ECC">
        <w:tc>
          <w:tcPr>
            <w:tcW w:w="3114" w:type="dxa"/>
          </w:tcPr>
          <w:p w14:paraId="599AAAE3" w14:textId="77777777" w:rsidR="00563ECC" w:rsidRPr="002F6C9C" w:rsidRDefault="00563ECC" w:rsidP="00563ECC">
            <w:pPr>
              <w:ind w:firstLine="0"/>
              <w:rPr>
                <w:b/>
              </w:rPr>
            </w:pPr>
            <w:r w:rsidRPr="002F6C9C">
              <w:rPr>
                <w:b/>
              </w:rPr>
              <w:t>Característica</w:t>
            </w:r>
          </w:p>
        </w:tc>
        <w:tc>
          <w:tcPr>
            <w:tcW w:w="8080" w:type="dxa"/>
          </w:tcPr>
          <w:p w14:paraId="1D9AA733" w14:textId="77777777" w:rsidR="00563ECC" w:rsidRPr="002F6C9C" w:rsidRDefault="00563ECC" w:rsidP="00563ECC">
            <w:pPr>
              <w:ind w:firstLine="0"/>
              <w:rPr>
                <w:b/>
              </w:rPr>
            </w:pPr>
            <w:r w:rsidRPr="002F6C9C">
              <w:rPr>
                <w:b/>
              </w:rPr>
              <w:t>Descrição</w:t>
            </w:r>
          </w:p>
        </w:tc>
        <w:tc>
          <w:tcPr>
            <w:tcW w:w="2835" w:type="dxa"/>
          </w:tcPr>
          <w:p w14:paraId="510D161C" w14:textId="77777777" w:rsidR="00563ECC" w:rsidRPr="002F6C9C" w:rsidRDefault="00563ECC" w:rsidP="00563ECC">
            <w:pPr>
              <w:ind w:firstLine="0"/>
              <w:rPr>
                <w:b/>
              </w:rPr>
            </w:pPr>
            <w:r w:rsidRPr="002F6C9C">
              <w:rPr>
                <w:b/>
              </w:rPr>
              <w:t>Fonte</w:t>
            </w:r>
          </w:p>
        </w:tc>
      </w:tr>
      <w:tr w:rsidR="00D2653E" w14:paraId="5C0D2CE0" w14:textId="77777777" w:rsidTr="00D2653E">
        <w:tc>
          <w:tcPr>
            <w:tcW w:w="14029" w:type="dxa"/>
            <w:gridSpan w:val="3"/>
          </w:tcPr>
          <w:p w14:paraId="27C8C3D3" w14:textId="2FCE178F" w:rsidR="00D2653E" w:rsidRPr="00D2653E" w:rsidRDefault="00D2653E" w:rsidP="00563ECC">
            <w:pPr>
              <w:ind w:firstLine="0"/>
              <w:rPr>
                <w:b/>
              </w:rPr>
            </w:pPr>
            <w:r w:rsidRPr="00D2653E">
              <w:rPr>
                <w:b/>
              </w:rPr>
              <w:t>Parte 1 – Avaliação das Condições Necessárias para a Instanciação</w:t>
            </w:r>
          </w:p>
        </w:tc>
      </w:tr>
      <w:tr w:rsidR="00563ECC" w14:paraId="5E271E12" w14:textId="77777777" w:rsidTr="00563ECC">
        <w:tc>
          <w:tcPr>
            <w:tcW w:w="3114" w:type="dxa"/>
          </w:tcPr>
          <w:p w14:paraId="2F261FC8" w14:textId="77777777" w:rsidR="00563ECC" w:rsidRPr="00D1632E" w:rsidRDefault="00563ECC" w:rsidP="00563ECC">
            <w:pPr>
              <w:ind w:firstLine="0"/>
              <w:rPr>
                <w:b/>
              </w:rPr>
            </w:pPr>
            <w:r w:rsidRPr="00D1632E">
              <w:rPr>
                <w:b/>
              </w:rPr>
              <w:t>1 - A situação é complexa</w:t>
            </w:r>
          </w:p>
        </w:tc>
        <w:tc>
          <w:tcPr>
            <w:tcW w:w="8080" w:type="dxa"/>
          </w:tcPr>
          <w:p w14:paraId="649DF653" w14:textId="77777777" w:rsidR="00563ECC" w:rsidRDefault="00563ECC" w:rsidP="00563ECC">
            <w:pPr>
              <w:ind w:firstLine="0"/>
            </w:pPr>
            <w:r>
              <w:t>A situação é complexa o suficiente para demandar o suporte de um tratamento analítico. Apenas a intuição não pode ser utilizada para avaliar as opções.</w:t>
            </w:r>
          </w:p>
        </w:tc>
        <w:tc>
          <w:tcPr>
            <w:tcW w:w="2835" w:type="dxa"/>
          </w:tcPr>
          <w:p w14:paraId="1AFFB09C" w14:textId="32A0EABF" w:rsidR="00563ECC" w:rsidRDefault="00563ECC" w:rsidP="00563ECC">
            <w:pPr>
              <w:ind w:firstLine="0"/>
            </w:pP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p>
        </w:tc>
      </w:tr>
      <w:tr w:rsidR="00563ECC" w14:paraId="0096E18F" w14:textId="77777777" w:rsidTr="00563ECC">
        <w:tc>
          <w:tcPr>
            <w:tcW w:w="14029" w:type="dxa"/>
            <w:gridSpan w:val="3"/>
          </w:tcPr>
          <w:p w14:paraId="5714F66F" w14:textId="6C506207" w:rsidR="00D1632E" w:rsidRDefault="00D1632E" w:rsidP="00563ECC">
            <w:pPr>
              <w:ind w:firstLine="0"/>
            </w:pPr>
            <w:r>
              <w:t>Perguntas:</w:t>
            </w:r>
          </w:p>
          <w:p w14:paraId="1DB98ABB" w14:textId="4D0BC1C1" w:rsidR="00563ECC" w:rsidRDefault="00563ECC" w:rsidP="00563ECC">
            <w:pPr>
              <w:ind w:firstLine="0"/>
            </w:pPr>
            <w:r>
              <w:t>1.a) São Necessários Modelos computacionais para a avaliação da decisão sob consideração?</w:t>
            </w:r>
          </w:p>
          <w:p w14:paraId="720BFAE0" w14:textId="77777777" w:rsidR="00563ECC" w:rsidRDefault="00563ECC" w:rsidP="00563ECC">
            <w:pPr>
              <w:ind w:firstLine="0"/>
            </w:pPr>
            <w:r>
              <w:t>1.b) Pode-se caracterizar a situação como possuindo complexidade combinatória?</w:t>
            </w:r>
          </w:p>
          <w:p w14:paraId="50A46680" w14:textId="031A10F4" w:rsidR="00563ECC" w:rsidRDefault="00563ECC" w:rsidP="00563ECC">
            <w:pPr>
              <w:ind w:firstLine="0"/>
            </w:pPr>
            <w:r>
              <w:t xml:space="preserve">1.c) Pode-se caracterizar a situação como possuindo complexidade dinâmica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563ECC">
              <w:rPr>
                <w:noProof/>
              </w:rPr>
              <w:t>(STERMAN, 2000)</w:t>
            </w:r>
            <w:r>
              <w:fldChar w:fldCharType="end"/>
            </w:r>
            <w:r>
              <w:t>?</w:t>
            </w:r>
          </w:p>
          <w:p w14:paraId="4DFD118B" w14:textId="2565F717" w:rsidR="00563ECC" w:rsidRDefault="00563ECC" w:rsidP="00563ECC">
            <w:pPr>
              <w:ind w:firstLine="0"/>
            </w:pPr>
            <w:r>
              <w:t>1.d) Quantas variáveis impactam sobre o sucesso da decisão?</w:t>
            </w:r>
          </w:p>
        </w:tc>
      </w:tr>
      <w:tr w:rsidR="00563ECC" w:rsidRPr="000A47A3" w14:paraId="1B5A99C0" w14:textId="77777777" w:rsidTr="00563ECC">
        <w:tc>
          <w:tcPr>
            <w:tcW w:w="3114" w:type="dxa"/>
          </w:tcPr>
          <w:p w14:paraId="3757D92E" w14:textId="77777777" w:rsidR="00563ECC" w:rsidRPr="00D1632E" w:rsidRDefault="00563ECC" w:rsidP="00563ECC">
            <w:pPr>
              <w:ind w:firstLine="0"/>
              <w:rPr>
                <w:b/>
              </w:rPr>
            </w:pPr>
            <w:r w:rsidRPr="00D1632E">
              <w:rPr>
                <w:b/>
              </w:rPr>
              <w:t>2 - Há Incerteza Profunda</w:t>
            </w:r>
          </w:p>
        </w:tc>
        <w:tc>
          <w:tcPr>
            <w:tcW w:w="8080" w:type="dxa"/>
          </w:tcPr>
          <w:p w14:paraId="40339653" w14:textId="77777777" w:rsidR="00563ECC" w:rsidRDefault="00563ECC" w:rsidP="00563ECC">
            <w:pPr>
              <w:ind w:firstLine="0"/>
            </w:pPr>
            <w: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w:t>
            </w:r>
          </w:p>
        </w:tc>
        <w:tc>
          <w:tcPr>
            <w:tcW w:w="2835" w:type="dxa"/>
          </w:tcPr>
          <w:p w14:paraId="161AC094" w14:textId="52467AD7" w:rsidR="00563ECC" w:rsidRPr="005509C6" w:rsidRDefault="00563ECC" w:rsidP="00563ECC">
            <w:pPr>
              <w:ind w:firstLine="0"/>
              <w:rPr>
                <w:lang w:val="en-US"/>
              </w:rPr>
            </w:pPr>
            <w: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Pr="005509C6">
              <w:rPr>
                <w:noProof/>
                <w:lang w:val="en-US"/>
              </w:rPr>
              <w:t>(LEMPERT; POPPER; BANKES, 2003, p. xii)</w:t>
            </w:r>
            <w:r>
              <w:fldChar w:fldCharType="end"/>
            </w:r>
          </w:p>
        </w:tc>
      </w:tr>
      <w:tr w:rsidR="00563ECC" w:rsidRPr="00EA2039" w14:paraId="28C88F7D" w14:textId="77777777" w:rsidTr="00563ECC">
        <w:tc>
          <w:tcPr>
            <w:tcW w:w="14029" w:type="dxa"/>
            <w:gridSpan w:val="3"/>
          </w:tcPr>
          <w:p w14:paraId="64D50405" w14:textId="12E201A8" w:rsidR="00D1632E" w:rsidRDefault="00D1632E" w:rsidP="00563ECC">
            <w:pPr>
              <w:ind w:firstLine="0"/>
            </w:pPr>
            <w:r>
              <w:t>Perguntas:</w:t>
            </w:r>
          </w:p>
          <w:p w14:paraId="639A9DEA" w14:textId="77647B24" w:rsidR="00563ECC" w:rsidRDefault="00391F44" w:rsidP="00563ECC">
            <w:pPr>
              <w:ind w:firstLine="0"/>
            </w:pPr>
            <w:r w:rsidRPr="00EA2039">
              <w:t xml:space="preserve">2.a) </w:t>
            </w:r>
            <w:r w:rsidR="00EA2039" w:rsidRPr="00EA2039">
              <w:t>Pelo menos uma das seguintes condiç</w:t>
            </w:r>
            <w:r w:rsidR="00EA2039">
              <w:t>ões é observada:</w:t>
            </w:r>
          </w:p>
          <w:p w14:paraId="1C8F4640" w14:textId="77777777" w:rsidR="00EA2039" w:rsidRDefault="00EA2039" w:rsidP="00563ECC">
            <w:pPr>
              <w:ind w:firstLine="0"/>
            </w:pPr>
            <w:r>
              <w:t xml:space="preserve">      (i) Não há consenso sobre como modelar o impacto das decisões sob questão em relação aos seus resultados;</w:t>
            </w:r>
          </w:p>
          <w:p w14:paraId="777EBFCD" w14:textId="77777777" w:rsidR="00EA2039" w:rsidRDefault="00EA2039" w:rsidP="00563ECC">
            <w:pPr>
              <w:ind w:firstLine="0"/>
            </w:pPr>
            <w:r>
              <w:lastRenderedPageBreak/>
              <w:t xml:space="preserve">      (ii) Não há consenso sobre como atribuir probabilidades aos parâmetros de um modelo que represente a situação;</w:t>
            </w:r>
          </w:p>
          <w:p w14:paraId="7DC92620" w14:textId="30AE9C3E" w:rsidR="00EA2039" w:rsidRPr="00EA2039" w:rsidRDefault="00EA2039" w:rsidP="00563ECC">
            <w:pPr>
              <w:ind w:firstLine="0"/>
            </w:pPr>
            <w:r>
              <w:t xml:space="preserve">    (iii) Não há consenso sobre uma maneira única de avaliar a utilidade das decisões.</w:t>
            </w:r>
          </w:p>
        </w:tc>
      </w:tr>
      <w:tr w:rsidR="00563ECC" w14:paraId="17166823" w14:textId="77777777" w:rsidTr="00563ECC">
        <w:tc>
          <w:tcPr>
            <w:tcW w:w="3114" w:type="dxa"/>
          </w:tcPr>
          <w:p w14:paraId="31357D9C" w14:textId="608E5418" w:rsidR="00563ECC" w:rsidRPr="00D1632E" w:rsidRDefault="00563ECC" w:rsidP="00563ECC">
            <w:pPr>
              <w:ind w:firstLine="0"/>
              <w:rPr>
                <w:b/>
              </w:rPr>
            </w:pPr>
            <w:r w:rsidRPr="00D1632E">
              <w:rPr>
                <w:b/>
              </w:rPr>
              <w:t>3 - A situação pode ser modelada</w:t>
            </w:r>
          </w:p>
        </w:tc>
        <w:tc>
          <w:tcPr>
            <w:tcW w:w="8080" w:type="dxa"/>
          </w:tcPr>
          <w:p w14:paraId="6C20A349" w14:textId="77777777" w:rsidR="00563ECC" w:rsidRDefault="00563ECC" w:rsidP="00563ECC">
            <w:pPr>
              <w:ind w:firstLine="0"/>
            </w:pPr>
            <w:r>
              <w:t>É possível reunir o conhecimento existente sobre a situação na forma de um modelo, calculando o resultado da decisão dado um conjunto de pressupostos.</w:t>
            </w:r>
          </w:p>
        </w:tc>
        <w:tc>
          <w:tcPr>
            <w:tcW w:w="2835" w:type="dxa"/>
          </w:tcPr>
          <w:p w14:paraId="3B250AA6" w14:textId="16B2F181" w:rsidR="00563ECC" w:rsidRDefault="00563ECC" w:rsidP="00563ECC">
            <w:pPr>
              <w:ind w:firstLine="0"/>
            </w:pP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509C6">
              <w:rPr>
                <w:noProof/>
              </w:rPr>
              <w:t>(LEMPERT et al., 2006)</w:t>
            </w:r>
            <w:r>
              <w:fldChar w:fldCharType="end"/>
            </w:r>
          </w:p>
        </w:tc>
      </w:tr>
      <w:tr w:rsidR="00EA2039" w14:paraId="3FDABD7A" w14:textId="77777777" w:rsidTr="00FF0365">
        <w:tc>
          <w:tcPr>
            <w:tcW w:w="14029" w:type="dxa"/>
            <w:gridSpan w:val="3"/>
          </w:tcPr>
          <w:p w14:paraId="02BF1DCF" w14:textId="794060B0" w:rsidR="00D1632E" w:rsidRDefault="00D1632E" w:rsidP="00563ECC">
            <w:pPr>
              <w:ind w:firstLine="0"/>
            </w:pPr>
            <w:r>
              <w:t>Perguntas:</w:t>
            </w:r>
          </w:p>
          <w:p w14:paraId="27BB208D" w14:textId="5CF3743D" w:rsidR="00EA2039" w:rsidRDefault="00EA2039" w:rsidP="00563ECC">
            <w:pPr>
              <w:ind w:firstLine="0"/>
            </w:pPr>
            <w:r>
              <w:t xml:space="preserve">3.a) Esta decisão foi modelada em momentos anteriores? </w:t>
            </w:r>
          </w:p>
          <w:p w14:paraId="2F762901" w14:textId="77777777" w:rsidR="00EA2039" w:rsidRDefault="00EA2039" w:rsidP="00563ECC">
            <w:pPr>
              <w:ind w:firstLine="0"/>
            </w:pPr>
            <w:r>
              <w:t xml:space="preserve">     3.a.i)Se sim, Como? </w:t>
            </w:r>
          </w:p>
          <w:p w14:paraId="76B2AE6F" w14:textId="17317C18" w:rsidR="00EA2039" w:rsidRDefault="00EA2039" w:rsidP="00563ECC">
            <w:pPr>
              <w:ind w:firstLine="0"/>
            </w:pPr>
            <w:r>
              <w:t xml:space="preserve">     3.a.ii)Se não, por quê?</w:t>
            </w:r>
          </w:p>
        </w:tc>
      </w:tr>
      <w:tr w:rsidR="00563ECC" w14:paraId="2C4F06F2" w14:textId="77777777" w:rsidTr="00563ECC">
        <w:tc>
          <w:tcPr>
            <w:tcW w:w="3114" w:type="dxa"/>
          </w:tcPr>
          <w:p w14:paraId="51A5B46C" w14:textId="0DC8C683" w:rsidR="00563ECC" w:rsidRPr="00D1632E" w:rsidRDefault="00391F44" w:rsidP="00563ECC">
            <w:pPr>
              <w:ind w:firstLine="0"/>
              <w:rPr>
                <w:b/>
              </w:rPr>
            </w:pPr>
            <w:r w:rsidRPr="00D1632E">
              <w:rPr>
                <w:b/>
              </w:rPr>
              <w:t xml:space="preserve">4 - </w:t>
            </w:r>
            <w:r w:rsidR="00563ECC" w:rsidRPr="00D1632E">
              <w:rPr>
                <w:b/>
              </w:rPr>
              <w:t>Há uma diversidade de opções a analisar</w:t>
            </w:r>
          </w:p>
        </w:tc>
        <w:tc>
          <w:tcPr>
            <w:tcW w:w="8080" w:type="dxa"/>
          </w:tcPr>
          <w:p w14:paraId="5D07656E" w14:textId="77777777" w:rsidR="00563ECC" w:rsidRDefault="00563ECC" w:rsidP="00563ECC">
            <w:pPr>
              <w:ind w:firstLine="0"/>
            </w:pPr>
            <w:r>
              <w:t>Há um conjunto rico de opções a avaliar de modo a ser plausível a existência de soluções robustas.</w:t>
            </w:r>
          </w:p>
        </w:tc>
        <w:tc>
          <w:tcPr>
            <w:tcW w:w="2835" w:type="dxa"/>
          </w:tcPr>
          <w:p w14:paraId="7FCB10C3" w14:textId="7EE382BB" w:rsidR="00563ECC" w:rsidRDefault="00563ECC" w:rsidP="00563ECC">
            <w:pPr>
              <w:ind w:firstLine="0"/>
            </w:pP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509C6">
              <w:rPr>
                <w:noProof/>
              </w:rPr>
              <w:t>(LEMPERT et al., 2006)</w:t>
            </w:r>
            <w:r>
              <w:fldChar w:fldCharType="end"/>
            </w:r>
          </w:p>
        </w:tc>
      </w:tr>
      <w:tr w:rsidR="00391F44" w14:paraId="28BF0246" w14:textId="77777777" w:rsidTr="00FF0365">
        <w:tc>
          <w:tcPr>
            <w:tcW w:w="14029" w:type="dxa"/>
            <w:gridSpan w:val="3"/>
          </w:tcPr>
          <w:p w14:paraId="383C44C1" w14:textId="6146551B" w:rsidR="00D1632E" w:rsidRDefault="00D1632E" w:rsidP="00563ECC">
            <w:pPr>
              <w:ind w:firstLine="0"/>
            </w:pPr>
            <w:r>
              <w:t>Perguntas:</w:t>
            </w:r>
          </w:p>
          <w:p w14:paraId="021C7A21" w14:textId="2554909B" w:rsidR="00391F44" w:rsidRDefault="00D1632E" w:rsidP="00563ECC">
            <w:pPr>
              <w:ind w:firstLine="0"/>
            </w:pPr>
            <w:r>
              <w:t>4.a) Quais são as opções a avaliar em relação à decisão envolvida?</w:t>
            </w:r>
          </w:p>
          <w:p w14:paraId="03E8E3F0" w14:textId="77777777" w:rsidR="00D1632E" w:rsidRDefault="00D1632E" w:rsidP="00563ECC">
            <w:pPr>
              <w:ind w:firstLine="0"/>
            </w:pPr>
            <w:r>
              <w:t>4.b) Quais são os tradeoffs envolvidos nesta decisão?</w:t>
            </w:r>
          </w:p>
          <w:p w14:paraId="420A85E2" w14:textId="39D2E684" w:rsidR="00D1632E" w:rsidRDefault="00D1632E" w:rsidP="00563ECC">
            <w:pPr>
              <w:ind w:firstLine="0"/>
            </w:pPr>
            <w:r>
              <w:t>4.c) Parece haver uma solução mais robusta que as demais?</w:t>
            </w:r>
          </w:p>
        </w:tc>
      </w:tr>
    </w:tbl>
    <w:p w14:paraId="6ECA405D" w14:textId="77777777" w:rsidR="00563ECC" w:rsidRDefault="00563ECC" w:rsidP="00563ECC">
      <w:pPr>
        <w:ind w:firstLine="0"/>
        <w:jc w:val="center"/>
      </w:pPr>
      <w:r>
        <w:t>Fonte: Consolidado pelo Autor.</w:t>
      </w:r>
    </w:p>
    <w:p w14:paraId="7F2E0FCE" w14:textId="19F74FE8" w:rsidR="00B5179E" w:rsidRDefault="00B5179E" w:rsidP="00B5179E"/>
    <w:p w14:paraId="1F2105A0" w14:textId="75DA43AD" w:rsidR="003B3ACB" w:rsidRDefault="003B3ACB" w:rsidP="003B3ACB">
      <w:pPr>
        <w:autoSpaceDE/>
        <w:autoSpaceDN/>
        <w:adjustRightInd/>
        <w:spacing w:after="160" w:line="259" w:lineRule="auto"/>
        <w:ind w:firstLine="0"/>
        <w:jc w:val="left"/>
        <w:rPr>
          <w:b/>
        </w:rPr>
      </w:pPr>
    </w:p>
    <w:p w14:paraId="51634AF1" w14:textId="77777777" w:rsidR="00D1632E" w:rsidRDefault="00D1632E" w:rsidP="003B3ACB">
      <w:pPr>
        <w:autoSpaceDE/>
        <w:autoSpaceDN/>
        <w:adjustRightInd/>
        <w:spacing w:after="160" w:line="259" w:lineRule="auto"/>
        <w:ind w:firstLine="0"/>
        <w:jc w:val="left"/>
        <w:rPr>
          <w:b/>
        </w:rPr>
      </w:pPr>
    </w:p>
    <w:p w14:paraId="18BC8C8D" w14:textId="77777777" w:rsidR="007D0B73" w:rsidRDefault="007D0B73">
      <w:pPr>
        <w:autoSpaceDE/>
        <w:autoSpaceDN/>
        <w:adjustRightInd/>
        <w:spacing w:after="160" w:line="259" w:lineRule="auto"/>
        <w:ind w:firstLine="0"/>
        <w:jc w:val="left"/>
        <w:rPr>
          <w:b/>
        </w:rPr>
      </w:pPr>
      <w:r>
        <w:br w:type="page"/>
      </w:r>
    </w:p>
    <w:p w14:paraId="576035FE" w14:textId="098C838F" w:rsidR="00BB306F" w:rsidRPr="00B31CAE" w:rsidRDefault="00BB306F" w:rsidP="00BB306F">
      <w:pPr>
        <w:pStyle w:val="Ttulo1"/>
        <w:numPr>
          <w:ilvl w:val="0"/>
          <w:numId w:val="0"/>
        </w:numPr>
        <w:ind w:left="737"/>
        <w:jc w:val="center"/>
      </w:pPr>
      <w:bookmarkStart w:id="194" w:name="_Toc502855308"/>
      <w:r w:rsidRPr="00B31CAE">
        <w:lastRenderedPageBreak/>
        <w:t>A</w:t>
      </w:r>
      <w:r w:rsidRPr="00B31CAE">
        <w:rPr>
          <w:rStyle w:val="TtuloApendAnexoChar"/>
          <w:rFonts w:cs="Arial"/>
          <w:kern w:val="32"/>
          <w:szCs w:val="32"/>
        </w:rPr>
        <w:t>PÊNDIC</w:t>
      </w:r>
      <w:r>
        <w:t xml:space="preserve">E </w:t>
      </w:r>
      <w:r w:rsidR="00D25807">
        <w:t>F</w:t>
      </w:r>
      <w:r w:rsidRPr="00B31CAE">
        <w:t xml:space="preserve"> </w:t>
      </w:r>
      <w:r>
        <w:t>–</w:t>
      </w:r>
      <w:r w:rsidRPr="00B31CAE">
        <w:t xml:space="preserve"> </w:t>
      </w:r>
      <w:r w:rsidR="00753B67">
        <w:t>Protocolo de</w:t>
      </w:r>
      <w:r>
        <w:t xml:space="preserve"> Pesquisa</w:t>
      </w:r>
      <w:r w:rsidR="00753B67">
        <w:t xml:space="preserve"> </w:t>
      </w:r>
      <w:r w:rsidR="007D0B73">
        <w:t>–</w:t>
      </w:r>
      <w:r w:rsidR="00753B67">
        <w:t xml:space="preserve"> </w:t>
      </w:r>
      <w:r w:rsidR="007D0B73">
        <w:t>Pós-Instanciação</w:t>
      </w:r>
      <w:bookmarkEnd w:id="194"/>
    </w:p>
    <w:p w14:paraId="7A4DC268" w14:textId="172BC70E" w:rsidR="00517188" w:rsidRDefault="00BB306F" w:rsidP="00F7696F">
      <w:pPr>
        <w:pStyle w:val="Legenda"/>
      </w:pPr>
      <w:bookmarkStart w:id="195" w:name="_Toc482263867"/>
      <w:r>
        <w:t xml:space="preserve">Quadro </w:t>
      </w:r>
      <w:r w:rsidR="000A47A3">
        <w:fldChar w:fldCharType="begin"/>
      </w:r>
      <w:r w:rsidR="000A47A3">
        <w:instrText xml:space="preserve"> SEQ Quadro \* ARABIC </w:instrText>
      </w:r>
      <w:r w:rsidR="000A47A3">
        <w:fldChar w:fldCharType="separate"/>
      </w:r>
      <w:r w:rsidR="00743F02">
        <w:rPr>
          <w:noProof/>
        </w:rPr>
        <w:t>23</w:t>
      </w:r>
      <w:r w:rsidR="000A47A3">
        <w:rPr>
          <w:noProof/>
        </w:rPr>
        <w:fldChar w:fldCharType="end"/>
      </w:r>
      <w:r>
        <w:t xml:space="preserve"> – Protocolo da Pesquisa</w:t>
      </w:r>
      <w:r w:rsidR="007D0B73">
        <w:t xml:space="preserve"> Pós-Instanciação</w:t>
      </w:r>
      <w:r w:rsidR="00F7696F">
        <w:t xml:space="preserve"> – Questões para Discussão no Grupo Focal</w:t>
      </w:r>
      <w:r w:rsidR="00D25807">
        <w:t xml:space="preserve"> Confirmatório</w:t>
      </w:r>
      <w:bookmarkEnd w:id="195"/>
    </w:p>
    <w:tbl>
      <w:tblPr>
        <w:tblStyle w:val="Tabelacomgrade"/>
        <w:tblW w:w="13745" w:type="dxa"/>
        <w:tblLook w:val="04A0" w:firstRow="1" w:lastRow="0" w:firstColumn="1" w:lastColumn="0" w:noHBand="0" w:noVBand="1"/>
      </w:tblPr>
      <w:tblGrid>
        <w:gridCol w:w="2972"/>
        <w:gridCol w:w="3827"/>
        <w:gridCol w:w="6946"/>
      </w:tblGrid>
      <w:tr w:rsidR="00517188" w:rsidRPr="0049164D" w14:paraId="05217F7B" w14:textId="58E5250B" w:rsidTr="00033D49">
        <w:trPr>
          <w:tblHeader/>
        </w:trPr>
        <w:tc>
          <w:tcPr>
            <w:tcW w:w="2972" w:type="dxa"/>
          </w:tcPr>
          <w:p w14:paraId="5CFD6AB1" w14:textId="77777777" w:rsidR="00517188" w:rsidRPr="002F6C9C" w:rsidRDefault="00517188" w:rsidP="00D25577">
            <w:pPr>
              <w:ind w:firstLine="0"/>
              <w:rPr>
                <w:b/>
              </w:rPr>
            </w:pPr>
            <w:r>
              <w:rPr>
                <w:b/>
              </w:rPr>
              <w:t>Resultado Esperado</w:t>
            </w:r>
          </w:p>
        </w:tc>
        <w:tc>
          <w:tcPr>
            <w:tcW w:w="3827" w:type="dxa"/>
          </w:tcPr>
          <w:p w14:paraId="00F2FEB1" w14:textId="77777777" w:rsidR="00517188" w:rsidRPr="0049164D" w:rsidRDefault="00517188" w:rsidP="00D25577">
            <w:pPr>
              <w:ind w:firstLine="0"/>
              <w:rPr>
                <w:b/>
                <w:lang w:val="es-ES_tradnl"/>
              </w:rPr>
            </w:pPr>
            <w:r w:rsidRPr="0049164D">
              <w:rPr>
                <w:b/>
                <w:lang w:val="es-ES_tradnl"/>
              </w:rPr>
              <w:t xml:space="preserve">Frase em Lempert et. </w:t>
            </w:r>
            <w:r>
              <w:rPr>
                <w:b/>
                <w:lang w:val="es-ES_tradnl"/>
              </w:rPr>
              <w:t>al</w:t>
            </w:r>
            <w:r>
              <w:rPr>
                <w:b/>
              </w:rPr>
              <w:t xml:space="preserve"> (2006)</w:t>
            </w:r>
          </w:p>
        </w:tc>
        <w:tc>
          <w:tcPr>
            <w:tcW w:w="6946" w:type="dxa"/>
          </w:tcPr>
          <w:p w14:paraId="69CAF51B" w14:textId="30563829" w:rsidR="00517188" w:rsidRPr="0049164D" w:rsidRDefault="00F7696F" w:rsidP="00D25577">
            <w:pPr>
              <w:ind w:firstLine="0"/>
              <w:rPr>
                <w:b/>
                <w:lang w:val="es-ES_tradnl"/>
              </w:rPr>
            </w:pPr>
            <w:r>
              <w:rPr>
                <w:b/>
                <w:lang w:val="es-ES_tradnl"/>
              </w:rPr>
              <w:t>Questões para Discussão</w:t>
            </w:r>
          </w:p>
        </w:tc>
      </w:tr>
      <w:tr w:rsidR="00F7696F" w14:paraId="3534FFEF" w14:textId="2A29EC0B" w:rsidTr="00033D49">
        <w:tc>
          <w:tcPr>
            <w:tcW w:w="13745" w:type="dxa"/>
            <w:gridSpan w:val="3"/>
          </w:tcPr>
          <w:p w14:paraId="255136AB" w14:textId="79918562" w:rsidR="00F7696F" w:rsidRPr="00EA2058" w:rsidRDefault="00F7696F" w:rsidP="00D25577">
            <w:pPr>
              <w:ind w:firstLine="0"/>
              <w:rPr>
                <w:b/>
              </w:rPr>
            </w:pPr>
            <w:r>
              <w:rPr>
                <w:b/>
              </w:rPr>
              <w:t xml:space="preserve">Avaliação das Etapas com Outputs </w:t>
            </w:r>
            <w:r w:rsidR="00D25807">
              <w:rPr>
                <w:b/>
              </w:rPr>
              <w:t>Relevantes</w:t>
            </w:r>
          </w:p>
        </w:tc>
      </w:tr>
      <w:tr w:rsidR="00517188" w:rsidRPr="00C7063D" w14:paraId="3FDD32AB" w14:textId="37AAFB57" w:rsidTr="00033D49">
        <w:tc>
          <w:tcPr>
            <w:tcW w:w="2972" w:type="dxa"/>
          </w:tcPr>
          <w:p w14:paraId="58A815B4" w14:textId="02FB0F4D" w:rsidR="00517188" w:rsidRDefault="00F7696F" w:rsidP="00517188">
            <w:pPr>
              <w:ind w:firstLine="0"/>
              <w:jc w:val="left"/>
            </w:pPr>
            <w:r>
              <w:t>1</w:t>
            </w:r>
            <w:r w:rsidR="00517188">
              <w:t>) Identificação de Vulnerabilidades</w:t>
            </w:r>
          </w:p>
        </w:tc>
        <w:tc>
          <w:tcPr>
            <w:tcW w:w="3827" w:type="dxa"/>
          </w:tcPr>
          <w:p w14:paraId="43557102" w14:textId="77777777" w:rsidR="00517188" w:rsidRDefault="00517188" w:rsidP="00D25577">
            <w:pPr>
              <w:ind w:firstLine="0"/>
            </w:pPr>
            <w:r>
              <w:t xml:space="preserve"> “Identificar vulnerabilidades das estratégias atuais.” (p. 514)</w:t>
            </w:r>
          </w:p>
        </w:tc>
        <w:tc>
          <w:tcPr>
            <w:tcW w:w="6946" w:type="dxa"/>
          </w:tcPr>
          <w:p w14:paraId="11AA2C7C" w14:textId="5D3175ED" w:rsidR="00517188" w:rsidRDefault="00517188" w:rsidP="00D25577">
            <w:pPr>
              <w:ind w:firstLine="0"/>
            </w:pPr>
            <w:r>
              <w:t>1.a)</w:t>
            </w:r>
            <w:r w:rsidR="00382770">
              <w:t xml:space="preserve"> </w:t>
            </w:r>
            <w:r>
              <w:t>Na sua opinião, qual foi utilidade da identificação de vulnerabilidades para a avaliação de decisões estratégicas?</w:t>
            </w:r>
            <w:r w:rsidR="00DA6C9B">
              <w:t xml:space="preserve"> Por quê?</w:t>
            </w:r>
          </w:p>
          <w:p w14:paraId="3B18570C" w14:textId="77777777" w:rsidR="00382770" w:rsidRDefault="00382770" w:rsidP="00D25577">
            <w:pPr>
              <w:ind w:firstLine="0"/>
            </w:pPr>
          </w:p>
          <w:p w14:paraId="3578FB71" w14:textId="320F8933" w:rsidR="00517188" w:rsidRDefault="00517188" w:rsidP="00D25577">
            <w:pPr>
              <w:ind w:firstLine="0"/>
            </w:pPr>
            <w:r>
              <w:t xml:space="preserve">1.b) Na sua opinião, sua empresa teria a intenção de utilizar a análise de vulnerabilidades para a avaliação de decisões estratégicas? </w:t>
            </w:r>
            <w:r w:rsidR="00DA6C9B">
              <w:t>Por quê?</w:t>
            </w:r>
          </w:p>
        </w:tc>
      </w:tr>
      <w:tr w:rsidR="00517188" w14:paraId="13B8C50B" w14:textId="0F6579BB" w:rsidTr="00033D49">
        <w:tc>
          <w:tcPr>
            <w:tcW w:w="2972" w:type="dxa"/>
          </w:tcPr>
          <w:p w14:paraId="33AEDF8E" w14:textId="64B4DC03" w:rsidR="00517188" w:rsidRDefault="00F7696F" w:rsidP="00D25577">
            <w:pPr>
              <w:ind w:firstLine="0"/>
            </w:pPr>
            <w:r>
              <w:t xml:space="preserve">2) </w:t>
            </w:r>
            <w:r w:rsidR="00517188">
              <w:t>Caracterização de Tradeoffs</w:t>
            </w:r>
          </w:p>
        </w:tc>
        <w:tc>
          <w:tcPr>
            <w:tcW w:w="3827" w:type="dxa"/>
          </w:tcPr>
          <w:p w14:paraId="56C30C39" w14:textId="77777777" w:rsidR="00517188" w:rsidRDefault="00517188" w:rsidP="00D25577">
            <w:pPr>
              <w:ind w:firstLine="0"/>
            </w:pPr>
            <w:r>
              <w:t>“Avaliar os tradeoffs envolvidos na decisão” (p. 514)</w:t>
            </w:r>
          </w:p>
        </w:tc>
        <w:tc>
          <w:tcPr>
            <w:tcW w:w="6946" w:type="dxa"/>
          </w:tcPr>
          <w:p w14:paraId="16843652" w14:textId="3AEB2C9F" w:rsidR="00F7696F" w:rsidRDefault="00F7696F" w:rsidP="00F7696F">
            <w:pPr>
              <w:ind w:firstLine="0"/>
            </w:pPr>
            <w:r>
              <w:t>2.a) Na sua opinião, qual foi utilidade da identificação de vulnerabilidades para a avaliação de decisões estratégicas?</w:t>
            </w:r>
            <w:r w:rsidR="00DA6C9B">
              <w:t xml:space="preserve"> Por quê?</w:t>
            </w:r>
          </w:p>
          <w:p w14:paraId="69249C63" w14:textId="77777777" w:rsidR="00F7696F" w:rsidRDefault="00F7696F" w:rsidP="00F7696F">
            <w:pPr>
              <w:ind w:firstLine="0"/>
            </w:pPr>
          </w:p>
          <w:p w14:paraId="42FBB54E" w14:textId="02F6D318" w:rsidR="00517188" w:rsidRDefault="00F7696F" w:rsidP="00F7696F">
            <w:pPr>
              <w:ind w:firstLine="0"/>
            </w:pPr>
            <w:r>
              <w:t xml:space="preserve">2.b) Na sua opinião, sua empresa teria a intenção de utilizar a análise de vulnerabilidades para a avaliação de decisões estratégicas? </w:t>
            </w:r>
            <w:r w:rsidR="00DA6C9B">
              <w:t>Por quê?</w:t>
            </w:r>
          </w:p>
        </w:tc>
      </w:tr>
      <w:tr w:rsidR="00D1737E" w14:paraId="187D2A81" w14:textId="4D6737EB" w:rsidTr="00033D49">
        <w:tc>
          <w:tcPr>
            <w:tcW w:w="13745" w:type="dxa"/>
            <w:gridSpan w:val="3"/>
          </w:tcPr>
          <w:p w14:paraId="0BD91042" w14:textId="6078E1AB" w:rsidR="00D1737E" w:rsidRPr="00EA2058" w:rsidRDefault="00D1737E" w:rsidP="00D25577">
            <w:pPr>
              <w:ind w:firstLine="0"/>
              <w:rPr>
                <w:b/>
              </w:rPr>
            </w:pPr>
            <w:r w:rsidRPr="00EA2058">
              <w:rPr>
                <w:b/>
              </w:rPr>
              <w:t>Outcomes Previstos do Processo</w:t>
            </w:r>
          </w:p>
        </w:tc>
      </w:tr>
      <w:tr w:rsidR="00517188" w14:paraId="452FB447" w14:textId="21517E4F" w:rsidTr="00033D49">
        <w:tc>
          <w:tcPr>
            <w:tcW w:w="2972" w:type="dxa"/>
          </w:tcPr>
          <w:p w14:paraId="2FECB500" w14:textId="48E81F53" w:rsidR="00517188" w:rsidRDefault="00F7696F" w:rsidP="00D25577">
            <w:pPr>
              <w:ind w:firstLine="0"/>
            </w:pPr>
            <w:r>
              <w:lastRenderedPageBreak/>
              <w:t xml:space="preserve">3) </w:t>
            </w:r>
            <w:r w:rsidR="00517188">
              <w:t>Redução da Confiança em Excesso</w:t>
            </w:r>
          </w:p>
        </w:tc>
        <w:tc>
          <w:tcPr>
            <w:tcW w:w="3827" w:type="dxa"/>
          </w:tcPr>
          <w:p w14:paraId="26E89F30" w14:textId="77777777" w:rsidR="00517188" w:rsidRDefault="00517188" w:rsidP="00D25577">
            <w:pPr>
              <w:ind w:firstLine="0"/>
            </w:pPr>
            <w:r>
              <w:t>“O RDM é projetado para reduzir problemas com “overconfidence” desafiando analistas e decisores a explorar uma faixa ampla de futuros plausíveis” (p. 515)</w:t>
            </w:r>
          </w:p>
        </w:tc>
        <w:tc>
          <w:tcPr>
            <w:tcW w:w="6946" w:type="dxa"/>
          </w:tcPr>
          <w:p w14:paraId="4E67575E" w14:textId="2DE1B2BE" w:rsidR="00517188" w:rsidRDefault="00F7696F" w:rsidP="00D25577">
            <w:pPr>
              <w:ind w:firstLine="0"/>
            </w:pPr>
            <w:r>
              <w:t>3.a) Na sua opinião, o RDM contribuiu para a redução da confiança em excesso</w:t>
            </w:r>
            <w:r w:rsidR="00522DE2">
              <w:t xml:space="preserve"> na avaliação da decisão estratégica</w:t>
            </w:r>
            <w:r>
              <w:t xml:space="preserve">? </w:t>
            </w:r>
            <w:r w:rsidR="00DA6C9B">
              <w:t>Por quê?</w:t>
            </w:r>
          </w:p>
        </w:tc>
      </w:tr>
      <w:tr w:rsidR="00517188" w14:paraId="70B65A9E" w14:textId="6D8F939A" w:rsidTr="00033D49">
        <w:tc>
          <w:tcPr>
            <w:tcW w:w="2972" w:type="dxa"/>
          </w:tcPr>
          <w:p w14:paraId="442F658F" w14:textId="36D9410B" w:rsidR="00517188" w:rsidRDefault="00F7696F" w:rsidP="00D25577">
            <w:pPr>
              <w:ind w:firstLine="0"/>
            </w:pPr>
            <w:r>
              <w:t xml:space="preserve">4) </w:t>
            </w:r>
            <w:r w:rsidR="00517188">
              <w:t>Consenso sobre Decisão vs Consenso sobre Pressupostos</w:t>
            </w:r>
          </w:p>
        </w:tc>
        <w:tc>
          <w:tcPr>
            <w:tcW w:w="3827" w:type="dxa"/>
          </w:tcPr>
          <w:p w14:paraId="695804A0" w14:textId="77777777" w:rsidR="00517188" w:rsidRDefault="00517188" w:rsidP="00D25577">
            <w:pPr>
              <w:ind w:firstLine="0"/>
            </w:pPr>
            <w:r>
              <w:t>“O RDM é projetado para facilitar o “agreement” (consenso?) fornecendo um framework analítico nos quas as partes podem concordar em ações de curto prazo robustas de acordo com diversas expectativas e valores” (p. 515).</w:t>
            </w:r>
          </w:p>
        </w:tc>
        <w:tc>
          <w:tcPr>
            <w:tcW w:w="6946" w:type="dxa"/>
          </w:tcPr>
          <w:p w14:paraId="381E6EB6" w14:textId="6BA26D5D" w:rsidR="00517188" w:rsidRDefault="00F7696F" w:rsidP="00D25577">
            <w:pPr>
              <w:ind w:firstLine="0"/>
            </w:pPr>
            <w:r>
              <w:t xml:space="preserve">4.a) Na sua opinião, o RDM contribuiu para estabelecer consenso sobre a </w:t>
            </w:r>
            <w:r w:rsidR="00522DE2">
              <w:t>na avaliação da decisão estratégica</w:t>
            </w:r>
            <w:r>
              <w:t xml:space="preserve">? </w:t>
            </w:r>
            <w:r w:rsidR="00DA6C9B">
              <w:t>Por quê?</w:t>
            </w:r>
          </w:p>
        </w:tc>
      </w:tr>
      <w:tr w:rsidR="00F7696F" w14:paraId="229B5C95" w14:textId="028A0806" w:rsidTr="00033D49">
        <w:tc>
          <w:tcPr>
            <w:tcW w:w="2972" w:type="dxa"/>
          </w:tcPr>
          <w:p w14:paraId="0BC77DCA" w14:textId="46134AB9" w:rsidR="00F7696F" w:rsidRDefault="00F7696F" w:rsidP="00F7696F">
            <w:pPr>
              <w:ind w:firstLine="0"/>
            </w:pPr>
            <w:r>
              <w:t>5) Favorecimento de Estratégias Adaptativas</w:t>
            </w:r>
          </w:p>
        </w:tc>
        <w:tc>
          <w:tcPr>
            <w:tcW w:w="3827" w:type="dxa"/>
          </w:tcPr>
          <w:p w14:paraId="7F31551E" w14:textId="77777777" w:rsidR="00F7696F" w:rsidRDefault="00F7696F" w:rsidP="00F7696F">
            <w:pPr>
              <w:ind w:firstLine="0"/>
            </w:pPr>
            <w:r>
              <w:t xml:space="preserve">“[...] RDM pode ajudar a projetar estratégias robustas cujos componentes podem não ser óbvios no início da análise. Por exemplo, Estratégias robustas são frequentemente adaptativas. Elas evoluem com o tempo em </w:t>
            </w:r>
            <w:r>
              <w:lastRenderedPageBreak/>
              <w:t>resposta a novas informações”. (p. 515).</w:t>
            </w:r>
          </w:p>
        </w:tc>
        <w:tc>
          <w:tcPr>
            <w:tcW w:w="6946" w:type="dxa"/>
          </w:tcPr>
          <w:p w14:paraId="046281BC" w14:textId="1CA6B565" w:rsidR="00F7696F" w:rsidRDefault="00F7696F" w:rsidP="00F7696F">
            <w:pPr>
              <w:ind w:firstLine="0"/>
            </w:pPr>
            <w:r>
              <w:lastRenderedPageBreak/>
              <w:t xml:space="preserve">5.a) Na sua opinião, houve contribuição do RDM em relação </w:t>
            </w:r>
            <w:r w:rsidR="00522DE2">
              <w:t xml:space="preserve">ao favorecimento de </w:t>
            </w:r>
            <w:r>
              <w:t>estratégias adaptativas</w:t>
            </w:r>
            <w:r w:rsidR="00522DE2">
              <w:t xml:space="preserve"> na avaliação de decisão</w:t>
            </w:r>
            <w:r>
              <w:t xml:space="preserve">? </w:t>
            </w:r>
            <w:r w:rsidR="00DA6C9B">
              <w:t>Por quê?</w:t>
            </w:r>
          </w:p>
        </w:tc>
      </w:tr>
      <w:tr w:rsidR="00F7696F" w14:paraId="2D90AF95" w14:textId="5217BB93" w:rsidTr="00033D49">
        <w:tc>
          <w:tcPr>
            <w:tcW w:w="2972" w:type="dxa"/>
          </w:tcPr>
          <w:p w14:paraId="2E3EC26E" w14:textId="40A5AA63" w:rsidR="00F7696F" w:rsidRDefault="00F7696F" w:rsidP="00F7696F">
            <w:pPr>
              <w:ind w:firstLine="0"/>
            </w:pPr>
            <w:r>
              <w:t>6) Identificação de Estratégias Robustas</w:t>
            </w:r>
          </w:p>
        </w:tc>
        <w:tc>
          <w:tcPr>
            <w:tcW w:w="3827" w:type="dxa"/>
          </w:tcPr>
          <w:p w14:paraId="38B5B294" w14:textId="77777777" w:rsidR="00F7696F" w:rsidRDefault="00F7696F" w:rsidP="00F7696F">
            <w:pPr>
              <w:ind w:firstLine="0"/>
            </w:pPr>
            <w:r>
              <w:t>“Projetar e Encontrar estratégias robustas usando modelos e dados disponíveis aos decisores” (p. 514)</w:t>
            </w:r>
          </w:p>
        </w:tc>
        <w:tc>
          <w:tcPr>
            <w:tcW w:w="6946" w:type="dxa"/>
          </w:tcPr>
          <w:p w14:paraId="7383E2A9" w14:textId="27AF7261" w:rsidR="00F7696F" w:rsidRDefault="00F7696F" w:rsidP="00F7696F">
            <w:pPr>
              <w:ind w:firstLine="0"/>
            </w:pPr>
            <w:r>
              <w:t xml:space="preserve">6.a) Na sua opinião, houve contribuição do RDM em relação </w:t>
            </w:r>
            <w:r w:rsidR="00522DE2">
              <w:t>ao favorecimento de estratégias robustas</w:t>
            </w:r>
            <w:r>
              <w:t>?</w:t>
            </w:r>
            <w:r w:rsidR="00522DE2">
              <w:t xml:space="preserve"> </w:t>
            </w:r>
            <w:r w:rsidR="00DA6C9B">
              <w:t>Por quê?</w:t>
            </w:r>
          </w:p>
        </w:tc>
      </w:tr>
      <w:tr w:rsidR="00F7696F" w14:paraId="60D3F447" w14:textId="259B705F" w:rsidTr="00033D49">
        <w:tc>
          <w:tcPr>
            <w:tcW w:w="2972" w:type="dxa"/>
          </w:tcPr>
          <w:p w14:paraId="57C74386" w14:textId="71252D85" w:rsidR="00F7696F" w:rsidRDefault="00F7696F" w:rsidP="00F7696F">
            <w:pPr>
              <w:ind w:firstLine="0"/>
            </w:pPr>
            <w:r>
              <w:t xml:space="preserve">7) </w:t>
            </w:r>
            <w:r w:rsidR="00D25807">
              <w:t>Qualidade das Decisões</w:t>
            </w:r>
          </w:p>
        </w:tc>
        <w:tc>
          <w:tcPr>
            <w:tcW w:w="3827" w:type="dxa"/>
          </w:tcPr>
          <w:p w14:paraId="12765628" w14:textId="77777777" w:rsidR="00F7696F" w:rsidRDefault="00F7696F" w:rsidP="00F7696F">
            <w:pPr>
              <w:ind w:firstLine="0"/>
            </w:pPr>
            <w:r>
              <w:t>“A proposição de que o RDM irá ajudar decisores a tomar melhores decisões em situações importantes em comparação à abordagens tradicionais precisa ser testada.” (p. 518)</w:t>
            </w:r>
          </w:p>
        </w:tc>
        <w:tc>
          <w:tcPr>
            <w:tcW w:w="6946" w:type="dxa"/>
          </w:tcPr>
          <w:p w14:paraId="5732B378" w14:textId="3ED06DB1" w:rsidR="00F7696F" w:rsidRDefault="00F7696F" w:rsidP="00F7696F">
            <w:pPr>
              <w:ind w:firstLine="0"/>
            </w:pPr>
            <w:r>
              <w:t>7.a) Na sua opinião</w:t>
            </w:r>
            <w:r w:rsidR="00522DE2">
              <w:t>, houve contribuição do RDM em relação à qualidade da decisão estratégica</w:t>
            </w:r>
            <w:r>
              <w:t>? Por</w:t>
            </w:r>
            <w:r w:rsidR="00DA6C9B">
              <w:t xml:space="preserve"> </w:t>
            </w:r>
            <w:r>
              <w:t>quê?</w:t>
            </w:r>
          </w:p>
        </w:tc>
      </w:tr>
      <w:tr w:rsidR="00F7696F" w14:paraId="1DFC0271" w14:textId="4F1BDCF5" w:rsidTr="00033D49">
        <w:tc>
          <w:tcPr>
            <w:tcW w:w="2972" w:type="dxa"/>
          </w:tcPr>
          <w:p w14:paraId="7D990C35" w14:textId="261DF4AC" w:rsidR="00F7696F" w:rsidRDefault="00F7696F" w:rsidP="00F7696F">
            <w:pPr>
              <w:ind w:firstLine="0"/>
            </w:pPr>
            <w:r>
              <w:t>8) Utilidade da Abordagem de Decisões Robustas</w:t>
            </w:r>
          </w:p>
        </w:tc>
        <w:tc>
          <w:tcPr>
            <w:tcW w:w="3827" w:type="dxa"/>
          </w:tcPr>
          <w:p w14:paraId="73765732" w14:textId="77777777" w:rsidR="00F7696F" w:rsidRDefault="00F7696F" w:rsidP="00F7696F">
            <w:pPr>
              <w:ind w:firstLine="0"/>
            </w:pPr>
            <w:r>
              <w:t>“[...] para testar a proposição de que decisores em algumas circunstâncias irão considerar ferramentas de suporte à decisão que identifiquem estratégias robustas mais úteis do que ferramentas baseadas em abordagens tradicionais”. (p. 518)</w:t>
            </w:r>
          </w:p>
        </w:tc>
        <w:tc>
          <w:tcPr>
            <w:tcW w:w="6946" w:type="dxa"/>
          </w:tcPr>
          <w:p w14:paraId="7AF87F16" w14:textId="6E01D1FD" w:rsidR="00F7696F" w:rsidRDefault="00B641CD" w:rsidP="00F7696F">
            <w:pPr>
              <w:ind w:firstLine="0"/>
            </w:pPr>
            <w:r>
              <w:t xml:space="preserve">8. a) Na sua </w:t>
            </w:r>
            <w:r w:rsidR="00A95069">
              <w:t>o</w:t>
            </w:r>
            <w:r>
              <w:t xml:space="preserve">pinião, a procura por estratégias robustas </w:t>
            </w:r>
            <w:r w:rsidR="00A95069">
              <w:t xml:space="preserve">por meio de métodos como o RDM é mais útil do que as busca por outros métodos conhecidos? </w:t>
            </w:r>
            <w:r w:rsidR="00DA6C9B">
              <w:t>Por quê?</w:t>
            </w:r>
          </w:p>
        </w:tc>
      </w:tr>
    </w:tbl>
    <w:p w14:paraId="5EB3B4D0" w14:textId="68B9AD98" w:rsidR="00770CFD" w:rsidRPr="009410EB" w:rsidRDefault="00517188" w:rsidP="009410EB">
      <w:pPr>
        <w:ind w:firstLine="0"/>
        <w:jc w:val="center"/>
      </w:pPr>
      <w:r>
        <w:t>Fonte: Consolidado pelo Autor.</w:t>
      </w:r>
      <w:r w:rsidR="00770CFD">
        <w:rPr>
          <w:b/>
        </w:rPr>
        <w:br w:type="page"/>
      </w:r>
    </w:p>
    <w:p w14:paraId="2F2C6FC6" w14:textId="33FD76FB" w:rsidR="00770CFD" w:rsidRDefault="0004189D" w:rsidP="0004189D">
      <w:pPr>
        <w:pStyle w:val="Ttulo1"/>
        <w:numPr>
          <w:ilvl w:val="0"/>
          <w:numId w:val="0"/>
        </w:numPr>
        <w:ind w:left="737"/>
        <w:jc w:val="center"/>
      </w:pPr>
      <w:bookmarkStart w:id="196" w:name="_Toc502855309"/>
      <w:r w:rsidRPr="00B31CAE">
        <w:lastRenderedPageBreak/>
        <w:t>A</w:t>
      </w:r>
      <w:r w:rsidRPr="00B31CAE">
        <w:rPr>
          <w:rStyle w:val="TtuloApendAnexoChar"/>
          <w:rFonts w:cs="Arial"/>
          <w:kern w:val="32"/>
          <w:szCs w:val="32"/>
        </w:rPr>
        <w:t>PÊNDIC</w:t>
      </w:r>
      <w:r>
        <w:t xml:space="preserve">E </w:t>
      </w:r>
      <w:r w:rsidR="00D25807">
        <w:t>G</w:t>
      </w:r>
      <w:r w:rsidRPr="00B31CAE">
        <w:t xml:space="preserve"> </w:t>
      </w:r>
      <w:r>
        <w:t>–</w:t>
      </w:r>
      <w:r w:rsidRPr="00B31CAE">
        <w:t xml:space="preserve"> </w:t>
      </w:r>
      <w:r>
        <w:t>Equações relacionadas ao RDM e Fontes</w:t>
      </w:r>
      <w:bookmarkEnd w:id="196"/>
    </w:p>
    <w:p w14:paraId="56C8BB19" w14:textId="2413B8F9" w:rsidR="0004189D" w:rsidRDefault="0004189D" w:rsidP="0004189D">
      <w:pPr>
        <w:pStyle w:val="Legenda"/>
      </w:pPr>
      <w:bookmarkStart w:id="197" w:name="_Toc482263868"/>
      <w:r>
        <w:t xml:space="preserve">Quadro </w:t>
      </w:r>
      <w:r w:rsidR="000A47A3">
        <w:fldChar w:fldCharType="begin"/>
      </w:r>
      <w:r w:rsidR="000A47A3">
        <w:instrText xml:space="preserve"> SEQ Quadro \* ARABIC </w:instrText>
      </w:r>
      <w:r w:rsidR="000A47A3">
        <w:fldChar w:fldCharType="separate"/>
      </w:r>
      <w:r w:rsidR="00743F02">
        <w:rPr>
          <w:noProof/>
        </w:rPr>
        <w:t>24</w:t>
      </w:r>
      <w:r w:rsidR="000A47A3">
        <w:rPr>
          <w:noProof/>
        </w:rPr>
        <w:fldChar w:fldCharType="end"/>
      </w:r>
      <w:r>
        <w:t xml:space="preserve"> – Equações para Aplicação do RDM e Fontes</w:t>
      </w:r>
      <w:bookmarkEnd w:id="197"/>
    </w:p>
    <w:tbl>
      <w:tblPr>
        <w:tblStyle w:val="Tabelacomgrade"/>
        <w:tblW w:w="0" w:type="auto"/>
        <w:tblLook w:val="04A0" w:firstRow="1" w:lastRow="0" w:firstColumn="1" w:lastColumn="0" w:noHBand="0" w:noVBand="1"/>
      </w:tblPr>
      <w:tblGrid>
        <w:gridCol w:w="4390"/>
        <w:gridCol w:w="6804"/>
        <w:gridCol w:w="2693"/>
      </w:tblGrid>
      <w:tr w:rsidR="00770CFD" w14:paraId="7BDA4446" w14:textId="77777777" w:rsidTr="0004189D">
        <w:trPr>
          <w:tblHeader/>
        </w:trPr>
        <w:tc>
          <w:tcPr>
            <w:tcW w:w="4390" w:type="dxa"/>
            <w:shd w:val="clear" w:color="auto" w:fill="D9D9D9" w:themeFill="background1" w:themeFillShade="D9"/>
            <w:vAlign w:val="center"/>
          </w:tcPr>
          <w:p w14:paraId="6DBE8273" w14:textId="77777777" w:rsidR="00770CFD" w:rsidRPr="0004189D" w:rsidRDefault="00770CFD" w:rsidP="00432BD8">
            <w:pPr>
              <w:spacing w:line="240" w:lineRule="auto"/>
              <w:ind w:firstLine="0"/>
              <w:jc w:val="center"/>
              <w:rPr>
                <w:b/>
              </w:rPr>
            </w:pPr>
            <w:r w:rsidRPr="0004189D">
              <w:rPr>
                <w:b/>
              </w:rPr>
              <w:t>Incógnitas e Equações</w:t>
            </w:r>
          </w:p>
        </w:tc>
        <w:tc>
          <w:tcPr>
            <w:tcW w:w="6804" w:type="dxa"/>
            <w:shd w:val="clear" w:color="auto" w:fill="D9D9D9" w:themeFill="background1" w:themeFillShade="D9"/>
            <w:vAlign w:val="center"/>
          </w:tcPr>
          <w:p w14:paraId="409F63D9" w14:textId="77777777" w:rsidR="00770CFD" w:rsidRPr="0004189D" w:rsidRDefault="00770CFD" w:rsidP="00603326">
            <w:pPr>
              <w:spacing w:line="240" w:lineRule="auto"/>
              <w:ind w:firstLine="0"/>
              <w:jc w:val="left"/>
              <w:rPr>
                <w:b/>
              </w:rPr>
            </w:pPr>
            <w:r w:rsidRPr="0004189D">
              <w:rPr>
                <w:b/>
              </w:rPr>
              <w:t>Significado</w:t>
            </w:r>
          </w:p>
        </w:tc>
        <w:tc>
          <w:tcPr>
            <w:tcW w:w="2693" w:type="dxa"/>
            <w:shd w:val="clear" w:color="auto" w:fill="D9D9D9" w:themeFill="background1" w:themeFillShade="D9"/>
          </w:tcPr>
          <w:p w14:paraId="3DC64F3A" w14:textId="77777777" w:rsidR="00770CFD" w:rsidRPr="0004189D" w:rsidRDefault="00770CFD" w:rsidP="00603326">
            <w:pPr>
              <w:spacing w:line="240" w:lineRule="auto"/>
              <w:ind w:firstLine="0"/>
              <w:jc w:val="left"/>
              <w:rPr>
                <w:b/>
              </w:rPr>
            </w:pPr>
            <w:r w:rsidRPr="0004189D">
              <w:rPr>
                <w:b/>
              </w:rPr>
              <w:t>Fonte</w:t>
            </w:r>
          </w:p>
        </w:tc>
      </w:tr>
      <w:tr w:rsidR="00770CFD" w14:paraId="37BA650C" w14:textId="77777777" w:rsidTr="00603326">
        <w:tc>
          <w:tcPr>
            <w:tcW w:w="4390" w:type="dxa"/>
            <w:vAlign w:val="center"/>
          </w:tcPr>
          <w:p w14:paraId="7F7A3A52" w14:textId="77777777" w:rsidR="00770CFD" w:rsidRDefault="00770CFD" w:rsidP="00603326">
            <w:pPr>
              <w:ind w:firstLine="0"/>
              <w:jc w:val="left"/>
            </w:pPr>
            <m:oMathPara>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m:oMathPara>
          </w:p>
        </w:tc>
        <w:tc>
          <w:tcPr>
            <w:tcW w:w="6804" w:type="dxa"/>
            <w:vAlign w:val="center"/>
          </w:tcPr>
          <w:p w14:paraId="0F1C569A" w14:textId="77777777" w:rsidR="00770CFD" w:rsidRPr="00D14BEF" w:rsidRDefault="00770CFD" w:rsidP="00603326">
            <w:pPr>
              <w:spacing w:line="240" w:lineRule="auto"/>
              <w:ind w:firstLine="0"/>
              <w:jc w:val="left"/>
            </w:pPr>
            <w:r>
              <w:t xml:space="preserve">Estratégia </w:t>
            </w:r>
            <m:oMath>
              <m:r>
                <w:rPr>
                  <w:rFonts w:ascii="Cambria Math" w:hAnsi="Cambria Math"/>
                </w:rPr>
                <m:t>s</m:t>
              </m:r>
            </m:oMath>
            <w:r>
              <w:t xml:space="preserve"> pertence ao conjunto de estratégias </w:t>
            </w:r>
            <m:oMath>
              <m:acc>
                <m:accPr>
                  <m:chr m:val="⃗"/>
                  <m:ctrlPr>
                    <w:rPr>
                      <w:rFonts w:ascii="Cambria Math" w:hAnsi="Cambria Math"/>
                      <w:i/>
                    </w:rPr>
                  </m:ctrlPr>
                </m:accPr>
                <m:e>
                  <m:r>
                    <w:rPr>
                      <w:rFonts w:ascii="Cambria Math" w:hAnsi="Cambria Math"/>
                    </w:rPr>
                    <m:t>S</m:t>
                  </m:r>
                </m:e>
              </m:acc>
            </m:oMath>
            <w:r>
              <w:t>.</w:t>
            </w:r>
          </w:p>
        </w:tc>
        <w:tc>
          <w:tcPr>
            <w:tcW w:w="2693" w:type="dxa"/>
          </w:tcPr>
          <w:p w14:paraId="4D32FA55" w14:textId="165334C3" w:rsidR="00770CFD" w:rsidRPr="002F15FD" w:rsidRDefault="008B4330"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rsidRPr="00F54A86" w14:paraId="0DDC9BD7" w14:textId="77777777" w:rsidTr="00603326">
        <w:tc>
          <w:tcPr>
            <w:tcW w:w="4390" w:type="dxa"/>
            <w:vAlign w:val="center"/>
          </w:tcPr>
          <w:p w14:paraId="04C352DB" w14:textId="77777777" w:rsidR="00770CFD" w:rsidRDefault="000A47A3"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X</m:t>
                        </m:r>
                      </m:e>
                      <m:sub>
                        <m:r>
                          <w:rPr>
                            <w:rFonts w:ascii="Cambria Math" w:hAnsi="Cambria Math"/>
                          </w:rPr>
                          <m:t>i</m:t>
                        </m:r>
                      </m:sub>
                    </m:sSub>
                  </m:e>
                </m:bar>
              </m:oMath>
            </m:oMathPara>
          </w:p>
        </w:tc>
        <w:tc>
          <w:tcPr>
            <w:tcW w:w="6804" w:type="dxa"/>
            <w:vAlign w:val="center"/>
          </w:tcPr>
          <w:p w14:paraId="544E58B3" w14:textId="77777777" w:rsidR="00770CFD" w:rsidRPr="00D547CB" w:rsidRDefault="00770CFD" w:rsidP="00603326">
            <w:pPr>
              <w:spacing w:line="240" w:lineRule="auto"/>
              <w:ind w:firstLine="0"/>
              <w:jc w:val="left"/>
              <w:rPr>
                <w:rFonts w:ascii="Cambria Math" w:hAnsi="Cambria Math" w:cs="Arial"/>
                <w:i/>
              </w:rPr>
            </w:pPr>
            <w:r>
              <w:t xml:space="preserve">Espaço de incertezas onde </w:t>
            </w:r>
            <m:oMath>
              <m:bar>
                <m:barPr>
                  <m:pos m:val="top"/>
                  <m:ctrlPr>
                    <w:rPr>
                      <w:rFonts w:ascii="Cambria Math" w:hAnsi="Cambria Math"/>
                      <w:i/>
                    </w:rPr>
                  </m:ctrlPr>
                </m:barPr>
                <m:e>
                  <m:r>
                    <w:rPr>
                      <w:rFonts w:ascii="Cambria Math" w:hAnsi="Cambria Math"/>
                    </w:rPr>
                    <m:t>X</m:t>
                  </m:r>
                </m:e>
              </m:bar>
            </m:oMath>
            <w:r>
              <w:t xml:space="preserve"> é o espaço de parâmetros de incerteza e </w:t>
            </w:r>
            <m:oMath>
              <m:r>
                <w:rPr>
                  <w:rFonts w:ascii="Cambria Math" w:hAnsi="Cambria Math"/>
                </w:rPr>
                <m:t>i</m:t>
              </m:r>
            </m:oMath>
            <w:r>
              <w:t xml:space="preserve"> indexa valores plausíveis destes parâmetros.</w:t>
            </w:r>
          </w:p>
        </w:tc>
        <w:tc>
          <w:tcPr>
            <w:tcW w:w="2693" w:type="dxa"/>
          </w:tcPr>
          <w:p w14:paraId="5CADAD42" w14:textId="0B65DECD" w:rsidR="00770CFD" w:rsidRPr="00F54A86"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F54A86">
              <w:rPr>
                <w:noProof/>
                <w:sz w:val="22"/>
              </w:rPr>
              <w:t>(HALL et al., 2012, p. 9)</w:t>
            </w:r>
            <w:r>
              <w:rPr>
                <w:sz w:val="22"/>
              </w:rPr>
              <w:fldChar w:fldCharType="end"/>
            </w:r>
          </w:p>
        </w:tc>
      </w:tr>
      <w:tr w:rsidR="00770CFD" w:rsidRPr="009F416B" w14:paraId="48D1E40D" w14:textId="77777777" w:rsidTr="00603326">
        <w:tc>
          <w:tcPr>
            <w:tcW w:w="4390" w:type="dxa"/>
            <w:vAlign w:val="center"/>
          </w:tcPr>
          <w:p w14:paraId="635338EE" w14:textId="77777777" w:rsidR="00770CFD" w:rsidRPr="00F54A86" w:rsidRDefault="00770CFD" w:rsidP="00603326">
            <w:pPr>
              <w:ind w:firstLine="0"/>
              <w:jc w:val="left"/>
            </w:pPr>
            <m:oMathPara>
              <m:oMath>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 </m:t>
                </m:r>
                <m:bar>
                  <m:barPr>
                    <m:pos m:val="top"/>
                    <m:ctrlPr>
                      <w:rPr>
                        <w:rFonts w:ascii="Cambria Math" w:hAnsi="Cambria Math"/>
                        <w:i/>
                      </w:rPr>
                    </m:ctrlPr>
                  </m:barPr>
                  <m:e>
                    <m:r>
                      <w:rPr>
                        <w:rFonts w:ascii="Cambria Math" w:hAnsi="Cambria Math"/>
                      </w:rPr>
                      <m:t>X</m:t>
                    </m:r>
                  </m:e>
                </m:bar>
                <m:r>
                  <w:rPr>
                    <w:rFonts w:ascii="Cambria Math" w:hAnsi="Cambria Math"/>
                  </w:rPr>
                  <m:t>}</m:t>
                </m:r>
              </m:oMath>
            </m:oMathPara>
          </w:p>
        </w:tc>
        <w:tc>
          <w:tcPr>
            <w:tcW w:w="6804" w:type="dxa"/>
            <w:vAlign w:val="center"/>
          </w:tcPr>
          <w:p w14:paraId="0ABBFAA6" w14:textId="76D58850" w:rsidR="00770CFD" w:rsidRDefault="00770CFD" w:rsidP="00603326">
            <w:pPr>
              <w:spacing w:line="240" w:lineRule="auto"/>
              <w:ind w:firstLine="0"/>
              <w:jc w:val="left"/>
            </w:pPr>
            <w:r w:rsidRPr="00F54A86">
              <w:t>Espaço de probabilidade on</w:t>
            </w:r>
            <w:r>
              <w:t xml:space="preserve">de </w:t>
            </w:r>
            <m:oMath>
              <m:r>
                <w:rPr>
                  <w:rFonts w:ascii="Cambria Math" w:hAnsi="Cambria Math"/>
                </w:rPr>
                <m:t>i</m:t>
              </m:r>
            </m:oMath>
            <w:r>
              <w:t xml:space="preserve"> indexa pesos de probabilidade alternativos em </w:t>
            </w:r>
            <m:oMath>
              <m:bar>
                <m:barPr>
                  <m:pos m:val="top"/>
                  <m:ctrlPr>
                    <w:rPr>
                      <w:rFonts w:ascii="Cambria Math" w:hAnsi="Cambria Math"/>
                      <w:i/>
                    </w:rPr>
                  </m:ctrlPr>
                </m:barPr>
                <m:e>
                  <m:r>
                    <w:rPr>
                      <w:rFonts w:ascii="Cambria Math" w:hAnsi="Cambria Math"/>
                    </w:rPr>
                    <m:t>X</m:t>
                  </m:r>
                </m:e>
              </m:bar>
            </m:oMath>
            <w:r w:rsidR="00466CA4">
              <w:t>.</w:t>
            </w:r>
          </w:p>
        </w:tc>
        <w:tc>
          <w:tcPr>
            <w:tcW w:w="2693" w:type="dxa"/>
          </w:tcPr>
          <w:p w14:paraId="688B7344" w14:textId="21480595" w:rsidR="00770CFD" w:rsidRPr="009F416B"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9F416B">
              <w:rPr>
                <w:noProof/>
                <w:sz w:val="22"/>
              </w:rPr>
              <w:t>(HALL et al., 2012, p. 9)</w:t>
            </w:r>
            <w:r>
              <w:rPr>
                <w:sz w:val="22"/>
              </w:rPr>
              <w:fldChar w:fldCharType="end"/>
            </w:r>
          </w:p>
        </w:tc>
      </w:tr>
      <w:tr w:rsidR="00770CFD" w14:paraId="62FF1A52" w14:textId="77777777" w:rsidTr="00603326">
        <w:tc>
          <w:tcPr>
            <w:tcW w:w="4390" w:type="dxa"/>
            <w:vAlign w:val="center"/>
          </w:tcPr>
          <w:p w14:paraId="3726933A" w14:textId="77777777" w:rsidR="00770CFD" w:rsidRPr="009F416B" w:rsidRDefault="00770CFD" w:rsidP="00603326">
            <w:pPr>
              <w:ind w:firstLine="0"/>
              <w:jc w:val="left"/>
            </w:pPr>
            <m:oMathPara>
              <m:oMath>
                <m:r>
                  <w:rPr>
                    <w:rFonts w:ascii="Cambria Math" w:hAnsi="Cambria Math"/>
                  </w:rPr>
                  <m:t xml:space="preserve">x∈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5DEADD01" w14:textId="77777777" w:rsidR="00770CFD" w:rsidRPr="00D14BEF" w:rsidRDefault="00770CFD" w:rsidP="00603326">
            <w:pPr>
              <w:spacing w:line="240" w:lineRule="auto"/>
              <w:ind w:firstLine="0"/>
              <w:jc w:val="left"/>
            </w:pPr>
            <w:r w:rsidRPr="009F416B">
              <w:t xml:space="preserve">Futuro </w:t>
            </w:r>
            <m:oMath>
              <m:r>
                <w:rPr>
                  <w:rFonts w:ascii="Cambria Math" w:hAnsi="Cambria Math"/>
                </w:rPr>
                <m:t>x</m:t>
              </m:r>
            </m:oMath>
            <w:r w:rsidRPr="009F416B">
              <w:t xml:space="preserve"> pertence ao conjunto </w:t>
            </w:r>
            <w:r w:rsidRPr="00BB0509">
              <w:t xml:space="preserve">de </w:t>
            </w:r>
            <w:r>
              <w:t xml:space="preserve">futuros plausíveis </w:t>
            </w:r>
            <m:oMath>
              <m:acc>
                <m:accPr>
                  <m:chr m:val="⃗"/>
                  <m:ctrlPr>
                    <w:rPr>
                      <w:rFonts w:ascii="Cambria Math" w:hAnsi="Cambria Math"/>
                      <w:i/>
                    </w:rPr>
                  </m:ctrlPr>
                </m:accPr>
                <m:e>
                  <m:r>
                    <w:rPr>
                      <w:rFonts w:ascii="Cambria Math" w:hAnsi="Cambria Math"/>
                    </w:rPr>
                    <m:t>F</m:t>
                  </m:r>
                </m:e>
              </m:acc>
            </m:oMath>
            <w:r>
              <w:t>.</w:t>
            </w:r>
          </w:p>
        </w:tc>
        <w:tc>
          <w:tcPr>
            <w:tcW w:w="2693" w:type="dxa"/>
          </w:tcPr>
          <w:p w14:paraId="162D4D67" w14:textId="7135AD3C"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72C18CE7" w14:textId="77777777" w:rsidTr="00603326">
        <w:tc>
          <w:tcPr>
            <w:tcW w:w="4390" w:type="dxa"/>
            <w:vAlign w:val="center"/>
          </w:tcPr>
          <w:p w14:paraId="6FA19494" w14:textId="77777777" w:rsidR="00770CFD" w:rsidRDefault="000A47A3" w:rsidP="00603326">
            <w:pPr>
              <w:ind w:firstLine="0"/>
              <w:jc w:val="left"/>
            </w:pPr>
            <m:oMathPara>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24CDD4F9" w14:textId="77777777" w:rsidR="00770CFD" w:rsidRPr="002F15FD" w:rsidRDefault="00770CFD" w:rsidP="00603326">
            <w:pPr>
              <w:spacing w:line="240" w:lineRule="auto"/>
              <w:ind w:firstLine="0"/>
              <w:jc w:val="left"/>
            </w:pPr>
            <w:r>
              <w:t>Conjunto de “Casos” (</w:t>
            </w:r>
            <w:r>
              <w:rPr>
                <w:i/>
              </w:rPr>
              <w:t>Ensemble</w:t>
            </w:r>
            <w:r>
              <w:t>) dad</w:t>
            </w:r>
            <w:r w:rsidR="00432BD8">
              <w:t>o</w:t>
            </w:r>
            <w:r>
              <w:t xml:space="preserve"> pela combinação de estratégias e futuros.</w:t>
            </w:r>
          </w:p>
        </w:tc>
        <w:tc>
          <w:tcPr>
            <w:tcW w:w="2693" w:type="dxa"/>
          </w:tcPr>
          <w:p w14:paraId="07701AD2" w14:textId="2B02DAD8"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4C491794" w14:textId="77777777" w:rsidTr="00603326">
        <w:tc>
          <w:tcPr>
            <w:tcW w:w="4390" w:type="dxa"/>
            <w:vAlign w:val="center"/>
          </w:tcPr>
          <w:p w14:paraId="064776FA" w14:textId="77777777" w:rsidR="00770CFD" w:rsidRDefault="000A47A3" w:rsidP="00603326">
            <w:pPr>
              <w:ind w:firstLine="0"/>
              <w:jc w:val="left"/>
            </w:pPr>
            <m:oMathPara>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7EAC0E70" w14:textId="77777777" w:rsidR="00770CFD" w:rsidRPr="002723AC" w:rsidRDefault="00770CFD" w:rsidP="00603326">
            <w:pPr>
              <w:spacing w:line="240" w:lineRule="auto"/>
              <w:ind w:firstLine="0"/>
              <w:jc w:val="left"/>
            </w:pPr>
            <w:r>
              <w:t xml:space="preserve">Performance da estratégia </w:t>
            </w:r>
            <m:oMath>
              <m:r>
                <w:rPr>
                  <w:rFonts w:ascii="Cambria Math" w:hAnsi="Cambria Math"/>
                </w:rPr>
                <m:t>s</m:t>
              </m:r>
            </m:oMath>
            <w:r>
              <w:t xml:space="preserve"> no futuro </w:t>
            </w:r>
            <m:oMath>
              <m:r>
                <w:rPr>
                  <w:rFonts w:ascii="Cambria Math" w:hAnsi="Cambria Math"/>
                </w:rPr>
                <m:t>x</m:t>
              </m:r>
            </m:oMath>
            <w:r>
              <w:t xml:space="preserve"> calculada pelo gerador de cenários.</w:t>
            </w:r>
          </w:p>
        </w:tc>
        <w:tc>
          <w:tcPr>
            <w:tcW w:w="2693" w:type="dxa"/>
          </w:tcPr>
          <w:p w14:paraId="29B2D2AE" w14:textId="357B9F96" w:rsidR="00770CFD" w:rsidRPr="002F15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1D7F2456" w14:textId="77777777" w:rsidTr="00603326">
        <w:tc>
          <w:tcPr>
            <w:tcW w:w="4390" w:type="dxa"/>
            <w:vAlign w:val="center"/>
          </w:tcPr>
          <w:p w14:paraId="2B1A75B7" w14:textId="77777777" w:rsidR="00770CFD" w:rsidRPr="001D40FB" w:rsidRDefault="000A47A3" w:rsidP="00603326">
            <w:pPr>
              <w:ind w:firstLine="0"/>
              <w:jc w:val="left"/>
            </w:pPr>
            <m:oMathPara>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x)∈ </m:t>
                </m:r>
                <m:acc>
                  <m:accPr>
                    <m:chr m:val="⃗"/>
                    <m:ctrlPr>
                      <w:rPr>
                        <w:rFonts w:ascii="Cambria Math" w:hAnsi="Cambria Math"/>
                        <w:i/>
                      </w:rPr>
                    </m:ctrlPr>
                  </m:accPr>
                  <m:e>
                    <m:r>
                      <w:rPr>
                        <w:rFonts w:ascii="Cambria Math" w:hAnsi="Cambria Math"/>
                      </w:rPr>
                      <m:t>D</m:t>
                    </m:r>
                  </m:e>
                </m:acc>
              </m:oMath>
            </m:oMathPara>
          </w:p>
        </w:tc>
        <w:tc>
          <w:tcPr>
            <w:tcW w:w="6804" w:type="dxa"/>
            <w:vAlign w:val="center"/>
          </w:tcPr>
          <w:p w14:paraId="3122A501" w14:textId="77777777" w:rsidR="00770CFD" w:rsidRDefault="00770CFD" w:rsidP="00603326">
            <w:pPr>
              <w:spacing w:line="240" w:lineRule="auto"/>
              <w:ind w:firstLine="0"/>
              <w:jc w:val="left"/>
            </w:pPr>
            <w:r>
              <w:t xml:space="preserve">Conjunto de distribuições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oMath>
            <w:r>
              <w:t>.</w:t>
            </w:r>
          </w:p>
        </w:tc>
        <w:tc>
          <w:tcPr>
            <w:tcW w:w="2693" w:type="dxa"/>
          </w:tcPr>
          <w:p w14:paraId="1920E1B2" w14:textId="4745A70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5B2972">
              <w:rPr>
                <w:noProof/>
                <w:sz w:val="22"/>
              </w:rPr>
              <w:t>(LEMPERT; COLLINS, 2007, p. 1018)</w:t>
            </w:r>
            <w:r>
              <w:rPr>
                <w:sz w:val="22"/>
              </w:rPr>
              <w:fldChar w:fldCharType="end"/>
            </w:r>
          </w:p>
        </w:tc>
      </w:tr>
      <w:tr w:rsidR="00770CFD" w14:paraId="6CA55882" w14:textId="77777777" w:rsidTr="00603326">
        <w:tc>
          <w:tcPr>
            <w:tcW w:w="4390" w:type="dxa"/>
            <w:vAlign w:val="center"/>
          </w:tcPr>
          <w:p w14:paraId="31A1B356" w14:textId="77777777" w:rsidR="00770CFD" w:rsidRPr="00A70523" w:rsidRDefault="000A47A3" w:rsidP="00603326">
            <w:pPr>
              <w:ind w:firstLine="0"/>
              <w:jc w:val="left"/>
            </w:pPr>
            <m:oMathPara>
              <m:oMath>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2369B7A5" w14:textId="77777777" w:rsidR="00770CFD" w:rsidRDefault="00770CFD" w:rsidP="00603326">
            <w:pPr>
              <w:spacing w:line="240" w:lineRule="auto"/>
              <w:ind w:firstLine="0"/>
              <w:jc w:val="left"/>
            </w:pPr>
            <w:r>
              <w:t xml:space="preserve">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29B700C5" w14:textId="23CB4FA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38797870" w14:textId="77777777" w:rsidTr="00603326">
        <w:tc>
          <w:tcPr>
            <w:tcW w:w="4390" w:type="dxa"/>
            <w:vAlign w:val="center"/>
          </w:tcPr>
          <w:p w14:paraId="1E41765A" w14:textId="77777777" w:rsidR="00770CFD" w:rsidRPr="00EB7A87" w:rsidRDefault="000A47A3" w:rsidP="00603326">
            <w:pPr>
              <w:ind w:firstLine="0"/>
              <w:jc w:val="left"/>
            </w:pPr>
            <m:oMathPara>
              <m:oMath>
                <m:sSub>
                  <m:sSubPr>
                    <m:ctrlPr>
                      <w:rPr>
                        <w:rFonts w:ascii="Cambria Math" w:hAnsi="Cambria Math"/>
                        <w:i/>
                      </w:rPr>
                    </m:ctrlPr>
                  </m:sSubPr>
                  <m:e>
                    <m:r>
                      <w:rPr>
                        <w:rFonts w:ascii="Cambria Math" w:hAnsi="Cambria Math"/>
                      </w:rPr>
                      <m:t>R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den>
                </m:f>
              </m:oMath>
            </m:oMathPara>
          </w:p>
        </w:tc>
        <w:tc>
          <w:tcPr>
            <w:tcW w:w="6804" w:type="dxa"/>
            <w:vAlign w:val="center"/>
          </w:tcPr>
          <w:p w14:paraId="50662FBD" w14:textId="77777777" w:rsidR="00770CFD" w:rsidRDefault="00770CFD" w:rsidP="00603326">
            <w:pPr>
              <w:spacing w:line="240" w:lineRule="auto"/>
              <w:ind w:firstLine="0"/>
              <w:jc w:val="left"/>
            </w:pPr>
            <w:r>
              <w:t xml:space="preserve">Arrependimento relativ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7B4245B7" w14:textId="39494F64"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p>
        </w:tc>
      </w:tr>
      <w:tr w:rsidR="00770CFD" w14:paraId="45C6BFF1" w14:textId="77777777" w:rsidTr="00603326">
        <w:tc>
          <w:tcPr>
            <w:tcW w:w="4390" w:type="dxa"/>
            <w:vAlign w:val="center"/>
          </w:tcPr>
          <w:p w14:paraId="270E3D60" w14:textId="77777777" w:rsidR="00770CFD" w:rsidRPr="00EB7A87" w:rsidRDefault="000A47A3"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i</m:t>
                        </m:r>
                      </m:sub>
                    </m:sSub>
                  </m:e>
                </m:bar>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min</m:t>
                        </m:r>
                      </m:sub>
                    </m:sSub>
                  </m:sub>
                  <m:sup>
                    <m:sSub>
                      <m:sSubPr>
                        <m:ctrlPr>
                          <w:rPr>
                            <w:rFonts w:ascii="Cambria Math" w:hAnsi="Cambria Math"/>
                            <w:i/>
                          </w:rPr>
                        </m:ctrlPr>
                      </m:sSubPr>
                      <m:e>
                        <m:r>
                          <w:rPr>
                            <w:rFonts w:ascii="Cambria Math" w:hAnsi="Cambria Math"/>
                          </w:rPr>
                          <m:t>x</m:t>
                        </m:r>
                      </m:e>
                      <m:sub>
                        <m:r>
                          <w:rPr>
                            <w:rFonts w:ascii="Cambria Math" w:hAnsi="Cambria Math"/>
                          </w:rPr>
                          <m:t>max</m:t>
                        </m:r>
                      </m:sub>
                    </m:sSub>
                  </m:sup>
                  <m:e>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box>
                      <m:boxPr>
                        <m:diff m:val="1"/>
                        <m:ctrlPr>
                          <w:rPr>
                            <w:rFonts w:ascii="Cambria Math" w:hAnsi="Cambria Math"/>
                            <w:i/>
                          </w:rPr>
                        </m:ctrlPr>
                      </m:boxPr>
                      <m:e>
                        <m:r>
                          <w:rPr>
                            <w:rFonts w:ascii="Cambria Math" w:hAnsi="Cambria Math"/>
                          </w:rPr>
                          <m:t>dx</m:t>
                        </m:r>
                      </m:e>
                    </m:box>
                  </m:e>
                </m:nary>
              </m:oMath>
            </m:oMathPara>
          </w:p>
        </w:tc>
        <w:tc>
          <w:tcPr>
            <w:tcW w:w="6804" w:type="dxa"/>
            <w:vAlign w:val="center"/>
          </w:tcPr>
          <w:p w14:paraId="685559CC"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 uma distribuição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r>
                    <w:rPr>
                      <w:rFonts w:ascii="Cambria Math" w:hAnsi="Cambria Math"/>
                    </w:rPr>
                    <m:t>x</m:t>
                  </m:r>
                </m:e>
              </m:d>
            </m:oMath>
            <w:r>
              <w:t xml:space="preserve"> e ao futuro </w:t>
            </w:r>
            <m:oMath>
              <m:r>
                <w:rPr>
                  <w:rFonts w:ascii="Cambria Math" w:hAnsi="Cambria Math"/>
                </w:rPr>
                <m:t>x</m:t>
              </m:r>
            </m:oMath>
            <w:r>
              <w:t>.</w:t>
            </w:r>
          </w:p>
        </w:tc>
        <w:tc>
          <w:tcPr>
            <w:tcW w:w="2693" w:type="dxa"/>
          </w:tcPr>
          <w:p w14:paraId="2D62E3B7" w14:textId="40D0768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275CB4">
              <w:rPr>
                <w:noProof/>
                <w:sz w:val="22"/>
              </w:rPr>
              <w:t>(LEMPERT; COLLINS, 2007, p. 1018)</w:t>
            </w:r>
            <w:r>
              <w:rPr>
                <w:sz w:val="22"/>
              </w:rPr>
              <w:fldChar w:fldCharType="end"/>
            </w:r>
          </w:p>
        </w:tc>
      </w:tr>
      <w:tr w:rsidR="00770CFD" w14:paraId="78FE4E8E" w14:textId="77777777" w:rsidTr="00603326">
        <w:tc>
          <w:tcPr>
            <w:tcW w:w="4390" w:type="dxa"/>
            <w:vAlign w:val="center"/>
          </w:tcPr>
          <w:p w14:paraId="74BE5FEE" w14:textId="77777777" w:rsidR="00770CFD" w:rsidRPr="00EB7A87" w:rsidRDefault="000A47A3"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m:t>
                        </m:r>
                      </m:sub>
                    </m:sSub>
                  </m:e>
                </m:ba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ucesso</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num>
                  <m:den>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den>
                </m:f>
              </m:oMath>
            </m:oMathPara>
          </w:p>
        </w:tc>
        <w:tc>
          <w:tcPr>
            <w:tcW w:w="6804" w:type="dxa"/>
            <w:vAlign w:val="center"/>
          </w:tcPr>
          <w:p w14:paraId="4673366E"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o número de casos no qual a estratégia tem sucesso </w:t>
            </w:r>
            <m:oMath>
              <m:sSub>
                <m:sSubPr>
                  <m:ctrlPr>
                    <w:rPr>
                      <w:rFonts w:ascii="Cambria Math" w:hAnsi="Cambria Math"/>
                      <w:i/>
                    </w:rPr>
                  </m:ctrlPr>
                </m:sSubPr>
                <m:e>
                  <m:r>
                    <w:rPr>
                      <w:rFonts w:ascii="Cambria Math" w:hAnsi="Cambria Math"/>
                    </w:rPr>
                    <m:t>N</m:t>
                  </m:r>
                </m:e>
                <m:sub>
                  <m:r>
                    <w:rPr>
                      <w:rFonts w:ascii="Cambria Math" w:hAnsi="Cambria Math"/>
                    </w:rPr>
                    <m:t>Sucesso</m:t>
                  </m:r>
                </m:sub>
              </m:sSub>
            </m:oMath>
            <w:r>
              <w:t xml:space="preserve">, o arrependimento esperado destas estratégias nestes casos </w:t>
            </w: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oMath>
            <w:r>
              <w:t xml:space="preserve">, </w:t>
            </w:r>
          </w:p>
        </w:tc>
        <w:tc>
          <w:tcPr>
            <w:tcW w:w="2693" w:type="dxa"/>
          </w:tcPr>
          <w:p w14:paraId="4CFBF54C" w14:textId="36090FB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p>
        </w:tc>
      </w:tr>
      <w:tr w:rsidR="00770CFD" w14:paraId="25743DF4" w14:textId="77777777" w:rsidTr="00603326">
        <w:tc>
          <w:tcPr>
            <w:tcW w:w="4390" w:type="dxa"/>
            <w:vAlign w:val="center"/>
          </w:tcPr>
          <w:p w14:paraId="0CF0BAA3" w14:textId="77777777" w:rsidR="00770CFD" w:rsidRDefault="000A47A3" w:rsidP="00603326">
            <w:pPr>
              <w:ind w:firstLine="0"/>
              <w:jc w:val="left"/>
            </w:pPr>
            <m:oMathPara>
              <m:oMath>
                <m:sSup>
                  <m:sSupPr>
                    <m:ctrlPr>
                      <w:rPr>
                        <w:rFonts w:ascii="Cambria Math" w:hAnsi="Cambria Math"/>
                        <w:i/>
                      </w:rPr>
                    </m:ctrlPr>
                  </m:sSupPr>
                  <m:e>
                    <m:r>
                      <w:rPr>
                        <w:rFonts w:ascii="Cambria Math" w:hAnsi="Cambria Math"/>
                      </w:rPr>
                      <m:t>X</m:t>
                    </m:r>
                  </m:e>
                  <m:sup>
                    <m:r>
                      <w:rPr>
                        <w:rFonts w:ascii="Cambria Math" w:hAnsi="Cambria Math"/>
                      </w:rPr>
                      <m:t>I</m:t>
                    </m:r>
                  </m:sup>
                </m:sSup>
                <m:r>
                  <w:rPr>
                    <w:rFonts w:ascii="Cambria Math" w:hAnsi="Cambria Math"/>
                  </w:rPr>
                  <m:t>=</m:t>
                </m:r>
                <m:d>
                  <m:dPr>
                    <m:begChr m:val="{"/>
                    <m:endChr m:val="}"/>
                    <m:ctrlPr>
                      <w:rPr>
                        <w:rFonts w:ascii="Cambria Math" w:hAnsi="Cambria Math"/>
                        <w:i/>
                      </w:rPr>
                    </m:ctrlPr>
                  </m:dPr>
                  <m:e>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T</m:t>
                        </m:r>
                      </m:sup>
                    </m:sSup>
                  </m:e>
                </m:d>
              </m:oMath>
            </m:oMathPara>
          </w:p>
        </w:tc>
        <w:tc>
          <w:tcPr>
            <w:tcW w:w="6804" w:type="dxa"/>
            <w:vAlign w:val="center"/>
          </w:tcPr>
          <w:p w14:paraId="0A34A9EE" w14:textId="77777777" w:rsidR="00770CFD" w:rsidRPr="00413C85" w:rsidRDefault="00770CFD" w:rsidP="00603326">
            <w:pPr>
              <w:spacing w:line="240" w:lineRule="auto"/>
              <w:ind w:firstLine="0"/>
              <w:jc w:val="left"/>
            </w:pPr>
            <w:r>
              <w:t xml:space="preserve">O Conjunto de Casos relevantes para a decisão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 xml:space="preserve"> corresponde a todos os casos </w:t>
            </w:r>
            <m:oMath>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oMath>
            <w:r w:rsidRPr="001F49E4">
              <w:rPr>
                <w:b/>
              </w:rPr>
              <w:t xml:space="preserve"> </w:t>
            </w:r>
            <w:r>
              <w:t xml:space="preserve">cuja performance </w:t>
            </w:r>
            <m:oMath>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m:t>
              </m:r>
            </m:oMath>
            <w:r>
              <w:t xml:space="preserve"> supere um </w:t>
            </w:r>
            <w:r>
              <w:rPr>
                <w:i/>
              </w:rPr>
              <w:t xml:space="preserve">threshold </w:t>
            </w:r>
            <w:r>
              <w:t xml:space="preserve">de aceitação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w:t>
            </w:r>
          </w:p>
        </w:tc>
        <w:tc>
          <w:tcPr>
            <w:tcW w:w="2693" w:type="dxa"/>
          </w:tcPr>
          <w:p w14:paraId="2167C819" w14:textId="068FD18A"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6", "uris" : [ "http://www.mendeley.com/documents/?uuid=edc2e9a6-544c-42c3-acf0-dcd5a3eb2587" ] } ], "mendeley" : { "formattedCitation" : "(LEMPERT; BRYANT; BANKES, 2008, p. 6)", "plainTextFormattedCitation" : "(LEMPERT; BRYANT; BANKES, 2008, p. 6)", "previouslyFormattedCitation" : "(LEMPERT; BRYANT; BANKES, 2008, p. 6)" }, "properties" : {  }, "schema" : "https://github.com/citation-style-language/schema/raw/master/csl-citation.json" }</w:instrText>
            </w:r>
            <w:r>
              <w:rPr>
                <w:sz w:val="22"/>
              </w:rPr>
              <w:fldChar w:fldCharType="separate"/>
            </w:r>
            <w:r w:rsidRPr="00413C85">
              <w:rPr>
                <w:noProof/>
                <w:sz w:val="22"/>
              </w:rPr>
              <w:t>(LEMPERT; BRYANT; BANKES, 2008, p. 6)</w:t>
            </w:r>
            <w:r>
              <w:rPr>
                <w:sz w:val="22"/>
              </w:rPr>
              <w:fldChar w:fldCharType="end"/>
            </w:r>
          </w:p>
        </w:tc>
      </w:tr>
      <w:tr w:rsidR="00770CFD" w14:paraId="17A07767" w14:textId="77777777" w:rsidTr="00603326">
        <w:tc>
          <w:tcPr>
            <w:tcW w:w="4390" w:type="dxa"/>
            <w:vAlign w:val="center"/>
          </w:tcPr>
          <w:p w14:paraId="77798889" w14:textId="77777777" w:rsidR="00770CFD" w:rsidRDefault="00770CFD" w:rsidP="00603326">
            <w:pPr>
              <w:ind w:firstLine="0"/>
              <w:jc w:val="left"/>
            </w:pPr>
            <m:oMathPara>
              <m:oMath>
                <m:r>
                  <w:rPr>
                    <w:rFonts w:ascii="Cambria Math" w:hAnsi="Cambria Math"/>
                  </w:rPr>
                  <m:t>C</m:t>
                </m:r>
                <m:d>
                  <m:dPr>
                    <m:ctrlPr>
                      <w:rPr>
                        <w:rFonts w:ascii="Cambria Math" w:hAnsi="Cambria Math"/>
                        <w:i/>
                      </w:rPr>
                    </m:ctrlPr>
                  </m:dPr>
                  <m:e>
                    <m:r>
                      <w:rPr>
                        <w:rFonts w:ascii="Cambria Math" w:hAnsi="Cambria Math"/>
                      </w:rPr>
                      <m:t>B;</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ctrlPr>
                                  <w:rPr>
                                    <w:rFonts w:ascii="Cambria Math" w:hAnsi="Cambria Math"/>
                                    <w:b/>
                                    <w:i/>
                                  </w:rPr>
                                </m:ctrlPr>
                              </m:e>
                            </m:d>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I</m:t>
                            </m:r>
                          </m:sup>
                        </m:sSup>
                      </m:e>
                    </m:d>
                  </m:den>
                </m:f>
              </m:oMath>
            </m:oMathPara>
          </w:p>
        </w:tc>
        <w:tc>
          <w:tcPr>
            <w:tcW w:w="6804" w:type="dxa"/>
            <w:vAlign w:val="center"/>
          </w:tcPr>
          <w:p w14:paraId="0C77FA3E" w14:textId="77777777" w:rsidR="00770CFD" w:rsidRPr="004345C8" w:rsidRDefault="00770CFD" w:rsidP="00603326">
            <w:pPr>
              <w:spacing w:line="240" w:lineRule="auto"/>
              <w:ind w:firstLine="0"/>
              <w:jc w:val="left"/>
            </w:pPr>
            <w:r>
              <w:t xml:space="preserve">Cobertura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asos relevantes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w:t>
            </w:r>
          </w:p>
        </w:tc>
        <w:tc>
          <w:tcPr>
            <w:tcW w:w="2693" w:type="dxa"/>
          </w:tcPr>
          <w:p w14:paraId="71C7C369" w14:textId="1B06CAA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tc>
      </w:tr>
      <w:tr w:rsidR="00770CFD" w14:paraId="7C6C6567" w14:textId="77777777" w:rsidTr="00603326">
        <w:tc>
          <w:tcPr>
            <w:tcW w:w="4390" w:type="dxa"/>
            <w:vAlign w:val="center"/>
          </w:tcPr>
          <w:p w14:paraId="02115F65" w14:textId="77777777" w:rsidR="00770CFD" w:rsidRDefault="00770CFD" w:rsidP="00603326">
            <w:pPr>
              <w:ind w:firstLine="0"/>
              <w:jc w:val="left"/>
            </w:pPr>
            <m:oMathPara>
              <m:oMath>
                <m:r>
                  <w:rPr>
                    <w:rFonts w:ascii="Cambria Math" w:hAnsi="Cambria Math"/>
                  </w:rPr>
                  <m:t>D</m:t>
                </m:r>
                <m:d>
                  <m:dPr>
                    <m:ctrlPr>
                      <w:rPr>
                        <w:rFonts w:ascii="Cambria Math" w:hAnsi="Cambria Math"/>
                        <w:i/>
                      </w:rPr>
                    </m:ctrlPr>
                  </m:dPr>
                  <m:e>
                    <m:r>
                      <w:rPr>
                        <w:rFonts w:ascii="Cambria Math" w:hAnsi="Cambria Math"/>
                      </w:rPr>
                      <m:t>B;X;</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den>
                </m:f>
              </m:oMath>
            </m:oMathPara>
          </w:p>
        </w:tc>
        <w:tc>
          <w:tcPr>
            <w:tcW w:w="6804" w:type="dxa"/>
            <w:vAlign w:val="center"/>
          </w:tcPr>
          <w:p w14:paraId="6F856946" w14:textId="77777777" w:rsidR="00770CFD" w:rsidRDefault="00770CFD" w:rsidP="00603326">
            <w:pPr>
              <w:spacing w:line="240" w:lineRule="auto"/>
              <w:ind w:firstLine="0"/>
              <w:jc w:val="left"/>
            </w:pPr>
            <w:r>
              <w:t xml:space="preserve">Densidade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w:t>
            </w:r>
          </w:p>
        </w:tc>
        <w:tc>
          <w:tcPr>
            <w:tcW w:w="2693" w:type="dxa"/>
          </w:tcPr>
          <w:p w14:paraId="6C249C7D" w14:textId="2BC98A4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p w14:paraId="53945421" w14:textId="77777777" w:rsidR="00770CFD" w:rsidRDefault="00770CFD" w:rsidP="00603326">
            <w:pPr>
              <w:spacing w:line="240" w:lineRule="auto"/>
              <w:ind w:firstLine="0"/>
              <w:jc w:val="left"/>
              <w:rPr>
                <w:sz w:val="22"/>
              </w:rPr>
            </w:pPr>
          </w:p>
        </w:tc>
      </w:tr>
      <w:tr w:rsidR="00770CFD" w14:paraId="5EDEE4D4" w14:textId="77777777" w:rsidTr="00603326">
        <w:tc>
          <w:tcPr>
            <w:tcW w:w="4390" w:type="dxa"/>
            <w:vAlign w:val="center"/>
          </w:tcPr>
          <w:p w14:paraId="657B2471" w14:textId="77777777" w:rsidR="00770CFD" w:rsidRDefault="000A47A3"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z</m:t>
                            </m:r>
                          </m:sub>
                        </m:sSub>
                      </m:e>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α</m:t>
                        </m:r>
                      </m:e>
                    </m:d>
                  </m:e>
                </m:func>
              </m:oMath>
            </m:oMathPara>
          </w:p>
        </w:tc>
        <w:tc>
          <w:tcPr>
            <w:tcW w:w="6804" w:type="dxa"/>
            <w:vAlign w:val="center"/>
          </w:tcPr>
          <w:p w14:paraId="4031DEFD" w14:textId="50030C7E" w:rsidR="00770CFD" w:rsidRDefault="00466CA4" w:rsidP="00603326">
            <w:pPr>
              <w:spacing w:line="240" w:lineRule="auto"/>
              <w:ind w:firstLine="0"/>
              <w:jc w:val="left"/>
            </w:pPr>
            <w:r>
              <w:t>Escolha da</w:t>
            </w:r>
            <w:r w:rsidR="00770CFD">
              <w:t xml:space="preserve"> estratégia </w:t>
            </w:r>
            <m:oMath>
              <m:r>
                <w:rPr>
                  <w:rFonts w:ascii="Cambria Math" w:hAnsi="Cambria Math"/>
                </w:rPr>
                <m:t>s</m:t>
              </m:r>
            </m:oMath>
            <w:r w:rsidR="00770CFD">
              <w:t xml:space="preserve"> que tem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rsidR="00770CFD">
              <w:t xml:space="preserve"> superior à um </w:t>
            </w:r>
            <w:r w:rsidR="00770CFD">
              <w:rPr>
                <w:i/>
              </w:rPr>
              <w:t xml:space="preserve">threshold </w:t>
            </w:r>
            <w:r w:rsidR="00770CFD">
              <w:t xml:space="preserve">de performance </w:t>
            </w:r>
            <m:oMath>
              <m:r>
                <w:rPr>
                  <w:rFonts w:ascii="Cambria Math" w:hAnsi="Cambria Math"/>
                </w:rPr>
                <m:t>α</m:t>
              </m:r>
            </m:oMath>
            <w:r w:rsidR="00770CFD">
              <w:t xml:space="preserve"> no maior número possível de futuros</w:t>
            </w:r>
            <w:r>
              <w:t>.</w:t>
            </w:r>
          </w:p>
        </w:tc>
        <w:tc>
          <w:tcPr>
            <w:tcW w:w="2693" w:type="dxa"/>
          </w:tcPr>
          <w:p w14:paraId="544464E1" w14:textId="51404CC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5", "uris" : [ "http://www.mendeley.com/documents/?uuid=5b37398b-23b0-4af8-8cfa-bf26dd1a1732" ] } ], "mendeley" : { "formattedCitation" : "(GROVES, 2006, p. 135)", "plainTextFormattedCitation" : "(GROVES, 2006, p. 135)", "previouslyFormattedCitation" : "(GROVES, 2006, p. 135)" }, "properties" : {  }, "schema" : "https://github.com/citation-style-language/schema/raw/master/csl-citation.json" }</w:instrText>
            </w:r>
            <w:r>
              <w:rPr>
                <w:sz w:val="22"/>
              </w:rPr>
              <w:fldChar w:fldCharType="separate"/>
            </w:r>
            <w:r w:rsidRPr="00830F00">
              <w:rPr>
                <w:noProof/>
                <w:sz w:val="22"/>
              </w:rPr>
              <w:t>(GROVES, 2006, p. 135)</w:t>
            </w:r>
            <w:r>
              <w:rPr>
                <w:sz w:val="22"/>
              </w:rPr>
              <w:fldChar w:fldCharType="end"/>
            </w:r>
          </w:p>
        </w:tc>
      </w:tr>
      <w:tr w:rsidR="00770CFD" w14:paraId="5CE3DED6" w14:textId="77777777" w:rsidTr="00603326">
        <w:tc>
          <w:tcPr>
            <w:tcW w:w="4390" w:type="dxa"/>
            <w:vAlign w:val="center"/>
          </w:tcPr>
          <w:p w14:paraId="27FD71BC" w14:textId="77777777" w:rsidR="00770CFD" w:rsidRDefault="000A47A3"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Med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e>
                      <m:e>
                        <m:r>
                          <w:rPr>
                            <w:rFonts w:ascii="Cambria Math" w:hAnsi="Cambria Math"/>
                          </w:rPr>
                          <m:t xml:space="preserve"> x=1,…,X</m:t>
                        </m:r>
                      </m:e>
                    </m:d>
                  </m:e>
                </m:func>
              </m:oMath>
            </m:oMathPara>
          </w:p>
        </w:tc>
        <w:tc>
          <w:tcPr>
            <w:tcW w:w="6804" w:type="dxa"/>
            <w:vAlign w:val="center"/>
          </w:tcPr>
          <w:p w14:paraId="4100EF2C" w14:textId="0C2094C3" w:rsidR="00770CFD" w:rsidRDefault="00466CA4" w:rsidP="00603326">
            <w:pPr>
              <w:spacing w:line="240" w:lineRule="auto"/>
              <w:ind w:firstLine="0"/>
              <w:jc w:val="left"/>
            </w:pPr>
            <w:r>
              <w:t xml:space="preserve">Escolha da </w:t>
            </w:r>
            <w:r w:rsidR="00770CFD">
              <w:t xml:space="preserve">estratégia </w:t>
            </w:r>
            <m:oMath>
              <m:r>
                <w:rPr>
                  <w:rFonts w:ascii="Cambria Math" w:hAnsi="Cambria Math"/>
                </w:rPr>
                <m:t>s</m:t>
              </m:r>
            </m:oMath>
            <w:r w:rsidR="00770CFD">
              <w:t xml:space="preserve"> que tem</w:t>
            </w:r>
            <w:r>
              <w:t xml:space="preserve"> maior</w:t>
            </w:r>
            <w:r w:rsidR="00770CFD">
              <w:t xml:space="preserv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Mediana (</w:t>
            </w:r>
            <w:r w:rsidR="00770CFD">
              <w:t>algum outro quartil</w:t>
            </w:r>
            <w:r>
              <w:t>).</w:t>
            </w:r>
          </w:p>
        </w:tc>
        <w:tc>
          <w:tcPr>
            <w:tcW w:w="2693" w:type="dxa"/>
          </w:tcPr>
          <w:p w14:paraId="5BE43576" w14:textId="58EEAC5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6", "uris" : [ "http://www.mendeley.com/documents/?uuid=5b37398b-23b0-4af8-8cfa-bf26dd1a1732" ] } ], "mendeley" : { "formattedCitation" : "(GROVES, 2006, p. 136)", "plainTextFormattedCitation" : "(GROVES, 2006, p. 136)", "previouslyFormattedCitation" : "(GROVES, 2006, p. 136)" }, "properties" : {  }, "schema" : "https://github.com/citation-style-language/schema/raw/master/csl-citation.json" }</w:instrText>
            </w:r>
            <w:r>
              <w:rPr>
                <w:sz w:val="22"/>
              </w:rPr>
              <w:fldChar w:fldCharType="separate"/>
            </w:r>
            <w:r w:rsidRPr="00830F00">
              <w:rPr>
                <w:noProof/>
                <w:sz w:val="22"/>
              </w:rPr>
              <w:t>(GROVES, 2006, p. 136)</w:t>
            </w:r>
            <w:r>
              <w:rPr>
                <w:sz w:val="22"/>
              </w:rPr>
              <w:fldChar w:fldCharType="end"/>
            </w:r>
          </w:p>
        </w:tc>
      </w:tr>
    </w:tbl>
    <w:p w14:paraId="2CE891F5" w14:textId="77777777" w:rsidR="00770CFD" w:rsidRDefault="0004189D" w:rsidP="0004189D">
      <w:pPr>
        <w:autoSpaceDE/>
        <w:autoSpaceDN/>
        <w:adjustRightInd/>
        <w:spacing w:after="160" w:line="259" w:lineRule="auto"/>
        <w:ind w:firstLine="0"/>
        <w:jc w:val="center"/>
      </w:pPr>
      <w:r>
        <w:t>Fonte: Elaborado pelo Autor.</w:t>
      </w:r>
    </w:p>
    <w:p w14:paraId="71343227" w14:textId="77777777" w:rsidR="00350A80" w:rsidRDefault="00350A80">
      <w:pPr>
        <w:autoSpaceDE/>
        <w:autoSpaceDN/>
        <w:adjustRightInd/>
        <w:spacing w:after="160" w:line="259" w:lineRule="auto"/>
        <w:ind w:firstLine="0"/>
        <w:jc w:val="left"/>
      </w:pPr>
      <w:r>
        <w:br w:type="page"/>
      </w:r>
    </w:p>
    <w:p w14:paraId="7A74ED50" w14:textId="66507655" w:rsidR="00350A80" w:rsidRDefault="00350A80" w:rsidP="00350A80">
      <w:pPr>
        <w:pStyle w:val="Ttulo1"/>
        <w:numPr>
          <w:ilvl w:val="0"/>
          <w:numId w:val="0"/>
        </w:numPr>
        <w:ind w:left="737"/>
        <w:jc w:val="center"/>
      </w:pPr>
      <w:bookmarkStart w:id="198" w:name="_Toc502855310"/>
      <w:r w:rsidRPr="00B31CAE">
        <w:lastRenderedPageBreak/>
        <w:t>A</w:t>
      </w:r>
      <w:r w:rsidRPr="00B31CAE">
        <w:rPr>
          <w:rStyle w:val="TtuloApendAnexoChar"/>
          <w:rFonts w:cs="Arial"/>
          <w:kern w:val="32"/>
          <w:szCs w:val="32"/>
        </w:rPr>
        <w:t>PÊNDIC</w:t>
      </w:r>
      <w:r>
        <w:t xml:space="preserve">E </w:t>
      </w:r>
      <w:r w:rsidR="00D25807">
        <w:t>H</w:t>
      </w:r>
      <w:r w:rsidRPr="00B31CAE">
        <w:t xml:space="preserve"> </w:t>
      </w:r>
      <w:r>
        <w:t>–</w:t>
      </w:r>
      <w:r w:rsidRPr="00B31CAE">
        <w:t xml:space="preserve"> </w:t>
      </w:r>
      <w:r>
        <w:t>Quadro Completo de Métodos</w:t>
      </w:r>
      <w:bookmarkEnd w:id="198"/>
    </w:p>
    <w:p w14:paraId="72C10CAC" w14:textId="2F9300FC" w:rsidR="00350A80" w:rsidRDefault="00350A80" w:rsidP="00BF1013">
      <w:pPr>
        <w:pStyle w:val="Legenda"/>
      </w:pPr>
      <w:bookmarkStart w:id="199" w:name="_Toc482263869"/>
      <w:r>
        <w:t xml:space="preserve">Quadro </w:t>
      </w:r>
      <w:r w:rsidR="000A47A3">
        <w:fldChar w:fldCharType="begin"/>
      </w:r>
      <w:r w:rsidR="000A47A3">
        <w:instrText xml:space="preserve"> SEQ Quadro \* ARABIC </w:instrText>
      </w:r>
      <w:r w:rsidR="000A47A3">
        <w:fldChar w:fldCharType="separate"/>
      </w:r>
      <w:r w:rsidR="00743F02">
        <w:rPr>
          <w:noProof/>
        </w:rPr>
        <w:t>25</w:t>
      </w:r>
      <w:r w:rsidR="000A47A3">
        <w:rPr>
          <w:noProof/>
        </w:rPr>
        <w:fldChar w:fldCharType="end"/>
      </w:r>
      <w:r>
        <w:t xml:space="preserve"> – </w:t>
      </w:r>
      <w:r w:rsidR="00E9709B">
        <w:t>Quadro completo de Métodos Relacionados ao RDM</w:t>
      </w:r>
      <w:bookmarkEnd w:id="199"/>
    </w:p>
    <w:tbl>
      <w:tblPr>
        <w:tblW w:w="14596" w:type="dxa"/>
        <w:tblCellMar>
          <w:left w:w="70" w:type="dxa"/>
          <w:right w:w="70" w:type="dxa"/>
        </w:tblCellMar>
        <w:tblLook w:val="04A0" w:firstRow="1" w:lastRow="0" w:firstColumn="1" w:lastColumn="0" w:noHBand="0" w:noVBand="1"/>
      </w:tblPr>
      <w:tblGrid>
        <w:gridCol w:w="1799"/>
        <w:gridCol w:w="1191"/>
        <w:gridCol w:w="1126"/>
        <w:gridCol w:w="1016"/>
        <w:gridCol w:w="1410"/>
        <w:gridCol w:w="1180"/>
        <w:gridCol w:w="1016"/>
        <w:gridCol w:w="1051"/>
        <w:gridCol w:w="1266"/>
        <w:gridCol w:w="1270"/>
        <w:gridCol w:w="1270"/>
        <w:gridCol w:w="1001"/>
      </w:tblGrid>
      <w:tr w:rsidR="00350A80" w:rsidRPr="00263686" w14:paraId="1202491C" w14:textId="77777777" w:rsidTr="00350A80">
        <w:trPr>
          <w:trHeight w:val="510"/>
          <w:tblHeader/>
        </w:trPr>
        <w:tc>
          <w:tcPr>
            <w:tcW w:w="180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3101100"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19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A692A34" w14:textId="7961CAC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POPPER; BANKES, 2003)</w:t>
            </w:r>
            <w:r w:rsidRPr="00E9709B">
              <w:rPr>
                <w:rFonts w:cs="Arial"/>
                <w:b/>
                <w:bCs/>
                <w:color w:val="000000"/>
                <w:sz w:val="18"/>
                <w:szCs w:val="20"/>
              </w:rPr>
              <w:fldChar w:fldCharType="end"/>
            </w:r>
          </w:p>
        </w:tc>
        <w:tc>
          <w:tcPr>
            <w:tcW w:w="112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F84FAD0" w14:textId="275DD2E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et al., 2006)</w:t>
            </w:r>
            <w:r w:rsidRPr="00E9709B">
              <w:rPr>
                <w:rFonts w:cs="Arial"/>
                <w:b/>
                <w:bCs/>
                <w:color w:val="000000"/>
                <w:sz w:val="18"/>
                <w:szCs w:val="20"/>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6B96C2F2" w14:textId="091AC85E"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lang w:val="en-US"/>
              </w:rPr>
              <w:t>(HALL et al., 2012)</w:t>
            </w:r>
            <w:r w:rsidRPr="00E9709B">
              <w:rPr>
                <w:rFonts w:cs="Arial"/>
                <w:b/>
                <w:bCs/>
                <w:color w:val="000000"/>
                <w:sz w:val="18"/>
                <w:szCs w:val="20"/>
              </w:rPr>
              <w:fldChar w:fldCharType="end"/>
            </w:r>
          </w:p>
        </w:tc>
        <w:tc>
          <w:tcPr>
            <w:tcW w:w="141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1C19F66" w14:textId="2FB900E6"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E9709B">
              <w:rPr>
                <w:rFonts w:cs="Arial"/>
                <w:b/>
                <w:bCs/>
                <w:color w:val="000000"/>
                <w:sz w:val="18"/>
                <w:szCs w:val="20"/>
                <w:lang w:val="en-US"/>
              </w:rPr>
              <w:fldChar w:fldCharType="separate"/>
            </w:r>
            <w:r w:rsidR="003342C9" w:rsidRPr="00E9709B">
              <w:rPr>
                <w:rFonts w:cs="Arial"/>
                <w:b/>
                <w:bCs/>
                <w:noProof/>
                <w:color w:val="000000"/>
                <w:sz w:val="18"/>
                <w:szCs w:val="20"/>
                <w:lang w:val="en-US"/>
              </w:rPr>
              <w:t>(HALLEGATTE et al., 2012)</w:t>
            </w:r>
            <w:r w:rsidRPr="00E9709B">
              <w:rPr>
                <w:rFonts w:cs="Arial"/>
                <w:b/>
                <w:bCs/>
                <w:color w:val="000000"/>
                <w:sz w:val="18"/>
                <w:szCs w:val="20"/>
                <w:lang w:val="en-US"/>
              </w:rPr>
              <w:fldChar w:fldCharType="end"/>
            </w:r>
          </w:p>
        </w:tc>
        <w:tc>
          <w:tcPr>
            <w:tcW w:w="118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0CCBAB" w14:textId="6C1373C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1", "issue" : "4", "issued" : { "date-parts" : [ [ "2013" ] ] }, "page" : "627-646", "title" : "Scenarios that illuminate vulnerabilities and robust responses", "type" : "article-journal", "volume" : "117" }, "uris" : [ "http://www.mendeley.com/documents/?uuid=d920d252-3562-4c27-a892-9a8c0f36f6ef" ] } ], "mendeley" : { "formattedCitation" : "(LEMPERT, 2013)", "plainTextFormattedCitation" : "(LEMPERT, 2013)", "previouslyFormattedCitation" : "(LEMPERT,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LEMPERT, 2013)</w:t>
            </w:r>
            <w:r w:rsidRPr="00E9709B">
              <w:rPr>
                <w:rFonts w:cs="Arial"/>
                <w:b/>
                <w:bCs/>
                <w:color w:val="000000"/>
                <w:sz w:val="18"/>
                <w:szCs w:val="20"/>
                <w:lang w:val="en-US"/>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1EE4121" w14:textId="0EE20B1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mendeley" : { "formattedCitation" : "(KALRA et al., 2014)", "plainTextFormattedCitation" : "(KALRA et al., 2014)", "previouslyFormattedCitation" : "(KALRA et al., 2014)"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LRA et al., 2014)</w:t>
            </w:r>
            <w:r w:rsidRPr="00E9709B">
              <w:rPr>
                <w:rFonts w:cs="Arial"/>
                <w:b/>
                <w:bCs/>
                <w:color w:val="000000"/>
                <w:sz w:val="18"/>
                <w:szCs w:val="20"/>
                <w:lang w:val="en-US"/>
              </w:rPr>
              <w:fldChar w:fldCharType="end"/>
            </w:r>
          </w:p>
        </w:tc>
        <w:tc>
          <w:tcPr>
            <w:tcW w:w="105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4558F1" w14:textId="39AB97FA"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HERMAN et al., 2015)</w:t>
            </w:r>
            <w:r w:rsidRPr="00E9709B">
              <w:rPr>
                <w:rFonts w:cs="Arial"/>
                <w:b/>
                <w:bCs/>
                <w:color w:val="000000"/>
                <w:sz w:val="18"/>
                <w:szCs w:val="20"/>
                <w:lang w:val="en-US"/>
              </w:rPr>
              <w:fldChar w:fldCharType="end"/>
            </w:r>
          </w:p>
        </w:tc>
        <w:tc>
          <w:tcPr>
            <w:tcW w:w="126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B71FA1B" w14:textId="51BF17DB"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SPRZYK et al., 2013)</w:t>
            </w:r>
            <w:r w:rsidRPr="00E9709B">
              <w:rPr>
                <w:rFonts w:cs="Arial"/>
                <w:b/>
                <w:bCs/>
                <w:color w:val="000000"/>
                <w:sz w:val="18"/>
                <w:szCs w:val="20"/>
                <w:lang w:val="en-US"/>
              </w:rPr>
              <w:fldChar w:fldCharType="end"/>
            </w:r>
          </w:p>
        </w:tc>
        <w:tc>
          <w:tcPr>
            <w:tcW w:w="127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E94AE81" w14:textId="303BD6F6"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COURTNEY; KIRKLAND; VIGUERIE, 1997)</w:t>
            </w:r>
            <w:r w:rsidRPr="00E9709B">
              <w:rPr>
                <w:rFonts w:cs="Arial"/>
                <w:b/>
                <w:bCs/>
                <w:color w:val="000000"/>
                <w:sz w:val="18"/>
                <w:szCs w:val="20"/>
                <w:lang w:val="en-US"/>
              </w:rPr>
              <w:fldChar w:fldCharType="end"/>
            </w:r>
          </w:p>
        </w:tc>
        <w:tc>
          <w:tcPr>
            <w:tcW w:w="126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8F77CC2" w14:textId="40151007" w:rsidR="00350A80" w:rsidRPr="00C2290D" w:rsidRDefault="00350A80" w:rsidP="00350A80">
            <w:pPr>
              <w:autoSpaceDE/>
              <w:autoSpaceDN/>
              <w:adjustRightInd/>
              <w:spacing w:line="240" w:lineRule="auto"/>
              <w:ind w:firstLine="0"/>
              <w:jc w:val="left"/>
              <w:rPr>
                <w:rFonts w:cs="Arial"/>
                <w:b/>
                <w:bCs/>
                <w:color w:val="000000"/>
                <w:sz w:val="18"/>
                <w:szCs w:val="20"/>
                <w:lang w:val="en-US"/>
              </w:rPr>
            </w:pPr>
            <w:r w:rsidRPr="00C2290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C2290D">
              <w:rPr>
                <w:rFonts w:cs="Arial"/>
                <w:b/>
                <w:bCs/>
                <w:color w:val="000000"/>
                <w:sz w:val="18"/>
                <w:szCs w:val="20"/>
                <w:lang w:val="en-US"/>
              </w:rPr>
              <w:fldChar w:fldCharType="separate"/>
            </w:r>
            <w:r w:rsidRPr="00C2290D">
              <w:rPr>
                <w:rFonts w:cs="Arial"/>
                <w:b/>
                <w:bCs/>
                <w:noProof/>
                <w:color w:val="000000"/>
                <w:sz w:val="18"/>
                <w:szCs w:val="20"/>
                <w:lang w:val="en-US"/>
              </w:rPr>
              <w:t>(COURTNEY; LOVALLO; CLARKE, 2013)</w:t>
            </w:r>
            <w:r w:rsidRPr="00C2290D">
              <w:rPr>
                <w:rFonts w:cs="Arial"/>
                <w:b/>
                <w:bCs/>
                <w:color w:val="000000"/>
                <w:sz w:val="18"/>
                <w:szCs w:val="20"/>
                <w:lang w:val="en-US"/>
              </w:rPr>
              <w:fldChar w:fldCharType="end"/>
            </w:r>
          </w:p>
        </w:tc>
        <w:tc>
          <w:tcPr>
            <w:tcW w:w="100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979D58D" w14:textId="6292CCBD" w:rsidR="00350A80" w:rsidRPr="0017535D" w:rsidRDefault="00350A80" w:rsidP="00350A80">
            <w:pPr>
              <w:autoSpaceDE/>
              <w:autoSpaceDN/>
              <w:adjustRightInd/>
              <w:spacing w:line="240" w:lineRule="auto"/>
              <w:ind w:firstLine="0"/>
              <w:jc w:val="left"/>
              <w:rPr>
                <w:rFonts w:cs="Arial"/>
                <w:b/>
                <w:bCs/>
                <w:color w:val="000000"/>
                <w:sz w:val="18"/>
                <w:szCs w:val="20"/>
                <w:lang w:val="en-US"/>
              </w:rPr>
            </w:pPr>
            <w:r w:rsidRPr="0017535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17535D">
              <w:rPr>
                <w:rFonts w:cs="Arial"/>
                <w:b/>
                <w:bCs/>
                <w:color w:val="000000"/>
                <w:sz w:val="18"/>
                <w:szCs w:val="20"/>
                <w:lang w:val="en-US"/>
              </w:rPr>
              <w:fldChar w:fldCharType="separate"/>
            </w:r>
            <w:r w:rsidRPr="0017535D">
              <w:rPr>
                <w:rFonts w:cs="Arial"/>
                <w:b/>
                <w:bCs/>
                <w:noProof/>
                <w:color w:val="000000"/>
                <w:sz w:val="18"/>
                <w:szCs w:val="20"/>
                <w:lang w:val="en-US"/>
              </w:rPr>
              <w:t>(O’BRIEN, 2011)</w:t>
            </w:r>
            <w:r w:rsidRPr="0017535D">
              <w:rPr>
                <w:rFonts w:cs="Arial"/>
                <w:b/>
                <w:bCs/>
                <w:color w:val="000000"/>
                <w:sz w:val="18"/>
                <w:szCs w:val="20"/>
                <w:lang w:val="en-US"/>
              </w:rPr>
              <w:fldChar w:fldCharType="end"/>
            </w:r>
          </w:p>
        </w:tc>
      </w:tr>
      <w:tr w:rsidR="00350A80" w:rsidRPr="00263686" w14:paraId="0464CD42" w14:textId="77777777" w:rsidTr="00350A80">
        <w:trPr>
          <w:trHeight w:val="255"/>
          <w:tblHeader/>
        </w:trPr>
        <w:tc>
          <w:tcPr>
            <w:tcW w:w="1802" w:type="dxa"/>
            <w:tcBorders>
              <w:top w:val="nil"/>
              <w:left w:val="single" w:sz="4" w:space="0" w:color="auto"/>
              <w:bottom w:val="single" w:sz="4" w:space="0" w:color="auto"/>
              <w:right w:val="single" w:sz="4" w:space="0" w:color="auto"/>
            </w:tcBorders>
            <w:shd w:val="clear" w:color="auto" w:fill="D9D9D9" w:themeFill="background1" w:themeFillShade="D9"/>
            <w:vAlign w:val="center"/>
          </w:tcPr>
          <w:p w14:paraId="7CBB6433"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w:t>
            </w:r>
          </w:p>
        </w:tc>
        <w:tc>
          <w:tcPr>
            <w:tcW w:w="1192" w:type="dxa"/>
            <w:tcBorders>
              <w:top w:val="nil"/>
              <w:left w:val="nil"/>
              <w:bottom w:val="single" w:sz="4" w:space="0" w:color="auto"/>
              <w:right w:val="single" w:sz="4" w:space="0" w:color="auto"/>
            </w:tcBorders>
            <w:shd w:val="clear" w:color="auto" w:fill="D9D9D9" w:themeFill="background1" w:themeFillShade="D9"/>
            <w:vAlign w:val="center"/>
          </w:tcPr>
          <w:p w14:paraId="3BFFFF19" w14:textId="77777777" w:rsidR="00350A80" w:rsidRPr="0024281B" w:rsidRDefault="00350A80" w:rsidP="00350A80">
            <w:pPr>
              <w:autoSpaceDE/>
              <w:autoSpaceDN/>
              <w:adjustRightInd/>
              <w:spacing w:line="240" w:lineRule="auto"/>
              <w:ind w:firstLine="0"/>
              <w:jc w:val="center"/>
              <w:rPr>
                <w:rFonts w:cs="Arial"/>
                <w:color w:val="000000"/>
                <w:sz w:val="16"/>
                <w:szCs w:val="20"/>
              </w:rPr>
            </w:pPr>
            <w:r w:rsidRPr="0024281B">
              <w:rPr>
                <w:rFonts w:cs="Arial"/>
                <w:color w:val="000000"/>
                <w:sz w:val="16"/>
                <w:szCs w:val="20"/>
              </w:rPr>
              <w:t>Long Term Policy Analysis</w:t>
            </w:r>
          </w:p>
        </w:tc>
        <w:tc>
          <w:tcPr>
            <w:tcW w:w="1127" w:type="dxa"/>
            <w:tcBorders>
              <w:top w:val="nil"/>
              <w:left w:val="nil"/>
              <w:bottom w:val="single" w:sz="4" w:space="0" w:color="auto"/>
              <w:right w:val="single" w:sz="4" w:space="0" w:color="auto"/>
            </w:tcBorders>
            <w:shd w:val="clear" w:color="auto" w:fill="D9D9D9" w:themeFill="background1" w:themeFillShade="D9"/>
            <w:vAlign w:val="center"/>
          </w:tcPr>
          <w:p w14:paraId="66EA449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44570F68"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 Policies Under Uncertainty</w:t>
            </w:r>
          </w:p>
        </w:tc>
        <w:tc>
          <w:tcPr>
            <w:tcW w:w="1410" w:type="dxa"/>
            <w:tcBorders>
              <w:top w:val="nil"/>
              <w:left w:val="nil"/>
              <w:bottom w:val="single" w:sz="4" w:space="0" w:color="auto"/>
              <w:right w:val="single" w:sz="4" w:space="0" w:color="auto"/>
            </w:tcBorders>
            <w:shd w:val="clear" w:color="auto" w:fill="D9D9D9" w:themeFill="background1" w:themeFillShade="D9"/>
            <w:vAlign w:val="center"/>
          </w:tcPr>
          <w:p w14:paraId="5AF6D07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Investment Decision Making Under Climate Uncertainty</w:t>
            </w:r>
          </w:p>
        </w:tc>
        <w:tc>
          <w:tcPr>
            <w:tcW w:w="1181" w:type="dxa"/>
            <w:tcBorders>
              <w:top w:val="nil"/>
              <w:left w:val="nil"/>
              <w:bottom w:val="single" w:sz="4" w:space="0" w:color="auto"/>
              <w:right w:val="single" w:sz="4" w:space="0" w:color="auto"/>
            </w:tcBorders>
            <w:shd w:val="clear" w:color="auto" w:fill="D9D9D9" w:themeFill="background1" w:themeFillShade="D9"/>
            <w:vAlign w:val="center"/>
          </w:tcPr>
          <w:p w14:paraId="49A91EBB"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Related Decisions</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780CC52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52" w:type="dxa"/>
            <w:tcBorders>
              <w:top w:val="nil"/>
              <w:left w:val="nil"/>
              <w:bottom w:val="single" w:sz="4" w:space="0" w:color="auto"/>
              <w:right w:val="single" w:sz="4" w:space="0" w:color="auto"/>
            </w:tcBorders>
            <w:shd w:val="clear" w:color="auto" w:fill="D9D9D9" w:themeFill="background1" w:themeFillShade="D9"/>
            <w:vAlign w:val="center"/>
          </w:tcPr>
          <w:p w14:paraId="1CF50FA3" w14:textId="77777777" w:rsidR="00350A80" w:rsidRPr="0024281B" w:rsidRDefault="00350A80" w:rsidP="00350A80">
            <w:pPr>
              <w:spacing w:line="240" w:lineRule="auto"/>
              <w:ind w:firstLine="0"/>
              <w:jc w:val="left"/>
              <w:rPr>
                <w:rFonts w:cs="Arial"/>
                <w:color w:val="000000"/>
                <w:sz w:val="16"/>
                <w:szCs w:val="20"/>
                <w:lang w:val="en-US"/>
              </w:rPr>
            </w:pPr>
            <w:r w:rsidRPr="0024281B">
              <w:rPr>
                <w:rFonts w:cs="Arial"/>
                <w:color w:val="000000"/>
                <w:sz w:val="16"/>
                <w:szCs w:val="20"/>
                <w:lang w:val="en-US"/>
              </w:rPr>
              <w:t>Water Systems Planning under Change</w:t>
            </w:r>
          </w:p>
        </w:tc>
        <w:tc>
          <w:tcPr>
            <w:tcW w:w="1267" w:type="dxa"/>
            <w:tcBorders>
              <w:top w:val="nil"/>
              <w:left w:val="nil"/>
              <w:bottom w:val="single" w:sz="4" w:space="0" w:color="auto"/>
              <w:right w:val="single" w:sz="4" w:space="0" w:color="auto"/>
            </w:tcBorders>
            <w:shd w:val="clear" w:color="auto" w:fill="D9D9D9" w:themeFill="background1" w:themeFillShade="D9"/>
            <w:vAlign w:val="center"/>
          </w:tcPr>
          <w:p w14:paraId="0065B45D"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Complex Envinromental Systems Undergoing Change</w:t>
            </w:r>
          </w:p>
        </w:tc>
        <w:tc>
          <w:tcPr>
            <w:tcW w:w="1270" w:type="dxa"/>
            <w:tcBorders>
              <w:top w:val="nil"/>
              <w:left w:val="nil"/>
              <w:bottom w:val="single" w:sz="4" w:space="0" w:color="auto"/>
              <w:right w:val="single" w:sz="4" w:space="0" w:color="auto"/>
            </w:tcBorders>
            <w:shd w:val="clear" w:color="auto" w:fill="D9D9D9" w:themeFill="background1" w:themeFillShade="D9"/>
            <w:vAlign w:val="center"/>
          </w:tcPr>
          <w:p w14:paraId="58C50696"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260" w:type="dxa"/>
            <w:tcBorders>
              <w:top w:val="nil"/>
              <w:left w:val="nil"/>
              <w:bottom w:val="single" w:sz="4" w:space="0" w:color="auto"/>
              <w:right w:val="single" w:sz="4" w:space="0" w:color="auto"/>
            </w:tcBorders>
            <w:shd w:val="clear" w:color="auto" w:fill="D9D9D9" w:themeFill="background1" w:themeFillShade="D9"/>
            <w:vAlign w:val="center"/>
          </w:tcPr>
          <w:p w14:paraId="199A882E"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001" w:type="dxa"/>
            <w:tcBorders>
              <w:top w:val="nil"/>
              <w:left w:val="nil"/>
              <w:bottom w:val="single" w:sz="4" w:space="0" w:color="auto"/>
              <w:right w:val="single" w:sz="4" w:space="0" w:color="auto"/>
            </w:tcBorders>
            <w:shd w:val="clear" w:color="auto" w:fill="D9D9D9" w:themeFill="background1" w:themeFillShade="D9"/>
            <w:vAlign w:val="center"/>
          </w:tcPr>
          <w:p w14:paraId="58670CD9"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Supporting the Strategy Process**</w:t>
            </w:r>
          </w:p>
        </w:tc>
      </w:tr>
      <w:tr w:rsidR="00350A80" w:rsidRPr="00263686" w14:paraId="4C32F60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A230A1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lanejamento por Cenários</w:t>
            </w:r>
          </w:p>
        </w:tc>
        <w:tc>
          <w:tcPr>
            <w:tcW w:w="1192" w:type="dxa"/>
            <w:tcBorders>
              <w:top w:val="nil"/>
              <w:left w:val="nil"/>
              <w:bottom w:val="single" w:sz="4" w:space="0" w:color="auto"/>
              <w:right w:val="single" w:sz="4" w:space="0" w:color="auto"/>
            </w:tcBorders>
            <w:shd w:val="clear" w:color="auto" w:fill="auto"/>
            <w:vAlign w:val="center"/>
            <w:hideMark/>
          </w:tcPr>
          <w:p w14:paraId="1D46A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BACF3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4FC8C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7ABE7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8CB298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503D6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F3CBC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80E50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84507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2B431E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48FDD0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20BB3E1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A14C54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lphi</w:t>
            </w:r>
          </w:p>
        </w:tc>
        <w:tc>
          <w:tcPr>
            <w:tcW w:w="1192" w:type="dxa"/>
            <w:tcBorders>
              <w:top w:val="nil"/>
              <w:left w:val="nil"/>
              <w:bottom w:val="single" w:sz="4" w:space="0" w:color="auto"/>
              <w:right w:val="single" w:sz="4" w:space="0" w:color="auto"/>
            </w:tcBorders>
            <w:shd w:val="clear" w:color="auto" w:fill="auto"/>
            <w:vAlign w:val="center"/>
            <w:hideMark/>
          </w:tcPr>
          <w:p w14:paraId="69E210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20A4114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136C99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DE1BE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864F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4E74F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8EF69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3BD0C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6A642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7347B2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09C21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D83EF98"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4A4AF7D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Foresight</w:t>
            </w:r>
          </w:p>
        </w:tc>
        <w:tc>
          <w:tcPr>
            <w:tcW w:w="1192" w:type="dxa"/>
            <w:tcBorders>
              <w:top w:val="nil"/>
              <w:left w:val="nil"/>
              <w:bottom w:val="single" w:sz="4" w:space="0" w:color="auto"/>
              <w:right w:val="single" w:sz="4" w:space="0" w:color="auto"/>
            </w:tcBorders>
            <w:shd w:val="clear" w:color="auto" w:fill="auto"/>
            <w:vAlign w:val="center"/>
            <w:hideMark/>
          </w:tcPr>
          <w:p w14:paraId="3912BF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F3689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A4B31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1AC06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F8683A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674CC7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9D426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AC87F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8DDDEA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2B3B4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326AB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617FEFF1"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98B800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Analysis</w:t>
            </w:r>
          </w:p>
        </w:tc>
        <w:tc>
          <w:tcPr>
            <w:tcW w:w="1192" w:type="dxa"/>
            <w:tcBorders>
              <w:top w:val="nil"/>
              <w:left w:val="nil"/>
              <w:bottom w:val="single" w:sz="4" w:space="0" w:color="auto"/>
              <w:right w:val="single" w:sz="4" w:space="0" w:color="auto"/>
            </w:tcBorders>
            <w:shd w:val="clear" w:color="auto" w:fill="auto"/>
            <w:vAlign w:val="center"/>
            <w:hideMark/>
          </w:tcPr>
          <w:p w14:paraId="47BC20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734EE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4A158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C6B2F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DCD3BE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580A66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37D67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7CF209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C63B41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7FFC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ED59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8AC612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24E4E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imulação Computacional</w:t>
            </w:r>
          </w:p>
        </w:tc>
        <w:tc>
          <w:tcPr>
            <w:tcW w:w="1192" w:type="dxa"/>
            <w:tcBorders>
              <w:top w:val="nil"/>
              <w:left w:val="nil"/>
              <w:bottom w:val="single" w:sz="4" w:space="0" w:color="auto"/>
              <w:right w:val="single" w:sz="4" w:space="0" w:color="auto"/>
            </w:tcBorders>
            <w:shd w:val="clear" w:color="auto" w:fill="auto"/>
            <w:vAlign w:val="center"/>
            <w:hideMark/>
          </w:tcPr>
          <w:p w14:paraId="166EC2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21DB6A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F637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8B596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496D48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81C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D16C26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D2C31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37D534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9F18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c>
          <w:tcPr>
            <w:tcW w:w="1001" w:type="dxa"/>
            <w:tcBorders>
              <w:top w:val="nil"/>
              <w:left w:val="nil"/>
              <w:bottom w:val="single" w:sz="4" w:space="0" w:color="auto"/>
              <w:right w:val="single" w:sz="4" w:space="0" w:color="auto"/>
            </w:tcBorders>
            <w:shd w:val="clear" w:color="auto" w:fill="auto"/>
            <w:vAlign w:val="center"/>
            <w:hideMark/>
          </w:tcPr>
          <w:p w14:paraId="224D40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0C5E72C" w14:textId="77777777" w:rsidTr="00350A80">
        <w:trPr>
          <w:trHeight w:val="255"/>
        </w:trPr>
        <w:tc>
          <w:tcPr>
            <w:tcW w:w="1802" w:type="dxa"/>
            <w:tcBorders>
              <w:top w:val="nil"/>
              <w:left w:val="single" w:sz="4" w:space="0" w:color="auto"/>
              <w:bottom w:val="single" w:sz="4" w:space="0" w:color="auto"/>
              <w:right w:val="single" w:sz="4" w:space="0" w:color="auto"/>
            </w:tcBorders>
            <w:shd w:val="clear" w:color="000000" w:fill="F2F2F2"/>
            <w:vAlign w:val="bottom"/>
            <w:hideMark/>
          </w:tcPr>
          <w:p w14:paraId="58189FD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obust Decision Making</w:t>
            </w:r>
          </w:p>
        </w:tc>
        <w:tc>
          <w:tcPr>
            <w:tcW w:w="1192" w:type="dxa"/>
            <w:tcBorders>
              <w:top w:val="nil"/>
              <w:left w:val="nil"/>
              <w:bottom w:val="single" w:sz="4" w:space="0" w:color="auto"/>
              <w:right w:val="single" w:sz="4" w:space="0" w:color="auto"/>
            </w:tcBorders>
            <w:shd w:val="clear" w:color="000000" w:fill="F2F2F2"/>
            <w:vAlign w:val="center"/>
            <w:hideMark/>
          </w:tcPr>
          <w:p w14:paraId="43B8C0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000000" w:fill="F2F2F2"/>
            <w:vAlign w:val="center"/>
            <w:hideMark/>
          </w:tcPr>
          <w:p w14:paraId="21B1DD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3F87D5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000000" w:fill="F2F2F2"/>
            <w:vAlign w:val="center"/>
            <w:hideMark/>
          </w:tcPr>
          <w:p w14:paraId="5909AC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000000" w:fill="F2F2F2"/>
            <w:vAlign w:val="center"/>
            <w:hideMark/>
          </w:tcPr>
          <w:p w14:paraId="631E7D0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23B06B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000000" w:fill="F2F2F2"/>
            <w:vAlign w:val="center"/>
            <w:hideMark/>
          </w:tcPr>
          <w:p w14:paraId="422A89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000000" w:fill="F2F2F2"/>
            <w:vAlign w:val="center"/>
            <w:hideMark/>
          </w:tcPr>
          <w:p w14:paraId="74DA37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000000" w:fill="F2F2F2"/>
            <w:vAlign w:val="center"/>
            <w:hideMark/>
          </w:tcPr>
          <w:p w14:paraId="72923A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000000" w:fill="F2F2F2"/>
            <w:vAlign w:val="center"/>
            <w:hideMark/>
          </w:tcPr>
          <w:p w14:paraId="6EDFBF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000000" w:fill="F2F2F2"/>
            <w:vAlign w:val="center"/>
            <w:hideMark/>
          </w:tcPr>
          <w:p w14:paraId="18BAC93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7BDBB8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342528F"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isk Analysis</w:t>
            </w:r>
          </w:p>
        </w:tc>
        <w:tc>
          <w:tcPr>
            <w:tcW w:w="1192" w:type="dxa"/>
            <w:tcBorders>
              <w:top w:val="nil"/>
              <w:left w:val="nil"/>
              <w:bottom w:val="single" w:sz="4" w:space="0" w:color="auto"/>
              <w:right w:val="single" w:sz="4" w:space="0" w:color="auto"/>
            </w:tcBorders>
            <w:shd w:val="clear" w:color="auto" w:fill="auto"/>
            <w:vAlign w:val="center"/>
            <w:hideMark/>
          </w:tcPr>
          <w:p w14:paraId="32660E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0358A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10FF7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CA7B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9A70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43736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EB0310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855D3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F95315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9918A5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F757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DF8F76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4D011F8"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fo-Gap</w:t>
            </w:r>
          </w:p>
        </w:tc>
        <w:tc>
          <w:tcPr>
            <w:tcW w:w="1192" w:type="dxa"/>
            <w:tcBorders>
              <w:top w:val="nil"/>
              <w:left w:val="nil"/>
              <w:bottom w:val="single" w:sz="4" w:space="0" w:color="auto"/>
              <w:right w:val="single" w:sz="4" w:space="0" w:color="auto"/>
            </w:tcBorders>
            <w:shd w:val="clear" w:color="auto" w:fill="auto"/>
            <w:vAlign w:val="center"/>
            <w:hideMark/>
          </w:tcPr>
          <w:p w14:paraId="4D4E2E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B5936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96C5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auto" w:fill="auto"/>
            <w:vAlign w:val="center"/>
            <w:hideMark/>
          </w:tcPr>
          <w:p w14:paraId="0B15919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57EA7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6F2265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B63A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3EEA78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59E93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F89C5B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371C0A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5FD608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338D6E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w:t>
            </w:r>
          </w:p>
        </w:tc>
        <w:tc>
          <w:tcPr>
            <w:tcW w:w="1192" w:type="dxa"/>
            <w:tcBorders>
              <w:top w:val="nil"/>
              <w:left w:val="nil"/>
              <w:bottom w:val="single" w:sz="4" w:space="0" w:color="auto"/>
              <w:right w:val="single" w:sz="4" w:space="0" w:color="auto"/>
            </w:tcBorders>
            <w:shd w:val="clear" w:color="auto" w:fill="auto"/>
            <w:vAlign w:val="center"/>
            <w:hideMark/>
          </w:tcPr>
          <w:p w14:paraId="26985E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E5F59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AF38AD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2330D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D15084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AEAC4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1B857F7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B770C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11863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2FBCF3E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E4AE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90425A5"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6C28E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 Under Uncertainty</w:t>
            </w:r>
          </w:p>
        </w:tc>
        <w:tc>
          <w:tcPr>
            <w:tcW w:w="1192" w:type="dxa"/>
            <w:tcBorders>
              <w:top w:val="nil"/>
              <w:left w:val="nil"/>
              <w:bottom w:val="single" w:sz="4" w:space="0" w:color="auto"/>
              <w:right w:val="single" w:sz="4" w:space="0" w:color="auto"/>
            </w:tcBorders>
            <w:shd w:val="clear" w:color="auto" w:fill="auto"/>
            <w:vAlign w:val="center"/>
            <w:hideMark/>
          </w:tcPr>
          <w:p w14:paraId="446AF3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617C1E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877CC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6DD2E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7E593AE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0356DE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CC559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00F0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31205A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14A2F0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5FA93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242092E"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7F24D1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eal Options</w:t>
            </w:r>
          </w:p>
        </w:tc>
        <w:tc>
          <w:tcPr>
            <w:tcW w:w="1192" w:type="dxa"/>
            <w:tcBorders>
              <w:top w:val="nil"/>
              <w:left w:val="nil"/>
              <w:bottom w:val="single" w:sz="4" w:space="0" w:color="auto"/>
              <w:right w:val="single" w:sz="4" w:space="0" w:color="auto"/>
            </w:tcBorders>
            <w:shd w:val="clear" w:color="auto" w:fill="auto"/>
            <w:vAlign w:val="center"/>
            <w:hideMark/>
          </w:tcPr>
          <w:p w14:paraId="4275D7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DDB8D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ACA679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531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2673ECB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84D153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03334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78025B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A334A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B632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04C12F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E9F461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A66E4C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limate Inform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18629F0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A7C85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61B2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B33279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4828E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F97B7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A7397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F9578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440E0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7F2451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450E64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178607DC"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F5032A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any Objective Robust Decision Making</w:t>
            </w:r>
          </w:p>
        </w:tc>
        <w:tc>
          <w:tcPr>
            <w:tcW w:w="1192" w:type="dxa"/>
            <w:tcBorders>
              <w:top w:val="nil"/>
              <w:left w:val="nil"/>
              <w:bottom w:val="single" w:sz="4" w:space="0" w:color="auto"/>
              <w:right w:val="single" w:sz="4" w:space="0" w:color="auto"/>
            </w:tcBorders>
            <w:shd w:val="clear" w:color="auto" w:fill="auto"/>
            <w:vAlign w:val="center"/>
            <w:hideMark/>
          </w:tcPr>
          <w:p w14:paraId="22B3EBC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B6963E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2B2F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D48D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5236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9C69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98C3F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4790C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2F349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A69EB6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C7820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5553B06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BE84AB5"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Scaling</w:t>
            </w:r>
          </w:p>
        </w:tc>
        <w:tc>
          <w:tcPr>
            <w:tcW w:w="1192" w:type="dxa"/>
            <w:tcBorders>
              <w:top w:val="nil"/>
              <w:left w:val="nil"/>
              <w:bottom w:val="single" w:sz="4" w:space="0" w:color="auto"/>
              <w:right w:val="single" w:sz="4" w:space="0" w:color="auto"/>
            </w:tcBorders>
            <w:shd w:val="clear" w:color="auto" w:fill="auto"/>
            <w:vAlign w:val="center"/>
            <w:hideMark/>
          </w:tcPr>
          <w:p w14:paraId="6986B5A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FF4A95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810E28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ACFBF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EE0ECF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EF0B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EAA7C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D6C050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409961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ED0B5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7DA1B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EB7B4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6A23C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lastRenderedPageBreak/>
              <w:t>Robust Optimization</w:t>
            </w:r>
          </w:p>
        </w:tc>
        <w:tc>
          <w:tcPr>
            <w:tcW w:w="1192" w:type="dxa"/>
            <w:tcBorders>
              <w:top w:val="nil"/>
              <w:left w:val="nil"/>
              <w:bottom w:val="single" w:sz="4" w:space="0" w:color="auto"/>
              <w:right w:val="single" w:sz="4" w:space="0" w:color="auto"/>
            </w:tcBorders>
            <w:shd w:val="clear" w:color="auto" w:fill="auto"/>
            <w:vAlign w:val="center"/>
            <w:hideMark/>
          </w:tcPr>
          <w:p w14:paraId="18E77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4188F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D384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3E4E7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F9B52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4AEF5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717CAC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6CC0FD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7D87634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DF83D8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75E7B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5DB2BCB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891CDB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raditional Strategy Toolkit"</w:t>
            </w:r>
          </w:p>
        </w:tc>
        <w:tc>
          <w:tcPr>
            <w:tcW w:w="1192" w:type="dxa"/>
            <w:tcBorders>
              <w:top w:val="nil"/>
              <w:left w:val="nil"/>
              <w:bottom w:val="single" w:sz="4" w:space="0" w:color="auto"/>
              <w:right w:val="single" w:sz="4" w:space="0" w:color="auto"/>
            </w:tcBorders>
            <w:shd w:val="clear" w:color="auto" w:fill="auto"/>
            <w:vAlign w:val="center"/>
            <w:hideMark/>
          </w:tcPr>
          <w:p w14:paraId="4C8E5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C88CEC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7705A8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C4E423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14F08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018463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E4AC5A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58DAC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72A13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43ED5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8FD3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34C257AA"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CFE3D5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Game Theory</w:t>
            </w:r>
          </w:p>
        </w:tc>
        <w:tc>
          <w:tcPr>
            <w:tcW w:w="1192" w:type="dxa"/>
            <w:tcBorders>
              <w:top w:val="nil"/>
              <w:left w:val="nil"/>
              <w:bottom w:val="single" w:sz="4" w:space="0" w:color="auto"/>
              <w:right w:val="single" w:sz="4" w:space="0" w:color="auto"/>
            </w:tcBorders>
            <w:shd w:val="clear" w:color="auto" w:fill="auto"/>
            <w:vAlign w:val="center"/>
            <w:hideMark/>
          </w:tcPr>
          <w:p w14:paraId="308478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500E9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F00E14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FCEBD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D43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3A2F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3CFE7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9E65B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54F8A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1793226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29BF9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0B3387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EA9F7B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echnology Forecasting</w:t>
            </w:r>
          </w:p>
        </w:tc>
        <w:tc>
          <w:tcPr>
            <w:tcW w:w="1192" w:type="dxa"/>
            <w:tcBorders>
              <w:top w:val="nil"/>
              <w:left w:val="nil"/>
              <w:bottom w:val="single" w:sz="4" w:space="0" w:color="auto"/>
              <w:right w:val="single" w:sz="4" w:space="0" w:color="auto"/>
            </w:tcBorders>
            <w:shd w:val="clear" w:color="auto" w:fill="auto"/>
            <w:vAlign w:val="center"/>
            <w:hideMark/>
          </w:tcPr>
          <w:p w14:paraId="7991FC7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708FC6F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D0A1E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E039B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11211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D297E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BEACDF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9EB2A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DCC768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7EC1D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82C90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531FD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688DCC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ystem Dynamics Modeling</w:t>
            </w:r>
          </w:p>
        </w:tc>
        <w:tc>
          <w:tcPr>
            <w:tcW w:w="1192" w:type="dxa"/>
            <w:tcBorders>
              <w:top w:val="nil"/>
              <w:left w:val="nil"/>
              <w:bottom w:val="single" w:sz="4" w:space="0" w:color="auto"/>
              <w:right w:val="single" w:sz="4" w:space="0" w:color="auto"/>
            </w:tcBorders>
            <w:shd w:val="clear" w:color="auto" w:fill="auto"/>
            <w:vAlign w:val="center"/>
            <w:hideMark/>
          </w:tcPr>
          <w:p w14:paraId="2B8AB20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2DDB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8037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67E72A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A535D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B28AA6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1E357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BF50B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2D3FE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39C9660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5CB2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B69DC66"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9D458B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Agent-Based Modeling</w:t>
            </w:r>
          </w:p>
        </w:tc>
        <w:tc>
          <w:tcPr>
            <w:tcW w:w="1192" w:type="dxa"/>
            <w:tcBorders>
              <w:top w:val="nil"/>
              <w:left w:val="nil"/>
              <w:bottom w:val="single" w:sz="4" w:space="0" w:color="auto"/>
              <w:right w:val="single" w:sz="4" w:space="0" w:color="auto"/>
            </w:tcBorders>
            <w:shd w:val="clear" w:color="auto" w:fill="auto"/>
            <w:vAlign w:val="center"/>
            <w:hideMark/>
          </w:tcPr>
          <w:p w14:paraId="525CA3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6F553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C7E03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96324B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B8512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B206FB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66A4E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756D1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8AC13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6ECFE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22B1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0C5846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7391EA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Latent-demand Research</w:t>
            </w:r>
          </w:p>
        </w:tc>
        <w:tc>
          <w:tcPr>
            <w:tcW w:w="1192" w:type="dxa"/>
            <w:tcBorders>
              <w:top w:val="nil"/>
              <w:left w:val="nil"/>
              <w:bottom w:val="single" w:sz="4" w:space="0" w:color="auto"/>
              <w:right w:val="single" w:sz="4" w:space="0" w:color="auto"/>
            </w:tcBorders>
            <w:shd w:val="clear" w:color="auto" w:fill="auto"/>
            <w:vAlign w:val="center"/>
            <w:hideMark/>
          </w:tcPr>
          <w:p w14:paraId="3558DD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D3E2CB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4638A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8462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CA7CD5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C7E2D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F92EB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24FDC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CBD0E1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D19C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37A95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5ABFE73"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75FCE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nventional Capital-Budgeting Tools</w:t>
            </w:r>
          </w:p>
        </w:tc>
        <w:tc>
          <w:tcPr>
            <w:tcW w:w="1192" w:type="dxa"/>
            <w:tcBorders>
              <w:top w:val="nil"/>
              <w:left w:val="nil"/>
              <w:bottom w:val="single" w:sz="4" w:space="0" w:color="auto"/>
              <w:right w:val="single" w:sz="4" w:space="0" w:color="auto"/>
            </w:tcBorders>
            <w:shd w:val="clear" w:color="auto" w:fill="auto"/>
            <w:vAlign w:val="center"/>
            <w:hideMark/>
          </w:tcPr>
          <w:p w14:paraId="3D74D3D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5EF740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2649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18E17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98EAD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1ADAE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F177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1A829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B5796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A226E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55FA7D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69AB3DB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24D287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onte Carlo Methods</w:t>
            </w:r>
          </w:p>
        </w:tc>
        <w:tc>
          <w:tcPr>
            <w:tcW w:w="1192" w:type="dxa"/>
            <w:tcBorders>
              <w:top w:val="nil"/>
              <w:left w:val="nil"/>
              <w:bottom w:val="single" w:sz="4" w:space="0" w:color="auto"/>
              <w:right w:val="single" w:sz="4" w:space="0" w:color="auto"/>
            </w:tcBorders>
            <w:shd w:val="clear" w:color="auto" w:fill="auto"/>
            <w:vAlign w:val="center"/>
            <w:hideMark/>
          </w:tcPr>
          <w:p w14:paraId="551546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C3A9E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FE37B3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4FA13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8D14D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08AB1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3BC19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2195A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31B62BE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4BF01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EB6E6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1A27FB5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96AD4D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ase-bas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427339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96393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C2676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A8D73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F9F52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39C8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9D7C5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5C803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54963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77D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0AB64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0344BC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AE1F9F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rediction Markets</w:t>
            </w:r>
          </w:p>
        </w:tc>
        <w:tc>
          <w:tcPr>
            <w:tcW w:w="1192" w:type="dxa"/>
            <w:tcBorders>
              <w:top w:val="nil"/>
              <w:left w:val="nil"/>
              <w:bottom w:val="single" w:sz="4" w:space="0" w:color="auto"/>
              <w:right w:val="single" w:sz="4" w:space="0" w:color="auto"/>
            </w:tcBorders>
            <w:shd w:val="clear" w:color="auto" w:fill="auto"/>
            <w:vAlign w:val="center"/>
            <w:hideMark/>
          </w:tcPr>
          <w:p w14:paraId="1A3E7B6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A0FF0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7C35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81E22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70F4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09C0E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DDEC9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6D92F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4FB2F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36568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45D09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3A0AA8A3"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14CA0E9"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centivized Estimate Approaches</w:t>
            </w:r>
          </w:p>
        </w:tc>
        <w:tc>
          <w:tcPr>
            <w:tcW w:w="1192" w:type="dxa"/>
            <w:tcBorders>
              <w:top w:val="nil"/>
              <w:left w:val="nil"/>
              <w:bottom w:val="single" w:sz="4" w:space="0" w:color="auto"/>
              <w:right w:val="single" w:sz="4" w:space="0" w:color="auto"/>
            </w:tcBorders>
            <w:shd w:val="clear" w:color="auto" w:fill="auto"/>
            <w:vAlign w:val="center"/>
            <w:hideMark/>
          </w:tcPr>
          <w:p w14:paraId="43C5CF4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6ADBF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2916F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062E8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D83A6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E979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846AC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5A06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AB20DA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6BC17AA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788C50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bl>
    <w:p w14:paraId="45F442C4" w14:textId="5D894E6E" w:rsidR="007D594F" w:rsidRDefault="00350A80" w:rsidP="001D2EBF">
      <w:pPr>
        <w:ind w:firstLine="0"/>
        <w:jc w:val="center"/>
        <w:rPr>
          <w:lang w:val="en-US"/>
        </w:rPr>
      </w:pPr>
      <w:r>
        <w:rPr>
          <w:lang w:val="en-US"/>
        </w:rPr>
        <w:t xml:space="preserve">Fonte: </w:t>
      </w:r>
      <w:r w:rsidR="001D2EBF">
        <w:rPr>
          <w:lang w:val="en-US"/>
        </w:rPr>
        <w:t>Elaborado pelo Auto</w:t>
      </w:r>
      <w:r w:rsidR="00995CD0">
        <w:rPr>
          <w:lang w:val="en-US"/>
        </w:rPr>
        <w:t>r</w:t>
      </w:r>
    </w:p>
    <w:p w14:paraId="53930997" w14:textId="77777777" w:rsidR="00995CD0" w:rsidRDefault="00995CD0" w:rsidP="001D2EBF">
      <w:pPr>
        <w:ind w:firstLine="0"/>
        <w:jc w:val="center"/>
        <w:sectPr w:rsidR="00995CD0" w:rsidSect="001D2EBF">
          <w:footnotePr>
            <w:numRestart w:val="eachSect"/>
          </w:footnotePr>
          <w:pgSz w:w="16838" w:h="11906" w:orient="landscape" w:code="9"/>
          <w:pgMar w:top="1701" w:right="1701" w:bottom="1134" w:left="1134" w:header="1134" w:footer="709" w:gutter="0"/>
          <w:cols w:space="708"/>
          <w:docGrid w:linePitch="360"/>
        </w:sectPr>
      </w:pPr>
    </w:p>
    <w:p w14:paraId="7C4E290A" w14:textId="05CD530B" w:rsidR="00995CD0" w:rsidRDefault="00995CD0" w:rsidP="009F715F">
      <w:pPr>
        <w:pStyle w:val="Ttulo1"/>
        <w:numPr>
          <w:ilvl w:val="0"/>
          <w:numId w:val="0"/>
        </w:numPr>
        <w:jc w:val="center"/>
      </w:pPr>
      <w:bookmarkStart w:id="200" w:name="_Toc502855311"/>
      <w:r w:rsidRPr="00995CD0">
        <w:lastRenderedPageBreak/>
        <w:t xml:space="preserve">APÊNDICE I – </w:t>
      </w:r>
      <w:r w:rsidR="00305D6F">
        <w:t>Código fonte do Simulador</w:t>
      </w:r>
      <w:bookmarkEnd w:id="200"/>
    </w:p>
    <w:p w14:paraId="1F286A50" w14:textId="77777777" w:rsidR="00305D6F" w:rsidRDefault="00305D6F" w:rsidP="00305D6F">
      <w:pPr>
        <w:ind w:firstLine="0"/>
      </w:pPr>
      <w:r>
        <w:t>Modelo Computacional:</w:t>
      </w:r>
    </w:p>
    <w:p w14:paraId="6C8352FB" w14:textId="77777777" w:rsidR="00305D6F" w:rsidRPr="003028BC" w:rsidRDefault="00305D6F" w:rsidP="00305D6F">
      <w:pPr>
        <w:pStyle w:val="SourceCode"/>
        <w:rPr>
          <w:lang w:val="en-US"/>
        </w:rPr>
      </w:pPr>
      <w:r>
        <w:rPr>
          <w:rStyle w:val="VerbatimChar"/>
          <w:rFonts w:eastAsia="Calibri"/>
        </w:rPr>
        <w:t>## function(time, stocks, auxs, modo = "completo"){</w:t>
      </w:r>
      <w:r>
        <w:br/>
      </w:r>
      <w:r>
        <w:rPr>
          <w:rStyle w:val="VerbatimChar"/>
          <w:rFonts w:eastAsia="Calibri"/>
        </w:rPr>
        <w:t>##   with(as.list(c(stocks, auxs)),{</w:t>
      </w:r>
      <w:r>
        <w:br/>
      </w:r>
      <w:r>
        <w:rPr>
          <w:rStyle w:val="VerbatimChar"/>
          <w:rFonts w:eastAsia="Calibri"/>
        </w:rPr>
        <w:t xml:space="preserve">##     </w:t>
      </w:r>
      <w:r>
        <w:br/>
      </w:r>
      <w:r>
        <w:rPr>
          <w:rStyle w:val="VerbatimChar"/>
          <w:rFonts w:eastAsia="Calibri"/>
        </w:rPr>
        <w:t>##     # Criando uma variavel n_tempo local</w:t>
      </w:r>
      <w:r>
        <w:br/>
      </w:r>
      <w:r>
        <w:rPr>
          <w:rStyle w:val="VerbatimChar"/>
          <w:rFonts w:eastAsia="Calibri"/>
        </w:rPr>
        <w:t>##     n_tempo = nrow(list.variaveis.globais$sReportedIndustryVolume)</w:t>
      </w:r>
      <w:r>
        <w:br/>
      </w:r>
      <w:r>
        <w:rPr>
          <w:rStyle w:val="VerbatimChar"/>
          <w:rFonts w:eastAsia="Calibri"/>
        </w:rPr>
        <w:t xml:space="preserve">##     </w:t>
      </w:r>
      <w:r>
        <w:br/>
      </w:r>
      <w:r>
        <w:rPr>
          <w:rStyle w:val="VerbatimChar"/>
          <w:rFonts w:eastAsia="Calibri"/>
        </w:rPr>
        <w:t>##     ##### VETORIZANDO ESTOQUES #####</w:t>
      </w:r>
      <w:r>
        <w:br/>
      </w:r>
      <w:r>
        <w:rPr>
          <w:rStyle w:val="VerbatimChar"/>
          <w:rFonts w:eastAsia="Calibri"/>
        </w:rPr>
        <w:t xml:space="preserve">##     </w:t>
      </w:r>
      <w:r>
        <w:br/>
      </w:r>
      <w:r>
        <w:rPr>
          <w:rStyle w:val="VerbatimChar"/>
          <w:rFonts w:eastAsia="Calibri"/>
        </w:rPr>
        <w:t>##     #Estoques Vetorizados = substituindo estoques pela forma vetorizada (pra que seja possivel formular equações de forma mais simples).</w:t>
      </w:r>
      <w:r>
        <w:br/>
      </w:r>
      <w:r w:rsidRPr="00305D6F">
        <w:rPr>
          <w:rStyle w:val="VerbatimChar"/>
          <w:rFonts w:eastAsia="Calibri"/>
          <w:lang w:val="en-US"/>
        </w:rPr>
        <w:t>##     # Esta implementação tem por objetivo não gerar a necessidade de referenciar os estoque spelo seu nome único</w:t>
      </w:r>
      <w:r w:rsidRPr="00305D6F">
        <w:rPr>
          <w:lang w:val="en-US"/>
        </w:rPr>
        <w:br/>
      </w:r>
      <w:r w:rsidRPr="00305D6F">
        <w:rPr>
          <w:rStyle w:val="VerbatimChar"/>
          <w:rFonts w:eastAsia="Calibri"/>
          <w:lang w:val="en-US"/>
        </w:rPr>
        <w:t>##     sNPVProfit = stocks[grep("sNPVProfit", x = names(stocks))]</w:t>
      </w:r>
      <w:r w:rsidRPr="00305D6F">
        <w:rPr>
          <w:lang w:val="en-US"/>
        </w:rPr>
        <w:br/>
      </w:r>
      <w:r w:rsidRPr="00305D6F">
        <w:rPr>
          <w:rStyle w:val="VerbatimChar"/>
          <w:rFonts w:eastAsia="Calibri"/>
          <w:lang w:val="en-US"/>
        </w:rPr>
        <w:t>##     sValueOfBacklog = stocks[grep("sValueOfBacklog", x = names(stocks))]</w:t>
      </w:r>
      <w:r w:rsidRPr="00305D6F">
        <w:rPr>
          <w:lang w:val="en-US"/>
        </w:rPr>
        <w:br/>
      </w:r>
      <w:r w:rsidRPr="00305D6F">
        <w:rPr>
          <w:rStyle w:val="VerbatimChar"/>
          <w:rFonts w:eastAsia="Calibri"/>
          <w:lang w:val="en-US"/>
        </w:rPr>
        <w:t>##     sBacklog = stocks[grep("sBacklog", x = names(stocks))]</w:t>
      </w:r>
      <w:r w:rsidRPr="00305D6F">
        <w:rPr>
          <w:lang w:val="en-US"/>
        </w:rPr>
        <w:br/>
      </w:r>
      <w:r w:rsidRPr="00305D6F">
        <w:rPr>
          <w:rStyle w:val="VerbatimChar"/>
          <w:rFonts w:eastAsia="Calibri"/>
          <w:lang w:val="en-US"/>
        </w:rPr>
        <w:t>##     sInstalledBase = stocks[grep("sInstalledBase", x = names(stocks))]</w:t>
      </w:r>
      <w:r w:rsidRPr="00305D6F">
        <w:rPr>
          <w:lang w:val="en-US"/>
        </w:rPr>
        <w:br/>
      </w:r>
      <w:r w:rsidRPr="00305D6F">
        <w:rPr>
          <w:rStyle w:val="VerbatimChar"/>
          <w:rFonts w:eastAsia="Calibri"/>
          <w:lang w:val="en-US"/>
        </w:rPr>
        <w:t>##     sPrice = stocks[grep("sPrice", x = names(stocks))]</w:t>
      </w:r>
      <w:r w:rsidRPr="00305D6F">
        <w:rPr>
          <w:lang w:val="en-US"/>
        </w:rPr>
        <w:br/>
      </w:r>
      <w:r w:rsidRPr="00305D6F">
        <w:rPr>
          <w:rStyle w:val="VerbatimChar"/>
          <w:rFonts w:eastAsia="Calibri"/>
          <w:lang w:val="en-US"/>
        </w:rPr>
        <w:t>##     sCumulativeAdopters = stocks[grep("sCumulativeAdopters", x = names(stocks))]</w:t>
      </w:r>
      <w:r w:rsidRPr="00305D6F">
        <w:rPr>
          <w:lang w:val="en-US"/>
        </w:rPr>
        <w:br/>
      </w:r>
      <w:r w:rsidRPr="00305D6F">
        <w:rPr>
          <w:rStyle w:val="VerbatimChar"/>
          <w:rFonts w:eastAsia="Calibri"/>
          <w:lang w:val="en-US"/>
        </w:rPr>
        <w:t>##     sReportedIndustryVolume = stocks[grep("sReportedIndustryVolume", x = names(stocks))]</w:t>
      </w:r>
      <w:r w:rsidRPr="00305D6F">
        <w:rPr>
          <w:lang w:val="en-US"/>
        </w:rPr>
        <w:br/>
      </w:r>
      <w:r w:rsidRPr="00305D6F">
        <w:rPr>
          <w:rStyle w:val="VerbatimChar"/>
          <w:rFonts w:eastAsia="Calibri"/>
          <w:lang w:val="en-US"/>
        </w:rPr>
        <w:t>##     sCumulativeProduction = stocks[grep("sCumulativeProduction", x = names(stocks))]</w:t>
      </w:r>
      <w:r w:rsidRPr="00305D6F">
        <w:rPr>
          <w:lang w:val="en-US"/>
        </w:rPr>
        <w:br/>
      </w:r>
      <w:r w:rsidRPr="00305D6F">
        <w:rPr>
          <w:rStyle w:val="VerbatimChar"/>
          <w:rFonts w:eastAsia="Calibri"/>
          <w:lang w:val="en-US"/>
        </w:rPr>
        <w:t>##     sPerceivedCompTargetCapacity = stocks[grep("sPerceivedCompTargetCapacity", x = names(stocks))]</w:t>
      </w:r>
      <w:r w:rsidRPr="00305D6F">
        <w:rPr>
          <w:lang w:val="en-US"/>
        </w:rPr>
        <w:br/>
      </w:r>
      <w:r w:rsidRPr="00305D6F">
        <w:rPr>
          <w:rStyle w:val="VerbatimChar"/>
          <w:rFonts w:eastAsia="Calibri"/>
          <w:lang w:val="en-US"/>
        </w:rPr>
        <w:t>##     sSmoothCapacity1 = stocks[grep("sSmoothCapacity1", x = names(stocks))]</w:t>
      </w:r>
      <w:r w:rsidRPr="00305D6F">
        <w:rPr>
          <w:lang w:val="en-US"/>
        </w:rPr>
        <w:br/>
      </w:r>
      <w:r w:rsidRPr="00305D6F">
        <w:rPr>
          <w:rStyle w:val="VerbatimChar"/>
          <w:rFonts w:eastAsia="Calibri"/>
          <w:lang w:val="en-US"/>
        </w:rPr>
        <w:t>##     sSmoothCapacity2 = stocks[grep("sSmoothCapacity2", x = names(stocks))]</w:t>
      </w:r>
      <w:r w:rsidRPr="00305D6F">
        <w:rPr>
          <w:lang w:val="en-US"/>
        </w:rPr>
        <w:br/>
      </w:r>
      <w:r w:rsidRPr="00305D6F">
        <w:rPr>
          <w:rStyle w:val="VerbatimChar"/>
          <w:rFonts w:eastAsia="Calibri"/>
          <w:lang w:val="en-US"/>
        </w:rPr>
        <w:t>##     sSmoothCapacity3 = stocks[grep("sSmoothCapacity3", x = names(stock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sNPVProfit = stocks[(N_PLAYERS*0+1):(N_PLAYERS*1)]</w:t>
      </w:r>
      <w:r w:rsidRPr="00305D6F">
        <w:rPr>
          <w:lang w:val="en-US"/>
        </w:rPr>
        <w:br/>
      </w:r>
      <w:r w:rsidRPr="00305D6F">
        <w:rPr>
          <w:rStyle w:val="VerbatimChar"/>
          <w:rFonts w:eastAsia="Calibri"/>
          <w:lang w:val="en-US"/>
        </w:rPr>
        <w:t>##     # sValueOfBacklog = stocks[(N_PLAYERS*1+1):(N_PLAYERS*2)]</w:t>
      </w:r>
      <w:r w:rsidRPr="00305D6F">
        <w:rPr>
          <w:lang w:val="en-US"/>
        </w:rPr>
        <w:br/>
      </w:r>
      <w:r w:rsidRPr="00305D6F">
        <w:rPr>
          <w:rStyle w:val="VerbatimChar"/>
          <w:rFonts w:eastAsia="Calibri"/>
          <w:lang w:val="en-US"/>
        </w:rPr>
        <w:t>##     # sBacklog = stocks[(N_PLAYERS*2+1):(N_PLAYERS*3)]</w:t>
      </w:r>
      <w:r w:rsidRPr="00305D6F">
        <w:rPr>
          <w:lang w:val="en-US"/>
        </w:rPr>
        <w:br/>
      </w:r>
      <w:r w:rsidRPr="00305D6F">
        <w:rPr>
          <w:rStyle w:val="VerbatimChar"/>
          <w:rFonts w:eastAsia="Calibri"/>
          <w:lang w:val="en-US"/>
        </w:rPr>
        <w:t>##     # sInstalledBase = stocks[(N_PLAYERS*3+1):(N_PLAYERS*4)]</w:t>
      </w:r>
      <w:r w:rsidRPr="00305D6F">
        <w:rPr>
          <w:lang w:val="en-US"/>
        </w:rPr>
        <w:br/>
      </w:r>
      <w:r w:rsidRPr="00305D6F">
        <w:rPr>
          <w:rStyle w:val="VerbatimChar"/>
          <w:rFonts w:eastAsia="Calibri"/>
          <w:lang w:val="en-US"/>
        </w:rPr>
        <w:t>##     # sPrice = stocks[(N_PLAYERS*4+1):(N_PLAYERS*5)]</w:t>
      </w:r>
      <w:r w:rsidRPr="00305D6F">
        <w:rPr>
          <w:lang w:val="en-US"/>
        </w:rPr>
        <w:br/>
      </w:r>
      <w:r w:rsidRPr="00305D6F">
        <w:rPr>
          <w:rStyle w:val="VerbatimChar"/>
          <w:rFonts w:eastAsia="Calibri"/>
          <w:lang w:val="en-US"/>
        </w:rPr>
        <w:t>##     # sCumulativeAdopters = stocks[(N_PLAYERS*5+1)]</w:t>
      </w:r>
      <w:r w:rsidRPr="00305D6F">
        <w:rPr>
          <w:lang w:val="en-US"/>
        </w:rPr>
        <w:br/>
      </w:r>
      <w:r w:rsidRPr="00305D6F">
        <w:rPr>
          <w:rStyle w:val="VerbatimChar"/>
          <w:rFonts w:eastAsia="Calibri"/>
          <w:lang w:val="en-US"/>
        </w:rPr>
        <w:t>##     # sReportedIndustryVolume = stocks[(N_PLAYERS*6):(N_PLAYERS*6+1)]</w:t>
      </w:r>
      <w:r w:rsidRPr="00305D6F">
        <w:rPr>
          <w:lang w:val="en-US"/>
        </w:rPr>
        <w:br/>
      </w:r>
      <w:r w:rsidRPr="00305D6F">
        <w:rPr>
          <w:rStyle w:val="VerbatimChar"/>
          <w:rFonts w:eastAsia="Calibri"/>
          <w:lang w:val="en-US"/>
        </w:rPr>
        <w:t>##     # sCumulativeProduction = stocks[(N_PLAYERS*7):(N_PLAYERS*7+1</w:t>
      </w:r>
      <w:r w:rsidRPr="00305D6F">
        <w:rPr>
          <w:rStyle w:val="VerbatimChar"/>
          <w:rFonts w:eastAsia="Calibri"/>
          <w:lang w:val="en-US"/>
        </w:rPr>
        <w:lastRenderedPageBreak/>
        <w:t>)]</w:t>
      </w:r>
      <w:r w:rsidRPr="00305D6F">
        <w:rPr>
          <w:lang w:val="en-US"/>
        </w:rPr>
        <w:br/>
      </w:r>
      <w:r w:rsidRPr="00305D6F">
        <w:rPr>
          <w:rStyle w:val="VerbatimChar"/>
          <w:rFonts w:eastAsia="Calibri"/>
          <w:lang w:val="en-US"/>
        </w:rPr>
        <w:t>##     # sPerceivedCompTargetCapacity = stocks[(N_PLAYERS*8):(N_PLAYERS*8+1)]</w:t>
      </w:r>
      <w:r w:rsidRPr="00305D6F">
        <w:rPr>
          <w:lang w:val="en-US"/>
        </w:rPr>
        <w:br/>
      </w:r>
      <w:r w:rsidRPr="00305D6F">
        <w:rPr>
          <w:rStyle w:val="VerbatimChar"/>
          <w:rFonts w:eastAsia="Calibri"/>
          <w:lang w:val="en-US"/>
        </w:rPr>
        <w:t>##     # sSmoothCapacity1 = stocks[(N_PLAYERS*9):(N_PLAYERS*9+1)]</w:t>
      </w:r>
      <w:r w:rsidRPr="00305D6F">
        <w:rPr>
          <w:lang w:val="en-US"/>
        </w:rPr>
        <w:br/>
      </w:r>
      <w:r w:rsidRPr="00305D6F">
        <w:rPr>
          <w:rStyle w:val="VerbatimChar"/>
          <w:rFonts w:eastAsia="Calibri"/>
          <w:lang w:val="en-US"/>
        </w:rPr>
        <w:t>##     # sSmoothCapacity2 = stocks[(N_PLAYERS*10):(N_PLAYERS*10+1)]</w:t>
      </w:r>
      <w:r w:rsidRPr="00305D6F">
        <w:rPr>
          <w:lang w:val="en-US"/>
        </w:rPr>
        <w:br/>
      </w:r>
      <w:r w:rsidRPr="00305D6F">
        <w:rPr>
          <w:rStyle w:val="VerbatimChar"/>
          <w:rFonts w:eastAsia="Calibri"/>
          <w:lang w:val="en-US"/>
        </w:rPr>
        <w:t>##     # sSmoothCapacity3 = stocks[(N_PLAYERS*11):(N_PLAYERS*11+1)]</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Obtendo o número da linha no qual estou</w:t>
      </w:r>
      <w:r w:rsidRPr="00305D6F">
        <w:rPr>
          <w:lang w:val="en-US"/>
        </w:rPr>
        <w:br/>
      </w:r>
      <w:r w:rsidRPr="00305D6F">
        <w:rPr>
          <w:rStyle w:val="VerbatimChar"/>
          <w:rFonts w:eastAsia="Calibri"/>
          <w:lang w:val="en-US"/>
        </w:rPr>
        <w:t>##     linha = (time * (n_tempo - 1)) / FINISH + 1</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list.variaveis.globais$sReportedIndustryVolume[linha,] &lt;&lt;- sReportedIndustryVolum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Gravando a Variável sReportedIndustryVolume no vetor global</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DIFFUSION SECTOR #####</w:t>
      </w:r>
      <w:r w:rsidRPr="00305D6F">
        <w:rPr>
          <w:lang w:val="en-US"/>
        </w:rPr>
        <w:br/>
      </w:r>
      <w:r w:rsidRPr="00305D6F">
        <w:rPr>
          <w:rStyle w:val="VerbatimChar"/>
          <w:rFonts w:eastAsia="Calibri"/>
          <w:lang w:val="en-US"/>
        </w:rPr>
        <w:t>##     aDemandCurveSlope = - aReferenceIndustryDemandElasticity * (aReferencePopulation / aReferencePric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LowestPrice = min(sPri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dustryDemand = min(</w:t>
      </w:r>
      <w:r w:rsidRPr="00305D6F">
        <w:rPr>
          <w:lang w:val="en-US"/>
        </w:rPr>
        <w:br/>
      </w:r>
      <w:r w:rsidRPr="00305D6F">
        <w:rPr>
          <w:rStyle w:val="VerbatimChar"/>
          <w:rFonts w:eastAsia="Calibri"/>
          <w:lang w:val="en-US"/>
        </w:rPr>
        <w:t>##       aPopulation,</w:t>
      </w:r>
      <w:r w:rsidRPr="00305D6F">
        <w:rPr>
          <w:lang w:val="en-US"/>
        </w:rPr>
        <w:br/>
      </w:r>
      <w:r w:rsidRPr="00305D6F">
        <w:rPr>
          <w:rStyle w:val="VerbatimChar"/>
          <w:rFonts w:eastAsia="Calibri"/>
          <w:lang w:val="en-US"/>
        </w:rPr>
        <w:t>##       aReferencePopulation * max(</w:t>
      </w:r>
      <w:r w:rsidRPr="00305D6F">
        <w:rPr>
          <w:lang w:val="en-US"/>
        </w:rPr>
        <w:br/>
      </w:r>
      <w:r w:rsidRPr="00305D6F">
        <w:rPr>
          <w:rStyle w:val="VerbatimChar"/>
          <w:rFonts w:eastAsia="Calibri"/>
          <w:lang w:val="en-US"/>
        </w:rPr>
        <w:t>##         0,</w:t>
      </w:r>
      <w:r w:rsidRPr="00305D6F">
        <w:rPr>
          <w:lang w:val="en-US"/>
        </w:rPr>
        <w:br/>
      </w:r>
      <w:r w:rsidRPr="00305D6F">
        <w:rPr>
          <w:rStyle w:val="VerbatimChar"/>
          <w:rFonts w:eastAsia="Calibri"/>
          <w:lang w:val="en-US"/>
        </w:rPr>
        <w:t>##         1 + aDemandCurveSlope * (aLowestPrice - aReferencePrice) / aReferencePopulation</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IndustryDemand = aIndustryDemand</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itialCumulativeAdopters = aInitialDiffusionFraction * aIndustryDemand</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NonAdopters = aIndustryDemand - sCumulativeAdopter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NonAdopters = aNonAdopter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Ajuste temporário: Colocar o adoption Rate como Fluxo apenas positivo.</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fAdoptionRate = max(0, </w:t>
      </w:r>
      <w:r w:rsidRPr="00305D6F">
        <w:rPr>
          <w:lang w:val="en-US"/>
        </w:rPr>
        <w:br/>
      </w:r>
      <w:r w:rsidRPr="00305D6F">
        <w:rPr>
          <w:rStyle w:val="VerbatimChar"/>
          <w:rFonts w:eastAsia="Calibri"/>
          <w:lang w:val="en-US"/>
        </w:rPr>
        <w:t xml:space="preserve">##                         aNonAdopters * (aInnovatorAdoptionFraction + aWOMStrength * sCumulativeAdopters/aPopulation))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AdoptionRate = fAdoption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ORDERS SECTOR - PT 1 #####</w:t>
      </w:r>
      <w:r w:rsidRPr="00305D6F">
        <w:rPr>
          <w:lang w:val="en-US"/>
        </w:rPr>
        <w:br/>
      </w:r>
      <w:r w:rsidRPr="00305D6F">
        <w:rPr>
          <w:rStyle w:val="VerbatimChar"/>
          <w:rFonts w:eastAsia="Calibri"/>
          <w:lang w:val="en-US"/>
        </w:rPr>
        <w:lastRenderedPageBreak/>
        <w:t xml:space="preserve">##     </w:t>
      </w:r>
      <w:r w:rsidRPr="00305D6F">
        <w:rPr>
          <w:lang w:val="en-US"/>
        </w:rPr>
        <w:br/>
      </w:r>
      <w:r w:rsidRPr="00305D6F">
        <w:rPr>
          <w:rStyle w:val="VerbatimChar"/>
          <w:rFonts w:eastAsia="Calibri"/>
          <w:lang w:val="en-US"/>
        </w:rPr>
        <w:t>##     fDiscardRate = sInstalledBase * aFractionalDiscard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INDUSTRY DEMAND SE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ReorderRate = sum(fDiscard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itialOrderRate = aUnitsPerHousehold * fAdoption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IndustryOrderRate = fReorderRate + aInitialOrder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IndustryOrderRate = fIndustryOrder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ORDERS SECTOR - PT 2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DesiredShipments = sBacklog / aNormalDeliveryDela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CAPACITY SECTOR - PT 1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Capacity = aSwitchForPerfectCapacity * (aDesiredShipments / aNormalCapacityUtilization) + (1-aSwitchForPerfectCapacity) * sSmoothCapacity3</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NormalProduction = aCapacity * aNormalCapacityUtiliza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dustryNormalProduction = sum(aNormalProduc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ORDERS SECTOR - PT 3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Shipments = aSwitchForCapacity * pmin(aDesiredShipments, aCapacity) + (1-aSwitchForCapacity) * aDesired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CapacityUtilization = fShipments / a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dustryShipments = sum(f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MarketShare = fShipments / aIndustry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DeliveryDelay = sBacklog / f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IndustryShipments = aIndustry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MARKET SE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AttractivenessFromAvailability = exp(aSensOfAttractToAvailability*(aDeliveryDelay/aReferenceDeliveryDela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AttractivenessFromPrice = exp(aSensOfAttractToPrice*(sPrice/aReferencePrice))</w:t>
      </w:r>
      <w:r w:rsidRPr="00305D6F">
        <w:rPr>
          <w:lang w:val="en-US"/>
        </w:rPr>
        <w:br/>
      </w:r>
      <w:r w:rsidRPr="00305D6F">
        <w:rPr>
          <w:rStyle w:val="VerbatimChar"/>
          <w:rFonts w:eastAsia="Calibri"/>
          <w:lang w:val="en-US"/>
        </w:rPr>
        <w:lastRenderedPageBreak/>
        <w:t xml:space="preserve">##     </w:t>
      </w:r>
      <w:r w:rsidRPr="00305D6F">
        <w:rPr>
          <w:lang w:val="en-US"/>
        </w:rPr>
        <w:br/>
      </w:r>
      <w:r w:rsidRPr="00305D6F">
        <w:rPr>
          <w:rStyle w:val="VerbatimChar"/>
          <w:rFonts w:eastAsia="Calibri"/>
          <w:lang w:val="en-US"/>
        </w:rPr>
        <w:t>##     aAttractiveness = aAttractivenessFromAvailability * aAttractivenessFromPri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TotalAttractiveness = sum(aAttractivenes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OrderShare = aAttractiveness / aTotalAttractivenes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ORDERS SECTOR - PT 3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Orders = fIndustryOrderRate * aOrderShar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Orders = sum(fOrder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EXPECTED INDUSTRY DEMAND SE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itialDemandForecast = fReorder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dustryVolume = pmax(aInitialDemandForecast,</w:t>
      </w:r>
      <w:r w:rsidRPr="00305D6F">
        <w:rPr>
          <w:lang w:val="en-US"/>
        </w:rPr>
        <w:br/>
      </w:r>
      <w:r w:rsidRPr="00305D6F">
        <w:rPr>
          <w:rStyle w:val="VerbatimChar"/>
          <w:rFonts w:eastAsia="Calibri"/>
          <w:lang w:val="en-US"/>
        </w:rPr>
        <w:t>##                           aSwitchForShipmentsInForecast*aIndustryShipments+</w:t>
      </w:r>
      <w:r w:rsidRPr="00305D6F">
        <w:rPr>
          <w:lang w:val="en-US"/>
        </w:rPr>
        <w:br/>
      </w:r>
      <w:r w:rsidRPr="00305D6F">
        <w:rPr>
          <w:rStyle w:val="VerbatimChar"/>
          <w:rFonts w:eastAsia="Calibri"/>
          <w:lang w:val="en-US"/>
        </w:rPr>
        <w:t>##                             (1-aSwitchForShipmentsInForecast)*fIndustryOrder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Variavel com SMOOTH - Primeira Ordem: - Retirando o DT, o calculo funcionou corretamente!</w:t>
      </w:r>
      <w:r w:rsidRPr="00305D6F">
        <w:rPr>
          <w:lang w:val="en-US"/>
        </w:rPr>
        <w:br/>
      </w:r>
      <w:r>
        <w:rPr>
          <w:rStyle w:val="VerbatimChar"/>
          <w:rFonts w:eastAsia="Calibri"/>
        </w:rPr>
        <w:t>##     fsmooth_ReportedIndustryVolume = ((aIndustryVolume - sReportedIndustryVolume) / aVolumeReportingDelay) # * STEP # Multiplicando pelo step para ajustar o calculo.</w:t>
      </w:r>
      <w:r>
        <w:br/>
      </w:r>
      <w:r>
        <w:rPr>
          <w:rStyle w:val="VerbatimChar"/>
          <w:rFonts w:eastAsia="Calibri"/>
        </w:rPr>
        <w:t xml:space="preserve">##     </w:t>
      </w:r>
      <w:r>
        <w:br/>
      </w:r>
      <w:r>
        <w:rPr>
          <w:rStyle w:val="VerbatimChar"/>
          <w:rFonts w:eastAsia="Calibri"/>
        </w:rPr>
        <w:t>##     # Variavel com DELAY - A definição das constantes aqui devem ser alteradas se as condicoes iniciais do modelo mudarem</w:t>
      </w:r>
      <w:r>
        <w:br/>
      </w:r>
      <w:r>
        <w:rPr>
          <w:rStyle w:val="VerbatimChar"/>
          <w:rFonts w:eastAsia="Calibri"/>
        </w:rPr>
        <w:t>##     # Esta implementacao considera que os delays sempre serao iguais. Se os delays nao forem iguais, deve-se encontrar outra forma de implementar os delays (talvez com a equacao multiplicativa 1*(time &gt; tempodelay)</w:t>
      </w:r>
      <w:r>
        <w:br/>
      </w:r>
      <w:r>
        <w:rPr>
          <w:rStyle w:val="VerbatimChar"/>
          <w:rFonts w:eastAsia="Calibri"/>
        </w:rPr>
        <w:t>##     if(time &gt; aTimeForHistoricalVolume) {</w:t>
      </w:r>
      <w:r>
        <w:br/>
      </w:r>
      <w:r>
        <w:rPr>
          <w:rStyle w:val="VerbatimChar"/>
          <w:rFonts w:eastAsia="Calibri"/>
        </w:rPr>
        <w:t>##       nlinhas_delay = aTimeForHistoricalVolume / STEP</w:t>
      </w:r>
      <w:r>
        <w:br/>
      </w:r>
      <w:r>
        <w:rPr>
          <w:rStyle w:val="VerbatimChar"/>
          <w:rFonts w:eastAsia="Calibri"/>
        </w:rPr>
        <w:t>##       aLaggedIndustryVolume = list.variaveis.globais$sReportedIndustryVolume[(linha - nlinhas_delay),]</w:t>
      </w:r>
      <w:r>
        <w:br/>
      </w:r>
      <w:r>
        <w:rPr>
          <w:rStyle w:val="VerbatimChar"/>
          <w:rFonts w:eastAsia="Calibri"/>
        </w:rPr>
        <w:t>##     } else {</w:t>
      </w:r>
      <w:r>
        <w:br/>
      </w:r>
      <w:r>
        <w:rPr>
          <w:rStyle w:val="VerbatimChar"/>
          <w:rFonts w:eastAsia="Calibri"/>
        </w:rPr>
        <w:t>##       aLaggedIndustryVolume = list.variaveis.globais$sReportedIndustryVolume[1,]</w:t>
      </w:r>
      <w:r>
        <w:br/>
      </w:r>
      <w:r>
        <w:rPr>
          <w:rStyle w:val="VerbatimChar"/>
          <w:rFonts w:eastAsia="Calibri"/>
        </w:rPr>
        <w:t>##     }</w:t>
      </w:r>
      <w:r>
        <w:br/>
      </w:r>
      <w:r>
        <w:rPr>
          <w:rStyle w:val="VerbatimChar"/>
          <w:rFonts w:eastAsia="Calibri"/>
        </w:rPr>
        <w:t xml:space="preserve">##     </w:t>
      </w:r>
      <w:r>
        <w:br/>
      </w:r>
      <w:r>
        <w:rPr>
          <w:rStyle w:val="VerbatimChar"/>
          <w:rFonts w:eastAsia="Calibri"/>
        </w:rPr>
        <w:t>##     aExpGrowthInVolume =  log(sReportedIndustryVolume/aLaggedIndustryVolume)/aTimeForHistoricalVolume</w:t>
      </w:r>
      <w:r>
        <w:br/>
      </w:r>
      <w:r>
        <w:rPr>
          <w:rStyle w:val="VerbatimChar"/>
          <w:rFonts w:eastAsia="Calibri"/>
        </w:rPr>
        <w:t xml:space="preserve">##     </w:t>
      </w:r>
      <w:r>
        <w:br/>
      </w:r>
      <w:r>
        <w:rPr>
          <w:rStyle w:val="VerbatimChar"/>
          <w:rFonts w:eastAsia="Calibri"/>
        </w:rPr>
        <w:lastRenderedPageBreak/>
        <w:t>##     aExpectedIndustryDemand = sReportedIndustryVolume*exp(aForecastHorizon*aCapacityAcquisitionDelay*aExpGrowthInVolume)</w:t>
      </w:r>
      <w:r>
        <w:br/>
      </w:r>
      <w:r>
        <w:rPr>
          <w:rStyle w:val="VerbatimChar"/>
          <w:rFonts w:eastAsia="Calibri"/>
        </w:rPr>
        <w:t xml:space="preserve">##     </w:t>
      </w:r>
      <w:r>
        <w:br/>
      </w:r>
      <w:r>
        <w:rPr>
          <w:rStyle w:val="VerbatimChar"/>
          <w:rFonts w:eastAsia="Calibri"/>
        </w:rPr>
        <w:t>##     list.variaveis.globais$aExpectedIndustryDemand[linha,] &lt;&lt;- aExpectedIndustryDemand</w:t>
      </w:r>
      <w:r>
        <w:br/>
      </w:r>
      <w:r>
        <w:rPr>
          <w:rStyle w:val="VerbatimChar"/>
          <w:rFonts w:eastAsia="Calibri"/>
        </w:rPr>
        <w:t xml:space="preserve">##     </w:t>
      </w:r>
      <w:r>
        <w:br/>
      </w:r>
      <w:r>
        <w:rPr>
          <w:rStyle w:val="VerbatimChar"/>
          <w:rFonts w:eastAsia="Calibri"/>
        </w:rPr>
        <w:t>##     # Mais uma variável com delay</w:t>
      </w:r>
      <w:r>
        <w:br/>
      </w:r>
      <w:r>
        <w:rPr>
          <w:rStyle w:val="VerbatimChar"/>
          <w:rFonts w:eastAsia="Calibri"/>
        </w:rPr>
        <w:t>##     if(time &gt; aCapacityAcquisitionDelay) {</w:t>
      </w:r>
      <w:r>
        <w:br/>
      </w:r>
      <w:r>
        <w:rPr>
          <w:rStyle w:val="VerbatimChar"/>
          <w:rFonts w:eastAsia="Calibri"/>
        </w:rPr>
        <w:t>##       nlinhas_delay = aCapacityAcquisitionDelay / STEP</w:t>
      </w:r>
      <w:r>
        <w:br/>
      </w:r>
      <w:r>
        <w:rPr>
          <w:rStyle w:val="VerbatimChar"/>
          <w:rFonts w:eastAsia="Calibri"/>
        </w:rPr>
        <w:t>##       aLaggedVolumeForecast = list.variaveis.globais$aExpectedIndustryDemand[linha-nlinhas_delay,]</w:t>
      </w:r>
      <w:r>
        <w:br/>
      </w:r>
      <w:r>
        <w:rPr>
          <w:rStyle w:val="VerbatimChar"/>
          <w:rFonts w:eastAsia="Calibri"/>
        </w:rPr>
        <w:t>##     } else {</w:t>
      </w:r>
      <w:r>
        <w:br/>
      </w:r>
      <w:r>
        <w:rPr>
          <w:rStyle w:val="VerbatimChar"/>
          <w:rFonts w:eastAsia="Calibri"/>
        </w:rPr>
        <w:t>##       aLaggedVolumeForecast = list.variaveis.globais$aExpectedIndustryDemand[1,]</w:t>
      </w:r>
      <w:r>
        <w:br/>
      </w:r>
      <w:r>
        <w:rPr>
          <w:rStyle w:val="VerbatimChar"/>
          <w:rFonts w:eastAsia="Calibri"/>
        </w:rPr>
        <w:t>##     }</w:t>
      </w:r>
      <w:r>
        <w:br/>
      </w:r>
      <w:r>
        <w:rPr>
          <w:rStyle w:val="VerbatimChar"/>
          <w:rFonts w:eastAsia="Calibri"/>
        </w:rPr>
        <w:t xml:space="preserve">##     </w:t>
      </w:r>
      <w:r>
        <w:br/>
      </w:r>
      <w:r>
        <w:rPr>
          <w:rStyle w:val="VerbatimChar"/>
          <w:rFonts w:eastAsia="Calibri"/>
        </w:rPr>
        <w:t>##     aForecastError = (aLaggedVolumeForecast - aIndustryVolume)/(1e-009+aIndustryVolume)</w:t>
      </w:r>
      <w:r>
        <w:br/>
      </w:r>
      <w:r>
        <w:rPr>
          <w:rStyle w:val="VerbatimChar"/>
          <w:rFonts w:eastAsia="Calibri"/>
        </w:rPr>
        <w:t xml:space="preserve">##     </w:t>
      </w:r>
      <w:r>
        <w:br/>
      </w:r>
      <w:r>
        <w:rPr>
          <w:rStyle w:val="VerbatimChar"/>
          <w:rFonts w:eastAsia="Calibri"/>
        </w:rPr>
        <w:t>##     checkLaggedVolumeForecast = mean(aLaggedVolumeForecast)</w:t>
      </w:r>
      <w:r>
        <w:br/>
      </w:r>
      <w:r>
        <w:rPr>
          <w:rStyle w:val="VerbatimChar"/>
          <w:rFonts w:eastAsia="Calibri"/>
        </w:rPr>
        <w:t xml:space="preserve">##     </w:t>
      </w:r>
      <w:r>
        <w:br/>
      </w:r>
      <w:r>
        <w:rPr>
          <w:rStyle w:val="VerbatimChar"/>
          <w:rFonts w:eastAsia="Calibri"/>
        </w:rPr>
        <w:t>##     ##### TARGET CAPACITY SECTOR #####</w:t>
      </w:r>
      <w:r>
        <w:br/>
      </w:r>
      <w:r>
        <w:rPr>
          <w:rStyle w:val="VerbatimChar"/>
          <w:rFonts w:eastAsia="Calibri"/>
        </w:rPr>
        <w:t xml:space="preserve">##     </w:t>
      </w:r>
      <w:r>
        <w:br/>
      </w:r>
      <w:r>
        <w:rPr>
          <w:rStyle w:val="VerbatimChar"/>
          <w:rFonts w:eastAsia="Calibri"/>
        </w:rPr>
        <w:t>##     aIndustryCapacity = sum(aCapacity)</w:t>
      </w:r>
      <w:r>
        <w:br/>
      </w:r>
      <w:r>
        <w:rPr>
          <w:rStyle w:val="VerbatimChar"/>
          <w:rFonts w:eastAsia="Calibri"/>
        </w:rPr>
        <w:t xml:space="preserve">##     </w:t>
      </w:r>
      <w:r>
        <w:br/>
      </w:r>
      <w:r>
        <w:rPr>
          <w:rStyle w:val="VerbatimChar"/>
          <w:rFonts w:eastAsia="Calibri"/>
        </w:rPr>
        <w:t>##     aCompetitorCapacity = aIndustryCapacity - aCapacity</w:t>
      </w:r>
      <w:r w:rsidRPr="000A47A3">
        <w:rPr>
          <w:lang w:val="en-US"/>
        </w:rPr>
        <w:br/>
      </w:r>
      <w:r w:rsidRPr="000A47A3">
        <w:rPr>
          <w:rStyle w:val="VerbatimChar"/>
          <w:rFonts w:eastAsia="Calibri"/>
          <w:lang w:val="en-US"/>
        </w:rPr>
        <w:t xml:space="preserve">##     </w:t>
      </w:r>
      <w:r w:rsidRPr="000A47A3">
        <w:rPr>
          <w:lang w:val="en-US"/>
        </w:rPr>
        <w:br/>
      </w:r>
      <w:r w:rsidRPr="000A47A3">
        <w:rPr>
          <w:rStyle w:val="VerbatimChar"/>
          <w:rFonts w:eastAsia="Calibri"/>
          <w:lang w:val="en-US"/>
        </w:rPr>
        <w:t>##     aExpectedCompCapacity = aNormalCapacityUtilization*(aWeightOnSupplyLine*sPerceivedCompTargetCapacity+(1-aWeightOnSupplyLine)*aCompetitorCapacity)</w:t>
      </w:r>
      <w:r w:rsidRPr="000A47A3">
        <w:rPr>
          <w:lang w:val="en-US"/>
        </w:rPr>
        <w:br/>
      </w:r>
      <w:r w:rsidRPr="000A47A3">
        <w:rPr>
          <w:rStyle w:val="VerbatimChar"/>
          <w:rFonts w:eastAsia="Calibri"/>
          <w:lang w:val="en-US"/>
        </w:rPr>
        <w:t xml:space="preserve">##     </w:t>
      </w:r>
      <w:r w:rsidRPr="000A47A3">
        <w:rPr>
          <w:lang w:val="en-US"/>
        </w:rPr>
        <w:br/>
      </w:r>
      <w:r w:rsidRPr="000A47A3">
        <w:rPr>
          <w:rStyle w:val="VerbatimChar"/>
          <w:rFonts w:eastAsia="Calibri"/>
          <w:lang w:val="en-US"/>
        </w:rPr>
        <w:t>##     aUncontestedDemand = pmax(0, aExpectedIndustryDemand - aExpectedCompCapacity)</w:t>
      </w:r>
      <w:r w:rsidRPr="000A47A3">
        <w:rPr>
          <w:lang w:val="en-US"/>
        </w:rPr>
        <w:br/>
      </w:r>
      <w:r w:rsidRPr="000A47A3">
        <w:rPr>
          <w:rStyle w:val="VerbatimChar"/>
          <w:rFonts w:eastAsia="Calibri"/>
          <w:lang w:val="en-US"/>
        </w:rPr>
        <w:t xml:space="preserve">##     </w:t>
      </w:r>
      <w:r w:rsidRPr="000A47A3">
        <w:rPr>
          <w:lang w:val="en-US"/>
        </w:rPr>
        <w:br/>
      </w:r>
      <w:r w:rsidRPr="000A47A3">
        <w:rPr>
          <w:rStyle w:val="VerbatimChar"/>
          <w:rFonts w:eastAsia="Calibri"/>
          <w:lang w:val="en-US"/>
        </w:rPr>
        <w:t>##     aUncontestedMarketShare = aUncontestedDemand / aExpectedIndustryDemand</w:t>
      </w:r>
      <w:r w:rsidRPr="000A47A3">
        <w:rPr>
          <w:lang w:val="en-US"/>
        </w:rPr>
        <w:br/>
      </w:r>
      <w:r w:rsidRPr="000A47A3">
        <w:rPr>
          <w:rStyle w:val="VerbatimChar"/>
          <w:rFonts w:eastAsia="Calibri"/>
          <w:lang w:val="en-US"/>
        </w:rPr>
        <w:t xml:space="preserve">##     </w:t>
      </w:r>
      <w:r w:rsidRPr="000A47A3">
        <w:rPr>
          <w:lang w:val="en-US"/>
        </w:rPr>
        <w:br/>
      </w:r>
      <w:r w:rsidRPr="000A47A3">
        <w:rPr>
          <w:rStyle w:val="VerbatimChar"/>
          <w:rFonts w:eastAsia="Calibri"/>
          <w:lang w:val="en-US"/>
        </w:rPr>
        <w:t>##     aSwitchForCapacityStrategy1 = ifelse(aSwitchForCapacityStrategy == 1, 1, 0)</w:t>
      </w:r>
      <w:r w:rsidRPr="000A47A3">
        <w:rPr>
          <w:lang w:val="en-US"/>
        </w:rPr>
        <w:br/>
      </w:r>
      <w:r w:rsidRPr="000A47A3">
        <w:rPr>
          <w:rStyle w:val="VerbatimChar"/>
          <w:rFonts w:eastAsia="Calibri"/>
          <w:lang w:val="en-US"/>
        </w:rPr>
        <w:t>##     aSwitchForCapacityStrategy2 = ifelse(aSwitchForCapacityStrategy == 2, 1, 0)</w:t>
      </w:r>
      <w:r w:rsidRPr="000A47A3">
        <w:rPr>
          <w:lang w:val="en-US"/>
        </w:rPr>
        <w:br/>
      </w:r>
      <w:r w:rsidRPr="000A47A3">
        <w:rPr>
          <w:rStyle w:val="VerbatimChar"/>
          <w:rFonts w:eastAsia="Calibri"/>
          <w:lang w:val="en-US"/>
        </w:rPr>
        <w:t>##     aSwitchForCapacityStrategy3 = ifelse(aSwitchForCapacityStrategy == 3, 1, 0)</w:t>
      </w:r>
      <w:r w:rsidRPr="000A47A3">
        <w:rPr>
          <w:lang w:val="en-US"/>
        </w:rPr>
        <w:br/>
      </w:r>
      <w:r w:rsidRPr="000A47A3">
        <w:rPr>
          <w:rStyle w:val="VerbatimChar"/>
          <w:rFonts w:eastAsia="Calibri"/>
          <w:lang w:val="en-US"/>
        </w:rPr>
        <w:t>##     aSwitchForCapacityStrategy4 = ifelse(aSwitchForCapacityStrategy == 4, 1, 0)</w:t>
      </w:r>
      <w:r w:rsidRPr="000A47A3">
        <w:rPr>
          <w:lang w:val="en-US"/>
        </w:rPr>
        <w:br/>
      </w:r>
      <w:r w:rsidRPr="000A47A3">
        <w:rPr>
          <w:rStyle w:val="VerbatimChar"/>
          <w:rFonts w:eastAsia="Calibri"/>
          <w:lang w:val="en-US"/>
        </w:rPr>
        <w:t xml:space="preserve">##     </w:t>
      </w:r>
      <w:r w:rsidRPr="000A47A3">
        <w:rPr>
          <w:lang w:val="en-US"/>
        </w:rPr>
        <w:br/>
      </w:r>
      <w:r w:rsidRPr="000A47A3">
        <w:rPr>
          <w:rStyle w:val="VerbatimChar"/>
          <w:rFonts w:eastAsia="Calibri"/>
          <w:lang w:val="en-US"/>
        </w:rPr>
        <w:t>##     aTargetMarketShare = {</w:t>
      </w:r>
      <w:r w:rsidRPr="000A47A3">
        <w:rPr>
          <w:lang w:val="en-US"/>
        </w:rPr>
        <w:br/>
      </w:r>
      <w:r w:rsidRPr="000A47A3">
        <w:rPr>
          <w:rStyle w:val="VerbatimChar"/>
          <w:rFonts w:eastAsia="Calibri"/>
          <w:lang w:val="en-US"/>
        </w:rPr>
        <w:t>##         aSwitchForCapacityStrategy1*pmax(aDesiredMarketShare,aUncontestedMarketShare) +</w:t>
      </w:r>
      <w:r w:rsidRPr="000A47A3">
        <w:rPr>
          <w:lang w:val="en-US"/>
        </w:rPr>
        <w:br/>
      </w:r>
      <w:r w:rsidRPr="000A47A3">
        <w:rPr>
          <w:rStyle w:val="VerbatimChar"/>
          <w:rFonts w:eastAsia="Calibri"/>
          <w:lang w:val="en-US"/>
        </w:rPr>
        <w:lastRenderedPageBreak/>
        <w:t>##         aSwitchForCapacityStrategy2*pmin(aDesiredMarketShare,aUncontestedMarketShare) +</w:t>
      </w:r>
      <w:r w:rsidRPr="000A47A3">
        <w:rPr>
          <w:lang w:val="en-US"/>
        </w:rPr>
        <w:br/>
      </w:r>
      <w:r w:rsidRPr="000A47A3">
        <w:rPr>
          <w:rStyle w:val="VerbatimChar"/>
          <w:rFonts w:eastAsia="Calibri"/>
          <w:lang w:val="en-US"/>
        </w:rPr>
        <w:t>##         aSwitchForCapacityStrategy3*aDesiredMarketShare +</w:t>
      </w:r>
      <w:r w:rsidRPr="000A47A3">
        <w:rPr>
          <w:lang w:val="en-US"/>
        </w:rPr>
        <w:br/>
      </w:r>
      <w:r w:rsidRPr="000A47A3">
        <w:rPr>
          <w:rStyle w:val="VerbatimChar"/>
          <w:rFonts w:eastAsia="Calibri"/>
          <w:lang w:val="en-US"/>
        </w:rPr>
        <w:t>##         aSwitchForCapacityStrategy4*aUncontestedMarketShare</w:t>
      </w:r>
      <w:r w:rsidRPr="000A47A3">
        <w:rPr>
          <w:lang w:val="en-US"/>
        </w:rPr>
        <w:br/>
      </w:r>
      <w:r w:rsidRPr="000A47A3">
        <w:rPr>
          <w:rStyle w:val="VerbatimChar"/>
          <w:rFonts w:eastAsia="Calibri"/>
          <w:lang w:val="en-US"/>
        </w:rPr>
        <w:t>##     }</w:t>
      </w:r>
      <w:r w:rsidRPr="000A47A3">
        <w:rPr>
          <w:lang w:val="en-US"/>
        </w:rPr>
        <w:br/>
      </w:r>
      <w:r w:rsidRPr="000A47A3">
        <w:rPr>
          <w:rStyle w:val="VerbatimChar"/>
          <w:rFonts w:eastAsia="Calibri"/>
          <w:lang w:val="en-US"/>
        </w:rPr>
        <w:t xml:space="preserve">##     </w:t>
      </w:r>
      <w:r w:rsidRPr="000A47A3">
        <w:rPr>
          <w:lang w:val="en-US"/>
        </w:rPr>
        <w:br/>
      </w:r>
      <w:r w:rsidRPr="000A47A3">
        <w:rPr>
          <w:rStyle w:val="VerbatimChar"/>
          <w:rFonts w:eastAsia="Calibri"/>
          <w:lang w:val="en-US"/>
        </w:rPr>
        <w:t xml:space="preserve">##     </w:t>
      </w:r>
      <w:r w:rsidRPr="000A47A3">
        <w:rPr>
          <w:lang w:val="en-US"/>
        </w:rPr>
        <w:br/>
      </w:r>
      <w:r w:rsidRPr="000A47A3">
        <w:rPr>
          <w:rStyle w:val="VerbatimChar"/>
          <w:rFonts w:eastAsia="Calibri"/>
          <w:lang w:val="en-US"/>
        </w:rPr>
        <w:t>##     aTargetCapacity = pmax(aMinimumEfficientScale,</w:t>
      </w:r>
      <w:r w:rsidRPr="000A47A3">
        <w:rPr>
          <w:lang w:val="en-US"/>
        </w:rPr>
        <w:br/>
      </w:r>
      <w:r w:rsidRPr="000A47A3">
        <w:rPr>
          <w:rStyle w:val="VerbatimChar"/>
          <w:rFonts w:eastAsia="Calibri"/>
          <w:lang w:val="en-US"/>
        </w:rPr>
        <w:t>##                            aTargetMarketShare*aExpectedIndustryDemand/aNormalCapacityUtilization)</w:t>
      </w:r>
      <w:r w:rsidRPr="000A47A3">
        <w:rPr>
          <w:lang w:val="en-US"/>
        </w:rPr>
        <w:br/>
      </w:r>
      <w:r w:rsidRPr="000A47A3">
        <w:rPr>
          <w:rStyle w:val="VerbatimChar"/>
          <w:rFonts w:eastAsia="Calibri"/>
          <w:lang w:val="en-US"/>
        </w:rPr>
        <w:t xml:space="preserve">##     </w:t>
      </w:r>
      <w:r w:rsidRPr="000A47A3">
        <w:rPr>
          <w:lang w:val="en-US"/>
        </w:rPr>
        <w:br/>
      </w:r>
      <w:r w:rsidRPr="000A47A3">
        <w:rPr>
          <w:rStyle w:val="VerbatimChar"/>
          <w:rFonts w:eastAsia="Calibri"/>
          <w:lang w:val="en-US"/>
        </w:rPr>
        <w:t>##     aTargetNormalProduction = aTargetCapacity * aNormalCapacityUtilization</w:t>
      </w:r>
      <w:r w:rsidRPr="000A47A3">
        <w:rPr>
          <w:lang w:val="en-US"/>
        </w:rPr>
        <w:br/>
      </w:r>
      <w:r w:rsidRPr="000A47A3">
        <w:rPr>
          <w:rStyle w:val="VerbatimChar"/>
          <w:rFonts w:eastAsia="Calibri"/>
          <w:lang w:val="en-US"/>
        </w:rPr>
        <w:t xml:space="preserve">##     </w:t>
      </w:r>
      <w:r w:rsidRPr="000A47A3">
        <w:rPr>
          <w:lang w:val="en-US"/>
        </w:rPr>
        <w:br/>
      </w:r>
      <w:r w:rsidRPr="000A47A3">
        <w:rPr>
          <w:rStyle w:val="VerbatimChar"/>
          <w:rFonts w:eastAsia="Calibri"/>
          <w:lang w:val="en-US"/>
        </w:rPr>
        <w:t>##     aIndustryTotalTargetCapacity = sum(aTargetCapacity)</w:t>
      </w:r>
      <w:r w:rsidRPr="000A47A3">
        <w:rPr>
          <w:lang w:val="en-US"/>
        </w:rPr>
        <w:br/>
      </w:r>
      <w:r w:rsidRPr="000A47A3">
        <w:rPr>
          <w:rStyle w:val="VerbatimChar"/>
          <w:rFonts w:eastAsia="Calibri"/>
          <w:lang w:val="en-US"/>
        </w:rPr>
        <w:t xml:space="preserve">##     </w:t>
      </w:r>
      <w:r w:rsidRPr="000A47A3">
        <w:rPr>
          <w:lang w:val="en-US"/>
        </w:rPr>
        <w:br/>
      </w:r>
      <w:r w:rsidRPr="000A47A3">
        <w:rPr>
          <w:rStyle w:val="VerbatimChar"/>
          <w:rFonts w:eastAsia="Calibri"/>
          <w:lang w:val="en-US"/>
        </w:rPr>
        <w:t>##     aCompetitorTargetCapacity = aIndustryTotalTargetCapacity - aTargetCapacity</w:t>
      </w:r>
      <w:r w:rsidRPr="000A47A3">
        <w:rPr>
          <w:lang w:val="en-US"/>
        </w:rPr>
        <w:br/>
      </w:r>
      <w:r w:rsidRPr="000A47A3">
        <w:rPr>
          <w:rStyle w:val="VerbatimChar"/>
          <w:rFonts w:eastAsia="Calibri"/>
          <w:lang w:val="en-US"/>
        </w:rPr>
        <w:t xml:space="preserve">##     </w:t>
      </w:r>
      <w:r w:rsidRPr="000A47A3">
        <w:rPr>
          <w:lang w:val="en-US"/>
        </w:rPr>
        <w:br/>
      </w:r>
      <w:r w:rsidRPr="000A47A3">
        <w:rPr>
          <w:rStyle w:val="VerbatimChar"/>
          <w:rFonts w:eastAsia="Calibri"/>
          <w:lang w:val="en-US"/>
        </w:rPr>
        <w:t xml:space="preserve">##     fChangePerceivedCompTargetCapacity = </w:t>
      </w:r>
      <w:r w:rsidRPr="00305D6F">
        <w:rPr>
          <w:rStyle w:val="VerbatimChar"/>
          <w:rFonts w:eastAsia="Calibri"/>
          <w:lang w:val="en-US"/>
        </w:rPr>
        <w:t>(aCompetitorTargetCapacity - sPerceivedCompTargetCapacity) / aTimeToPerceiveCompTarget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CompetitorTargetCapacity = mean(aCompetitorTarget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CAPACITY SECTOR  - PT 2 - FLUXOS #####</w:t>
      </w:r>
      <w:r w:rsidRPr="00305D6F">
        <w:rPr>
          <w:lang w:val="en-US"/>
        </w:rPr>
        <w:br/>
      </w:r>
      <w:r w:rsidRPr="00305D6F">
        <w:rPr>
          <w:rStyle w:val="VerbatimChar"/>
          <w:rFonts w:eastAsia="Calibri"/>
          <w:lang w:val="en-US"/>
        </w:rPr>
        <w:t>##     fchangeSmoothCapacity1 = (aTargetCapacity - sSmoothCapacity1) / (aCapacityAcquisitionDelay / 3)</w:t>
      </w:r>
      <w:r w:rsidRPr="00305D6F">
        <w:rPr>
          <w:lang w:val="en-US"/>
        </w:rPr>
        <w:br/>
      </w:r>
      <w:r w:rsidRPr="00305D6F">
        <w:rPr>
          <w:rStyle w:val="VerbatimChar"/>
          <w:rFonts w:eastAsia="Calibri"/>
          <w:lang w:val="en-US"/>
        </w:rPr>
        <w:t>##     fchangeSmoothCapacity2 = (sSmoothCapacity1 - sSmoothCapacity2) / (aCapacityAcquisitionDelay / 3)</w:t>
      </w:r>
      <w:r w:rsidRPr="00305D6F">
        <w:rPr>
          <w:lang w:val="en-US"/>
        </w:rPr>
        <w:br/>
      </w:r>
      <w:r w:rsidRPr="00305D6F">
        <w:rPr>
          <w:rStyle w:val="VerbatimChar"/>
          <w:rFonts w:eastAsia="Calibri"/>
          <w:lang w:val="en-US"/>
        </w:rPr>
        <w:t>##     fchangeSmoothCapacity3 = (sSmoothCapacity2 - sSmoothCapacity3) / (aCapacityAcquisitionDelay / 3)</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LEARNING CURVE SECTOR #####</w:t>
      </w:r>
      <w:r w:rsidRPr="00305D6F">
        <w:rPr>
          <w:lang w:val="en-US"/>
        </w:rPr>
        <w:br/>
      </w:r>
      <w:r w:rsidRPr="00305D6F">
        <w:rPr>
          <w:rStyle w:val="VerbatimChar"/>
          <w:rFonts w:eastAsia="Calibri"/>
          <w:lang w:val="en-US"/>
        </w:rPr>
        <w:t>##     fProduction = f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LCExponent = log(aLCStrength)/log(2)</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Learning = (sCumulativeProduction/aInitialProductionExperience)^aLCExponent</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itialUnitFixedCost = (aInitialPrice/(1+aNormalProfitMargin))*aRatioOfFixedToVarCost*(1/(1+aRatioOfFixedToVarCost/aNormalCapacityUtiliza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itialUnitVariableCost = (aInitialPrice/(1+aNormalProfitMargin))*(1/(1+aRatioOfFixedToVarCost/aNormalCapacityUtilization))</w:t>
      </w:r>
      <w:r w:rsidRPr="00305D6F">
        <w:rPr>
          <w:lang w:val="en-US"/>
        </w:rPr>
        <w:br/>
      </w:r>
      <w:r w:rsidRPr="00305D6F">
        <w:rPr>
          <w:rStyle w:val="VerbatimChar"/>
          <w:rFonts w:eastAsia="Calibri"/>
          <w:lang w:val="en-US"/>
        </w:rPr>
        <w:lastRenderedPageBreak/>
        <w:t xml:space="preserve">##     </w:t>
      </w:r>
      <w:r w:rsidRPr="00305D6F">
        <w:rPr>
          <w:lang w:val="en-US"/>
        </w:rPr>
        <w:br/>
      </w:r>
      <w:r w:rsidRPr="00305D6F">
        <w:rPr>
          <w:rStyle w:val="VerbatimChar"/>
          <w:rFonts w:eastAsia="Calibri"/>
          <w:lang w:val="en-US"/>
        </w:rPr>
        <w:t>##     aUnitFixedCost = aLearning * aInitialUnitFixedCost</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UnitVariableCost = aLearning * aInitialUnitVariableCost</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UnitFixedCost = mean(aUnitFixedCost)</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UnitVariableCost = mean(aUnitVariableCost)</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PRICE SE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BasePrice = (1+aNormalProfitMargin)*(aUnitVariableCost+aUnitFixedCost/aNormalCapacityUtiliza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DemandSupplyBalance = aDesiredShipments/(aNormalCapacityUtilization*a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aTargetPrice = </w:t>
      </w:r>
      <w:r w:rsidRPr="00305D6F">
        <w:rPr>
          <w:lang w:val="en-US"/>
        </w:rPr>
        <w:br/>
      </w:r>
      <w:r w:rsidRPr="00305D6F">
        <w:rPr>
          <w:rStyle w:val="VerbatimChar"/>
          <w:rFonts w:eastAsia="Calibri"/>
          <w:lang w:val="en-US"/>
        </w:rPr>
        <w:t>##       pmax(aUnitVariableCost,</w:t>
      </w:r>
      <w:r w:rsidRPr="00305D6F">
        <w:rPr>
          <w:lang w:val="en-US"/>
        </w:rPr>
        <w:br/>
      </w:r>
      <w:r w:rsidRPr="00305D6F">
        <w:rPr>
          <w:rStyle w:val="VerbatimChar"/>
          <w:rFonts w:eastAsia="Calibri"/>
          <w:lang w:val="en-US"/>
        </w:rPr>
        <w:t>##           sPrice*</w:t>
      </w:r>
      <w:r w:rsidRPr="00305D6F">
        <w:rPr>
          <w:lang w:val="en-US"/>
        </w:rPr>
        <w:br/>
      </w:r>
      <w:r w:rsidRPr="00305D6F">
        <w:rPr>
          <w:rStyle w:val="VerbatimChar"/>
          <w:rFonts w:eastAsia="Calibri"/>
          <w:lang w:val="en-US"/>
        </w:rPr>
        <w:t>##             (1+aSensOfPriceToCosts*((aBasePrice/sPrice)-1))*</w:t>
      </w:r>
      <w:r w:rsidRPr="00305D6F">
        <w:rPr>
          <w:lang w:val="en-US"/>
        </w:rPr>
        <w:br/>
      </w:r>
      <w:r w:rsidRPr="00305D6F">
        <w:rPr>
          <w:rStyle w:val="VerbatimChar"/>
          <w:rFonts w:eastAsia="Calibri"/>
          <w:lang w:val="en-US"/>
        </w:rPr>
        <w:t>##             (1+aSensOfPriceToDSBalance*(aDemandSupplyBalance-1))*</w:t>
      </w:r>
      <w:r w:rsidRPr="00305D6F">
        <w:rPr>
          <w:lang w:val="en-US"/>
        </w:rPr>
        <w:br/>
      </w:r>
      <w:r w:rsidRPr="00305D6F">
        <w:rPr>
          <w:rStyle w:val="VerbatimChar"/>
          <w:rFonts w:eastAsia="Calibri"/>
          <w:lang w:val="en-US"/>
        </w:rPr>
        <w:t>##             (1+aSensOfPriceToShare*((aTargetMarketShare-aMarketShar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TargetPrice = mean(aTargetPri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ChangeInPrice = (aTargetPrice - sPrice) / aPriceAdjustmentTim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NET INCOME SE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aDiscountFactor = exp(-aDiscountRate*time) #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ValueOfNewOrders = fOrders * sPri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ValueOfNewOrders1 = fValueOfNewOrders[1]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AveragePriceOfOrderBook = sValueOfBacklog / sBacklog</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Revenue = fShipments * aAveragePriceOfOrderBook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Revenue1 = fRevenue[1]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VariableCost = fShipments * aUnitVariableCos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FixedCost = aCapacity * aUnitFixedCos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Cost = aFixedCost + aVariableCost #</w:t>
      </w:r>
      <w:r w:rsidRPr="00305D6F">
        <w:rPr>
          <w:lang w:val="en-US"/>
        </w:rPr>
        <w:br/>
      </w:r>
      <w:r w:rsidRPr="00305D6F">
        <w:rPr>
          <w:rStyle w:val="VerbatimChar"/>
          <w:rFonts w:eastAsia="Calibri"/>
          <w:lang w:val="en-US"/>
        </w:rPr>
        <w:lastRenderedPageBreak/>
        <w:t xml:space="preserve">##     </w:t>
      </w:r>
      <w:r w:rsidRPr="00305D6F">
        <w:rPr>
          <w:lang w:val="en-US"/>
        </w:rPr>
        <w:br/>
      </w:r>
      <w:r w:rsidRPr="00305D6F">
        <w:rPr>
          <w:rStyle w:val="VerbatimChar"/>
          <w:rFonts w:eastAsia="Calibri"/>
          <w:lang w:val="en-US"/>
        </w:rPr>
        <w:t>##     fNetIncome = fRevenue - fCos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NPVProfitChange = fNetIncome * aDiscountFa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NPVProfitChange = mean(fNPVProfitChang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NPVIndustryProfits = sum(sNPVProfi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ESTOQUES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NPVProfit_dt = fNPVProfitChang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ValueOfBacklog_dt = fValueOfNewOrders - fRevenu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Backlog_dt = fOrders - f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InstalledBase_dt = fShipments - fDiscard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Price_dt = fChangeInPri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CumulativeAdopters_dt = fAdoption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sReportedIndustryVolume_dt = fsmooth_ReportedIndustryVolum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CumulativeProduction_dt = fProduc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PerceivedCompTargetCapacity_dt = fChangePerceivedCompTarget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SmoothCapacity1_dt = fchangeSmoothCapacity1</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SmoothCapacity2_dt = fchangeSmoothCapacity2</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SmoothCapacity3_dt = fchangeSmoothCapacity3</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Variaveis de Estoques Iniciai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BacklogIni = (1/length(fNetIncome)) * fIndustryOrderRate * aNormalDeliveryDelay</w:t>
      </w:r>
      <w:r w:rsidRPr="00305D6F">
        <w:rPr>
          <w:lang w:val="en-US"/>
        </w:rPr>
        <w:br/>
      </w:r>
      <w:r w:rsidRPr="00305D6F">
        <w:rPr>
          <w:rStyle w:val="VerbatimChar"/>
          <w:rFonts w:eastAsia="Calibri"/>
          <w:lang w:val="en-US"/>
        </w:rPr>
        <w:t>##     InstalledBaseIni = (1/length(fNetIncome)) * aUnitsPerHousehold * sCumulativeAdopter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umulativeAdoptersIni = aInitialCumulativeAdopter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ValueOfBacklogIni = sPrice * BacklogIni </w:t>
      </w:r>
      <w:r w:rsidRPr="00305D6F">
        <w:rPr>
          <w:lang w:val="en-US"/>
        </w:rPr>
        <w:br/>
      </w:r>
      <w:r w:rsidRPr="00305D6F">
        <w:rPr>
          <w:rStyle w:val="VerbatimChar"/>
          <w:rFonts w:eastAsia="Calibri"/>
          <w:lang w:val="en-US"/>
        </w:rPr>
        <w:lastRenderedPageBreak/>
        <w:t xml:space="preserve">##     </w:t>
      </w:r>
      <w:r w:rsidRPr="00305D6F">
        <w:rPr>
          <w:lang w:val="en-US"/>
        </w:rPr>
        <w:br/>
      </w:r>
      <w:r w:rsidRPr="00305D6F">
        <w:rPr>
          <w:rStyle w:val="VerbatimChar"/>
          <w:rFonts w:eastAsia="Calibri"/>
          <w:lang w:val="en-US"/>
        </w:rPr>
        <w:t>##     ReportedIndustryVolumeIni = aIndustryVolum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umulativeProductionIni = aInitialProductionExperien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PerceivedCompTargetCapacityIni = aCompetitor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apacityIni = (1/length(fNetIncome)) * fIndustryOrderRate / aNormalCapacityUtiliza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ESTOQUES - INICIAIS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stocks_ini = list(</w:t>
      </w:r>
      <w:r w:rsidRPr="00305D6F">
        <w:rPr>
          <w:lang w:val="en-US"/>
        </w:rPr>
        <w:br/>
      </w:r>
      <w:r w:rsidRPr="00305D6F">
        <w:rPr>
          <w:rStyle w:val="VerbatimChar"/>
          <w:rFonts w:eastAsia="Calibri"/>
          <w:lang w:val="en-US"/>
        </w:rPr>
        <w:t>##       BacklogIni = BacklogIni,</w:t>
      </w:r>
      <w:r w:rsidRPr="00305D6F">
        <w:rPr>
          <w:lang w:val="en-US"/>
        </w:rPr>
        <w:br/>
      </w:r>
      <w:r w:rsidRPr="00305D6F">
        <w:rPr>
          <w:rStyle w:val="VerbatimChar"/>
          <w:rFonts w:eastAsia="Calibri"/>
          <w:lang w:val="en-US"/>
        </w:rPr>
        <w:t>##       InstalledBaseIni = InstalledBaseIni,</w:t>
      </w:r>
      <w:r w:rsidRPr="00305D6F">
        <w:rPr>
          <w:lang w:val="en-US"/>
        </w:rPr>
        <w:br/>
      </w:r>
      <w:r w:rsidRPr="00305D6F">
        <w:rPr>
          <w:rStyle w:val="VerbatimChar"/>
          <w:rFonts w:eastAsia="Calibri"/>
          <w:lang w:val="en-US"/>
        </w:rPr>
        <w:t>##       CumulativeAdoptersIni = CumulativeAdoptersIni,</w:t>
      </w:r>
      <w:r w:rsidRPr="00305D6F">
        <w:rPr>
          <w:lang w:val="en-US"/>
        </w:rPr>
        <w:br/>
      </w:r>
      <w:r w:rsidRPr="00305D6F">
        <w:rPr>
          <w:rStyle w:val="VerbatimChar"/>
          <w:rFonts w:eastAsia="Calibri"/>
          <w:lang w:val="en-US"/>
        </w:rPr>
        <w:t>##       ValueOfBacklogIni = ValueOfBacklogIni,</w:t>
      </w:r>
      <w:r w:rsidRPr="00305D6F">
        <w:rPr>
          <w:lang w:val="en-US"/>
        </w:rPr>
        <w:br/>
      </w:r>
      <w:r w:rsidRPr="00305D6F">
        <w:rPr>
          <w:rStyle w:val="VerbatimChar"/>
          <w:rFonts w:eastAsia="Calibri"/>
          <w:lang w:val="en-US"/>
        </w:rPr>
        <w:t>##       ReportedIndustryVolumeIni = ReportedIndustryVolumeIni,</w:t>
      </w:r>
      <w:r w:rsidRPr="00305D6F">
        <w:rPr>
          <w:lang w:val="en-US"/>
        </w:rPr>
        <w:br/>
      </w:r>
      <w:r w:rsidRPr="00305D6F">
        <w:rPr>
          <w:rStyle w:val="VerbatimChar"/>
          <w:rFonts w:eastAsia="Calibri"/>
          <w:lang w:val="en-US"/>
        </w:rPr>
        <w:t>##       CumulativeProductionIni = CumulativeProductionIni,</w:t>
      </w:r>
      <w:r w:rsidRPr="00305D6F">
        <w:rPr>
          <w:lang w:val="en-US"/>
        </w:rPr>
        <w:br/>
      </w:r>
      <w:r w:rsidRPr="00305D6F">
        <w:rPr>
          <w:rStyle w:val="VerbatimChar"/>
          <w:rFonts w:eastAsia="Calibri"/>
          <w:lang w:val="en-US"/>
        </w:rPr>
        <w:t>##       PerceivedCompTargetCapacityIni = PerceivedCompTargetCapacityIni,</w:t>
      </w:r>
      <w:r w:rsidRPr="00305D6F">
        <w:rPr>
          <w:lang w:val="en-US"/>
        </w:rPr>
        <w:br/>
      </w:r>
      <w:r w:rsidRPr="00305D6F">
        <w:rPr>
          <w:rStyle w:val="VerbatimChar"/>
          <w:rFonts w:eastAsia="Calibri"/>
          <w:lang w:val="en-US"/>
        </w:rPr>
        <w:t>##       CapacityIni = CapacityIni</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COMPARAR RESULTADOS COM O ITHINK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if(VERIFICAR_STOCKS){</w:t>
      </w:r>
      <w:r w:rsidRPr="00305D6F">
        <w:rPr>
          <w:lang w:val="en-US"/>
        </w:rPr>
        <w:br/>
      </w:r>
      <w:r w:rsidRPr="00305D6F">
        <w:rPr>
          <w:rStyle w:val="VerbatimChar"/>
          <w:rFonts w:eastAsia="Calibri"/>
          <w:lang w:val="en-US"/>
        </w:rPr>
        <w:t>##       for (variavel in variaveis_ithink_stocks) {</w:t>
      </w:r>
      <w:r w:rsidRPr="00305D6F">
        <w:rPr>
          <w:lang w:val="en-US"/>
        </w:rPr>
        <w:br/>
      </w:r>
      <w:r w:rsidRPr="00305D6F">
        <w:rPr>
          <w:rStyle w:val="VerbatimChar"/>
          <w:rFonts w:eastAsia="Calibri"/>
          <w:lang w:val="en-US"/>
        </w:rPr>
        <w:t>##         # Definir o tipo de variavel</w:t>
      </w:r>
      <w:r w:rsidRPr="00305D6F">
        <w:rPr>
          <w:lang w:val="en-US"/>
        </w:rPr>
        <w:br/>
      </w:r>
      <w:r w:rsidRPr="00305D6F">
        <w:rPr>
          <w:rStyle w:val="VerbatimChar"/>
          <w:rFonts w:eastAsia="Calibri"/>
          <w:lang w:val="en-US"/>
        </w:rPr>
        <w:t>##         # Variavel é um estoque?</w:t>
      </w:r>
      <w:r w:rsidRPr="00305D6F">
        <w:rPr>
          <w:lang w:val="en-US"/>
        </w:rPr>
        <w:br/>
      </w:r>
      <w:r>
        <w:rPr>
          <w:rStyle w:val="VerbatimChar"/>
          <w:rFonts w:eastAsia="Calibri"/>
        </w:rPr>
        <w:t>##         variavel_ithink_alterada = gsub(pattern = "\\[", replacement = "", x = variavel, ignore.case = TRUE)</w:t>
      </w:r>
      <w:r>
        <w:br/>
      </w:r>
      <w:r>
        <w:rPr>
          <w:rStyle w:val="VerbatimChar"/>
          <w:rFonts w:eastAsia="Calibri"/>
        </w:rPr>
        <w:t>##         variavel_ithink_alterada = gsub(pattern = "\\]", replacement = "", x = variavel_ithink_alterada, ignore.case = TRUE)</w:t>
      </w:r>
      <w:r>
        <w:br/>
      </w:r>
      <w:r>
        <w:rPr>
          <w:rStyle w:val="VerbatimChar"/>
          <w:rFonts w:eastAsia="Calibri"/>
        </w:rPr>
        <w:t xml:space="preserve">##         </w:t>
      </w:r>
      <w:r>
        <w:br/>
      </w:r>
      <w:r>
        <w:rPr>
          <w:rStyle w:val="VerbatimChar"/>
          <w:rFonts w:eastAsia="Calibri"/>
        </w:rPr>
        <w:t>##         # Verificar apenas Estoques:</w:t>
      </w:r>
      <w:r>
        <w:br/>
      </w:r>
      <w:r>
        <w:rPr>
          <w:rStyle w:val="VerbatimChar"/>
          <w:rFonts w:eastAsia="Calibri"/>
        </w:rPr>
        <w:t>##         variavel_ithink_alterada = paste("s", variavel_ithink_alterada, sep = "")</w:t>
      </w:r>
      <w:r>
        <w:br/>
      </w:r>
      <w:r>
        <w:rPr>
          <w:rStyle w:val="VerbatimChar"/>
          <w:rFonts w:eastAsia="Calibri"/>
        </w:rPr>
        <w:t xml:space="preserve">##         </w:t>
      </w:r>
      <w:r>
        <w:br/>
      </w:r>
      <w:r>
        <w:rPr>
          <w:rStyle w:val="VerbatimChar"/>
          <w:rFonts w:eastAsia="Calibri"/>
        </w:rPr>
        <w:t>##         # Valor da Variavel Calculada</w:t>
      </w:r>
      <w:r>
        <w:br/>
      </w:r>
      <w:r>
        <w:rPr>
          <w:rStyle w:val="VerbatimChar"/>
          <w:rFonts w:eastAsia="Calibri"/>
        </w:rPr>
        <w:t>##         valor_variavel_R = eval(parse(text = variavel_ithink_alterada))</w:t>
      </w:r>
      <w:r>
        <w:br/>
      </w:r>
      <w:r>
        <w:rPr>
          <w:rStyle w:val="VerbatimChar"/>
          <w:rFonts w:eastAsia="Calibri"/>
        </w:rPr>
        <w:t xml:space="preserve">##         </w:t>
      </w:r>
      <w:r>
        <w:br/>
      </w:r>
      <w:r>
        <w:rPr>
          <w:rStyle w:val="VerbatimChar"/>
          <w:rFonts w:eastAsia="Calibri"/>
        </w:rPr>
        <w:t>##         valor_variavel_ithink = dados_ithink_stocks[[linha,variavel]]</w:t>
      </w:r>
      <w:r>
        <w:br/>
      </w:r>
      <w:r>
        <w:rPr>
          <w:rStyle w:val="VerbatimChar"/>
          <w:rFonts w:eastAsia="Calibri"/>
        </w:rPr>
        <w:t xml:space="preserve">##         </w:t>
      </w:r>
      <w:r>
        <w:br/>
      </w:r>
      <w:r>
        <w:rPr>
          <w:rStyle w:val="VerbatimChar"/>
          <w:rFonts w:eastAsia="Calibri"/>
        </w:rPr>
        <w:lastRenderedPageBreak/>
        <w:t>##         diferenca = valor_variavel_R - valor_variavel_ithink</w:t>
      </w:r>
      <w:r>
        <w:br/>
      </w:r>
      <w:r>
        <w:rPr>
          <w:rStyle w:val="VerbatimChar"/>
          <w:rFonts w:eastAsia="Calibri"/>
        </w:rPr>
        <w:t xml:space="preserve">##         </w:t>
      </w:r>
      <w:r>
        <w:br/>
      </w:r>
      <w:r>
        <w:rPr>
          <w:rStyle w:val="VerbatimChar"/>
          <w:rFonts w:eastAsia="Calibri"/>
        </w:rPr>
        <w:t>##         if (abs(x = diferenca) &gt; CHECK_PRECISION){</w:t>
      </w:r>
      <w:r>
        <w:br/>
      </w:r>
      <w:r>
        <w:rPr>
          <w:rStyle w:val="VerbatimChar"/>
          <w:rFonts w:eastAsia="Calibri"/>
        </w:rPr>
        <w:t>##           message(paste("Estoque Diff:", time, linha, variavel, diferenca, sep = " - "))</w:t>
      </w:r>
      <w:r>
        <w:br/>
      </w:r>
      <w:r>
        <w:rPr>
          <w:rStyle w:val="VerbatimChar"/>
          <w:rFonts w:eastAsia="Calibri"/>
        </w:rPr>
        <w:t>##           if(BROWSE_ON_DIFF){</w:t>
      </w:r>
      <w:r>
        <w:br/>
      </w:r>
      <w:r>
        <w:rPr>
          <w:rStyle w:val="VerbatimChar"/>
          <w:rFonts w:eastAsia="Calibri"/>
        </w:rPr>
        <w:t xml:space="preserve">##             browser()  </w:t>
      </w:r>
      <w:r>
        <w:br/>
      </w:r>
      <w:r>
        <w:rPr>
          <w:rStyle w:val="VerbatimChar"/>
          <w:rFonts w:eastAsia="Calibri"/>
        </w:rPr>
        <w:t>##           }</w:t>
      </w:r>
      <w:r>
        <w:br/>
      </w:r>
      <w:r>
        <w:rPr>
          <w:rStyle w:val="VerbatimChar"/>
          <w:rFonts w:eastAsia="Calibri"/>
        </w:rPr>
        <w:t>##         }</w:t>
      </w:r>
      <w:r>
        <w:br/>
      </w:r>
      <w:r>
        <w:rPr>
          <w:rStyle w:val="VerbatimChar"/>
          <w:rFonts w:eastAsia="Calibri"/>
        </w:rPr>
        <w:t xml:space="preserve">##       }  </w:t>
      </w:r>
      <w:r>
        <w:br/>
      </w:r>
      <w:r>
        <w:rPr>
          <w:rStyle w:val="VerbatimChar"/>
          <w:rFonts w:eastAsia="Calibri"/>
        </w:rPr>
        <w:t>##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if(VERIFICAR_CHECKS){</w:t>
      </w:r>
      <w:r>
        <w:br/>
      </w:r>
      <w:r>
        <w:rPr>
          <w:rStyle w:val="VerbatimChar"/>
          <w:rFonts w:eastAsia="Calibri"/>
        </w:rPr>
        <w:t>##       for (variavel in variaveis_ithink_checks) {</w:t>
      </w:r>
      <w:r>
        <w:br/>
      </w:r>
      <w:r>
        <w:rPr>
          <w:rStyle w:val="VerbatimChar"/>
          <w:rFonts w:eastAsia="Calibri"/>
        </w:rPr>
        <w:t>##         # Definir o tipo de variavel</w:t>
      </w:r>
      <w:r>
        <w:br/>
      </w:r>
      <w:r>
        <w:rPr>
          <w:rStyle w:val="VerbatimChar"/>
          <w:rFonts w:eastAsia="Calibri"/>
        </w:rPr>
        <w:t>##         # Variavel é um estoque?</w:t>
      </w:r>
      <w:r>
        <w:br/>
      </w:r>
      <w:r>
        <w:rPr>
          <w:rStyle w:val="VerbatimChar"/>
          <w:rFonts w:eastAsia="Calibri"/>
        </w:rPr>
        <w:t>##         variavel_ithink_alterada = gsub(pattern = "\\[", replacement = "", x = variavel, ignore.case = TRUE)</w:t>
      </w:r>
      <w:r>
        <w:br/>
      </w:r>
      <w:r>
        <w:rPr>
          <w:rStyle w:val="VerbatimChar"/>
          <w:rFonts w:eastAsia="Calibri"/>
        </w:rPr>
        <w:t>##         variavel_ithink_alterada = gsub(pattern = "\\]", replacement = "", x = variavel_ithink_alterada, ignore.case = TRUE)</w:t>
      </w:r>
      <w:r>
        <w:br/>
      </w:r>
      <w:r>
        <w:rPr>
          <w:rStyle w:val="VerbatimChar"/>
          <w:rFonts w:eastAsia="Calibri"/>
        </w:rPr>
        <w:t xml:space="preserve">##         </w:t>
      </w:r>
      <w:r>
        <w:br/>
      </w:r>
      <w:r>
        <w:rPr>
          <w:rStyle w:val="VerbatimChar"/>
          <w:rFonts w:eastAsia="Calibri"/>
        </w:rPr>
        <w:t>##         # Verificar apenas Estoques:</w:t>
      </w:r>
      <w:r>
        <w:br/>
      </w:r>
      <w:r>
        <w:rPr>
          <w:rStyle w:val="VerbatimChar"/>
          <w:rFonts w:eastAsia="Calibri"/>
        </w:rPr>
        <w:t>##         #variavel_ithink_alterada = paste("s", variavel_ithink_alterada, sep = "")</w:t>
      </w:r>
      <w:r>
        <w:br/>
      </w:r>
      <w:r>
        <w:rPr>
          <w:rStyle w:val="VerbatimChar"/>
          <w:rFonts w:eastAsia="Calibri"/>
        </w:rPr>
        <w:t xml:space="preserve">##         </w:t>
      </w:r>
      <w:r>
        <w:br/>
      </w:r>
      <w:r>
        <w:rPr>
          <w:rStyle w:val="VerbatimChar"/>
          <w:rFonts w:eastAsia="Calibri"/>
        </w:rPr>
        <w:t>##         # Valor da Variavel Calculada</w:t>
      </w:r>
      <w:r>
        <w:br/>
      </w:r>
      <w:r>
        <w:rPr>
          <w:rStyle w:val="VerbatimChar"/>
          <w:rFonts w:eastAsia="Calibri"/>
        </w:rPr>
        <w:t>##         valor_variavel_R = eval(parse(text = variavel_ithink_alterada))</w:t>
      </w:r>
      <w:r>
        <w:br/>
      </w:r>
      <w:r>
        <w:rPr>
          <w:rStyle w:val="VerbatimChar"/>
          <w:rFonts w:eastAsia="Calibri"/>
        </w:rPr>
        <w:t xml:space="preserve">##         </w:t>
      </w:r>
      <w:r>
        <w:br/>
      </w:r>
      <w:r>
        <w:rPr>
          <w:rStyle w:val="VerbatimChar"/>
          <w:rFonts w:eastAsia="Calibri"/>
        </w:rPr>
        <w:t>##         valor_variavel_ithink = dados_ithink_checks[[linha,variavel]]</w:t>
      </w:r>
      <w:r>
        <w:br/>
      </w:r>
      <w:r>
        <w:rPr>
          <w:rStyle w:val="VerbatimChar"/>
          <w:rFonts w:eastAsia="Calibri"/>
        </w:rPr>
        <w:t xml:space="preserve">##         </w:t>
      </w:r>
      <w:r>
        <w:br/>
      </w:r>
      <w:r>
        <w:rPr>
          <w:rStyle w:val="VerbatimChar"/>
          <w:rFonts w:eastAsia="Calibri"/>
        </w:rPr>
        <w:t>##         diferenca = valor_variavel_R - valor_variavel_ithink</w:t>
      </w:r>
      <w:r>
        <w:br/>
      </w:r>
      <w:r>
        <w:rPr>
          <w:rStyle w:val="VerbatimChar"/>
          <w:rFonts w:eastAsia="Calibri"/>
        </w:rPr>
        <w:t xml:space="preserve">##         </w:t>
      </w:r>
      <w:r>
        <w:br/>
      </w:r>
      <w:r>
        <w:rPr>
          <w:rStyle w:val="VerbatimChar"/>
          <w:rFonts w:eastAsia="Calibri"/>
        </w:rPr>
        <w:t>##         if(!is.na(diferenca)){</w:t>
      </w:r>
      <w:r>
        <w:br/>
      </w:r>
      <w:r>
        <w:rPr>
          <w:rStyle w:val="VerbatimChar"/>
          <w:rFonts w:eastAsia="Calibri"/>
        </w:rPr>
        <w:t>##           if (abs(x = diferenca) &gt; CHECK_PRECISION){</w:t>
      </w:r>
      <w:r>
        <w:br/>
      </w:r>
      <w:r>
        <w:rPr>
          <w:rStyle w:val="VerbatimChar"/>
          <w:rFonts w:eastAsia="Calibri"/>
        </w:rPr>
        <w:t>##             message(paste("Check Diff:", time, linha, variavel, diferenca, sep = " - "))</w:t>
      </w:r>
      <w:r>
        <w:br/>
      </w:r>
      <w:r>
        <w:rPr>
          <w:rStyle w:val="VerbatimChar"/>
          <w:rFonts w:eastAsia="Calibri"/>
        </w:rPr>
        <w:t>##             if(BROWSE_ON_DIFF){</w:t>
      </w:r>
      <w:r>
        <w:br/>
      </w:r>
      <w:r>
        <w:rPr>
          <w:rStyle w:val="VerbatimChar"/>
          <w:rFonts w:eastAsia="Calibri"/>
        </w:rPr>
        <w:t xml:space="preserve">##               browser()  </w:t>
      </w:r>
      <w:r>
        <w:br/>
      </w:r>
      <w:r>
        <w:rPr>
          <w:rStyle w:val="VerbatimChar"/>
          <w:rFonts w:eastAsia="Calibri"/>
        </w:rPr>
        <w:t>##             }</w:t>
      </w:r>
      <w:r>
        <w:br/>
      </w:r>
      <w:r>
        <w:rPr>
          <w:rStyle w:val="VerbatimChar"/>
          <w:rFonts w:eastAsia="Calibri"/>
        </w:rPr>
        <w:t xml:space="preserve">##           }  </w:t>
      </w:r>
      <w:r>
        <w:br/>
      </w:r>
      <w:r>
        <w:rPr>
          <w:rStyle w:val="VerbatimChar"/>
          <w:rFonts w:eastAsia="Calibri"/>
        </w:rPr>
        <w:t>##         }</w:t>
      </w:r>
      <w:r>
        <w:br/>
      </w:r>
      <w:r>
        <w:rPr>
          <w:rStyle w:val="VerbatimChar"/>
          <w:rFonts w:eastAsia="Calibri"/>
        </w:rPr>
        <w:t xml:space="preserve">##         </w:t>
      </w:r>
      <w:r>
        <w:br/>
      </w:r>
      <w:r>
        <w:rPr>
          <w:rStyle w:val="VerbatimChar"/>
          <w:rFonts w:eastAsia="Calibri"/>
        </w:rPr>
        <w:t>##       }</w:t>
      </w:r>
      <w:r>
        <w:br/>
      </w:r>
      <w:r>
        <w:rPr>
          <w:rStyle w:val="VerbatimChar"/>
          <w:rFonts w:eastAsia="Calibri"/>
        </w:rPr>
        <w:t>##     }</w:t>
      </w:r>
      <w:r>
        <w:br/>
      </w:r>
      <w:r>
        <w:rPr>
          <w:rStyle w:val="VerbatimChar"/>
          <w:rFonts w:eastAsia="Calibri"/>
        </w:rPr>
        <w:t xml:space="preserve">##     </w:t>
      </w:r>
      <w:r>
        <w:br/>
      </w:r>
      <w:r>
        <w:rPr>
          <w:rStyle w:val="VerbatimChar"/>
          <w:rFonts w:eastAsia="Calibri"/>
        </w:rPr>
        <w:t>##     ##### VARIÁVEIS RETORNADAS #####</w:t>
      </w:r>
      <w:r>
        <w:br/>
      </w:r>
      <w:r>
        <w:rPr>
          <w:rStyle w:val="VerbatimChar"/>
          <w:rFonts w:eastAsia="Calibri"/>
        </w:rPr>
        <w:lastRenderedPageBreak/>
        <w:t xml:space="preserve">##     </w:t>
      </w:r>
      <w:r>
        <w:br/>
      </w:r>
      <w:r>
        <w:rPr>
          <w:rStyle w:val="VerbatimChar"/>
          <w:rFonts w:eastAsia="Calibri"/>
        </w:rPr>
        <w:t>##     ## Parar se o tempo chegou ao fim.</w:t>
      </w:r>
      <w:r>
        <w:br/>
      </w:r>
      <w:r w:rsidRPr="003028BC">
        <w:rPr>
          <w:rStyle w:val="VerbatimChar"/>
          <w:rFonts w:eastAsia="Calibri"/>
          <w:lang w:val="en-US"/>
        </w:rPr>
        <w:t>##     if(time == FINISH){</w:t>
      </w:r>
      <w:r w:rsidRPr="003028BC">
        <w:rPr>
          <w:lang w:val="en-US"/>
        </w:rPr>
        <w:br/>
      </w:r>
      <w:r w:rsidRPr="003028BC">
        <w:rPr>
          <w:rStyle w:val="VerbatimChar"/>
          <w:rFonts w:eastAsia="Calibri"/>
          <w:lang w:val="en-US"/>
        </w:rPr>
        <w:t>##     # browser()</w:t>
      </w:r>
      <w:r w:rsidRPr="003028BC">
        <w:rPr>
          <w:lang w:val="en-US"/>
        </w:rPr>
        <w:br/>
      </w:r>
      <w:r w:rsidRPr="003028BC">
        <w:rPr>
          <w:rStyle w:val="VerbatimChar"/>
          <w:rFonts w:eastAsia="Calibri"/>
          <w:lang w:val="en-US"/>
        </w:rPr>
        <w:t>##     }</w:t>
      </w:r>
      <w:r w:rsidRPr="003028BC">
        <w:rPr>
          <w:lang w:val="en-US"/>
        </w:rPr>
        <w:br/>
      </w:r>
      <w:r w:rsidRPr="003028BC">
        <w:rPr>
          <w:rStyle w:val="VerbatimChar"/>
          <w:rFonts w:eastAsia="Calibri"/>
          <w:lang w:val="en-US"/>
        </w:rPr>
        <w:t xml:space="preserve">##     </w:t>
      </w:r>
      <w:r w:rsidRPr="003028BC">
        <w:rPr>
          <w:lang w:val="en-US"/>
        </w:rPr>
        <w:br/>
      </w:r>
      <w:r w:rsidRPr="003028BC">
        <w:rPr>
          <w:rStyle w:val="VerbatimChar"/>
          <w:rFonts w:eastAsia="Calibri"/>
          <w:lang w:val="en-US"/>
        </w:rPr>
        <w:t>##     resultado_completo = list(c(</w:t>
      </w:r>
      <w:r w:rsidRPr="003028BC">
        <w:rPr>
          <w:lang w:val="en-US"/>
        </w:rPr>
        <w:br/>
      </w:r>
      <w:r w:rsidRPr="003028BC">
        <w:rPr>
          <w:rStyle w:val="VerbatimChar"/>
          <w:rFonts w:eastAsia="Calibri"/>
          <w:lang w:val="en-US"/>
        </w:rPr>
        <w:t>##       d_NPVProfit_dt</w:t>
      </w:r>
      <w:r w:rsidRPr="003028BC">
        <w:rPr>
          <w:lang w:val="en-US"/>
        </w:rPr>
        <w:br/>
      </w:r>
      <w:r w:rsidRPr="003028BC">
        <w:rPr>
          <w:rStyle w:val="VerbatimChar"/>
          <w:rFonts w:eastAsia="Calibri"/>
          <w:lang w:val="en-US"/>
        </w:rPr>
        <w:t>##       ,d_ValueOfBacklog_dt</w:t>
      </w:r>
      <w:r w:rsidRPr="003028BC">
        <w:rPr>
          <w:lang w:val="en-US"/>
        </w:rPr>
        <w:br/>
      </w:r>
      <w:r w:rsidRPr="003028BC">
        <w:rPr>
          <w:rStyle w:val="VerbatimChar"/>
          <w:rFonts w:eastAsia="Calibri"/>
          <w:lang w:val="en-US"/>
        </w:rPr>
        <w:t>##       ,d_Backlog_dt</w:t>
      </w:r>
      <w:r w:rsidRPr="003028BC">
        <w:rPr>
          <w:lang w:val="en-US"/>
        </w:rPr>
        <w:br/>
      </w:r>
      <w:r w:rsidRPr="003028BC">
        <w:rPr>
          <w:rStyle w:val="VerbatimChar"/>
          <w:rFonts w:eastAsia="Calibri"/>
          <w:lang w:val="en-US"/>
        </w:rPr>
        <w:t>##       ,d_InstalledBase_dt</w:t>
      </w:r>
      <w:r w:rsidRPr="003028BC">
        <w:rPr>
          <w:lang w:val="en-US"/>
        </w:rPr>
        <w:br/>
      </w:r>
      <w:r w:rsidRPr="003028BC">
        <w:rPr>
          <w:rStyle w:val="VerbatimChar"/>
          <w:rFonts w:eastAsia="Calibri"/>
          <w:lang w:val="en-US"/>
        </w:rPr>
        <w:t>##       ,d_Price_dt</w:t>
      </w:r>
      <w:r w:rsidRPr="003028BC">
        <w:rPr>
          <w:lang w:val="en-US"/>
        </w:rPr>
        <w:br/>
      </w:r>
      <w:r w:rsidRPr="003028BC">
        <w:rPr>
          <w:rStyle w:val="VerbatimChar"/>
          <w:rFonts w:eastAsia="Calibri"/>
          <w:lang w:val="en-US"/>
        </w:rPr>
        <w:t>##       ,d_CumulativeAdopters_dt</w:t>
      </w:r>
      <w:r w:rsidRPr="003028BC">
        <w:rPr>
          <w:lang w:val="en-US"/>
        </w:rPr>
        <w:br/>
      </w:r>
      <w:r w:rsidRPr="003028BC">
        <w:rPr>
          <w:rStyle w:val="VerbatimChar"/>
          <w:rFonts w:eastAsia="Calibri"/>
          <w:lang w:val="en-US"/>
        </w:rPr>
        <w:t>##       ,d_sReportedIndustryVolume_dt</w:t>
      </w:r>
      <w:r w:rsidRPr="003028BC">
        <w:rPr>
          <w:lang w:val="en-US"/>
        </w:rPr>
        <w:br/>
      </w:r>
      <w:r w:rsidRPr="003028BC">
        <w:rPr>
          <w:rStyle w:val="VerbatimChar"/>
          <w:rFonts w:eastAsia="Calibri"/>
          <w:lang w:val="en-US"/>
        </w:rPr>
        <w:t>##       ,d_CumulativeProduction_dt</w:t>
      </w:r>
      <w:r w:rsidRPr="003028BC">
        <w:rPr>
          <w:lang w:val="en-US"/>
        </w:rPr>
        <w:br/>
      </w:r>
      <w:r w:rsidRPr="003028BC">
        <w:rPr>
          <w:rStyle w:val="VerbatimChar"/>
          <w:rFonts w:eastAsia="Calibri"/>
          <w:lang w:val="en-US"/>
        </w:rPr>
        <w:t>##       ,d_PerceivedCompTargetCapacity_dt</w:t>
      </w:r>
      <w:r w:rsidRPr="003028BC">
        <w:rPr>
          <w:lang w:val="en-US"/>
        </w:rPr>
        <w:br/>
      </w:r>
      <w:r w:rsidRPr="003028BC">
        <w:rPr>
          <w:rStyle w:val="VerbatimChar"/>
          <w:rFonts w:eastAsia="Calibri"/>
          <w:lang w:val="en-US"/>
        </w:rPr>
        <w:t>##       ,d_SmoothCapacity1_dt</w:t>
      </w:r>
      <w:r w:rsidRPr="003028BC">
        <w:rPr>
          <w:lang w:val="en-US"/>
        </w:rPr>
        <w:br/>
      </w:r>
      <w:r w:rsidRPr="003028BC">
        <w:rPr>
          <w:rStyle w:val="VerbatimChar"/>
          <w:rFonts w:eastAsia="Calibri"/>
          <w:lang w:val="en-US"/>
        </w:rPr>
        <w:t>##       ,d_SmoothCapacity2_dt</w:t>
      </w:r>
      <w:r w:rsidRPr="003028BC">
        <w:rPr>
          <w:lang w:val="en-US"/>
        </w:rPr>
        <w:br/>
      </w:r>
      <w:r w:rsidRPr="003028BC">
        <w:rPr>
          <w:rStyle w:val="VerbatimChar"/>
          <w:rFonts w:eastAsia="Calibri"/>
          <w:lang w:val="en-US"/>
        </w:rPr>
        <w:t>##       ,d_SmoothCapacity3_dt</w:t>
      </w:r>
      <w:r w:rsidRPr="003028BC">
        <w:rPr>
          <w:lang w:val="en-US"/>
        </w:rPr>
        <w:br/>
      </w:r>
      <w:r w:rsidRPr="003028BC">
        <w:rPr>
          <w:rStyle w:val="VerbatimChar"/>
          <w:rFonts w:eastAsia="Calibri"/>
          <w:lang w:val="en-US"/>
        </w:rPr>
        <w:t>##     )</w:t>
      </w:r>
      <w:r w:rsidRPr="003028BC">
        <w:rPr>
          <w:lang w:val="en-US"/>
        </w:rPr>
        <w:br/>
      </w:r>
      <w:r w:rsidRPr="003028BC">
        <w:rPr>
          <w:rStyle w:val="VerbatimChar"/>
          <w:rFonts w:eastAsia="Calibri"/>
          <w:lang w:val="en-US"/>
        </w:rPr>
        <w:t>##     ,fIndustryOrderRate = fIndustryOrderRate</w:t>
      </w:r>
      <w:r w:rsidRPr="003028BC">
        <w:rPr>
          <w:lang w:val="en-US"/>
        </w:rPr>
        <w:br/>
      </w:r>
      <w:r w:rsidRPr="003028BC">
        <w:rPr>
          <w:rStyle w:val="VerbatimChar"/>
          <w:rFonts w:eastAsia="Calibri"/>
          <w:lang w:val="en-US"/>
        </w:rPr>
        <w:t>##     ,aNonAdopters = aNonAdopters</w:t>
      </w:r>
      <w:r w:rsidRPr="003028BC">
        <w:rPr>
          <w:lang w:val="en-US"/>
        </w:rPr>
        <w:br/>
      </w:r>
      <w:r w:rsidRPr="003028BC">
        <w:rPr>
          <w:rStyle w:val="VerbatimChar"/>
          <w:rFonts w:eastAsia="Calibri"/>
          <w:lang w:val="en-US"/>
        </w:rPr>
        <w:t>##     ,fReorderRate = fReorderRate</w:t>
      </w:r>
      <w:r w:rsidRPr="003028BC">
        <w:rPr>
          <w:lang w:val="en-US"/>
        </w:rPr>
        <w:br/>
      </w:r>
      <w:r w:rsidRPr="003028BC">
        <w:rPr>
          <w:rStyle w:val="VerbatimChar"/>
          <w:rFonts w:eastAsia="Calibri"/>
          <w:lang w:val="en-US"/>
        </w:rPr>
        <w:t>##     ,aIndustryShipments = aIndustryShipments</w:t>
      </w:r>
      <w:r w:rsidRPr="003028BC">
        <w:rPr>
          <w:lang w:val="en-US"/>
        </w:rPr>
        <w:br/>
      </w:r>
      <w:r w:rsidRPr="003028BC">
        <w:rPr>
          <w:rStyle w:val="VerbatimChar"/>
          <w:rFonts w:eastAsia="Calibri"/>
          <w:lang w:val="en-US"/>
        </w:rPr>
        <w:t>##     ,aIndustryVolume = aIndustryVolume</w:t>
      </w:r>
      <w:r w:rsidRPr="003028BC">
        <w:rPr>
          <w:lang w:val="en-US"/>
        </w:rPr>
        <w:br/>
      </w:r>
      <w:r w:rsidRPr="003028BC">
        <w:rPr>
          <w:rStyle w:val="VerbatimChar"/>
          <w:rFonts w:eastAsia="Calibri"/>
          <w:lang w:val="en-US"/>
        </w:rPr>
        <w:t>##     ,fDiscardRate = fDiscardRate</w:t>
      </w:r>
      <w:r w:rsidRPr="003028BC">
        <w:rPr>
          <w:lang w:val="en-US"/>
        </w:rPr>
        <w:br/>
      </w:r>
      <w:r w:rsidRPr="003028BC">
        <w:rPr>
          <w:rStyle w:val="VerbatimChar"/>
          <w:rFonts w:eastAsia="Calibri"/>
          <w:lang w:val="en-US"/>
        </w:rPr>
        <w:t>##     ,aDiscountFactor = aDiscountFactor</w:t>
      </w:r>
      <w:r w:rsidRPr="003028BC">
        <w:rPr>
          <w:lang w:val="en-US"/>
        </w:rPr>
        <w:br/>
      </w:r>
      <w:r w:rsidRPr="003028BC">
        <w:rPr>
          <w:rStyle w:val="VerbatimChar"/>
          <w:rFonts w:eastAsia="Calibri"/>
          <w:lang w:val="en-US"/>
        </w:rPr>
        <w:t>##     ,aDiscountRate = aDiscountRate</w:t>
      </w:r>
      <w:r w:rsidRPr="003028BC">
        <w:rPr>
          <w:lang w:val="en-US"/>
        </w:rPr>
        <w:br/>
      </w:r>
      <w:r w:rsidRPr="003028BC">
        <w:rPr>
          <w:rStyle w:val="VerbatimChar"/>
          <w:rFonts w:eastAsia="Calibri"/>
          <w:lang w:val="en-US"/>
        </w:rPr>
        <w:t>##     ,fNPVProfitChange = fNPVProfitChange</w:t>
      </w:r>
      <w:r w:rsidRPr="003028BC">
        <w:rPr>
          <w:lang w:val="en-US"/>
        </w:rPr>
        <w:br/>
      </w:r>
      <w:r w:rsidRPr="003028BC">
        <w:rPr>
          <w:rStyle w:val="VerbatimChar"/>
          <w:rFonts w:eastAsia="Calibri"/>
          <w:lang w:val="en-US"/>
        </w:rPr>
        <w:t>##     ,fNetIncome = fNetIncome</w:t>
      </w:r>
      <w:r w:rsidRPr="003028BC">
        <w:rPr>
          <w:lang w:val="en-US"/>
        </w:rPr>
        <w:br/>
      </w:r>
      <w:r w:rsidRPr="003028BC">
        <w:rPr>
          <w:rStyle w:val="VerbatimChar"/>
          <w:rFonts w:eastAsia="Calibri"/>
          <w:lang w:val="en-US"/>
        </w:rPr>
        <w:t>##     ,aNPVIndustryProfits = aNPVIndustryProfits</w:t>
      </w:r>
      <w:r w:rsidRPr="003028BC">
        <w:rPr>
          <w:lang w:val="en-US"/>
        </w:rPr>
        <w:br/>
      </w:r>
      <w:r w:rsidRPr="003028BC">
        <w:rPr>
          <w:rStyle w:val="VerbatimChar"/>
          <w:rFonts w:eastAsia="Calibri"/>
          <w:lang w:val="en-US"/>
        </w:rPr>
        <w:t>##     ,aInitialDemandForecast = aInitialDemandForecast</w:t>
      </w:r>
      <w:r w:rsidRPr="003028BC">
        <w:rPr>
          <w:lang w:val="en-US"/>
        </w:rPr>
        <w:br/>
      </w:r>
      <w:r w:rsidRPr="003028BC">
        <w:rPr>
          <w:rStyle w:val="VerbatimChar"/>
          <w:rFonts w:eastAsia="Calibri"/>
          <w:lang w:val="en-US"/>
        </w:rPr>
        <w:t>##     ,aLaggedVolumeForecast = aLaggedVolumeForecast</w:t>
      </w:r>
      <w:r w:rsidRPr="003028BC">
        <w:rPr>
          <w:lang w:val="en-US"/>
        </w:rPr>
        <w:br/>
      </w:r>
      <w:r w:rsidRPr="003028BC">
        <w:rPr>
          <w:rStyle w:val="VerbatimChar"/>
          <w:rFonts w:eastAsia="Calibri"/>
          <w:lang w:val="en-US"/>
        </w:rPr>
        <w:t>##     ,aForecastError = aForecastError</w:t>
      </w:r>
      <w:r w:rsidRPr="003028BC">
        <w:rPr>
          <w:lang w:val="en-US"/>
        </w:rPr>
        <w:br/>
      </w:r>
      <w:r w:rsidRPr="003028BC">
        <w:rPr>
          <w:rStyle w:val="VerbatimChar"/>
          <w:rFonts w:eastAsia="Calibri"/>
          <w:lang w:val="en-US"/>
        </w:rPr>
        <w:t>##     ,aTargetCapacity = aTargetCapacity</w:t>
      </w:r>
      <w:r w:rsidRPr="003028BC">
        <w:rPr>
          <w:lang w:val="en-US"/>
        </w:rPr>
        <w:br/>
      </w:r>
      <w:r w:rsidRPr="003028BC">
        <w:rPr>
          <w:rStyle w:val="VerbatimChar"/>
          <w:rFonts w:eastAsia="Calibri"/>
          <w:lang w:val="en-US"/>
        </w:rPr>
        <w:t>##     ,aCompetitorTargetCapacity = aCompetitorTargetCapacity)</w:t>
      </w:r>
      <w:r w:rsidRPr="003028BC">
        <w:rPr>
          <w:lang w:val="en-US"/>
        </w:rPr>
        <w:br/>
      </w:r>
      <w:r w:rsidRPr="003028BC">
        <w:rPr>
          <w:rStyle w:val="VerbatimChar"/>
          <w:rFonts w:eastAsia="Calibri"/>
          <w:lang w:val="en-US"/>
        </w:rPr>
        <w:t xml:space="preserve">##     </w:t>
      </w:r>
      <w:r w:rsidRPr="003028BC">
        <w:rPr>
          <w:lang w:val="en-US"/>
        </w:rPr>
        <w:br/>
      </w:r>
      <w:r w:rsidRPr="003028BC">
        <w:rPr>
          <w:rStyle w:val="VerbatimChar"/>
          <w:rFonts w:eastAsia="Calibri"/>
          <w:lang w:val="en-US"/>
        </w:rPr>
        <w:t>##     return (if(modo == "inicial"){</w:t>
      </w:r>
      <w:r w:rsidRPr="003028BC">
        <w:rPr>
          <w:lang w:val="en-US"/>
        </w:rPr>
        <w:br/>
      </w:r>
      <w:r w:rsidRPr="003028BC">
        <w:rPr>
          <w:rStyle w:val="VerbatimChar"/>
          <w:rFonts w:eastAsia="Calibri"/>
          <w:lang w:val="en-US"/>
        </w:rPr>
        <w:t>##       stocks_ini</w:t>
      </w:r>
      <w:r w:rsidRPr="003028BC">
        <w:rPr>
          <w:lang w:val="en-US"/>
        </w:rPr>
        <w:br/>
      </w:r>
      <w:r w:rsidRPr="003028BC">
        <w:rPr>
          <w:rStyle w:val="VerbatimChar"/>
          <w:rFonts w:eastAsia="Calibri"/>
          <w:lang w:val="en-US"/>
        </w:rPr>
        <w:t>##     } else {</w:t>
      </w:r>
      <w:r w:rsidRPr="003028BC">
        <w:rPr>
          <w:lang w:val="en-US"/>
        </w:rPr>
        <w:br/>
      </w:r>
      <w:r w:rsidRPr="003028BC">
        <w:rPr>
          <w:rStyle w:val="VerbatimChar"/>
          <w:rFonts w:eastAsia="Calibri"/>
          <w:lang w:val="en-US"/>
        </w:rPr>
        <w:t>##       resultado_completo</w:t>
      </w:r>
      <w:r w:rsidRPr="003028BC">
        <w:rPr>
          <w:lang w:val="en-US"/>
        </w:rPr>
        <w:br/>
      </w:r>
      <w:r w:rsidRPr="003028BC">
        <w:rPr>
          <w:rStyle w:val="VerbatimChar"/>
          <w:rFonts w:eastAsia="Calibri"/>
          <w:lang w:val="en-US"/>
        </w:rPr>
        <w:t xml:space="preserve">##     })   </w:t>
      </w:r>
      <w:r w:rsidRPr="003028BC">
        <w:rPr>
          <w:lang w:val="en-US"/>
        </w:rPr>
        <w:br/>
      </w:r>
      <w:r w:rsidRPr="003028BC">
        <w:rPr>
          <w:rStyle w:val="VerbatimChar"/>
          <w:rFonts w:eastAsia="Calibri"/>
          <w:lang w:val="en-US"/>
        </w:rPr>
        <w:t>##   })</w:t>
      </w:r>
      <w:r w:rsidRPr="003028BC">
        <w:rPr>
          <w:lang w:val="en-US"/>
        </w:rPr>
        <w:br/>
      </w:r>
      <w:r w:rsidRPr="003028BC">
        <w:rPr>
          <w:rStyle w:val="VerbatimChar"/>
          <w:rFonts w:eastAsia="Calibri"/>
          <w:lang w:val="en-US"/>
        </w:rPr>
        <w:t>## }</w:t>
      </w:r>
    </w:p>
    <w:p w14:paraId="051351CF" w14:textId="050E520F" w:rsidR="00305D6F" w:rsidRPr="000A47A3" w:rsidRDefault="00305D6F" w:rsidP="00305D6F">
      <w:pPr>
        <w:ind w:firstLine="0"/>
        <w:rPr>
          <w:lang w:val="en-US"/>
        </w:rPr>
      </w:pPr>
      <w:bookmarkStart w:id="201" w:name="rotinas-para-a-simulacao-rdm"/>
      <w:bookmarkEnd w:id="201"/>
      <w:r w:rsidRPr="000A47A3">
        <w:rPr>
          <w:lang w:val="en-US"/>
        </w:rPr>
        <w:t>Rotinas para a Simulação RDM:</w:t>
      </w:r>
    </w:p>
    <w:p w14:paraId="513637F5" w14:textId="77777777" w:rsidR="00305D6F" w:rsidRPr="00305D6F" w:rsidRDefault="00305D6F" w:rsidP="00305D6F">
      <w:pPr>
        <w:pStyle w:val="Compact"/>
        <w:numPr>
          <w:ilvl w:val="0"/>
          <w:numId w:val="20"/>
        </w:numPr>
        <w:rPr>
          <w:lang w:val="pt-BR"/>
        </w:rPr>
      </w:pPr>
      <w:r w:rsidRPr="000A47A3">
        <w:rPr>
          <w:b/>
        </w:rPr>
        <w:t>Função Simular RDM e Escolher Estrategia</w:t>
      </w:r>
      <w:r w:rsidRPr="000A47A3">
        <w:t>: Simula cenários do RDM, realiza a análise de perda de oportunidade e define a estratégia candidata utiliz</w:t>
      </w:r>
      <w:r w:rsidRPr="00305D6F">
        <w:rPr>
          <w:lang w:val="pt-BR"/>
        </w:rPr>
        <w:t>ando um critério pré-determinado:</w:t>
      </w:r>
    </w:p>
    <w:p w14:paraId="280D8FF7" w14:textId="77777777" w:rsidR="00305D6F" w:rsidRDefault="00305D6F" w:rsidP="00305D6F">
      <w:pPr>
        <w:pStyle w:val="SourceCode"/>
      </w:pPr>
      <w:r>
        <w:rPr>
          <w:rStyle w:val="VerbatimChar"/>
          <w:rFonts w:eastAsia="Calibri"/>
        </w:rPr>
        <w:lastRenderedPageBreak/>
        <w:t>## function(inputs = "params.xlsx", sdmodel = sdmodel, opcoes = opcoes)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output_simulacao = simular_RDM(arquivo_de_inputs=inputs ,sdmodel = sdmodel, n = opcoes$N)</w:t>
      </w:r>
      <w:r>
        <w:br/>
      </w:r>
      <w:r>
        <w:rPr>
          <w:rStyle w:val="VerbatimChar"/>
          <w:rFonts w:eastAsia="Calibri"/>
        </w:rPr>
        <w:t xml:space="preserve">##   </w:t>
      </w:r>
      <w:r>
        <w:br/>
      </w:r>
      <w:r>
        <w:rPr>
          <w:rStyle w:val="VerbatimChar"/>
          <w:rFonts w:eastAsia="Calibri"/>
        </w:rPr>
        <w:t>##   ## Simular</w:t>
      </w:r>
      <w:r>
        <w:br/>
      </w:r>
      <w:r>
        <w:rPr>
          <w:rStyle w:val="VerbatimChar"/>
          <w:rFonts w:eastAsia="Calibri"/>
        </w:rPr>
        <w:t>##   dados_simulacao = output_simulacao$DadosSimulacao</w:t>
      </w:r>
      <w:r>
        <w:br/>
      </w:r>
      <w:r>
        <w:rPr>
          <w:rStyle w:val="VerbatimChar"/>
          <w:rFonts w:eastAsia="Calibri"/>
        </w:rPr>
        <w:t xml:space="preserve">##   </w:t>
      </w:r>
      <w:r>
        <w:br/>
      </w:r>
      <w:r>
        <w:rPr>
          <w:rStyle w:val="VerbatimChar"/>
          <w:rFonts w:eastAsia="Calibri"/>
        </w:rPr>
        <w:t>##   # Selecionando dados do último ano:</w:t>
      </w:r>
      <w:r>
        <w:br/>
      </w:r>
      <w:r>
        <w:rPr>
          <w:rStyle w:val="VerbatimChar"/>
          <w:rFonts w:eastAsia="Calibri"/>
        </w:rPr>
        <w:t>##   dados = selecionar_ultimo_periodo(dados_simulacao = dados_simulacao, var_tempo = opcoes$VarTempo)</w:t>
      </w:r>
      <w:r>
        <w:br/>
      </w:r>
      <w:r>
        <w:rPr>
          <w:rStyle w:val="VerbatimChar"/>
          <w:rFonts w:eastAsia="Calibri"/>
        </w:rPr>
        <w:t xml:space="preserve">##   </w:t>
      </w:r>
      <w:r>
        <w:br/>
      </w:r>
      <w:r>
        <w:rPr>
          <w:rStyle w:val="VerbatimChar"/>
          <w:rFonts w:eastAsia="Calibri"/>
        </w:rPr>
        <w:t>##   # Analisar Regret</w:t>
      </w:r>
      <w:r>
        <w:br/>
      </w:r>
      <w:r>
        <w:rPr>
          <w:rStyle w:val="VerbatimChar"/>
          <w:rFonts w:eastAsia="Calibri"/>
        </w:rPr>
        <w:t>##   analise_regret = calcular_e_resumir_regret(dados = dados, var_resposta = opcoes$VarResposta, var_cenarios = opcoes$VarCenarios, var_estrategias = opcoes$VarEstrategias)</w:t>
      </w:r>
      <w:r>
        <w:br/>
      </w:r>
      <w:r>
        <w:rPr>
          <w:rStyle w:val="VerbatimChar"/>
          <w:rFonts w:eastAsia="Calibri"/>
        </w:rPr>
        <w:t xml:space="preserve">##   </w:t>
      </w:r>
      <w:r>
        <w:br/>
      </w:r>
      <w:r>
        <w:rPr>
          <w:rStyle w:val="VerbatimChar"/>
          <w:rFonts w:eastAsia="Calibri"/>
        </w:rPr>
        <w:t>##   # Escolher a Estratégia Candidata, com base no critério de robustez dos percentis</w:t>
      </w:r>
      <w:r>
        <w:br/>
      </w:r>
      <w:r>
        <w:rPr>
          <w:rStyle w:val="VerbatimChar"/>
          <w:rFonts w:eastAsia="Calibri"/>
        </w:rPr>
        <w:t>##   estrategia_candidata = escolher_estrategia_candidata(dados = analise_regret$Dados, resumo_estrategias = analise_regret$ResumoEstrategias, var_resposta = opcoes$VarResposta, var_criterio = opcoes$VarCriterio, sentido = opcoes$SentidoCriterio)</w:t>
      </w:r>
      <w:r>
        <w:br/>
      </w:r>
      <w:r>
        <w:rPr>
          <w:rStyle w:val="VerbatimChar"/>
          <w:rFonts w:eastAsia="Calibri"/>
        </w:rPr>
        <w:t xml:space="preserve">##   </w:t>
      </w:r>
      <w:r>
        <w:br/>
      </w:r>
      <w:r>
        <w:rPr>
          <w:rStyle w:val="VerbatimChar"/>
          <w:rFonts w:eastAsia="Calibri"/>
        </w:rPr>
        <w:t>##   message(paste("A Estrategia candidata é a ", estrategia_candidata$Lever))</w:t>
      </w:r>
      <w:r>
        <w:br/>
      </w:r>
      <w:r>
        <w:rPr>
          <w:rStyle w:val="VerbatimChar"/>
          <w:rFonts w:eastAsia="Calibri"/>
        </w:rPr>
        <w:t xml:space="preserve">##   </w:t>
      </w:r>
      <w:r>
        <w:br/>
      </w:r>
      <w:r>
        <w:rPr>
          <w:rStyle w:val="VerbatimChar"/>
          <w:rFonts w:eastAsia="Calibri"/>
        </w:rPr>
        <w:t>##   output = list(</w:t>
      </w:r>
      <w:r>
        <w:br/>
      </w:r>
      <w:r>
        <w:rPr>
          <w:rStyle w:val="VerbatimChar"/>
          <w:rFonts w:eastAsia="Calibri"/>
        </w:rPr>
        <w:t>##     DadosSimulados = dados_simulacao,</w:t>
      </w:r>
      <w:r>
        <w:br/>
      </w:r>
      <w:r>
        <w:rPr>
          <w:rStyle w:val="VerbatimChar"/>
          <w:rFonts w:eastAsia="Calibri"/>
        </w:rPr>
        <w:t>##     DadosUltimoPeriodo = dados,</w:t>
      </w:r>
      <w:r>
        <w:br/>
      </w:r>
      <w:r>
        <w:rPr>
          <w:rStyle w:val="VerbatimChar"/>
          <w:rFonts w:eastAsia="Calibri"/>
        </w:rPr>
        <w:t>##     AnaliseRegret = analise_regret,</w:t>
      </w:r>
      <w:r>
        <w:br/>
      </w:r>
      <w:r>
        <w:rPr>
          <w:rStyle w:val="VerbatimChar"/>
          <w:rFonts w:eastAsia="Calibri"/>
        </w:rPr>
        <w:t>##     Inputs = output_simulacao$Inputs,</w:t>
      </w:r>
      <w:r>
        <w:br/>
      </w:r>
      <w:r>
        <w:rPr>
          <w:rStyle w:val="VerbatimChar"/>
          <w:rFonts w:eastAsia="Calibri"/>
        </w:rPr>
        <w:t>##     Ensemble = output_simulacao$Ensemble,</w:t>
      </w:r>
      <w:r>
        <w:br/>
      </w:r>
      <w:r>
        <w:rPr>
          <w:rStyle w:val="VerbatimChar"/>
          <w:rFonts w:eastAsia="Calibri"/>
        </w:rPr>
        <w:t>##     EstrategiaCandidata =  as.numeric(estrategia_candidata[opcoes$VarEstrategias]),</w:t>
      </w:r>
      <w:r>
        <w:br/>
      </w:r>
      <w:r>
        <w:rPr>
          <w:rStyle w:val="VerbatimChar"/>
          <w:rFonts w:eastAsia="Calibri"/>
        </w:rPr>
        <w:t>##     Opcoes = opcoes,</w:t>
      </w:r>
      <w:r>
        <w:br/>
      </w:r>
      <w:r>
        <w:rPr>
          <w:rStyle w:val="VerbatimChar"/>
          <w:rFonts w:eastAsia="Calibri"/>
        </w:rPr>
        <w:t>##     SdModel = sdmodel</w:t>
      </w:r>
      <w:r>
        <w:br/>
      </w:r>
      <w:r>
        <w:rPr>
          <w:rStyle w:val="VerbatimChar"/>
          <w:rFonts w:eastAsia="Calibri"/>
        </w:rPr>
        <w:t>##   )</w:t>
      </w:r>
      <w:r>
        <w:br/>
      </w:r>
      <w:r>
        <w:rPr>
          <w:rStyle w:val="VerbatimChar"/>
          <w:rFonts w:eastAsia="Calibri"/>
        </w:rPr>
        <w:t xml:space="preserve">##   </w:t>
      </w:r>
      <w:r>
        <w:br/>
      </w:r>
      <w:r>
        <w:rPr>
          <w:rStyle w:val="VerbatimChar"/>
          <w:rFonts w:eastAsia="Calibri"/>
        </w:rPr>
        <w:t>##   output</w:t>
      </w:r>
      <w:r>
        <w:br/>
      </w:r>
      <w:r>
        <w:rPr>
          <w:rStyle w:val="VerbatimChar"/>
          <w:rFonts w:eastAsia="Calibri"/>
        </w:rPr>
        <w:t xml:space="preserve">##   </w:t>
      </w:r>
      <w:r>
        <w:br/>
      </w:r>
      <w:r>
        <w:rPr>
          <w:rStyle w:val="VerbatimChar"/>
          <w:rFonts w:eastAsia="Calibri"/>
        </w:rPr>
        <w:t>## }</w:t>
      </w:r>
      <w:r>
        <w:br/>
      </w:r>
      <w:r>
        <w:rPr>
          <w:rStyle w:val="VerbatimChar"/>
          <w:rFonts w:eastAsia="Calibri"/>
        </w:rPr>
        <w:t>## &lt;bytecode: 0xa76ccf8&gt;</w:t>
      </w:r>
    </w:p>
    <w:p w14:paraId="2B58C807" w14:textId="77777777" w:rsidR="00305D6F" w:rsidRDefault="00305D6F" w:rsidP="00305D6F">
      <w:pPr>
        <w:pStyle w:val="Compact"/>
        <w:numPr>
          <w:ilvl w:val="0"/>
          <w:numId w:val="20"/>
        </w:numPr>
      </w:pPr>
      <w:r>
        <w:rPr>
          <w:b/>
        </w:rPr>
        <w:t>Carregar Inputs</w:t>
      </w:r>
      <w:r>
        <w:t>:</w:t>
      </w:r>
    </w:p>
    <w:p w14:paraId="07FE9175" w14:textId="77777777" w:rsidR="00305D6F" w:rsidRDefault="00305D6F" w:rsidP="00305D6F">
      <w:pPr>
        <w:pStyle w:val="SourceCode"/>
      </w:pPr>
      <w:r>
        <w:rPr>
          <w:rStyle w:val="VerbatimChar"/>
          <w:rFonts w:eastAsia="Calibri"/>
        </w:rPr>
        <w:t>## function (arquivo_de_inputs="params.xlsx", abas_a_ler = c("params", "levers"), nomes_inputs = c("Parametros", "Levers")) {</w:t>
      </w:r>
      <w:r>
        <w:br/>
      </w:r>
      <w:r>
        <w:rPr>
          <w:rStyle w:val="VerbatimChar"/>
          <w:rFonts w:eastAsia="Calibri"/>
        </w:rPr>
        <w:lastRenderedPageBreak/>
        <w:t xml:space="preserve">##   </w:t>
      </w:r>
      <w:r>
        <w:br/>
      </w:r>
      <w:r>
        <w:rPr>
          <w:rStyle w:val="VerbatimChar"/>
          <w:rFonts w:eastAsia="Calibri"/>
        </w:rPr>
        <w:t>##   # Criando uma list para os inputs</w:t>
      </w:r>
      <w:r>
        <w:br/>
      </w:r>
      <w:r>
        <w:rPr>
          <w:rStyle w:val="VerbatimChar"/>
          <w:rFonts w:eastAsia="Calibri"/>
        </w:rPr>
        <w:t>##   message(</w:t>
      </w:r>
      <w:r>
        <w:br/>
      </w:r>
      <w:r>
        <w:rPr>
          <w:rStyle w:val="VerbatimChar"/>
          <w:rFonts w:eastAsia="Calibri"/>
        </w:rPr>
        <w:t>##     paste("01. funcoes.R/carregar_inputs: Iniciando Carregamento de Inputs (funcao carregar_inputs()",</w:t>
      </w:r>
      <w:r>
        <w:br/>
      </w:r>
      <w:r>
        <w:rPr>
          <w:rStyle w:val="VerbatimChar"/>
          <w:rFonts w:eastAsia="Calibri"/>
        </w:rPr>
        <w:t>##           "arquivo_de_inputs = ", arquivo_de_inputs)</w:t>
      </w:r>
      <w:r>
        <w:br/>
      </w:r>
      <w:r>
        <w:rPr>
          <w:rStyle w:val="VerbatimChar"/>
          <w:rFonts w:eastAsia="Calibri"/>
        </w:rPr>
        <w:t>##   )</w:t>
      </w:r>
      <w:r>
        <w:br/>
      </w:r>
      <w:r>
        <w:rPr>
          <w:rStyle w:val="VerbatimChar"/>
          <w:rFonts w:eastAsia="Calibri"/>
        </w:rPr>
        <w:t>##   inputs = vector(mode = "list", length = length(nomes_inputs))</w:t>
      </w:r>
      <w:r>
        <w:br/>
      </w:r>
      <w:r>
        <w:rPr>
          <w:rStyle w:val="VerbatimChar"/>
          <w:rFonts w:eastAsia="Calibri"/>
        </w:rPr>
        <w:t>##   names(inputs) = nomes_inputs</w:t>
      </w:r>
      <w:r>
        <w:br/>
      </w:r>
      <w:r>
        <w:rPr>
          <w:rStyle w:val="VerbatimChar"/>
          <w:rFonts w:eastAsia="Calibri"/>
        </w:rPr>
        <w:t xml:space="preserve">##   </w:t>
      </w:r>
      <w:r>
        <w:br/>
      </w:r>
      <w:r>
        <w:rPr>
          <w:rStyle w:val="VerbatimChar"/>
          <w:rFonts w:eastAsia="Calibri"/>
        </w:rPr>
        <w:t>##   # Preenchendo os Dados dos Inputs</w:t>
      </w:r>
      <w:r>
        <w:br/>
      </w:r>
      <w:r>
        <w:rPr>
          <w:rStyle w:val="VerbatimChar"/>
          <w:rFonts w:eastAsia="Calibri"/>
        </w:rPr>
        <w:t>##   for (aba in abas_a_ler) {</w:t>
      </w:r>
      <w:r>
        <w:br/>
      </w:r>
      <w:r>
        <w:rPr>
          <w:rStyle w:val="VerbatimChar"/>
          <w:rFonts w:eastAsia="Calibri"/>
        </w:rPr>
        <w:t>##     n_aba = which(aba == abas_a_ler)</w:t>
      </w:r>
      <w:r>
        <w:br/>
      </w:r>
      <w:r>
        <w:rPr>
          <w:rStyle w:val="VerbatimChar"/>
          <w:rFonts w:eastAsia="Calibri"/>
        </w:rPr>
        <w:t>##     inputs[[n_aba]] = readxl::read_excel(arquivo_de_inputs,sheet = aba)</w:t>
      </w:r>
      <w:r>
        <w:br/>
      </w:r>
      <w:r>
        <w:rPr>
          <w:rStyle w:val="VerbatimChar"/>
          <w:rFonts w:eastAsia="Calibri"/>
        </w:rPr>
        <w:t>##   }</w:t>
      </w:r>
      <w:r>
        <w:br/>
      </w:r>
      <w:r>
        <w:rPr>
          <w:rStyle w:val="VerbatimChar"/>
          <w:rFonts w:eastAsia="Calibri"/>
        </w:rPr>
        <w:t xml:space="preserve">##   </w:t>
      </w:r>
      <w:r>
        <w:br/>
      </w:r>
      <w:r>
        <w:rPr>
          <w:rStyle w:val="VerbatimChar"/>
          <w:rFonts w:eastAsia="Calibri"/>
        </w:rPr>
        <w:t>##   message("01. funcoes.R/carregar_inputs: Finalizando Carregamento de Inputs.")</w:t>
      </w:r>
      <w:r>
        <w:br/>
      </w:r>
      <w:r>
        <w:rPr>
          <w:rStyle w:val="VerbatimChar"/>
          <w:rFonts w:eastAsia="Calibri"/>
        </w:rPr>
        <w:t>##   return(inputs)</w:t>
      </w:r>
      <w:r>
        <w:br/>
      </w:r>
      <w:r>
        <w:rPr>
          <w:rStyle w:val="VerbatimChar"/>
          <w:rFonts w:eastAsia="Calibri"/>
        </w:rPr>
        <w:t xml:space="preserve">##   </w:t>
      </w:r>
      <w:r>
        <w:br/>
      </w:r>
      <w:r>
        <w:rPr>
          <w:rStyle w:val="VerbatimChar"/>
          <w:rFonts w:eastAsia="Calibri"/>
        </w:rPr>
        <w:t>## }</w:t>
      </w:r>
      <w:r>
        <w:br/>
      </w:r>
      <w:r>
        <w:rPr>
          <w:rStyle w:val="VerbatimChar"/>
          <w:rFonts w:eastAsia="Calibri"/>
        </w:rPr>
        <w:t>## &lt;bytecode: 0xc423260&gt;</w:t>
      </w:r>
    </w:p>
    <w:p w14:paraId="4C1EF1F8" w14:textId="77777777" w:rsidR="00305D6F" w:rsidRDefault="00305D6F" w:rsidP="00305D6F">
      <w:pPr>
        <w:pStyle w:val="Compact"/>
        <w:numPr>
          <w:ilvl w:val="0"/>
          <w:numId w:val="20"/>
        </w:numPr>
      </w:pPr>
      <w:r>
        <w:rPr>
          <w:b/>
        </w:rPr>
        <w:t>Obter LHS Ensemble</w:t>
      </w:r>
      <w:r>
        <w:t>:</w:t>
      </w:r>
    </w:p>
    <w:p w14:paraId="5A35A756" w14:textId="77777777" w:rsidR="00305D6F" w:rsidRDefault="00305D6F" w:rsidP="00305D6F">
      <w:pPr>
        <w:pStyle w:val="SourceCode"/>
      </w:pPr>
      <w:r>
        <w:rPr>
          <w:rStyle w:val="VerbatimChar"/>
          <w:rFonts w:eastAsia="Calibri"/>
        </w:rPr>
        <w:t>## function (params, n=100) {</w:t>
      </w:r>
      <w:r>
        <w:br/>
      </w:r>
      <w:r>
        <w:rPr>
          <w:rStyle w:val="VerbatimChar"/>
          <w:rFonts w:eastAsia="Calibri"/>
        </w:rPr>
        <w:t>##   message("01. funcoes.R/obter_lhs_ensemble: Iniciando Obtenção do Ensemble.")</w:t>
      </w:r>
      <w:r>
        <w:br/>
      </w:r>
      <w:r>
        <w:rPr>
          <w:rStyle w:val="VerbatimChar"/>
          <w:rFonts w:eastAsia="Calibri"/>
        </w:rPr>
        <w:t>##   #Obtendo DataFrame de Parâmetros</w:t>
      </w:r>
      <w:r>
        <w:br/>
      </w:r>
      <w:r>
        <w:rPr>
          <w:rStyle w:val="VerbatimChar"/>
          <w:rFonts w:eastAsia="Calibri"/>
        </w:rPr>
        <w:t xml:space="preserve">##   </w:t>
      </w:r>
      <w:r>
        <w:br/>
      </w:r>
      <w:r>
        <w:rPr>
          <w:rStyle w:val="VerbatimChar"/>
          <w:rFonts w:eastAsia="Calibri"/>
        </w:rPr>
        <w:t>##   nvar = length(params$Variavel)</w:t>
      </w:r>
      <w:r>
        <w:br/>
      </w:r>
      <w:r>
        <w:rPr>
          <w:rStyle w:val="VerbatimChar"/>
          <w:rFonts w:eastAsia="Calibri"/>
        </w:rPr>
        <w:t>##   pontos = n</w:t>
      </w:r>
      <w:r>
        <w:br/>
      </w:r>
      <w:r>
        <w:rPr>
          <w:rStyle w:val="VerbatimChar"/>
          <w:rFonts w:eastAsia="Calibri"/>
        </w:rPr>
        <w:t xml:space="preserve">##   </w:t>
      </w:r>
      <w:r>
        <w:br/>
      </w:r>
      <w:r>
        <w:rPr>
          <w:rStyle w:val="VerbatimChar"/>
          <w:rFonts w:eastAsia="Calibri"/>
        </w:rPr>
        <w:t>##   # Obtendo um Hypercubo com as Variáveis que eu quero</w:t>
      </w:r>
      <w:r>
        <w:br/>
      </w:r>
      <w:r>
        <w:rPr>
          <w:rStyle w:val="VerbatimChar"/>
          <w:rFonts w:eastAsia="Calibri"/>
        </w:rPr>
        <w:t>##   randomLHS &lt;- randomLHS(pontos, nvar)</w:t>
      </w:r>
      <w:r>
        <w:br/>
      </w:r>
      <w:r>
        <w:rPr>
          <w:rStyle w:val="VerbatimChar"/>
          <w:rFonts w:eastAsia="Calibri"/>
        </w:rPr>
        <w:t xml:space="preserve">##   </w:t>
      </w:r>
      <w:r>
        <w:br/>
      </w:r>
      <w:r>
        <w:rPr>
          <w:rStyle w:val="VerbatimChar"/>
          <w:rFonts w:eastAsia="Calibri"/>
        </w:rPr>
        <w:t>##   p = as.data.frame(randomLHS)</w:t>
      </w:r>
      <w:r>
        <w:br/>
      </w:r>
      <w:r>
        <w:rPr>
          <w:rStyle w:val="VerbatimChar"/>
          <w:rFonts w:eastAsia="Calibri"/>
        </w:rPr>
        <w:t>##   min = as.vector(params$Min)</w:t>
      </w:r>
      <w:r>
        <w:br/>
      </w:r>
      <w:r>
        <w:rPr>
          <w:rStyle w:val="VerbatimChar"/>
          <w:rFonts w:eastAsia="Calibri"/>
        </w:rPr>
        <w:t>##   max = as.vector(params$Max)</w:t>
      </w:r>
      <w:r>
        <w:br/>
      </w:r>
      <w:r>
        <w:rPr>
          <w:rStyle w:val="VerbatimChar"/>
          <w:rFonts w:eastAsia="Calibri"/>
        </w:rPr>
        <w:t>##   variaveis = as.vector(params$Variavel)</w:t>
      </w:r>
      <w:r>
        <w:br/>
      </w:r>
      <w:r>
        <w:rPr>
          <w:rStyle w:val="VerbatimChar"/>
          <w:rFonts w:eastAsia="Calibri"/>
        </w:rPr>
        <w:t xml:space="preserve">##   </w:t>
      </w:r>
      <w:r>
        <w:br/>
      </w:r>
      <w:r>
        <w:rPr>
          <w:rStyle w:val="VerbatimChar"/>
          <w:rFonts w:eastAsia="Calibri"/>
        </w:rPr>
        <w:t>##   # Transformando o Hypercubo em variáveis</w:t>
      </w:r>
      <w:r>
        <w:br/>
      </w:r>
      <w:r>
        <w:rPr>
          <w:rStyle w:val="VerbatimChar"/>
          <w:rFonts w:eastAsia="Calibri"/>
        </w:rPr>
        <w:t>##   # var &lt;- matrix(nrow=pontos, ncol=variaveis)</w:t>
      </w:r>
      <w:r>
        <w:br/>
      </w:r>
      <w:r>
        <w:rPr>
          <w:rStyle w:val="VerbatimChar"/>
          <w:rFonts w:eastAsia="Calibri"/>
        </w:rPr>
        <w:t>##   ensemble = matrix(nrow = pontos, ncol = nvar+1)</w:t>
      </w:r>
      <w:r>
        <w:br/>
      </w:r>
      <w:r>
        <w:rPr>
          <w:rStyle w:val="VerbatimChar"/>
          <w:rFonts w:eastAsia="Calibri"/>
        </w:rPr>
        <w:t xml:space="preserve">##   </w:t>
      </w:r>
      <w:r>
        <w:br/>
      </w:r>
      <w:r>
        <w:rPr>
          <w:rStyle w:val="VerbatimChar"/>
          <w:rFonts w:eastAsia="Calibri"/>
        </w:rPr>
        <w:t>##   # Montando o Ensemble</w:t>
      </w:r>
      <w:r>
        <w:br/>
      </w:r>
      <w:r>
        <w:rPr>
          <w:rStyle w:val="VerbatimChar"/>
          <w:rFonts w:eastAsia="Calibri"/>
        </w:rPr>
        <w:t>##   for (var in variaveis) {</w:t>
      </w:r>
      <w:r>
        <w:br/>
      </w:r>
      <w:r>
        <w:rPr>
          <w:rStyle w:val="VerbatimChar"/>
          <w:rFonts w:eastAsia="Calibri"/>
        </w:rPr>
        <w:t>##     i = which(x = variaveis == var)</w:t>
      </w:r>
      <w:r>
        <w:br/>
      </w:r>
      <w:r>
        <w:rPr>
          <w:rStyle w:val="VerbatimChar"/>
          <w:rFonts w:eastAsia="Calibri"/>
        </w:rPr>
        <w:t xml:space="preserve">##     </w:t>
      </w:r>
      <w:r>
        <w:br/>
      </w:r>
      <w:r>
        <w:rPr>
          <w:rStyle w:val="VerbatimChar"/>
          <w:rFonts w:eastAsia="Calibri"/>
        </w:rPr>
        <w:lastRenderedPageBreak/>
        <w:t>##     # Aqui o i é +1 porque a primeira coluna será o cenário.</w:t>
      </w:r>
      <w:r>
        <w:br/>
      </w:r>
      <w:r>
        <w:rPr>
          <w:rStyle w:val="VerbatimChar"/>
          <w:rFonts w:eastAsia="Calibri"/>
        </w:rPr>
        <w:t>##     ensemble[,i+1] = qunif(p = randomLHS[,i], min = min[i], max = max[i])</w:t>
      </w:r>
      <w:r>
        <w:br/>
      </w:r>
      <w:r>
        <w:rPr>
          <w:rStyle w:val="VerbatimChar"/>
          <w:rFonts w:eastAsia="Calibri"/>
        </w:rPr>
        <w:t>##   }</w:t>
      </w:r>
      <w:r>
        <w:br/>
      </w:r>
      <w:r>
        <w:rPr>
          <w:rStyle w:val="VerbatimChar"/>
          <w:rFonts w:eastAsia="Calibri"/>
        </w:rPr>
        <w:t xml:space="preserve">##   </w:t>
      </w:r>
      <w:r>
        <w:br/>
      </w:r>
      <w:r>
        <w:rPr>
          <w:rStyle w:val="VerbatimChar"/>
          <w:rFonts w:eastAsia="Calibri"/>
        </w:rPr>
        <w:t>##   # Adicionando A variável "Scenario"</w:t>
      </w:r>
      <w:r>
        <w:br/>
      </w:r>
      <w:r>
        <w:rPr>
          <w:rStyle w:val="VerbatimChar"/>
          <w:rFonts w:eastAsia="Calibri"/>
        </w:rPr>
        <w:t>##   variaveis = c(c(VAR_SCENARIO),variaveis)</w:t>
      </w:r>
      <w:r>
        <w:br/>
      </w:r>
      <w:r>
        <w:rPr>
          <w:rStyle w:val="VerbatimChar"/>
          <w:rFonts w:eastAsia="Calibri"/>
        </w:rPr>
        <w:t xml:space="preserve">##   </w:t>
      </w:r>
      <w:r>
        <w:br/>
      </w:r>
      <w:r>
        <w:rPr>
          <w:rStyle w:val="VerbatimChar"/>
          <w:rFonts w:eastAsia="Calibri"/>
        </w:rPr>
        <w:t>##   colnames(ensemble) = variaveis</w:t>
      </w:r>
      <w:r>
        <w:br/>
      </w:r>
      <w:r>
        <w:rPr>
          <w:rStyle w:val="VerbatimChar"/>
          <w:rFonts w:eastAsia="Calibri"/>
        </w:rPr>
        <w:t xml:space="preserve">##   </w:t>
      </w:r>
      <w:r>
        <w:br/>
      </w:r>
      <w:r>
        <w:rPr>
          <w:rStyle w:val="VerbatimChar"/>
          <w:rFonts w:eastAsia="Calibri"/>
        </w:rPr>
        <w:t>##   ensemble[,VAR_SCENARIO] = 1:nrow(ensemble)</w:t>
      </w:r>
      <w:r>
        <w:br/>
      </w:r>
      <w:r>
        <w:rPr>
          <w:rStyle w:val="VerbatimChar"/>
          <w:rFonts w:eastAsia="Calibri"/>
        </w:rPr>
        <w:t xml:space="preserve">##   </w:t>
      </w:r>
      <w:r>
        <w:br/>
      </w:r>
      <w:r>
        <w:rPr>
          <w:rStyle w:val="VerbatimChar"/>
          <w:rFonts w:eastAsia="Calibri"/>
        </w:rPr>
        <w:t>##   ensemble</w:t>
      </w:r>
      <w:r>
        <w:br/>
      </w:r>
      <w:r>
        <w:rPr>
          <w:rStyle w:val="VerbatimChar"/>
          <w:rFonts w:eastAsia="Calibri"/>
        </w:rPr>
        <w:t>## }</w:t>
      </w:r>
      <w:r>
        <w:br/>
      </w:r>
      <w:r>
        <w:rPr>
          <w:rStyle w:val="VerbatimChar"/>
          <w:rFonts w:eastAsia="Calibri"/>
        </w:rPr>
        <w:t>## &lt;bytecode: 0xc4876d8&gt;</w:t>
      </w:r>
    </w:p>
    <w:p w14:paraId="57616BD4" w14:textId="77777777" w:rsidR="00305D6F" w:rsidRDefault="00305D6F" w:rsidP="00305D6F">
      <w:pPr>
        <w:pStyle w:val="Compact"/>
        <w:numPr>
          <w:ilvl w:val="0"/>
          <w:numId w:val="20"/>
        </w:numPr>
      </w:pPr>
      <w:r>
        <w:rPr>
          <w:b/>
        </w:rPr>
        <w:t>Ampliar Ensemble como Levers</w:t>
      </w:r>
      <w:r>
        <w:t>:</w:t>
      </w:r>
    </w:p>
    <w:p w14:paraId="4F7278D5" w14:textId="77777777" w:rsidR="00305D6F" w:rsidRDefault="00305D6F" w:rsidP="00305D6F">
      <w:pPr>
        <w:pStyle w:val="SourceCode"/>
      </w:pPr>
      <w:r>
        <w:rPr>
          <w:rStyle w:val="VerbatimChar"/>
          <w:rFonts w:eastAsia="Calibri"/>
        </w:rPr>
        <w:t>## function(ensemble, levers) {</w:t>
      </w:r>
      <w:r>
        <w:br/>
      </w:r>
      <w:r>
        <w:rPr>
          <w:rStyle w:val="VerbatimChar"/>
          <w:rFonts w:eastAsia="Calibri"/>
        </w:rPr>
        <w:t xml:space="preserve">##   </w:t>
      </w:r>
      <w:r>
        <w:br/>
      </w:r>
      <w:r>
        <w:rPr>
          <w:rStyle w:val="VerbatimChar"/>
          <w:rFonts w:eastAsia="Calibri"/>
        </w:rPr>
        <w:t>##   variaveis_adicionais = names(dplyr::select(levers, -LeverCode))</w:t>
      </w:r>
      <w:r>
        <w:br/>
      </w:r>
      <w:r>
        <w:rPr>
          <w:rStyle w:val="VerbatimChar"/>
          <w:rFonts w:eastAsia="Calibri"/>
        </w:rPr>
        <w:t xml:space="preserve">##   </w:t>
      </w:r>
      <w:r>
        <w:br/>
      </w:r>
      <w:r>
        <w:rPr>
          <w:rStyle w:val="VerbatimChar"/>
          <w:rFonts w:eastAsia="Calibri"/>
        </w:rPr>
        <w:t>##   linhas_ensemble_incial = nrow(ensemble)</w:t>
      </w:r>
      <w:r>
        <w:br/>
      </w:r>
      <w:r>
        <w:rPr>
          <w:rStyle w:val="VerbatimChar"/>
          <w:rFonts w:eastAsia="Calibri"/>
        </w:rPr>
        <w:t>##   novo_ensemble = matrix(0, nrow = nrow(ensemble)*length(levers$Lever), ncol = ncol(ensemble) + length(variaveis_adicionais))</w:t>
      </w:r>
      <w:r>
        <w:br/>
      </w:r>
      <w:r>
        <w:rPr>
          <w:rStyle w:val="VerbatimChar"/>
          <w:rFonts w:eastAsia="Calibri"/>
        </w:rPr>
        <w:t xml:space="preserve">##   </w:t>
      </w:r>
      <w:r>
        <w:br/>
      </w:r>
      <w:r>
        <w:rPr>
          <w:rStyle w:val="VerbatimChar"/>
          <w:rFonts w:eastAsia="Calibri"/>
        </w:rPr>
        <w:t>##   names_old_ensemble = colnames(ensemble)</w:t>
      </w:r>
      <w:r>
        <w:br/>
      </w:r>
      <w:r>
        <w:rPr>
          <w:rStyle w:val="VerbatimChar"/>
          <w:rFonts w:eastAsia="Calibri"/>
        </w:rPr>
        <w:t>##   names_novo_ensemble = c(names_old_ensemble, variaveis_adicionais)</w:t>
      </w:r>
      <w:r>
        <w:br/>
      </w:r>
      <w:r>
        <w:rPr>
          <w:rStyle w:val="VerbatimChar"/>
          <w:rFonts w:eastAsia="Calibri"/>
        </w:rPr>
        <w:t xml:space="preserve">##   </w:t>
      </w:r>
      <w:r>
        <w:br/>
      </w:r>
      <w:r>
        <w:rPr>
          <w:rStyle w:val="VerbatimChar"/>
          <w:rFonts w:eastAsia="Calibri"/>
        </w:rPr>
        <w:t>##   colnames(novo_ensemble) = names_novo_ensemble</w:t>
      </w:r>
      <w:r>
        <w:br/>
      </w:r>
      <w:r>
        <w:rPr>
          <w:rStyle w:val="VerbatimChar"/>
          <w:rFonts w:eastAsia="Calibri"/>
        </w:rPr>
        <w:t xml:space="preserve">##   </w:t>
      </w:r>
      <w:r>
        <w:br/>
      </w:r>
      <w:r>
        <w:rPr>
          <w:rStyle w:val="VerbatimChar"/>
          <w:rFonts w:eastAsia="Calibri"/>
        </w:rPr>
        <w:t>##   j = 1</w:t>
      </w:r>
      <w:r>
        <w:br/>
      </w:r>
      <w:r>
        <w:rPr>
          <w:rStyle w:val="VerbatimChar"/>
          <w:rFonts w:eastAsia="Calibri"/>
        </w:rPr>
        <w:t>##   for (l in seq_along(levers$Lever)) {</w:t>
      </w:r>
      <w:r>
        <w:br/>
      </w:r>
      <w:r>
        <w:rPr>
          <w:rStyle w:val="VerbatimChar"/>
          <w:rFonts w:eastAsia="Calibri"/>
        </w:rPr>
        <w:t>##     lini = j</w:t>
      </w:r>
      <w:r>
        <w:br/>
      </w:r>
      <w:r>
        <w:rPr>
          <w:rStyle w:val="VerbatimChar"/>
          <w:rFonts w:eastAsia="Calibri"/>
        </w:rPr>
        <w:t>##     lfim = j + linhas_ensemble_incial-1</w:t>
      </w:r>
      <w:r>
        <w:br/>
      </w:r>
      <w:r>
        <w:rPr>
          <w:rStyle w:val="VerbatimChar"/>
          <w:rFonts w:eastAsia="Calibri"/>
        </w:rPr>
        <w:t>##     matriz_var_adicionais = as.matrix(levers[l,variaveis_adicionais])</w:t>
      </w:r>
      <w:r>
        <w:br/>
      </w:r>
      <w:r>
        <w:rPr>
          <w:rStyle w:val="VerbatimChar"/>
          <w:rFonts w:eastAsia="Calibri"/>
        </w:rPr>
        <w:t>##     novo_ensemble[lini:lfim,names_old_ensemble] = ensemble</w:t>
      </w:r>
      <w:r>
        <w:br/>
      </w:r>
      <w:r>
        <w:rPr>
          <w:rStyle w:val="VerbatimChar"/>
          <w:rFonts w:eastAsia="Calibri"/>
        </w:rPr>
        <w:t>##     novo_ensemble[lini:lfim,variaveis_adicionais] = matrix(matriz_var_adicionais, nrow = linhas_ensemble_incial, ncol = ncol(matriz_var_adicionais), byrow = TRUE)</w:t>
      </w:r>
      <w:r>
        <w:br/>
      </w:r>
      <w:r>
        <w:rPr>
          <w:rStyle w:val="VerbatimChar"/>
          <w:rFonts w:eastAsia="Calibri"/>
        </w:rPr>
        <w:t>##     j = j + linhas_ensemble_incial</w:t>
      </w:r>
      <w:r>
        <w:br/>
      </w:r>
      <w:r>
        <w:rPr>
          <w:rStyle w:val="VerbatimChar"/>
          <w:rFonts w:eastAsia="Calibri"/>
        </w:rPr>
        <w:t>##   }</w:t>
      </w:r>
      <w:r>
        <w:br/>
      </w:r>
      <w:r>
        <w:rPr>
          <w:rStyle w:val="VerbatimChar"/>
          <w:rFonts w:eastAsia="Calibri"/>
        </w:rPr>
        <w:t xml:space="preserve">##   </w:t>
      </w:r>
      <w:r>
        <w:br/>
      </w:r>
      <w:r>
        <w:rPr>
          <w:rStyle w:val="VerbatimChar"/>
          <w:rFonts w:eastAsia="Calibri"/>
        </w:rPr>
        <w:t>##   novo_ensemble</w:t>
      </w:r>
      <w:r>
        <w:br/>
      </w:r>
      <w:r>
        <w:rPr>
          <w:rStyle w:val="VerbatimChar"/>
          <w:rFonts w:eastAsia="Calibri"/>
        </w:rPr>
        <w:t xml:space="preserve">##   </w:t>
      </w:r>
      <w:r>
        <w:br/>
      </w:r>
      <w:r>
        <w:rPr>
          <w:rStyle w:val="VerbatimChar"/>
          <w:rFonts w:eastAsia="Calibri"/>
        </w:rPr>
        <w:t>## }</w:t>
      </w:r>
      <w:r>
        <w:br/>
      </w:r>
      <w:r>
        <w:rPr>
          <w:rStyle w:val="VerbatimChar"/>
          <w:rFonts w:eastAsia="Calibri"/>
        </w:rPr>
        <w:t>## &lt;bytecode: 0xcae03d0&gt;</w:t>
      </w:r>
    </w:p>
    <w:p w14:paraId="759274E4" w14:textId="77777777" w:rsidR="00305D6F" w:rsidRDefault="00305D6F" w:rsidP="00305D6F">
      <w:pPr>
        <w:pStyle w:val="Compact"/>
        <w:numPr>
          <w:ilvl w:val="0"/>
          <w:numId w:val="20"/>
        </w:numPr>
      </w:pPr>
      <w:r>
        <w:rPr>
          <w:b/>
        </w:rPr>
        <w:t>Simular</w:t>
      </w:r>
      <w:r>
        <w:t>:</w:t>
      </w:r>
    </w:p>
    <w:p w14:paraId="0E9B5627" w14:textId="77777777" w:rsidR="00305D6F" w:rsidRDefault="00305D6F" w:rsidP="00305D6F">
      <w:pPr>
        <w:pStyle w:val="SourceCode"/>
      </w:pPr>
      <w:r>
        <w:rPr>
          <w:rStyle w:val="VerbatimChar"/>
          <w:rFonts w:eastAsia="Calibri"/>
        </w:rPr>
        <w:lastRenderedPageBreak/>
        <w:t>## function(simtime, modelo, ensemble, nomes_variaveis_final) {</w:t>
      </w:r>
      <w:r>
        <w:br/>
      </w:r>
      <w:r>
        <w:rPr>
          <w:rStyle w:val="VerbatimChar"/>
          <w:rFonts w:eastAsia="Calibri"/>
        </w:rPr>
        <w:t>##   message("01. funcoes.R/simular: Iniciando Simulação.")</w:t>
      </w:r>
      <w:r>
        <w:br/>
      </w:r>
      <w:r>
        <w:rPr>
          <w:rStyle w:val="VerbatimChar"/>
          <w:rFonts w:eastAsia="Calibri"/>
        </w:rPr>
        <w:t>##   # Rodando a Simulação (uma vez), com a primeira linha do ensemble - Ajuda a saber se funciona.</w:t>
      </w:r>
      <w:r>
        <w:br/>
      </w:r>
      <w:r>
        <w:rPr>
          <w:rStyle w:val="VerbatimChar"/>
          <w:rFonts w:eastAsia="Calibri"/>
        </w:rPr>
        <w:t>##   # Esta função apenas funciona com o estoque inicial fixo, será necessário implementar de outra forma depois.</w:t>
      </w:r>
      <w:r>
        <w:br/>
      </w:r>
      <w:r>
        <w:rPr>
          <w:rStyle w:val="VerbatimChar"/>
          <w:rFonts w:eastAsia="Calibri"/>
        </w:rPr>
        <w:t xml:space="preserve">##   </w:t>
      </w:r>
      <w:r>
        <w:br/>
      </w:r>
      <w:r>
        <w:rPr>
          <w:rStyle w:val="VerbatimChar"/>
          <w:rFonts w:eastAsia="Calibri"/>
        </w:rPr>
        <w:t xml:space="preserve">##   o = as.data.frame(solve_modelo_dissertacao(parametros = ensemble[1,], modelo = modelo, simtime = simtime)) </w:t>
      </w:r>
      <w:r>
        <w:br/>
      </w:r>
      <w:r>
        <w:rPr>
          <w:rStyle w:val="VerbatimChar"/>
          <w:rFonts w:eastAsia="Calibri"/>
        </w:rPr>
        <w:t xml:space="preserve">##   </w:t>
      </w:r>
      <w:r>
        <w:br/>
      </w:r>
      <w:r>
        <w:rPr>
          <w:rStyle w:val="VerbatimChar"/>
          <w:rFonts w:eastAsia="Calibri"/>
        </w:rPr>
        <w:t>##   nomes_temporario = names(o)</w:t>
      </w:r>
      <w:r>
        <w:br/>
      </w:r>
      <w:r>
        <w:rPr>
          <w:rStyle w:val="VerbatimChar"/>
          <w:rFonts w:eastAsia="Calibri"/>
        </w:rPr>
        <w:t xml:space="preserve">##   </w:t>
      </w:r>
      <w:r>
        <w:br/>
      </w:r>
      <w:r>
        <w:rPr>
          <w:rStyle w:val="VerbatimChar"/>
          <w:rFonts w:eastAsia="Calibri"/>
        </w:rPr>
        <w:t xml:space="preserve">##   # o&lt;-data.frame(ode(y=stocks, times=simtime, func = modelo, </w:t>
      </w:r>
      <w:r>
        <w:br/>
      </w:r>
      <w:r>
        <w:rPr>
          <w:rStyle w:val="VerbatimChar"/>
          <w:rFonts w:eastAsia="Calibri"/>
        </w:rPr>
        <w:t>##   #                   parms=ensemble[1,], method="euler"))</w:t>
      </w:r>
      <w:r>
        <w:br/>
      </w:r>
      <w:r>
        <w:rPr>
          <w:rStyle w:val="VerbatimChar"/>
          <w:rFonts w:eastAsia="Calibri"/>
        </w:rPr>
        <w:t>##   pontos = nrow(ensemble)</w:t>
      </w:r>
      <w:r>
        <w:br/>
      </w:r>
      <w:r>
        <w:rPr>
          <w:rStyle w:val="VerbatimChar"/>
          <w:rFonts w:eastAsia="Calibri"/>
        </w:rPr>
        <w:t xml:space="preserve">##   </w:t>
      </w:r>
      <w:r>
        <w:br/>
      </w:r>
      <w:r>
        <w:rPr>
          <w:rStyle w:val="VerbatimChar"/>
          <w:rFonts w:eastAsia="Calibri"/>
        </w:rPr>
        <w:t>##   nlinhas = nrow(o)</w:t>
      </w:r>
      <w:r>
        <w:br/>
      </w:r>
      <w:r>
        <w:rPr>
          <w:rStyle w:val="VerbatimChar"/>
          <w:rFonts w:eastAsia="Calibri"/>
        </w:rPr>
        <w:t xml:space="preserve">##   </w:t>
      </w:r>
      <w:r>
        <w:br/>
      </w:r>
      <w:r>
        <w:rPr>
          <w:rStyle w:val="VerbatimChar"/>
          <w:rFonts w:eastAsia="Calibri"/>
        </w:rPr>
        <w:t>##   ncolunas = ncol(o)+2</w:t>
      </w:r>
      <w:r>
        <w:br/>
      </w:r>
      <w:r>
        <w:rPr>
          <w:rStyle w:val="VerbatimChar"/>
          <w:rFonts w:eastAsia="Calibri"/>
        </w:rPr>
        <w:t xml:space="preserve">##   </w:t>
      </w:r>
      <w:r>
        <w:br/>
      </w:r>
      <w:r>
        <w:rPr>
          <w:rStyle w:val="VerbatimChar"/>
          <w:rFonts w:eastAsia="Calibri"/>
        </w:rPr>
        <w:t>##   # Montando uma matriz com todos os dados para a simulação</w:t>
      </w:r>
      <w:r>
        <w:br/>
      </w:r>
      <w:r>
        <w:rPr>
          <w:rStyle w:val="VerbatimChar"/>
          <w:rFonts w:eastAsia="Calibri"/>
        </w:rPr>
        <w:t>##   dados_simulacao = matrix(nrow = pontos*nlinhas, ncol = ncolunas)</w:t>
      </w:r>
      <w:r>
        <w:br/>
      </w:r>
      <w:r>
        <w:rPr>
          <w:rStyle w:val="VerbatimChar"/>
          <w:rFonts w:eastAsia="Calibri"/>
        </w:rPr>
        <w:t xml:space="preserve">##   </w:t>
      </w:r>
      <w:r>
        <w:br/>
      </w:r>
      <w:r>
        <w:rPr>
          <w:rStyle w:val="VerbatimChar"/>
          <w:rFonts w:eastAsia="Calibri"/>
        </w:rPr>
        <w:t>##   # J é o índice dos dados simulados</w:t>
      </w:r>
      <w:r>
        <w:br/>
      </w:r>
      <w:r>
        <w:rPr>
          <w:rStyle w:val="VerbatimChar"/>
          <w:rFonts w:eastAsia="Calibri"/>
        </w:rPr>
        <w:t>##   j = 1</w:t>
      </w:r>
      <w:r>
        <w:br/>
      </w:r>
      <w:r>
        <w:rPr>
          <w:rStyle w:val="VerbatimChar"/>
          <w:rFonts w:eastAsia="Calibri"/>
        </w:rPr>
        <w:t>##   # Rodando a Simulacao Em todo o Ensemble</w:t>
      </w:r>
      <w:r>
        <w:br/>
      </w:r>
      <w:r>
        <w:rPr>
          <w:rStyle w:val="VerbatimChar"/>
          <w:rFonts w:eastAsia="Calibri"/>
        </w:rPr>
        <w:t xml:space="preserve">##   </w:t>
      </w:r>
      <w:r>
        <w:br/>
      </w:r>
      <w:r>
        <w:rPr>
          <w:rStyle w:val="VerbatimChar"/>
          <w:rFonts w:eastAsia="Calibri"/>
        </w:rPr>
        <w:t>##   for (i in 1:nrow(ensemble)) {</w:t>
      </w:r>
      <w:r>
        <w:br/>
      </w:r>
      <w:r>
        <w:rPr>
          <w:rStyle w:val="VerbatimChar"/>
          <w:rFonts w:eastAsia="Calibri"/>
        </w:rPr>
        <w:t xml:space="preserve">##     </w:t>
      </w:r>
      <w:r>
        <w:br/>
      </w:r>
      <w:r>
        <w:rPr>
          <w:rStyle w:val="VerbatimChar"/>
          <w:rFonts w:eastAsia="Calibri"/>
        </w:rPr>
        <w:t xml:space="preserve">##     #resultados_simulacao = ode(y=stocks, times=simtime, func = modelo, </w:t>
      </w:r>
      <w:r>
        <w:br/>
      </w:r>
      <w:r>
        <w:rPr>
          <w:rStyle w:val="VerbatimChar"/>
          <w:rFonts w:eastAsia="Calibri"/>
        </w:rPr>
        <w:t>##     #                           parms=ensemble[i,], method="euler")</w:t>
      </w:r>
      <w:r>
        <w:br/>
      </w:r>
      <w:r>
        <w:rPr>
          <w:rStyle w:val="VerbatimChar"/>
          <w:rFonts w:eastAsia="Calibri"/>
        </w:rPr>
        <w:t xml:space="preserve">##     </w:t>
      </w:r>
      <w:r>
        <w:br/>
      </w:r>
      <w:r>
        <w:rPr>
          <w:rStyle w:val="VerbatimChar"/>
          <w:rFonts w:eastAsia="Calibri"/>
        </w:rPr>
        <w:t xml:space="preserve">##     resultados_simulacao = as.data.frame(solve_modelo_dissertacao(parametros = ensemble[i,], modelo = modelo, simtime = simtime)) </w:t>
      </w:r>
      <w:r>
        <w:br/>
      </w:r>
      <w:r>
        <w:rPr>
          <w:rStyle w:val="VerbatimChar"/>
          <w:rFonts w:eastAsia="Calibri"/>
        </w:rPr>
        <w:t xml:space="preserve">##     </w:t>
      </w:r>
      <w:r>
        <w:br/>
      </w:r>
      <w:r>
        <w:rPr>
          <w:rStyle w:val="VerbatimChar"/>
          <w:rFonts w:eastAsia="Calibri"/>
        </w:rPr>
        <w:t>##     resultados_simulacao = as.matrix(resultados_simulacao)</w:t>
      </w:r>
      <w:r>
        <w:br/>
      </w:r>
      <w:r>
        <w:rPr>
          <w:rStyle w:val="VerbatimChar"/>
          <w:rFonts w:eastAsia="Calibri"/>
        </w:rPr>
        <w:t xml:space="preserve">##     </w:t>
      </w:r>
      <w:r>
        <w:br/>
      </w:r>
      <w:r>
        <w:rPr>
          <w:rStyle w:val="VerbatimChar"/>
          <w:rFonts w:eastAsia="Calibri"/>
        </w:rPr>
        <w:t>##     linhas = nrow(resultados_simulacao)</w:t>
      </w:r>
      <w:r>
        <w:br/>
      </w:r>
      <w:r>
        <w:rPr>
          <w:rStyle w:val="VerbatimChar"/>
          <w:rFonts w:eastAsia="Calibri"/>
        </w:rPr>
        <w:t xml:space="preserve">##     </w:t>
      </w:r>
      <w:r>
        <w:br/>
      </w:r>
      <w:r>
        <w:rPr>
          <w:rStyle w:val="VerbatimChar"/>
          <w:rFonts w:eastAsia="Calibri"/>
        </w:rPr>
        <w:t>##     # Avançando a linha inicial e Final da Simulação</w:t>
      </w:r>
      <w:r>
        <w:br/>
      </w:r>
      <w:r>
        <w:rPr>
          <w:rStyle w:val="VerbatimChar"/>
          <w:rFonts w:eastAsia="Calibri"/>
        </w:rPr>
        <w:t>##     l_inicial = j</w:t>
      </w:r>
      <w:r>
        <w:br/>
      </w:r>
      <w:r>
        <w:rPr>
          <w:rStyle w:val="VerbatimChar"/>
          <w:rFonts w:eastAsia="Calibri"/>
        </w:rPr>
        <w:t>##     l_final = j + linhas-1</w:t>
      </w:r>
      <w:r>
        <w:br/>
      </w:r>
      <w:r>
        <w:rPr>
          <w:rStyle w:val="VerbatimChar"/>
          <w:rFonts w:eastAsia="Calibri"/>
        </w:rPr>
        <w:t xml:space="preserve">##     </w:t>
      </w:r>
      <w:r>
        <w:br/>
      </w:r>
      <w:r>
        <w:rPr>
          <w:rStyle w:val="VerbatimChar"/>
          <w:rFonts w:eastAsia="Calibri"/>
        </w:rPr>
        <w:t>##     # Adicionando o resultado ao ensemble</w:t>
      </w:r>
      <w:r>
        <w:br/>
      </w:r>
      <w:r>
        <w:rPr>
          <w:rStyle w:val="VerbatimChar"/>
          <w:rFonts w:eastAsia="Calibri"/>
        </w:rPr>
        <w:t>##     dados_simulacao[l_inicial:l_final,1:(ncolunas-2)] = resultados_simulacao</w:t>
      </w:r>
      <w:r>
        <w:br/>
      </w:r>
      <w:r>
        <w:rPr>
          <w:rStyle w:val="VerbatimChar"/>
          <w:rFonts w:eastAsia="Calibri"/>
        </w:rPr>
        <w:lastRenderedPageBreak/>
        <w:t xml:space="preserve">##     </w:t>
      </w:r>
      <w:r>
        <w:br/>
      </w:r>
      <w:r>
        <w:rPr>
          <w:rStyle w:val="VerbatimChar"/>
          <w:rFonts w:eastAsia="Calibri"/>
        </w:rPr>
        <w:t>##     # Adicionando o Número do Cenário</w:t>
      </w:r>
      <w:r>
        <w:br/>
      </w:r>
      <w:r>
        <w:rPr>
          <w:rStyle w:val="VerbatimChar"/>
          <w:rFonts w:eastAsia="Calibri"/>
        </w:rPr>
        <w:t>##     dados_simulacao[l_inicial:l_final,(ncolunas-1)] = ensemble[i,VAR_LEVER]</w:t>
      </w:r>
      <w:r>
        <w:br/>
      </w:r>
      <w:r>
        <w:rPr>
          <w:rStyle w:val="VerbatimChar"/>
          <w:rFonts w:eastAsia="Calibri"/>
        </w:rPr>
        <w:t xml:space="preserve">##     </w:t>
      </w:r>
      <w:r>
        <w:br/>
      </w:r>
      <w:r>
        <w:rPr>
          <w:rStyle w:val="VerbatimChar"/>
          <w:rFonts w:eastAsia="Calibri"/>
        </w:rPr>
        <w:t>##     # Adicionando o Número do Cenário</w:t>
      </w:r>
      <w:r>
        <w:br/>
      </w:r>
      <w:r>
        <w:rPr>
          <w:rStyle w:val="VerbatimChar"/>
          <w:rFonts w:eastAsia="Calibri"/>
        </w:rPr>
        <w:t>##     dados_simulacao[l_inicial:l_final,ncolunas] = ensemble[i,VAR_SCENARIO]</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 Exibindo uma Mensagem de Status</w:t>
      </w:r>
      <w:r>
        <w:br/>
      </w:r>
      <w:r>
        <w:rPr>
          <w:rStyle w:val="VerbatimChar"/>
          <w:rFonts w:eastAsia="Calibri"/>
        </w:rPr>
        <w:t>##     if (i %% 5 == 0) {</w:t>
      </w:r>
      <w:r>
        <w:br/>
      </w:r>
      <w:r>
        <w:rPr>
          <w:rStyle w:val="VerbatimChar"/>
          <w:rFonts w:eastAsia="Calibri"/>
        </w:rPr>
        <w:t>##       message(paste(i, "simulações finalizadas."))</w:t>
      </w:r>
      <w:r>
        <w:br/>
      </w:r>
      <w:r>
        <w:rPr>
          <w:rStyle w:val="VerbatimChar"/>
          <w:rFonts w:eastAsia="Calibri"/>
        </w:rPr>
        <w:t>##     }</w:t>
      </w:r>
      <w:r>
        <w:br/>
      </w:r>
      <w:r>
        <w:rPr>
          <w:rStyle w:val="VerbatimChar"/>
          <w:rFonts w:eastAsia="Calibri"/>
        </w:rPr>
        <w:t xml:space="preserve">##     </w:t>
      </w:r>
      <w:r>
        <w:br/>
      </w:r>
      <w:r>
        <w:rPr>
          <w:rStyle w:val="VerbatimChar"/>
          <w:rFonts w:eastAsia="Calibri"/>
        </w:rPr>
        <w:t>##     # Avançando o índice dos dados simulados</w:t>
      </w:r>
      <w:r>
        <w:br/>
      </w:r>
      <w:r>
        <w:rPr>
          <w:rStyle w:val="VerbatimChar"/>
          <w:rFonts w:eastAsia="Calibri"/>
        </w:rPr>
        <w:t>##     j = j + linhas</w:t>
      </w:r>
      <w:r>
        <w:br/>
      </w:r>
      <w:r>
        <w:rPr>
          <w:rStyle w:val="VerbatimChar"/>
          <w:rFonts w:eastAsia="Calibri"/>
        </w:rPr>
        <w:t>##   }</w:t>
      </w:r>
      <w:r>
        <w:br/>
      </w:r>
      <w:r>
        <w:rPr>
          <w:rStyle w:val="VerbatimChar"/>
          <w:rFonts w:eastAsia="Calibri"/>
        </w:rPr>
        <w:t xml:space="preserve">##   </w:t>
      </w:r>
      <w:r>
        <w:br/>
      </w:r>
      <w:r>
        <w:rPr>
          <w:rStyle w:val="VerbatimChar"/>
          <w:rFonts w:eastAsia="Calibri"/>
        </w:rPr>
        <w:t>##   # Usando nomes temporario</w:t>
      </w:r>
      <w:r>
        <w:br/>
      </w:r>
      <w:r>
        <w:rPr>
          <w:rStyle w:val="VerbatimChar"/>
          <w:rFonts w:eastAsia="Calibri"/>
        </w:rPr>
        <w:t>##   colnames(dados_simulacao) = c(nomes_temporario, VAR_LEVER, VAR_SCENARIO)</w:t>
      </w:r>
      <w:r>
        <w:br/>
      </w:r>
      <w:r>
        <w:rPr>
          <w:rStyle w:val="VerbatimChar"/>
          <w:rFonts w:eastAsia="Calibri"/>
        </w:rPr>
        <w:t>##   # colnames(dados_simulacao) = nomes_variaveis_final</w:t>
      </w:r>
      <w:r>
        <w:br/>
      </w:r>
      <w:r>
        <w:rPr>
          <w:rStyle w:val="VerbatimChar"/>
          <w:rFonts w:eastAsia="Calibri"/>
        </w:rPr>
        <w:t xml:space="preserve">##   </w:t>
      </w:r>
      <w:r>
        <w:br/>
      </w:r>
      <w:r>
        <w:rPr>
          <w:rStyle w:val="VerbatimChar"/>
          <w:rFonts w:eastAsia="Calibri"/>
        </w:rPr>
        <w:t>##   dados_simulacao = as.data.frame(dados_simulacao)</w:t>
      </w:r>
      <w:r>
        <w:br/>
      </w:r>
      <w:r>
        <w:rPr>
          <w:rStyle w:val="VerbatimChar"/>
          <w:rFonts w:eastAsia="Calibri"/>
        </w:rPr>
        <w:t>##   names(dados_simulacao) = c(nomes_temporario, VAR_LEVER, VAR_SCENARIO)</w:t>
      </w:r>
      <w:r>
        <w:br/>
      </w:r>
      <w:r>
        <w:rPr>
          <w:rStyle w:val="VerbatimChar"/>
          <w:rFonts w:eastAsia="Calibri"/>
        </w:rPr>
        <w:t>##   #names(dados_simulacao) = nomes_variaveis_final</w:t>
      </w:r>
      <w:r>
        <w:br/>
      </w:r>
      <w:r>
        <w:rPr>
          <w:rStyle w:val="VerbatimChar"/>
          <w:rFonts w:eastAsia="Calibri"/>
        </w:rPr>
        <w:t xml:space="preserve">##   </w:t>
      </w:r>
      <w:r>
        <w:br/>
      </w:r>
      <w:r>
        <w:rPr>
          <w:rStyle w:val="VerbatimChar"/>
          <w:rFonts w:eastAsia="Calibri"/>
        </w:rPr>
        <w:t>##   message("01. funcoes.R/simular: Finalizando Simulacao.")</w:t>
      </w:r>
      <w:r>
        <w:br/>
      </w:r>
      <w:r>
        <w:rPr>
          <w:rStyle w:val="VerbatimChar"/>
          <w:rFonts w:eastAsia="Calibri"/>
        </w:rPr>
        <w:t xml:space="preserve">##   </w:t>
      </w:r>
      <w:r>
        <w:br/>
      </w:r>
      <w:r>
        <w:rPr>
          <w:rStyle w:val="VerbatimChar"/>
          <w:rFonts w:eastAsia="Calibri"/>
        </w:rPr>
        <w:t>##   dados_simulacao</w:t>
      </w:r>
      <w:r>
        <w:br/>
      </w:r>
      <w:r>
        <w:rPr>
          <w:rStyle w:val="VerbatimChar"/>
          <w:rFonts w:eastAsia="Calibri"/>
        </w:rPr>
        <w:t>## }</w:t>
      </w:r>
      <w:r>
        <w:br/>
      </w:r>
      <w:r>
        <w:rPr>
          <w:rStyle w:val="VerbatimChar"/>
          <w:rFonts w:eastAsia="Calibri"/>
        </w:rPr>
        <w:t>## &lt;bytecode: 0xb25d458&gt;</w:t>
      </w:r>
    </w:p>
    <w:p w14:paraId="7844CB70" w14:textId="77777777" w:rsidR="00305D6F" w:rsidRDefault="00305D6F" w:rsidP="00305D6F">
      <w:pPr>
        <w:pStyle w:val="Compact"/>
        <w:numPr>
          <w:ilvl w:val="0"/>
          <w:numId w:val="20"/>
        </w:numPr>
      </w:pPr>
      <w:r>
        <w:rPr>
          <w:b/>
        </w:rPr>
        <w:t>Simular RDM</w:t>
      </w:r>
      <w:r>
        <w:t>:</w:t>
      </w:r>
    </w:p>
    <w:p w14:paraId="023D8D83" w14:textId="77777777" w:rsidR="00305D6F" w:rsidRDefault="00305D6F" w:rsidP="00305D6F">
      <w:pPr>
        <w:pStyle w:val="SourceCode"/>
      </w:pPr>
      <w:r>
        <w:rPr>
          <w:rStyle w:val="VerbatimChar"/>
          <w:rFonts w:eastAsia="Calibri"/>
        </w:rPr>
        <w:t>## function(arquivo_de_inputs="params.xlsx", sdmodel, n = 10){</w:t>
      </w:r>
      <w:r>
        <w:br/>
      </w:r>
      <w:r>
        <w:rPr>
          <w:rStyle w:val="VerbatimChar"/>
          <w:rFonts w:eastAsia="Calibri"/>
        </w:rPr>
        <w:t>##   t_inicio = Sys.time()</w:t>
      </w:r>
      <w:r>
        <w:br/>
      </w:r>
      <w:r>
        <w:rPr>
          <w:rStyle w:val="VerbatimChar"/>
          <w:rFonts w:eastAsia="Calibri"/>
        </w:rPr>
        <w:t>##   message("Bem vindo ao SIMULADOR RDM! Pedro Lima.")</w:t>
      </w:r>
      <w:r>
        <w:br/>
      </w:r>
      <w:r>
        <w:rPr>
          <w:rStyle w:val="VerbatimChar"/>
          <w:rFonts w:eastAsia="Calibri"/>
        </w:rPr>
        <w:t>##   message(paste("Iniciando Simulacao RDM: ", t_inicio))</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 Carregando Inputs</w:t>
      </w:r>
      <w:r>
        <w:br/>
      </w:r>
      <w:r>
        <w:rPr>
          <w:rStyle w:val="VerbatimChar"/>
          <w:rFonts w:eastAsia="Calibri"/>
        </w:rPr>
        <w:t>##   inputs = carregar_inputs(arquivo_de_inputs = arquivo_de_inputs)</w:t>
      </w:r>
      <w:r>
        <w:br/>
      </w:r>
      <w:r>
        <w:rPr>
          <w:rStyle w:val="VerbatimChar"/>
          <w:rFonts w:eastAsia="Calibri"/>
        </w:rPr>
        <w:t xml:space="preserve">##   </w:t>
      </w:r>
      <w:r>
        <w:br/>
      </w:r>
      <w:r>
        <w:rPr>
          <w:rStyle w:val="VerbatimChar"/>
          <w:rFonts w:eastAsia="Calibri"/>
        </w:rPr>
        <w:t>##   # Obter Ensemble LHS (Sem Variáveis das Estratégias)</w:t>
      </w:r>
      <w:r>
        <w:br/>
      </w:r>
      <w:r>
        <w:rPr>
          <w:rStyle w:val="VerbatimChar"/>
          <w:rFonts w:eastAsia="Calibri"/>
        </w:rPr>
        <w:t>##   ensemble = obter_lhs_ensemble(params = inputs$Parametros, n = n)</w:t>
      </w:r>
      <w:r>
        <w:br/>
      </w:r>
      <w:r>
        <w:rPr>
          <w:rStyle w:val="VerbatimChar"/>
          <w:rFonts w:eastAsia="Calibri"/>
        </w:rPr>
        <w:lastRenderedPageBreak/>
        <w:t xml:space="preserve">##   </w:t>
      </w:r>
      <w:r>
        <w:br/>
      </w:r>
      <w:r>
        <w:rPr>
          <w:rStyle w:val="VerbatimChar"/>
          <w:rFonts w:eastAsia="Calibri"/>
        </w:rPr>
        <w:t>##   # Ampliar Ensemble com as variáveis das Estratégias</w:t>
      </w:r>
      <w:r>
        <w:br/>
      </w:r>
      <w:r>
        <w:rPr>
          <w:rStyle w:val="VerbatimChar"/>
          <w:rFonts w:eastAsia="Calibri"/>
        </w:rPr>
        <w:t>##   novo_ensemble = ampliar_ensemble_com_levers(ensemble = ensemble, levers = inputs$Levers)</w:t>
      </w:r>
      <w:r>
        <w:br/>
      </w:r>
      <w:r>
        <w:rPr>
          <w:rStyle w:val="VerbatimChar"/>
          <w:rFonts w:eastAsia="Calibri"/>
        </w:rPr>
        <w:t xml:space="preserve">##   </w:t>
      </w:r>
      <w:r>
        <w:br/>
      </w:r>
      <w:r>
        <w:rPr>
          <w:rStyle w:val="VerbatimChar"/>
          <w:rFonts w:eastAsia="Calibri"/>
        </w:rPr>
        <w:t>##   # Rodando a Simulação</w:t>
      </w:r>
      <w:r>
        <w:br/>
      </w:r>
      <w:r>
        <w:rPr>
          <w:rStyle w:val="VerbatimChar"/>
          <w:rFonts w:eastAsia="Calibri"/>
        </w:rPr>
        <w:t>##   nestrategias = length(inputs$Levers$Lever)</w:t>
      </w:r>
      <w:r>
        <w:br/>
      </w:r>
      <w:r>
        <w:rPr>
          <w:rStyle w:val="VerbatimChar"/>
          <w:rFonts w:eastAsia="Calibri"/>
        </w:rPr>
        <w:t>##   nfuturos = nrow(ensemble)</w:t>
      </w:r>
      <w:r>
        <w:br/>
      </w:r>
      <w:r>
        <w:rPr>
          <w:rStyle w:val="VerbatimChar"/>
          <w:rFonts w:eastAsia="Calibri"/>
        </w:rPr>
        <w:t>##   ntempo = ((sdmodel$Finish - sdmodel$Start)/sdmodel$Step)</w:t>
      </w:r>
      <w:r>
        <w:br/>
      </w:r>
      <w:r>
        <w:rPr>
          <w:rStyle w:val="VerbatimChar"/>
          <w:rFonts w:eastAsia="Calibri"/>
        </w:rPr>
        <w:t xml:space="preserve">##   </w:t>
      </w:r>
      <w:r>
        <w:br/>
      </w:r>
      <w:r>
        <w:rPr>
          <w:rStyle w:val="VerbatimChar"/>
          <w:rFonts w:eastAsia="Calibri"/>
        </w:rPr>
        <w:t>##   message(paste("Esta rotina realizará", nestrategias * nfuturos, "Simulacoes.\n (", nestrategias, "estratégias x", nfuturos, "futuros, em", ntempo , "periodos de tempo."))</w:t>
      </w:r>
      <w:r>
        <w:br/>
      </w:r>
      <w:r>
        <w:rPr>
          <w:rStyle w:val="VerbatimChar"/>
          <w:rFonts w:eastAsia="Calibri"/>
        </w:rPr>
        <w:t xml:space="preserve">##   </w:t>
      </w:r>
      <w:r>
        <w:br/>
      </w:r>
      <w:r>
        <w:rPr>
          <w:rStyle w:val="VerbatimChar"/>
          <w:rFonts w:eastAsia="Calibri"/>
        </w:rPr>
        <w:t>##   # TODO: Esta Chamada vai precisar mudar para considerar a nova funcao</w:t>
      </w:r>
      <w:r>
        <w:br/>
      </w:r>
      <w:r>
        <w:rPr>
          <w:rStyle w:val="VerbatimChar"/>
          <w:rFonts w:eastAsia="Calibri"/>
        </w:rPr>
        <w:t>##   dados_simulacao = simular(simtime = sdmodel$SimTime, modelo = sdmodel$Modelo, ensemble = novo_ensemble, nomes_variaveis_final = sdmodel$Variaveis)</w:t>
      </w:r>
      <w:r>
        <w:br/>
      </w:r>
      <w:r>
        <w:rPr>
          <w:rStyle w:val="VerbatimChar"/>
          <w:rFonts w:eastAsia="Calibri"/>
        </w:rPr>
        <w:t xml:space="preserve">##   </w:t>
      </w:r>
      <w:r>
        <w:br/>
      </w:r>
      <w:r>
        <w:rPr>
          <w:rStyle w:val="VerbatimChar"/>
          <w:rFonts w:eastAsia="Calibri"/>
        </w:rPr>
        <w:t>##   t_fim = Sys.time()</w:t>
      </w:r>
      <w:r>
        <w:br/>
      </w:r>
      <w:r>
        <w:rPr>
          <w:rStyle w:val="VerbatimChar"/>
          <w:rFonts w:eastAsia="Calibri"/>
        </w:rPr>
        <w:t xml:space="preserve">##   </w:t>
      </w:r>
      <w:r>
        <w:br/>
      </w:r>
      <w:r>
        <w:rPr>
          <w:rStyle w:val="VerbatimChar"/>
          <w:rFonts w:eastAsia="Calibri"/>
        </w:rPr>
        <w:t>##   message("Finalizando Simulacao. Tempo de Simulacao: ", t_fim - t_inicio)</w:t>
      </w:r>
      <w:r>
        <w:br/>
      </w:r>
      <w:r>
        <w:rPr>
          <w:rStyle w:val="VerbatimChar"/>
          <w:rFonts w:eastAsia="Calibri"/>
        </w:rPr>
        <w:t xml:space="preserve">##   </w:t>
      </w:r>
      <w:r>
        <w:br/>
      </w:r>
      <w:r>
        <w:rPr>
          <w:rStyle w:val="VerbatimChar"/>
          <w:rFonts w:eastAsia="Calibri"/>
        </w:rPr>
        <w:t>##   output = list(</w:t>
      </w:r>
      <w:r>
        <w:br/>
      </w:r>
      <w:r>
        <w:rPr>
          <w:rStyle w:val="VerbatimChar"/>
          <w:rFonts w:eastAsia="Calibri"/>
        </w:rPr>
        <w:t>##     Inputs = inputs,</w:t>
      </w:r>
      <w:r>
        <w:br/>
      </w:r>
      <w:r>
        <w:rPr>
          <w:rStyle w:val="VerbatimChar"/>
          <w:rFonts w:eastAsia="Calibri"/>
        </w:rPr>
        <w:t>##     Ensemble = ensemble,</w:t>
      </w:r>
      <w:r>
        <w:br/>
      </w:r>
      <w:r>
        <w:rPr>
          <w:rStyle w:val="VerbatimChar"/>
          <w:rFonts w:eastAsia="Calibri"/>
        </w:rPr>
        <w:t>##     NovoEnsemble = novo_ensemble,</w:t>
      </w:r>
      <w:r>
        <w:br/>
      </w:r>
      <w:r>
        <w:rPr>
          <w:rStyle w:val="VerbatimChar"/>
          <w:rFonts w:eastAsia="Calibri"/>
        </w:rPr>
        <w:t>##     DadosSimulacao = dados_simulacao</w:t>
      </w:r>
      <w:r>
        <w:br/>
      </w:r>
      <w:r>
        <w:rPr>
          <w:rStyle w:val="VerbatimChar"/>
          <w:rFonts w:eastAsia="Calibri"/>
        </w:rPr>
        <w:t>##   )</w:t>
      </w:r>
      <w:r>
        <w:br/>
      </w:r>
      <w:r>
        <w:rPr>
          <w:rStyle w:val="VerbatimChar"/>
          <w:rFonts w:eastAsia="Calibri"/>
        </w:rPr>
        <w:t xml:space="preserve">##   </w:t>
      </w:r>
      <w:r>
        <w:br/>
      </w:r>
      <w:r>
        <w:rPr>
          <w:rStyle w:val="VerbatimChar"/>
          <w:rFonts w:eastAsia="Calibri"/>
        </w:rPr>
        <w:t>##   output</w:t>
      </w:r>
      <w:r>
        <w:br/>
      </w:r>
      <w:r>
        <w:rPr>
          <w:rStyle w:val="VerbatimChar"/>
          <w:rFonts w:eastAsia="Calibri"/>
        </w:rPr>
        <w:t xml:space="preserve">##   </w:t>
      </w:r>
      <w:r>
        <w:br/>
      </w:r>
      <w:r>
        <w:rPr>
          <w:rStyle w:val="VerbatimChar"/>
          <w:rFonts w:eastAsia="Calibri"/>
        </w:rPr>
        <w:t>## }</w:t>
      </w:r>
      <w:r>
        <w:br/>
      </w:r>
      <w:r>
        <w:rPr>
          <w:rStyle w:val="VerbatimChar"/>
          <w:rFonts w:eastAsia="Calibri"/>
        </w:rPr>
        <w:t>## &lt;bytecode: 0x4e22798&gt;</w:t>
      </w:r>
    </w:p>
    <w:p w14:paraId="0E6A9DF4" w14:textId="77777777" w:rsidR="00305D6F" w:rsidRDefault="00305D6F" w:rsidP="00305D6F">
      <w:pPr>
        <w:pStyle w:val="Compact"/>
        <w:numPr>
          <w:ilvl w:val="0"/>
          <w:numId w:val="20"/>
        </w:numPr>
      </w:pPr>
      <w:r>
        <w:rPr>
          <w:b/>
        </w:rPr>
        <w:t>Calcular Regret</w:t>
      </w:r>
      <w:r>
        <w:t>:</w:t>
      </w:r>
    </w:p>
    <w:p w14:paraId="2B3A586F" w14:textId="77777777" w:rsidR="00305D6F" w:rsidRDefault="00305D6F" w:rsidP="00305D6F">
      <w:pPr>
        <w:pStyle w:val="SourceCode"/>
      </w:pPr>
      <w:r>
        <w:rPr>
          <w:rStyle w:val="VerbatimChar"/>
          <w:rFonts w:eastAsia="Calibri"/>
        </w:rPr>
        <w:t>## function(dados, var_resposta, var_group) {</w:t>
      </w:r>
      <w:r>
        <w:br/>
      </w:r>
      <w:r>
        <w:rPr>
          <w:rStyle w:val="VerbatimChar"/>
          <w:rFonts w:eastAsia="Calibri"/>
        </w:rPr>
        <w:t>##   var_maximo = paste("MaximoPor", var_group, sep = "")</w:t>
      </w:r>
      <w:r>
        <w:br/>
      </w:r>
      <w:r>
        <w:rPr>
          <w:rStyle w:val="VerbatimChar"/>
          <w:rFonts w:eastAsia="Calibri"/>
        </w:rPr>
        <w:t>##   var_minimo = paste("MinimoPor", var_group, sep = "")</w:t>
      </w:r>
      <w:r>
        <w:br/>
      </w:r>
      <w:r>
        <w:rPr>
          <w:rStyle w:val="VerbatimChar"/>
          <w:rFonts w:eastAsia="Calibri"/>
        </w:rPr>
        <w:t>##   var_regret = paste(var_resposta, "Regret", sep = "")</w:t>
      </w:r>
      <w:r>
        <w:br/>
      </w:r>
      <w:r>
        <w:rPr>
          <w:rStyle w:val="VerbatimChar"/>
          <w:rFonts w:eastAsia="Calibri"/>
        </w:rPr>
        <w:t>##   var_regret_perc = paste(var_regret, "Perc", sep = "")</w:t>
      </w:r>
      <w:r>
        <w:br/>
      </w:r>
      <w:r>
        <w:rPr>
          <w:rStyle w:val="VerbatimChar"/>
          <w:rFonts w:eastAsia="Calibri"/>
        </w:rPr>
        <w:t xml:space="preserve">##   </w:t>
      </w:r>
      <w:r>
        <w:br/>
      </w:r>
      <w:r>
        <w:rPr>
          <w:rStyle w:val="VerbatimChar"/>
          <w:rFonts w:eastAsia="Calibri"/>
        </w:rPr>
        <w:t>##   dados[var_maximo] = calcular_maximo_por_variavel(var_resposta = var_resposta, var_group = var_group, dados = dados)</w:t>
      </w:r>
      <w:r>
        <w:br/>
      </w:r>
      <w:r>
        <w:rPr>
          <w:rStyle w:val="VerbatimChar"/>
          <w:rFonts w:eastAsia="Calibri"/>
        </w:rPr>
        <w:t xml:space="preserve">##   </w:t>
      </w:r>
      <w:r>
        <w:br/>
      </w:r>
      <w:r>
        <w:rPr>
          <w:rStyle w:val="VerbatimChar"/>
          <w:rFonts w:eastAsia="Calibri"/>
        </w:rPr>
        <w:t>##   dados[var_minimo] = calcular_minimo_por_variavel(var_resposta = var_resposta, var_group = var_group, dados = dados)</w:t>
      </w:r>
      <w:r>
        <w:br/>
      </w:r>
      <w:r>
        <w:rPr>
          <w:rStyle w:val="VerbatimChar"/>
          <w:rFonts w:eastAsia="Calibri"/>
        </w:rPr>
        <w:lastRenderedPageBreak/>
        <w:t xml:space="preserve">##   </w:t>
      </w:r>
      <w:r>
        <w:br/>
      </w:r>
      <w:r>
        <w:rPr>
          <w:rStyle w:val="VerbatimChar"/>
          <w:rFonts w:eastAsia="Calibri"/>
        </w:rPr>
        <w:t>##   dados[var_regret] = dados[var_maximo] - dados[var_resposta]</w:t>
      </w:r>
      <w:r>
        <w:br/>
      </w:r>
      <w:r>
        <w:rPr>
          <w:rStyle w:val="VerbatimChar"/>
          <w:rFonts w:eastAsia="Calibri"/>
        </w:rPr>
        <w:t xml:space="preserve">##   </w:t>
      </w:r>
      <w:r>
        <w:br/>
      </w:r>
      <w:r>
        <w:rPr>
          <w:rStyle w:val="VerbatimChar"/>
          <w:rFonts w:eastAsia="Calibri"/>
        </w:rPr>
        <w:t>##   dados[var_regret_perc] = dados[var_regret] / (dados[var_maximo] - dados[var_minimo])</w:t>
      </w:r>
      <w:r>
        <w:br/>
      </w:r>
      <w:r>
        <w:rPr>
          <w:rStyle w:val="VerbatimChar"/>
          <w:rFonts w:eastAsia="Calibri"/>
        </w:rPr>
        <w:t xml:space="preserve">##   </w:t>
      </w:r>
      <w:r>
        <w:br/>
      </w:r>
      <w:r>
        <w:rPr>
          <w:rStyle w:val="VerbatimChar"/>
          <w:rFonts w:eastAsia="Calibri"/>
        </w:rPr>
        <w:t xml:space="preserve">##   dados  </w:t>
      </w:r>
      <w:r>
        <w:br/>
      </w:r>
      <w:r>
        <w:rPr>
          <w:rStyle w:val="VerbatimChar"/>
          <w:rFonts w:eastAsia="Calibri"/>
        </w:rPr>
        <w:t>## }</w:t>
      </w:r>
      <w:r>
        <w:br/>
      </w:r>
      <w:r>
        <w:rPr>
          <w:rStyle w:val="VerbatimChar"/>
          <w:rFonts w:eastAsia="Calibri"/>
        </w:rPr>
        <w:t>## &lt;bytecode: 0xc434f28&gt;</w:t>
      </w:r>
    </w:p>
    <w:p w14:paraId="785F6D0B" w14:textId="77777777" w:rsidR="00305D6F" w:rsidRDefault="00305D6F" w:rsidP="00305D6F">
      <w:pPr>
        <w:pStyle w:val="Compact"/>
        <w:numPr>
          <w:ilvl w:val="0"/>
          <w:numId w:val="20"/>
        </w:numPr>
      </w:pPr>
      <w:r>
        <w:rPr>
          <w:b/>
        </w:rPr>
        <w:t>Resumir Variável Resposta</w:t>
      </w:r>
      <w:r>
        <w:t>:</w:t>
      </w:r>
    </w:p>
    <w:p w14:paraId="7FE72D36" w14:textId="77777777" w:rsidR="00305D6F" w:rsidRPr="00305D6F" w:rsidRDefault="00305D6F" w:rsidP="00305D6F">
      <w:pPr>
        <w:pStyle w:val="SourceCode"/>
        <w:rPr>
          <w:lang w:val="en-US"/>
        </w:rPr>
      </w:pPr>
      <w:r w:rsidRPr="00305D6F">
        <w:rPr>
          <w:rStyle w:val="VerbatimChar"/>
          <w:rFonts w:eastAsia="Calibri"/>
          <w:lang w:val="en-US"/>
        </w:rPr>
        <w:t>## function(dados = dados_ano_final, var_resposta = "Cash", var_group = "Lever") {</w:t>
      </w:r>
      <w:r w:rsidRPr="00305D6F">
        <w:rPr>
          <w:lang w:val="en-US"/>
        </w:rPr>
        <w:br/>
      </w:r>
      <w:r w:rsidRPr="00305D6F">
        <w:rPr>
          <w:rStyle w:val="VerbatimChar"/>
          <w:rFonts w:eastAsia="Calibri"/>
          <w:lang w:val="en-US"/>
        </w:rPr>
        <w:t>##   var_regret = paste(var_resposta, "Regret", sep = "")</w:t>
      </w:r>
      <w:r w:rsidRPr="00305D6F">
        <w:rPr>
          <w:lang w:val="en-US"/>
        </w:rPr>
        <w:br/>
      </w:r>
      <w:r w:rsidRPr="00305D6F">
        <w:rPr>
          <w:rStyle w:val="VerbatimChar"/>
          <w:rFonts w:eastAsia="Calibri"/>
          <w:lang w:val="en-US"/>
        </w:rPr>
        <w:t>##   var_regret_perc = paste(var_regret, "Perc", sep =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all = substitute(</w:t>
      </w:r>
      <w:r w:rsidRPr="00305D6F">
        <w:rPr>
          <w:lang w:val="en-US"/>
        </w:rPr>
        <w:br/>
      </w:r>
      <w:r w:rsidRPr="00305D6F">
        <w:rPr>
          <w:rStyle w:val="VerbatimChar"/>
          <w:rFonts w:eastAsia="Calibri"/>
          <w:lang w:val="en-US"/>
        </w:rPr>
        <w:t>##     expr =</w:t>
      </w:r>
      <w:r w:rsidRPr="00305D6F">
        <w:rPr>
          <w:lang w:val="en-US"/>
        </w:rPr>
        <w:br/>
      </w:r>
      <w:r w:rsidRPr="00305D6F">
        <w:rPr>
          <w:rStyle w:val="VerbatimChar"/>
          <w:rFonts w:eastAsia="Calibri"/>
          <w:lang w:val="en-US"/>
        </w:rPr>
        <w:t xml:space="preserve">##       dplyr::group_by(dados, VarGroup) </w:t>
      </w:r>
      <w:r w:rsidRPr="00305D6F">
        <w:rPr>
          <w:lang w:val="en-US"/>
        </w:rPr>
        <w:br/>
      </w:r>
      <w:r w:rsidRPr="00305D6F">
        <w:rPr>
          <w:rStyle w:val="VerbatimChar"/>
          <w:rFonts w:eastAsia="Calibri"/>
          <w:lang w:val="en-US"/>
        </w:rPr>
        <w:t>##     %&gt;% select(VarGroup, VarResposta, VarRegret, VarRegretPerc)</w:t>
      </w:r>
      <w:r w:rsidRPr="00305D6F">
        <w:rPr>
          <w:lang w:val="en-US"/>
        </w:rPr>
        <w:br/>
      </w:r>
      <w:r w:rsidRPr="00305D6F">
        <w:rPr>
          <w:rStyle w:val="VerbatimChar"/>
          <w:rFonts w:eastAsia="Calibri"/>
          <w:lang w:val="en-US"/>
        </w:rPr>
        <w:t>##     %&gt;% summarise(VarMedio = mean(VarResposta),</w:t>
      </w:r>
      <w:r w:rsidRPr="00305D6F">
        <w:rPr>
          <w:lang w:val="en-US"/>
        </w:rPr>
        <w:br/>
      </w:r>
      <w:r w:rsidRPr="00305D6F">
        <w:rPr>
          <w:rStyle w:val="VerbatimChar"/>
          <w:rFonts w:eastAsia="Calibri"/>
          <w:lang w:val="en-US"/>
        </w:rPr>
        <w:t>##                   VarDev = sd(VarResposta),</w:t>
      </w:r>
      <w:r w:rsidRPr="00305D6F">
        <w:rPr>
          <w:lang w:val="en-US"/>
        </w:rPr>
        <w:br/>
      </w:r>
      <w:r w:rsidRPr="00305D6F">
        <w:rPr>
          <w:rStyle w:val="VerbatimChar"/>
          <w:rFonts w:eastAsia="Calibri"/>
          <w:lang w:val="en-US"/>
        </w:rPr>
        <w:t>##                   Percentil25Var = quantile(VarResposta, probs = c(0.25)),</w:t>
      </w:r>
      <w:r w:rsidRPr="00305D6F">
        <w:rPr>
          <w:lang w:val="en-US"/>
        </w:rPr>
        <w:br/>
      </w:r>
      <w:r w:rsidRPr="00305D6F">
        <w:rPr>
          <w:rStyle w:val="VerbatimChar"/>
          <w:rFonts w:eastAsia="Calibri"/>
          <w:lang w:val="en-US"/>
        </w:rPr>
        <w:t>##                   Percentil75Var = quantile(VarResposta, probs = c(0.75)),</w:t>
      </w:r>
      <w:r w:rsidRPr="00305D6F">
        <w:rPr>
          <w:lang w:val="en-US"/>
        </w:rPr>
        <w:br/>
      </w:r>
      <w:r w:rsidRPr="00305D6F">
        <w:rPr>
          <w:rStyle w:val="VerbatimChar"/>
          <w:rFonts w:eastAsia="Calibri"/>
          <w:lang w:val="en-US"/>
        </w:rPr>
        <w:t>##                   RegretMedio = mean(VarRegret),</w:t>
      </w:r>
      <w:r w:rsidRPr="00305D6F">
        <w:rPr>
          <w:lang w:val="en-US"/>
        </w:rPr>
        <w:br/>
      </w:r>
      <w:r w:rsidRPr="00305D6F">
        <w:rPr>
          <w:rStyle w:val="VerbatimChar"/>
          <w:rFonts w:eastAsia="Calibri"/>
          <w:lang w:val="en-US"/>
        </w:rPr>
        <w:t>##                   DesvioRegret = sd(VarRegret),</w:t>
      </w:r>
      <w:r w:rsidRPr="00305D6F">
        <w:rPr>
          <w:lang w:val="en-US"/>
        </w:rPr>
        <w:br/>
      </w:r>
      <w:r w:rsidRPr="00305D6F">
        <w:rPr>
          <w:rStyle w:val="VerbatimChar"/>
          <w:rFonts w:eastAsia="Calibri"/>
          <w:lang w:val="en-US"/>
        </w:rPr>
        <w:t>##                   Percentil25Regret = quantile(VarRegret, probs = c(0.25)),</w:t>
      </w:r>
      <w:r w:rsidRPr="00305D6F">
        <w:rPr>
          <w:lang w:val="en-US"/>
        </w:rPr>
        <w:br/>
      </w:r>
      <w:r w:rsidRPr="00305D6F">
        <w:rPr>
          <w:rStyle w:val="VerbatimChar"/>
          <w:rFonts w:eastAsia="Calibri"/>
          <w:lang w:val="en-US"/>
        </w:rPr>
        <w:t>##                   Percentil75Regret = quantile(VarRegret, probs = c(0.75)),</w:t>
      </w:r>
      <w:r w:rsidRPr="00305D6F">
        <w:rPr>
          <w:lang w:val="en-US"/>
        </w:rPr>
        <w:br/>
      </w:r>
      <w:r w:rsidRPr="00305D6F">
        <w:rPr>
          <w:rStyle w:val="VerbatimChar"/>
          <w:rFonts w:eastAsia="Calibri"/>
          <w:lang w:val="en-US"/>
        </w:rPr>
        <w:t>##                   RegretMedioPerc = mean(VarRegretPerc),</w:t>
      </w:r>
      <w:r w:rsidRPr="00305D6F">
        <w:rPr>
          <w:lang w:val="en-US"/>
        </w:rPr>
        <w:br/>
      </w:r>
      <w:r w:rsidRPr="00305D6F">
        <w:rPr>
          <w:rStyle w:val="VerbatimChar"/>
          <w:rFonts w:eastAsia="Calibri"/>
          <w:lang w:val="en-US"/>
        </w:rPr>
        <w:t>##                   DesvioRegretPerc = sd(VarRegretPerc),</w:t>
      </w:r>
      <w:r w:rsidRPr="00305D6F">
        <w:rPr>
          <w:lang w:val="en-US"/>
        </w:rPr>
        <w:br/>
      </w:r>
      <w:r w:rsidRPr="00305D6F">
        <w:rPr>
          <w:rStyle w:val="VerbatimChar"/>
          <w:rFonts w:eastAsia="Calibri"/>
          <w:lang w:val="en-US"/>
        </w:rPr>
        <w:t>##                   Percentil25RegretPerc = quantile(VarRegretPerc, probs = c(0.25)),</w:t>
      </w:r>
      <w:r w:rsidRPr="00305D6F">
        <w:rPr>
          <w:lang w:val="en-US"/>
        </w:rPr>
        <w:br/>
      </w:r>
      <w:r w:rsidRPr="00305D6F">
        <w:rPr>
          <w:rStyle w:val="VerbatimChar"/>
          <w:rFonts w:eastAsia="Calibri"/>
          <w:lang w:val="en-US"/>
        </w:rPr>
        <w:t>##                   Percentil75RegretPerc = quantile(VarRegretPerc, probs = c(0.75))</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env = list(VarGroup = as.name(var_group),</w:t>
      </w:r>
      <w:r w:rsidRPr="00305D6F">
        <w:rPr>
          <w:lang w:val="en-US"/>
        </w:rPr>
        <w:br/>
      </w:r>
      <w:r w:rsidRPr="00305D6F">
        <w:rPr>
          <w:rStyle w:val="VerbatimChar"/>
          <w:rFonts w:eastAsia="Calibri"/>
          <w:lang w:val="en-US"/>
        </w:rPr>
        <w:t>##                VarResposta = as.name(var_resposta),</w:t>
      </w:r>
      <w:r w:rsidRPr="00305D6F">
        <w:rPr>
          <w:lang w:val="en-US"/>
        </w:rPr>
        <w:br/>
      </w:r>
      <w:r w:rsidRPr="00305D6F">
        <w:rPr>
          <w:rStyle w:val="VerbatimChar"/>
          <w:rFonts w:eastAsia="Calibri"/>
          <w:lang w:val="en-US"/>
        </w:rPr>
        <w:t>##                VarRegret = as.name(var_regret),</w:t>
      </w:r>
      <w:r w:rsidRPr="00305D6F">
        <w:rPr>
          <w:lang w:val="en-US"/>
        </w:rPr>
        <w:br/>
      </w:r>
      <w:r w:rsidRPr="00305D6F">
        <w:rPr>
          <w:rStyle w:val="VerbatimChar"/>
          <w:rFonts w:eastAsia="Calibri"/>
          <w:lang w:val="en-US"/>
        </w:rPr>
        <w:t>##                VarRegretPerc = as.name(var_regret_perc)</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resumo = eval(call)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lastRenderedPageBreak/>
        <w:t>##   colnames(resumo) = c(</w:t>
      </w:r>
      <w:r w:rsidRPr="00305D6F">
        <w:rPr>
          <w:lang w:val="en-US"/>
        </w:rPr>
        <w:br/>
      </w:r>
      <w:r w:rsidRPr="00305D6F">
        <w:rPr>
          <w:rStyle w:val="VerbatimChar"/>
          <w:rFonts w:eastAsia="Calibri"/>
          <w:lang w:val="en-US"/>
        </w:rPr>
        <w:t>##     var_group,</w:t>
      </w:r>
      <w:r w:rsidRPr="00305D6F">
        <w:rPr>
          <w:lang w:val="en-US"/>
        </w:rPr>
        <w:br/>
      </w:r>
      <w:r w:rsidRPr="00305D6F">
        <w:rPr>
          <w:rStyle w:val="VerbatimChar"/>
          <w:rFonts w:eastAsia="Calibri"/>
          <w:lang w:val="en-US"/>
        </w:rPr>
        <w:t>##     paste(var_resposta, "Medio", sep = ""),</w:t>
      </w:r>
      <w:r w:rsidRPr="00305D6F">
        <w:rPr>
          <w:lang w:val="en-US"/>
        </w:rPr>
        <w:br/>
      </w:r>
      <w:r w:rsidRPr="00305D6F">
        <w:rPr>
          <w:rStyle w:val="VerbatimChar"/>
          <w:rFonts w:eastAsia="Calibri"/>
          <w:lang w:val="en-US"/>
        </w:rPr>
        <w:t>##     paste(var_resposta, "Desvio", sep = ""),</w:t>
      </w:r>
      <w:r w:rsidRPr="00305D6F">
        <w:rPr>
          <w:lang w:val="en-US"/>
        </w:rPr>
        <w:br/>
      </w:r>
      <w:r w:rsidRPr="00305D6F">
        <w:rPr>
          <w:rStyle w:val="VerbatimChar"/>
          <w:rFonts w:eastAsia="Calibri"/>
          <w:lang w:val="en-US"/>
        </w:rPr>
        <w:t>##     paste(var_resposta, "Percentil25", sep = ""),</w:t>
      </w:r>
      <w:r w:rsidRPr="00305D6F">
        <w:rPr>
          <w:lang w:val="en-US"/>
        </w:rPr>
        <w:br/>
      </w:r>
      <w:r w:rsidRPr="00305D6F">
        <w:rPr>
          <w:rStyle w:val="VerbatimChar"/>
          <w:rFonts w:eastAsia="Calibri"/>
          <w:lang w:val="en-US"/>
        </w:rPr>
        <w:t>##     paste(var_resposta, "Percentil75", sep = ""),</w:t>
      </w:r>
      <w:r w:rsidRPr="00305D6F">
        <w:rPr>
          <w:lang w:val="en-US"/>
        </w:rPr>
        <w:br/>
      </w:r>
      <w:r w:rsidRPr="00305D6F">
        <w:rPr>
          <w:rStyle w:val="VerbatimChar"/>
          <w:rFonts w:eastAsia="Calibri"/>
          <w:lang w:val="en-US"/>
        </w:rPr>
        <w:t>##     paste(var_regret, "Medio", sep = ""),</w:t>
      </w:r>
      <w:r w:rsidRPr="00305D6F">
        <w:rPr>
          <w:lang w:val="en-US"/>
        </w:rPr>
        <w:br/>
      </w:r>
      <w:r w:rsidRPr="00305D6F">
        <w:rPr>
          <w:rStyle w:val="VerbatimChar"/>
          <w:rFonts w:eastAsia="Calibri"/>
          <w:lang w:val="en-US"/>
        </w:rPr>
        <w:t>##     paste(var_regret, "Desvio", sep = ""),</w:t>
      </w:r>
      <w:r w:rsidRPr="00305D6F">
        <w:rPr>
          <w:lang w:val="en-US"/>
        </w:rPr>
        <w:br/>
      </w:r>
      <w:r w:rsidRPr="00305D6F">
        <w:rPr>
          <w:rStyle w:val="VerbatimChar"/>
          <w:rFonts w:eastAsia="Calibri"/>
          <w:lang w:val="en-US"/>
        </w:rPr>
        <w:t>##     paste(var_regret, "Percentil25", sep = ""),</w:t>
      </w:r>
      <w:r w:rsidRPr="00305D6F">
        <w:rPr>
          <w:lang w:val="en-US"/>
        </w:rPr>
        <w:br/>
      </w:r>
      <w:r w:rsidRPr="00305D6F">
        <w:rPr>
          <w:rStyle w:val="VerbatimChar"/>
          <w:rFonts w:eastAsia="Calibri"/>
          <w:lang w:val="en-US"/>
        </w:rPr>
        <w:t>##     paste(var_regret, "Percentil75", sep = ""),</w:t>
      </w:r>
      <w:r w:rsidRPr="00305D6F">
        <w:rPr>
          <w:lang w:val="en-US"/>
        </w:rPr>
        <w:br/>
      </w:r>
      <w:r w:rsidRPr="00305D6F">
        <w:rPr>
          <w:rStyle w:val="VerbatimChar"/>
          <w:rFonts w:eastAsia="Calibri"/>
          <w:lang w:val="en-US"/>
        </w:rPr>
        <w:t>##     paste(var_regret_perc, "Medio", sep = ""),</w:t>
      </w:r>
      <w:r w:rsidRPr="00305D6F">
        <w:rPr>
          <w:lang w:val="en-US"/>
        </w:rPr>
        <w:br/>
      </w:r>
      <w:r w:rsidRPr="00305D6F">
        <w:rPr>
          <w:rStyle w:val="VerbatimChar"/>
          <w:rFonts w:eastAsia="Calibri"/>
          <w:lang w:val="en-US"/>
        </w:rPr>
        <w:t>##     paste(var_regret_perc, "Desvio", sep = ""),</w:t>
      </w:r>
      <w:r w:rsidRPr="00305D6F">
        <w:rPr>
          <w:lang w:val="en-US"/>
        </w:rPr>
        <w:br/>
      </w:r>
      <w:r w:rsidRPr="00305D6F">
        <w:rPr>
          <w:rStyle w:val="VerbatimChar"/>
          <w:rFonts w:eastAsia="Calibri"/>
          <w:lang w:val="en-US"/>
        </w:rPr>
        <w:t>##     paste(var_regret_perc, "Percentil25", sep = ""),</w:t>
      </w:r>
      <w:r w:rsidRPr="00305D6F">
        <w:rPr>
          <w:lang w:val="en-US"/>
        </w:rPr>
        <w:br/>
      </w:r>
      <w:r w:rsidRPr="00305D6F">
        <w:rPr>
          <w:rStyle w:val="VerbatimChar"/>
          <w:rFonts w:eastAsia="Calibri"/>
          <w:lang w:val="en-US"/>
        </w:rPr>
        <w:t>##     paste(var_regret_perc, "Percentil75", sep = "")</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resumo</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lt;bytecode: 0x9eebcb8&gt;</w:t>
      </w:r>
    </w:p>
    <w:p w14:paraId="62BE784F" w14:textId="77777777" w:rsidR="00305D6F" w:rsidRDefault="00305D6F" w:rsidP="00305D6F">
      <w:pPr>
        <w:pStyle w:val="Compact"/>
        <w:numPr>
          <w:ilvl w:val="0"/>
          <w:numId w:val="20"/>
        </w:numPr>
      </w:pPr>
      <w:r>
        <w:rPr>
          <w:b/>
        </w:rPr>
        <w:t>Escolher Estratégia Candidata</w:t>
      </w:r>
      <w:r>
        <w:t>:</w:t>
      </w:r>
    </w:p>
    <w:p w14:paraId="401A6D1B" w14:textId="77777777" w:rsidR="00305D6F" w:rsidRDefault="00305D6F" w:rsidP="00305D6F">
      <w:pPr>
        <w:pStyle w:val="SourceCode"/>
      </w:pPr>
      <w:r>
        <w:rPr>
          <w:rStyle w:val="VerbatimChar"/>
          <w:rFonts w:eastAsia="Calibri"/>
        </w:rPr>
        <w:t>## function(dados, resumo_estrategias, var_resposta, var_criterio = "RegretPercPercentil75", sentido = "min") {</w:t>
      </w:r>
      <w:r>
        <w:br/>
      </w:r>
      <w:r>
        <w:rPr>
          <w:rStyle w:val="VerbatimChar"/>
          <w:rFonts w:eastAsia="Calibri"/>
        </w:rPr>
        <w:t xml:space="preserve">##   </w:t>
      </w:r>
      <w:r>
        <w:br/>
      </w:r>
      <w:r>
        <w:rPr>
          <w:rStyle w:val="VerbatimChar"/>
          <w:rFonts w:eastAsia="Calibri"/>
        </w:rPr>
        <w:t>##   var_respota_criterio = paste(var_resposta, var_criterio, sep =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 Esta lista de criterios deve ser mantida igual à lista que a funcao resumir_variavel_resposta()</w:t>
      </w:r>
      <w:r>
        <w:br/>
      </w:r>
      <w:r>
        <w:rPr>
          <w:rStyle w:val="VerbatimChar"/>
          <w:rFonts w:eastAsia="Calibri"/>
        </w:rPr>
        <w:t>##   possiveis_var_criterios = c("Percentil25", "Percentil75", "Medio", "Desvio", "RegretMedio", "RegretDesvio", "RegretPercentil25", "RegretPercentil75", "RegretPercMedio", "RegretPercDesvio", "RegretPercPercentil25", "RegretPercPercentil75")</w:t>
      </w:r>
      <w:r>
        <w:br/>
      </w:r>
      <w:r>
        <w:rPr>
          <w:rStyle w:val="VerbatimChar"/>
          <w:rFonts w:eastAsia="Calibri"/>
        </w:rPr>
        <w:t xml:space="preserve">##   </w:t>
      </w:r>
      <w:r>
        <w:br/>
      </w:r>
      <w:r>
        <w:rPr>
          <w:rStyle w:val="VerbatimChar"/>
          <w:rFonts w:eastAsia="Calibri"/>
        </w:rPr>
        <w:t>##   # Conferindo alguns pressupostos basicos:</w:t>
      </w:r>
      <w:r>
        <w:br/>
      </w:r>
      <w:r>
        <w:rPr>
          <w:rStyle w:val="VerbatimChar"/>
          <w:rFonts w:eastAsia="Calibri"/>
        </w:rPr>
        <w:t>##   possiveis_var_respota_e_criterios = paste(var_resposta, possiveis_var_criterios, sep = "")</w:t>
      </w:r>
      <w:r>
        <w:br/>
      </w:r>
      <w:r>
        <w:rPr>
          <w:rStyle w:val="VerbatimChar"/>
          <w:rFonts w:eastAsia="Calibri"/>
        </w:rPr>
        <w:t xml:space="preserve">##   </w:t>
      </w:r>
      <w:r>
        <w:br/>
      </w:r>
      <w:r>
        <w:rPr>
          <w:rStyle w:val="VerbatimChar"/>
          <w:rFonts w:eastAsia="Calibri"/>
        </w:rPr>
        <w:t>##   # Conferindo se a variável de resposta e variável de critério combinam corretamente:</w:t>
      </w:r>
      <w:r>
        <w:br/>
      </w:r>
      <w:r>
        <w:rPr>
          <w:rStyle w:val="VerbatimChar"/>
          <w:rFonts w:eastAsia="Calibri"/>
        </w:rPr>
        <w:t>##   if (!all(possiveis_var_respota_e_criterios %in% names(resumo_estrategias))){</w:t>
      </w:r>
      <w:r>
        <w:br/>
      </w:r>
      <w:r>
        <w:rPr>
          <w:rStyle w:val="VerbatimChar"/>
          <w:rFonts w:eastAsia="Calibri"/>
        </w:rPr>
        <w:t>##     stop("Existe algo errado com a sua variavel de resposta ou variavel de criterio (a combinacao das duas no existe no resumo de estrategias).")</w:t>
      </w:r>
      <w:r>
        <w:br/>
      </w:r>
      <w:r>
        <w:rPr>
          <w:rStyle w:val="VerbatimChar"/>
          <w:rFonts w:eastAsia="Calibri"/>
        </w:rPr>
        <w:t>##   }</w:t>
      </w:r>
      <w:r>
        <w:br/>
      </w:r>
      <w:r>
        <w:rPr>
          <w:rStyle w:val="VerbatimChar"/>
          <w:rFonts w:eastAsia="Calibri"/>
        </w:rPr>
        <w:t xml:space="preserve">##   </w:t>
      </w:r>
      <w:r>
        <w:br/>
      </w:r>
      <w:r>
        <w:rPr>
          <w:rStyle w:val="VerbatimChar"/>
          <w:rFonts w:eastAsia="Calibri"/>
        </w:rPr>
        <w:t>##   # Conferindo se a Variavel de criterio está correta.</w:t>
      </w:r>
      <w:r>
        <w:br/>
      </w:r>
      <w:r>
        <w:rPr>
          <w:rStyle w:val="VerbatimChar"/>
          <w:rFonts w:eastAsia="Calibri"/>
        </w:rPr>
        <w:lastRenderedPageBreak/>
        <w:t>##   if(!var_criterio %in% possiveis_var_criterios){</w:t>
      </w:r>
      <w:r>
        <w:br/>
      </w:r>
      <w:r>
        <w:rPr>
          <w:rStyle w:val="VerbatimChar"/>
          <w:rFonts w:eastAsia="Calibri"/>
        </w:rPr>
        <w:t>##     stop(paste("Esta variavel de criterio esta incorreta. escolha entre:",possiveis_var_criterios))</w:t>
      </w:r>
      <w:r>
        <w:br/>
      </w:r>
      <w:r>
        <w:rPr>
          <w:rStyle w:val="VerbatimChar"/>
          <w:rFonts w:eastAsia="Calibri"/>
        </w:rPr>
        <w:t>##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 Agora sim, posso escolhenr a estratégia que tem o menor percentil percentual 75 (assim como Lempert):</w:t>
      </w:r>
      <w:r>
        <w:br/>
      </w:r>
      <w:r>
        <w:rPr>
          <w:rStyle w:val="VerbatimChar"/>
          <w:rFonts w:eastAsia="Calibri"/>
        </w:rPr>
        <w:t>##   estrategias_candidatas = switch(sentido,</w:t>
      </w:r>
      <w:r>
        <w:br/>
      </w:r>
      <w:r>
        <w:rPr>
          <w:rStyle w:val="VerbatimChar"/>
          <w:rFonts w:eastAsia="Calibri"/>
        </w:rPr>
        <w:t>##                                   "min" = escolher_estrategia_min(resumo_estrategias, var_respota_criterio),</w:t>
      </w:r>
      <w:r>
        <w:br/>
      </w:r>
      <w:r>
        <w:rPr>
          <w:rStyle w:val="VerbatimChar"/>
          <w:rFonts w:eastAsia="Calibri"/>
        </w:rPr>
        <w:t>##                                   "max" = escolher_estrategia_max(resumo_estrategias, var_respota_criterio))</w:t>
      </w:r>
      <w:r>
        <w:br/>
      </w:r>
      <w:r>
        <w:rPr>
          <w:rStyle w:val="VerbatimChar"/>
          <w:rFonts w:eastAsia="Calibri"/>
        </w:rPr>
        <w:t xml:space="preserve">##   </w:t>
      </w:r>
      <w:r>
        <w:br/>
      </w:r>
      <w:r>
        <w:rPr>
          <w:rStyle w:val="VerbatimChar"/>
          <w:rFonts w:eastAsia="Calibri"/>
        </w:rPr>
        <w:t>##   estrategias_candidatas</w:t>
      </w:r>
      <w:r>
        <w:br/>
      </w:r>
      <w:r>
        <w:rPr>
          <w:rStyle w:val="VerbatimChar"/>
          <w:rFonts w:eastAsia="Calibri"/>
        </w:rPr>
        <w:t>## }</w:t>
      </w:r>
    </w:p>
    <w:p w14:paraId="50D868B1" w14:textId="77777777" w:rsidR="00305D6F" w:rsidRDefault="00305D6F" w:rsidP="00305D6F">
      <w:pPr>
        <w:pStyle w:val="Compact"/>
        <w:numPr>
          <w:ilvl w:val="0"/>
          <w:numId w:val="20"/>
        </w:numPr>
      </w:pPr>
      <w:r>
        <w:rPr>
          <w:b/>
        </w:rPr>
        <w:t>Calcular e Resumir Regret</w:t>
      </w:r>
      <w:r>
        <w:t>:</w:t>
      </w:r>
    </w:p>
    <w:p w14:paraId="19353DDF" w14:textId="77777777" w:rsidR="00305D6F" w:rsidRDefault="00305D6F" w:rsidP="00305D6F">
      <w:pPr>
        <w:pStyle w:val="SourceCode"/>
      </w:pPr>
      <w:r>
        <w:rPr>
          <w:rStyle w:val="VerbatimChar"/>
          <w:rFonts w:eastAsia="Calibri"/>
        </w:rPr>
        <w:t>## function(dados, var_resposta, var_cenarios, var_estrategias) {</w:t>
      </w:r>
      <w:r>
        <w:br/>
      </w:r>
      <w:r>
        <w:rPr>
          <w:rStyle w:val="VerbatimChar"/>
          <w:rFonts w:eastAsia="Calibri"/>
        </w:rPr>
        <w:t>##   dados = calcular_regret(dados = dados, var_resposta = var_resposta, var_group = var_cenarios)</w:t>
      </w:r>
      <w:r>
        <w:br/>
      </w:r>
      <w:r>
        <w:rPr>
          <w:rStyle w:val="VerbatimChar"/>
          <w:rFonts w:eastAsia="Calibri"/>
        </w:rPr>
        <w:t xml:space="preserve">##   </w:t>
      </w:r>
      <w:r>
        <w:br/>
      </w:r>
      <w:r>
        <w:rPr>
          <w:rStyle w:val="VerbatimChar"/>
          <w:rFonts w:eastAsia="Calibri"/>
        </w:rPr>
        <w:t>##   # Resumindo Variável de Resposta Cash:</w:t>
      </w:r>
      <w:r>
        <w:br/>
      </w:r>
      <w:r>
        <w:rPr>
          <w:rStyle w:val="VerbatimChar"/>
          <w:rFonts w:eastAsia="Calibri"/>
        </w:rPr>
        <w:t>##   resumo_estrategias = resumir_variavel_resposta(dados = dados, var_resposta = var_resposta, var_group = var_estrategias)</w:t>
      </w:r>
      <w:r>
        <w:br/>
      </w:r>
      <w:r>
        <w:rPr>
          <w:rStyle w:val="VerbatimChar"/>
          <w:rFonts w:eastAsia="Calibri"/>
        </w:rPr>
        <w:t xml:space="preserve">##   </w:t>
      </w:r>
      <w:r>
        <w:br/>
      </w:r>
      <w:r>
        <w:rPr>
          <w:rStyle w:val="VerbatimChar"/>
          <w:rFonts w:eastAsia="Calibri"/>
        </w:rPr>
        <w:t>##   # Formar lista de outputs dessta análise</w:t>
      </w:r>
      <w:r>
        <w:br/>
      </w:r>
      <w:r>
        <w:rPr>
          <w:rStyle w:val="VerbatimChar"/>
          <w:rFonts w:eastAsia="Calibri"/>
        </w:rPr>
        <w:t>##   output = list(</w:t>
      </w:r>
      <w:r>
        <w:br/>
      </w:r>
      <w:r>
        <w:rPr>
          <w:rStyle w:val="VerbatimChar"/>
          <w:rFonts w:eastAsia="Calibri"/>
        </w:rPr>
        <w:t>##     Dados = dados,</w:t>
      </w:r>
      <w:r>
        <w:br/>
      </w:r>
      <w:r>
        <w:rPr>
          <w:rStyle w:val="VerbatimChar"/>
          <w:rFonts w:eastAsia="Calibri"/>
        </w:rPr>
        <w:t>##     ResumoEstrategias = resumo_estrategias</w:t>
      </w:r>
      <w:r>
        <w:br/>
      </w:r>
      <w:r>
        <w:rPr>
          <w:rStyle w:val="VerbatimChar"/>
          <w:rFonts w:eastAsia="Calibri"/>
        </w:rPr>
        <w:t>##   )</w:t>
      </w:r>
      <w:r>
        <w:br/>
      </w:r>
      <w:r>
        <w:rPr>
          <w:rStyle w:val="VerbatimChar"/>
          <w:rFonts w:eastAsia="Calibri"/>
        </w:rPr>
        <w:t xml:space="preserve">##   </w:t>
      </w:r>
      <w:r>
        <w:br/>
      </w:r>
      <w:r>
        <w:rPr>
          <w:rStyle w:val="VerbatimChar"/>
          <w:rFonts w:eastAsia="Calibri"/>
        </w:rPr>
        <w:t>##   output</w:t>
      </w:r>
      <w:r>
        <w:br/>
      </w:r>
      <w:r>
        <w:rPr>
          <w:rStyle w:val="VerbatimChar"/>
          <w:rFonts w:eastAsia="Calibri"/>
        </w:rPr>
        <w:t>## }</w:t>
      </w:r>
    </w:p>
    <w:p w14:paraId="2A93593F" w14:textId="77777777" w:rsidR="00305D6F" w:rsidRPr="00305D6F" w:rsidRDefault="00305D6F" w:rsidP="00305D6F">
      <w:pPr>
        <w:pStyle w:val="Compact"/>
        <w:numPr>
          <w:ilvl w:val="0"/>
          <w:numId w:val="20"/>
        </w:numPr>
        <w:rPr>
          <w:lang w:val="pt-BR"/>
        </w:rPr>
      </w:pPr>
      <w:r w:rsidRPr="00305D6F">
        <w:rPr>
          <w:b/>
          <w:lang w:val="pt-BR"/>
        </w:rPr>
        <w:t>Analisar Ensemble com Melhor Estratégia</w:t>
      </w:r>
      <w:r w:rsidRPr="00305D6F">
        <w:rPr>
          <w:lang w:val="pt-BR"/>
        </w:rPr>
        <w:t>:</w:t>
      </w:r>
    </w:p>
    <w:p w14:paraId="71D3996E" w14:textId="77777777" w:rsidR="00305D6F" w:rsidRDefault="00305D6F" w:rsidP="00305D6F">
      <w:pPr>
        <w:pStyle w:val="SourceCode"/>
      </w:pPr>
      <w:r>
        <w:rPr>
          <w:rStyle w:val="VerbatimChar"/>
          <w:rFonts w:eastAsia="Calibri"/>
        </w:rPr>
        <w:t>## function(ensemble, dados_regret, var_cenarios, var_estrategias, var_resposta, estrategia_candidata)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ensemble = as.data.frame(ensemble)</w:t>
      </w:r>
      <w:r>
        <w:br/>
      </w:r>
      <w:r>
        <w:rPr>
          <w:rStyle w:val="VerbatimChar"/>
          <w:rFonts w:eastAsia="Calibri"/>
        </w:rPr>
        <w:t>##   dados_regret = as.data.frame(dados_regret)</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dados_regret["MelhorEstrategia"] = dados_regret[var_resposta] == dados_regret$MaximoPorScenario</w:t>
      </w:r>
      <w:r>
        <w:br/>
      </w:r>
      <w:r>
        <w:rPr>
          <w:rStyle w:val="VerbatimChar"/>
          <w:rFonts w:eastAsia="Calibri"/>
        </w:rPr>
        <w:t xml:space="preserve">##   </w:t>
      </w:r>
      <w:r>
        <w:br/>
      </w:r>
      <w:r>
        <w:rPr>
          <w:rStyle w:val="VerbatimChar"/>
          <w:rFonts w:eastAsia="Calibri"/>
        </w:rPr>
        <w:t>##   linhas_melhores_estrategias = which(dados_regret[var_resposta] == dados_regret$MaximoPorScenario)</w:t>
      </w:r>
      <w:r>
        <w:br/>
      </w:r>
      <w:r>
        <w:rPr>
          <w:rStyle w:val="VerbatimChar"/>
          <w:rFonts w:eastAsia="Calibri"/>
        </w:rPr>
        <w:t xml:space="preserve">##   </w:t>
      </w:r>
      <w:r>
        <w:br/>
      </w:r>
      <w:r>
        <w:rPr>
          <w:rStyle w:val="VerbatimChar"/>
          <w:rFonts w:eastAsia="Calibri"/>
        </w:rPr>
        <w:lastRenderedPageBreak/>
        <w:t>##   variaveis = c(var_cenarios, var_estrategias, var_resposta)</w:t>
      </w:r>
      <w:r>
        <w:br/>
      </w:r>
      <w:r>
        <w:rPr>
          <w:rStyle w:val="VerbatimChar"/>
          <w:rFonts w:eastAsia="Calibri"/>
        </w:rPr>
        <w:t xml:space="preserve">##   </w:t>
      </w:r>
      <w:r>
        <w:br/>
      </w:r>
      <w:r>
        <w:rPr>
          <w:rStyle w:val="VerbatimChar"/>
          <w:rFonts w:eastAsia="Calibri"/>
        </w:rPr>
        <w:t>##   melhores_estrategias = as.data.frame(dados_regret[linhas_melhores_estrategias, variaveis])</w:t>
      </w:r>
      <w:r>
        <w:br/>
      </w:r>
      <w:r>
        <w:rPr>
          <w:rStyle w:val="VerbatimChar"/>
          <w:rFonts w:eastAsia="Calibri"/>
        </w:rPr>
        <w:t xml:space="preserve">##   </w:t>
      </w:r>
      <w:r>
        <w:br/>
      </w:r>
      <w:r>
        <w:rPr>
          <w:rStyle w:val="VerbatimChar"/>
          <w:rFonts w:eastAsia="Calibri"/>
        </w:rPr>
        <w:t>##   ensemble_com_melhor_estrategia = dplyr::inner_join(ensemble, melhores_estrategias)</w:t>
      </w:r>
      <w:r>
        <w:br/>
      </w:r>
      <w:r>
        <w:rPr>
          <w:rStyle w:val="VerbatimChar"/>
          <w:rFonts w:eastAsia="Calibri"/>
        </w:rPr>
        <w:t xml:space="preserve">##   </w:t>
      </w:r>
      <w:r>
        <w:br/>
      </w:r>
      <w:r>
        <w:rPr>
          <w:rStyle w:val="VerbatimChar"/>
          <w:rFonts w:eastAsia="Calibri"/>
        </w:rPr>
        <w:t>##   ensemble_com_melhor_estrategia["EstrategiaCandidata"] = ensemble_com_melhor_estrategia[var_estrategias] == estrategia_candidata</w:t>
      </w:r>
      <w:r>
        <w:br/>
      </w:r>
      <w:r>
        <w:rPr>
          <w:rStyle w:val="VerbatimChar"/>
          <w:rFonts w:eastAsia="Calibri"/>
        </w:rPr>
        <w:t xml:space="preserve">##   </w:t>
      </w:r>
      <w:r>
        <w:br/>
      </w:r>
      <w:r>
        <w:rPr>
          <w:rStyle w:val="VerbatimChar"/>
          <w:rFonts w:eastAsia="Calibri"/>
        </w:rPr>
        <w:t>##   #ensemble_com_melhor_estrategia = as.factor(ensemble_com_melhor_estrategia[var_estrategias])</w:t>
      </w:r>
      <w:r>
        <w:br/>
      </w:r>
      <w:r>
        <w:rPr>
          <w:rStyle w:val="VerbatimChar"/>
          <w:rFonts w:eastAsia="Calibri"/>
        </w:rPr>
        <w:t xml:space="preserve">##   </w:t>
      </w:r>
      <w:r>
        <w:br/>
      </w:r>
      <w:r>
        <w:rPr>
          <w:rStyle w:val="VerbatimChar"/>
          <w:rFonts w:eastAsia="Calibri"/>
        </w:rPr>
        <w:t>##   ensemble_com_melhor_estrategia</w:t>
      </w:r>
      <w:r>
        <w:br/>
      </w:r>
      <w:r>
        <w:rPr>
          <w:rStyle w:val="VerbatimChar"/>
          <w:rFonts w:eastAsia="Calibri"/>
        </w:rPr>
        <w:t xml:space="preserve">##   </w:t>
      </w:r>
      <w:r>
        <w:br/>
      </w:r>
      <w:r>
        <w:rPr>
          <w:rStyle w:val="VerbatimChar"/>
          <w:rFonts w:eastAsia="Calibri"/>
        </w:rPr>
        <w:t>## }</w:t>
      </w:r>
      <w:r>
        <w:br/>
      </w:r>
      <w:r>
        <w:rPr>
          <w:rStyle w:val="VerbatimChar"/>
          <w:rFonts w:eastAsia="Calibri"/>
        </w:rPr>
        <w:t>## &lt;bytecode: 0x61c77a8&gt;</w:t>
      </w:r>
    </w:p>
    <w:p w14:paraId="52FFA79B" w14:textId="77777777" w:rsidR="00305D6F" w:rsidRDefault="00305D6F" w:rsidP="00995CD0">
      <w:pPr>
        <w:ind w:firstLine="0"/>
        <w:jc w:val="left"/>
      </w:pPr>
    </w:p>
    <w:sectPr w:rsidR="00305D6F" w:rsidSect="00995CD0">
      <w:footnotePr>
        <w:numRestart w:val="eachSect"/>
      </w:footnotePr>
      <w:pgSz w:w="11906" w:h="16838" w:code="9"/>
      <w:pgMar w:top="1701" w:right="1134" w:bottom="1134" w:left="1701" w:header="1134"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Pedro Lima" w:date="2017-05-24T15:01:00Z" w:initials="PL">
    <w:p w14:paraId="2872E188" w14:textId="3D8918CC" w:rsidR="00AA4BA2" w:rsidRDefault="00AA4BA2">
      <w:pPr>
        <w:pStyle w:val="Textodecomentrio"/>
      </w:pPr>
      <w:r>
        <w:rPr>
          <w:rStyle w:val="Refdecomentrio"/>
        </w:rPr>
        <w:annotationRef/>
      </w:r>
      <w:r>
        <w:t>Junico:</w:t>
      </w:r>
      <w:r>
        <w:br/>
        <w:t>Delimitar melhor:</w:t>
      </w:r>
      <w:r>
        <w:br/>
        <w:t>Estratégia x Tomada de Decisão.</w:t>
      </w:r>
    </w:p>
    <w:p w14:paraId="4F8912DD" w14:textId="02F2858B" w:rsidR="00AA4BA2" w:rsidRDefault="00AA4BA2">
      <w:pPr>
        <w:pStyle w:val="Textodecomentrio"/>
      </w:pPr>
    </w:p>
    <w:p w14:paraId="2CF9CD22" w14:textId="3463EFF7" w:rsidR="00AA4BA2" w:rsidRDefault="00AA4BA2">
      <w:pPr>
        <w:pStyle w:val="Textodecomentrio"/>
      </w:pPr>
      <w:r>
        <w:t>Resposta: Tomada de Decisão Estratégica</w:t>
      </w:r>
    </w:p>
    <w:p w14:paraId="78F996B7" w14:textId="7EBCCA3F" w:rsidR="00AA4BA2" w:rsidRDefault="00AA4BA2">
      <w:pPr>
        <w:pStyle w:val="Textodecomentrio"/>
      </w:pPr>
    </w:p>
    <w:p w14:paraId="2BA7C621" w14:textId="054116FB" w:rsidR="00AA4BA2" w:rsidRDefault="00AA4BA2">
      <w:pPr>
        <w:pStyle w:val="Textodecomentrio"/>
      </w:pPr>
      <w:r>
        <w:t>(Isso já deveria estar claro).</w:t>
      </w:r>
    </w:p>
  </w:comment>
  <w:comment w:id="13" w:author="Pedro Lima" w:date="2018-01-04T15:49:00Z" w:initials="PL">
    <w:p w14:paraId="58AFDBA4" w14:textId="239DE597" w:rsidR="00AA4BA2" w:rsidRDefault="00AA4BA2">
      <w:pPr>
        <w:pStyle w:val="Textodecomentrio"/>
      </w:pPr>
      <w:r>
        <w:rPr>
          <w:rStyle w:val="Refdecomentrio"/>
        </w:rPr>
        <w:annotationRef/>
      </w:r>
      <w:r>
        <w:t>Questão de pesquisa anterior:</w:t>
      </w:r>
    </w:p>
    <w:p w14:paraId="7B7D96F0" w14:textId="77777777" w:rsidR="00AA4BA2" w:rsidRDefault="00AA4BA2">
      <w:pPr>
        <w:pStyle w:val="Textodecomentrio"/>
      </w:pPr>
    </w:p>
    <w:p w14:paraId="159F1DA9" w14:textId="3EDD5221" w:rsidR="00AA4BA2" w:rsidRDefault="00AA4BA2">
      <w:pPr>
        <w:pStyle w:val="Textodecomentrio"/>
      </w:pPr>
      <w:r>
        <w:t>Quais são as contribuições da Modelagem Exploratória (EMA) e do Robust Decision Making (RDM) para a avaliação de decisões estratégicas organizacionais em situações de incerteza profunda</w:t>
      </w:r>
      <w:r>
        <w:rPr>
          <w:rStyle w:val="Refdecomentrio"/>
        </w:rPr>
        <w:annotationRef/>
      </w:r>
      <w:r>
        <w:t>?</w:t>
      </w:r>
    </w:p>
  </w:comment>
  <w:comment w:id="29" w:author="Pedro Lima" w:date="2017-05-24T14:45:00Z" w:initials="PL">
    <w:p w14:paraId="3625132D" w14:textId="1BE15EF0" w:rsidR="00AA4BA2" w:rsidRDefault="00AA4BA2">
      <w:pPr>
        <w:pStyle w:val="Textodecomentrio"/>
      </w:pPr>
      <w:r>
        <w:rPr>
          <w:rStyle w:val="Refdecomentrio"/>
        </w:rPr>
        <w:annotationRef/>
      </w:r>
      <w:r>
        <w:t>Revisar.</w:t>
      </w:r>
    </w:p>
  </w:comment>
  <w:comment w:id="31" w:author="Pedro Lima" w:date="2017-05-24T14:45:00Z" w:initials="PL">
    <w:p w14:paraId="0FACBD02" w14:textId="149B8C53" w:rsidR="00AA4BA2" w:rsidRDefault="00AA4BA2">
      <w:pPr>
        <w:pStyle w:val="Textodecomentrio"/>
      </w:pPr>
      <w:r>
        <w:rPr>
          <w:rStyle w:val="Refdecomentrio"/>
        </w:rPr>
        <w:annotationRef/>
      </w:r>
      <w:r>
        <w:t>Revisar</w:t>
      </w:r>
    </w:p>
  </w:comment>
  <w:comment w:id="33" w:author="Pedro Lima" w:date="2017-05-24T14:46:00Z" w:initials="PL">
    <w:p w14:paraId="5E321019" w14:textId="35789CFF" w:rsidR="00AA4BA2" w:rsidRDefault="00AA4BA2">
      <w:pPr>
        <w:pStyle w:val="Textodecomentrio"/>
      </w:pPr>
      <w:r>
        <w:rPr>
          <w:rStyle w:val="Refdecomentrio"/>
        </w:rPr>
        <w:annotationRef/>
      </w:r>
      <w:r>
        <w:t>Revisar, acredito que este conceito não está certo.</w:t>
      </w:r>
    </w:p>
  </w:comment>
  <w:comment w:id="163" w:author="Pedro Lima" w:date="2017-12-15T17:31:00Z" w:initials="PL">
    <w:p w14:paraId="278D671D" w14:textId="5235DA70" w:rsidR="00AA4BA2" w:rsidRDefault="00AA4BA2">
      <w:pPr>
        <w:pStyle w:val="Textodecomentrio"/>
      </w:pPr>
      <w:r>
        <w:rPr>
          <w:rStyle w:val="Refdecomentrio"/>
        </w:rPr>
        <w:annotationRef/>
      </w:r>
      <w:r>
        <w:rPr>
          <w:noProof/>
        </w:rPr>
        <w:t>Da Estratégia cadidata (uma  estratégi somente)</w:t>
      </w:r>
    </w:p>
  </w:comment>
  <w:comment w:id="164" w:author="Pedro Lima" w:date="2017-12-15T17:31:00Z" w:initials="PL">
    <w:p w14:paraId="62569A84" w14:textId="2F729CEF" w:rsidR="00AA4BA2" w:rsidRDefault="00AA4BA2">
      <w:pPr>
        <w:pStyle w:val="Textodecomentrio"/>
      </w:pPr>
      <w:r>
        <w:rPr>
          <w:rStyle w:val="Refdecomentrio"/>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BA7C621" w15:done="0"/>
  <w15:commentEx w15:paraId="159F1DA9" w15:done="1"/>
  <w15:commentEx w15:paraId="3625132D" w15:done="0"/>
  <w15:commentEx w15:paraId="0FACBD02" w15:done="0"/>
  <w15:commentEx w15:paraId="5E321019" w15:done="0"/>
  <w15:commentEx w15:paraId="278D671D" w15:done="0"/>
  <w15:commentEx w15:paraId="62569A8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A7C621" w16cid:durableId="1D7606E1"/>
  <w16cid:commentId w16cid:paraId="159F1DA9" w16cid:durableId="1DF8CB92"/>
  <w16cid:commentId w16cid:paraId="3625132D" w16cid:durableId="1D7606E3"/>
  <w16cid:commentId w16cid:paraId="0FACBD02" w16cid:durableId="1D7606E4"/>
  <w16cid:commentId w16cid:paraId="5E321019" w16cid:durableId="1D7606E5"/>
  <w16cid:commentId w16cid:paraId="278D671D" w16cid:durableId="1DDE8567"/>
  <w16cid:commentId w16cid:paraId="62569A84" w16cid:durableId="1DDE85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28568B" w14:textId="77777777" w:rsidR="004F42A1" w:rsidRDefault="004F42A1">
      <w:pPr>
        <w:spacing w:line="240" w:lineRule="auto"/>
      </w:pPr>
      <w:r>
        <w:separator/>
      </w:r>
    </w:p>
  </w:endnote>
  <w:endnote w:type="continuationSeparator" w:id="0">
    <w:p w14:paraId="48F1B550" w14:textId="77777777" w:rsidR="004F42A1" w:rsidRDefault="004F42A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egrito">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899F0B" w14:textId="77777777" w:rsidR="00AA4BA2" w:rsidRPr="00EF5707" w:rsidRDefault="00AA4BA2" w:rsidP="001F56FA">
    <w:pPr>
      <w:ind w:right="360" w:firstLine="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01C553" w14:textId="77777777" w:rsidR="004F42A1" w:rsidRDefault="004F42A1">
      <w:pPr>
        <w:spacing w:line="240" w:lineRule="auto"/>
      </w:pPr>
      <w:r>
        <w:separator/>
      </w:r>
    </w:p>
  </w:footnote>
  <w:footnote w:type="continuationSeparator" w:id="0">
    <w:p w14:paraId="50EFD2B5" w14:textId="77777777" w:rsidR="004F42A1" w:rsidRDefault="004F42A1">
      <w:pPr>
        <w:spacing w:line="240" w:lineRule="auto"/>
      </w:pPr>
      <w:r>
        <w:continuationSeparator/>
      </w:r>
    </w:p>
  </w:footnote>
  <w:footnote w:id="1">
    <w:p w14:paraId="0942426E" w14:textId="77777777" w:rsidR="00AA4BA2" w:rsidRDefault="00AA4BA2" w:rsidP="00617EDA">
      <w:pPr>
        <w:pStyle w:val="Textodenotaderodap"/>
      </w:pPr>
      <w:r>
        <w:rPr>
          <w:rStyle w:val="Refdenotaderodap"/>
        </w:rPr>
        <w:footnoteRef/>
      </w:r>
      <w:r>
        <w:t xml:space="preserve"> Uma lista continuamente atualizada de publicações relacionadas ao RDM pode ser encontrada em </w:t>
      </w:r>
      <w:r w:rsidRPr="001F3141">
        <w:rPr>
          <w:u w:val="single"/>
        </w:rPr>
        <w:t>http://www.rand.org/methods/rdmlab.htm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D56BD8" w14:textId="77777777" w:rsidR="00AA4BA2" w:rsidRDefault="00AA4BA2" w:rsidP="001F56FA">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1296F7B1" w14:textId="77777777" w:rsidR="00AA4BA2" w:rsidRPr="002F7EB0" w:rsidRDefault="00AA4BA2" w:rsidP="001F56FA">
    <w:pPr>
      <w:ind w:right="360"/>
      <w:jc w:val="right"/>
      <w:rPr>
        <w:lang w:val="en-US"/>
      </w:rPr>
    </w:pPr>
    <w:r>
      <w:rPr>
        <w:lang w:val="en-US"/>
      </w:rPr>
      <w:t>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4C197B" w14:textId="77777777" w:rsidR="00AA4BA2" w:rsidRPr="002621FB" w:rsidRDefault="00AA4BA2" w:rsidP="001F56FA">
    <w:pPr>
      <w:pStyle w:val="Cabealho"/>
      <w:ind w:firstLine="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ABDC7" w14:textId="60436923" w:rsidR="00AA4BA2" w:rsidRPr="001D3DB6" w:rsidRDefault="00AA4BA2">
    <w:pPr>
      <w:pStyle w:val="Cabealho"/>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B76727">
      <w:rPr>
        <w:noProof/>
        <w:sz w:val="22"/>
        <w:szCs w:val="22"/>
      </w:rPr>
      <w:t>3</w:t>
    </w:r>
    <w:r w:rsidRPr="001D3DB6">
      <w:rPr>
        <w:sz w:val="22"/>
        <w:szCs w:val="22"/>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0F4694" w14:textId="33C23748" w:rsidR="00AA4BA2" w:rsidRPr="001D3DB6" w:rsidRDefault="00AA4BA2" w:rsidP="001F56FA">
    <w:pPr>
      <w:pStyle w:val="Cabealho"/>
      <w:ind w:firstLine="0"/>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DB02B3">
      <w:rPr>
        <w:noProof/>
        <w:sz w:val="22"/>
        <w:szCs w:val="22"/>
      </w:rPr>
      <w:t>147</w:t>
    </w:r>
    <w:r w:rsidRPr="001D3DB6">
      <w:rPr>
        <w:sz w:val="22"/>
        <w:szCs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3C6EA45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FFFFF7D"/>
    <w:multiLevelType w:val="singleLevel"/>
    <w:tmpl w:val="2DB84ABC"/>
    <w:lvl w:ilvl="0">
      <w:start w:val="1"/>
      <w:numFmt w:val="decimal"/>
      <w:pStyle w:val="Commarcadores2"/>
      <w:lvlText w:val="%1."/>
      <w:lvlJc w:val="left"/>
      <w:pPr>
        <w:tabs>
          <w:tab w:val="num" w:pos="1209"/>
        </w:tabs>
        <w:ind w:left="1209" w:hanging="360"/>
      </w:pPr>
      <w:rPr>
        <w:rFonts w:cs="Times New Roman"/>
      </w:rPr>
    </w:lvl>
  </w:abstractNum>
  <w:abstractNum w:abstractNumId="2" w15:restartNumberingAfterBreak="0">
    <w:nsid w:val="02E37B79"/>
    <w:multiLevelType w:val="hybridMultilevel"/>
    <w:tmpl w:val="466E40C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15:restartNumberingAfterBreak="0">
    <w:nsid w:val="0AF916E3"/>
    <w:multiLevelType w:val="hybridMultilevel"/>
    <w:tmpl w:val="06B8237C"/>
    <w:lvl w:ilvl="0" w:tplc="04160001">
      <w:start w:val="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0F155471"/>
    <w:multiLevelType w:val="multilevel"/>
    <w:tmpl w:val="35DE13C8"/>
    <w:lvl w:ilvl="0">
      <w:start w:val="1"/>
      <w:numFmt w:val="decimal"/>
      <w:pStyle w:val="Ttulo1"/>
      <w:lvlText w:val="%1."/>
      <w:lvlJc w:val="left"/>
      <w:pPr>
        <w:ind w:left="737" w:hanging="737"/>
      </w:pPr>
      <w:rPr>
        <w:rFonts w:hint="default"/>
      </w:rPr>
    </w:lvl>
    <w:lvl w:ilvl="1">
      <w:start w:val="1"/>
      <w:numFmt w:val="decimal"/>
      <w:pStyle w:val="Ttulo2"/>
      <w:lvlText w:val="%1.%2"/>
      <w:lvlJc w:val="left"/>
      <w:pPr>
        <w:ind w:left="737" w:hanging="737"/>
      </w:pPr>
      <w:rPr>
        <w:rFonts w:hint="default"/>
      </w:rPr>
    </w:lvl>
    <w:lvl w:ilvl="2">
      <w:start w:val="1"/>
      <w:numFmt w:val="decimal"/>
      <w:pStyle w:val="Ttulo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1D921822"/>
    <w:multiLevelType w:val="hybridMultilevel"/>
    <w:tmpl w:val="54107E5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239E14A0"/>
    <w:multiLevelType w:val="hybridMultilevel"/>
    <w:tmpl w:val="08BA05C2"/>
    <w:lvl w:ilvl="0" w:tplc="6038A9FE">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7" w15:restartNumberingAfterBreak="0">
    <w:nsid w:val="2EF815C2"/>
    <w:multiLevelType w:val="hybridMultilevel"/>
    <w:tmpl w:val="C934859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8" w15:restartNumberingAfterBreak="0">
    <w:nsid w:val="329424F3"/>
    <w:multiLevelType w:val="hybridMultilevel"/>
    <w:tmpl w:val="8754308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15:restartNumberingAfterBreak="0">
    <w:nsid w:val="334E72AD"/>
    <w:multiLevelType w:val="hybridMultilevel"/>
    <w:tmpl w:val="E954BF2C"/>
    <w:lvl w:ilvl="0" w:tplc="0416000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33F03641"/>
    <w:multiLevelType w:val="multilevel"/>
    <w:tmpl w:val="B99E7C5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1" w15:restartNumberingAfterBreak="0">
    <w:nsid w:val="343218DD"/>
    <w:multiLevelType w:val="hybridMultilevel"/>
    <w:tmpl w:val="D5CEBF28"/>
    <w:lvl w:ilvl="0" w:tplc="E79E4450">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15:restartNumberingAfterBreak="0">
    <w:nsid w:val="34957D4B"/>
    <w:multiLevelType w:val="hybridMultilevel"/>
    <w:tmpl w:val="F5124FD0"/>
    <w:lvl w:ilvl="0" w:tplc="DE945100">
      <w:start w:val="1"/>
      <w:numFmt w:val="lowerLetter"/>
      <w:lvlText w:val="%1)"/>
      <w:lvlJc w:val="left"/>
      <w:pPr>
        <w:tabs>
          <w:tab w:val="num" w:pos="1021"/>
        </w:tabs>
        <w:ind w:left="1021" w:hanging="312"/>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3" w15:restartNumberingAfterBreak="0">
    <w:nsid w:val="4D4137E3"/>
    <w:multiLevelType w:val="multilevel"/>
    <w:tmpl w:val="A6A0F950"/>
    <w:lvl w:ilvl="0">
      <w:start w:val="1"/>
      <w:numFmt w:val="lowerLetter"/>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Letter"/>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Letter"/>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4" w15:restartNumberingAfterBreak="0">
    <w:nsid w:val="52B9520A"/>
    <w:multiLevelType w:val="hybridMultilevel"/>
    <w:tmpl w:val="00E4664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5" w15:restartNumberingAfterBreak="0">
    <w:nsid w:val="6989011A"/>
    <w:multiLevelType w:val="multilevel"/>
    <w:tmpl w:val="9CB2BE6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6F1D776E"/>
    <w:multiLevelType w:val="hybridMultilevel"/>
    <w:tmpl w:val="4CE426B0"/>
    <w:lvl w:ilvl="0" w:tplc="555C306E">
      <w:start w:val="1"/>
      <w:numFmt w:val="lowerLetter"/>
      <w:pStyle w:val="ALNEAS"/>
      <w:lvlText w:val="%1)"/>
      <w:lvlJc w:val="left"/>
      <w:pPr>
        <w:tabs>
          <w:tab w:val="num" w:pos="1021"/>
        </w:tabs>
        <w:ind w:left="1021" w:hanging="312"/>
      </w:pPr>
      <w:rPr>
        <w:rFonts w:ascii="Arial" w:hAnsi="Arial" w:cs="Times New Roman" w:hint="default"/>
        <w:b w:val="0"/>
        <w:i w:val="0"/>
        <w:caps w:val="0"/>
        <w:vanish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15:restartNumberingAfterBreak="0">
    <w:nsid w:val="70B68563"/>
    <w:multiLevelType w:val="multilevel"/>
    <w:tmpl w:val="9E4C3A5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8" w15:restartNumberingAfterBreak="0">
    <w:nsid w:val="760C79D7"/>
    <w:multiLevelType w:val="hybridMultilevel"/>
    <w:tmpl w:val="9168BDC0"/>
    <w:lvl w:ilvl="0" w:tplc="B522643A">
      <w:start w:val="1"/>
      <w:numFmt w:val="lowerLetter"/>
      <w:lvlText w:val="%1)"/>
      <w:lvlJc w:val="left"/>
      <w:pPr>
        <w:tabs>
          <w:tab w:val="num" w:pos="1021"/>
        </w:tabs>
        <w:ind w:left="1021" w:hanging="312"/>
      </w:pPr>
      <w:rPr>
        <w:rFonts w:ascii="Arial" w:hAnsi="Arial" w:cs="Times New Roman" w:hint="default"/>
        <w:b w:val="0"/>
        <w:i w:val="0"/>
        <w:sz w:val="24"/>
      </w:rPr>
    </w:lvl>
    <w:lvl w:ilvl="1" w:tplc="04160019">
      <w:start w:val="1"/>
      <w:numFmt w:val="lowerLetter"/>
      <w:lvlText w:val="%2."/>
      <w:lvlJc w:val="left"/>
      <w:pPr>
        <w:ind w:left="2149" w:hanging="360"/>
      </w:pPr>
    </w:lvl>
    <w:lvl w:ilvl="2" w:tplc="0416001B">
      <w:start w:val="1"/>
      <w:numFmt w:val="lowerRoman"/>
      <w:lvlText w:val="%3."/>
      <w:lvlJc w:val="right"/>
      <w:pPr>
        <w:ind w:left="2869" w:hanging="180"/>
      </w:pPr>
    </w:lvl>
    <w:lvl w:ilvl="3" w:tplc="0416000F">
      <w:start w:val="1"/>
      <w:numFmt w:val="decimal"/>
      <w:lvlText w:val="%4."/>
      <w:lvlJc w:val="left"/>
      <w:pPr>
        <w:ind w:left="3589" w:hanging="360"/>
      </w:pPr>
    </w:lvl>
    <w:lvl w:ilvl="4" w:tplc="04160019">
      <w:start w:val="1"/>
      <w:numFmt w:val="lowerLetter"/>
      <w:lvlText w:val="%5."/>
      <w:lvlJc w:val="left"/>
      <w:pPr>
        <w:ind w:left="4309" w:hanging="360"/>
      </w:pPr>
    </w:lvl>
    <w:lvl w:ilvl="5" w:tplc="0416001B">
      <w:start w:val="1"/>
      <w:numFmt w:val="lowerRoman"/>
      <w:lvlText w:val="%6."/>
      <w:lvlJc w:val="right"/>
      <w:pPr>
        <w:ind w:left="5029" w:hanging="180"/>
      </w:pPr>
    </w:lvl>
    <w:lvl w:ilvl="6" w:tplc="0416000F">
      <w:start w:val="1"/>
      <w:numFmt w:val="decimal"/>
      <w:lvlText w:val="%7."/>
      <w:lvlJc w:val="left"/>
      <w:pPr>
        <w:ind w:left="5749" w:hanging="360"/>
      </w:pPr>
    </w:lvl>
    <w:lvl w:ilvl="7" w:tplc="04160019">
      <w:start w:val="1"/>
      <w:numFmt w:val="lowerLetter"/>
      <w:lvlText w:val="%8."/>
      <w:lvlJc w:val="left"/>
      <w:pPr>
        <w:ind w:left="6469" w:hanging="360"/>
      </w:pPr>
    </w:lvl>
    <w:lvl w:ilvl="8" w:tplc="0416001B">
      <w:start w:val="1"/>
      <w:numFmt w:val="lowerRoman"/>
      <w:lvlText w:val="%9."/>
      <w:lvlJc w:val="right"/>
      <w:pPr>
        <w:ind w:left="7189" w:hanging="180"/>
      </w:pPr>
    </w:lvl>
  </w:abstractNum>
  <w:abstractNum w:abstractNumId="19" w15:restartNumberingAfterBreak="0">
    <w:nsid w:val="77664C04"/>
    <w:multiLevelType w:val="hybridMultilevel"/>
    <w:tmpl w:val="8F36B196"/>
    <w:lvl w:ilvl="0" w:tplc="504CC5B6">
      <w:start w:val="1"/>
      <w:numFmt w:val="lowerLetter"/>
      <w:pStyle w:val="ALINEA"/>
      <w:lvlText w:val="%1)"/>
      <w:lvlJc w:val="left"/>
      <w:pPr>
        <w:ind w:left="1021" w:hanging="312"/>
      </w:pPr>
      <w:rPr>
        <w:rFonts w:ascii="Arial" w:hAnsi="Arial" w:cs="Arial" w:hint="default"/>
        <w:b w:val="0"/>
        <w:i w:val="0"/>
        <w:sz w:val="24"/>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20" w15:restartNumberingAfterBreak="0">
    <w:nsid w:val="7CC147AA"/>
    <w:multiLevelType w:val="hybridMultilevel"/>
    <w:tmpl w:val="203E6884"/>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19"/>
  </w:num>
  <w:num w:numId="2">
    <w:abstractNumId w:val="16"/>
  </w:num>
  <w:num w:numId="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2"/>
  </w:num>
  <w:num w:numId="5">
    <w:abstractNumId w:val="15"/>
  </w:num>
  <w:num w:numId="6">
    <w:abstractNumId w:val="11"/>
  </w:num>
  <w:num w:numId="7">
    <w:abstractNumId w:val="1"/>
  </w:num>
  <w:num w:numId="8">
    <w:abstractNumId w:val="16"/>
    <w:lvlOverride w:ilvl="0">
      <w:startOverride w:val="1"/>
    </w:lvlOverride>
  </w:num>
  <w:num w:numId="9">
    <w:abstractNumId w:val="4"/>
  </w:num>
  <w:num w:numId="10">
    <w:abstractNumId w:val="16"/>
    <w:lvlOverride w:ilvl="0">
      <w:startOverride w:val="1"/>
    </w:lvlOverride>
  </w:num>
  <w:num w:numId="11">
    <w:abstractNumId w:val="6"/>
  </w:num>
  <w:num w:numId="12">
    <w:abstractNumId w:val="3"/>
  </w:num>
  <w:num w:numId="13">
    <w:abstractNumId w:val="4"/>
  </w:num>
  <w:num w:numId="14">
    <w:abstractNumId w:val="16"/>
    <w:lvlOverride w:ilvl="0">
      <w:startOverride w:val="1"/>
    </w:lvlOverride>
  </w:num>
  <w:num w:numId="15">
    <w:abstractNumId w:val="9"/>
  </w:num>
  <w:num w:numId="16">
    <w:abstractNumId w:val="14"/>
  </w:num>
  <w:num w:numId="17">
    <w:abstractNumId w:val="4"/>
  </w:num>
  <w:num w:numId="18">
    <w:abstractNumId w:val="10"/>
  </w:num>
  <w:num w:numId="19">
    <w:abstractNumId w:val="0"/>
  </w:num>
  <w:num w:numId="20">
    <w:abstractNumId w:val="17"/>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22">
    <w:abstractNumId w:val="20"/>
  </w:num>
  <w:num w:numId="23">
    <w:abstractNumId w:val="7"/>
  </w:num>
  <w:num w:numId="24">
    <w:abstractNumId w:val="2"/>
  </w:num>
  <w:num w:numId="25">
    <w:abstractNumId w:val="5"/>
  </w:num>
  <w:num w:numId="26">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dro Lima">
    <w15:presenceInfo w15:providerId="Windows Live" w15:userId="b8b92fbc56d75f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hideSpellingErrors/>
  <w:defaultTabStop w:val="708"/>
  <w:hyphenationZone w:val="425"/>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rEwMrY0sDQ3MTG0MLRQ0lEKTi0uzszPAymwMK4FAM6g2AQtAAAA"/>
  </w:docVars>
  <w:rsids>
    <w:rsidRoot w:val="00A24367"/>
    <w:rsid w:val="000007CE"/>
    <w:rsid w:val="00001B08"/>
    <w:rsid w:val="0000367B"/>
    <w:rsid w:val="0000410C"/>
    <w:rsid w:val="00004727"/>
    <w:rsid w:val="000060E0"/>
    <w:rsid w:val="00006573"/>
    <w:rsid w:val="00006CFB"/>
    <w:rsid w:val="0000742B"/>
    <w:rsid w:val="00010FFB"/>
    <w:rsid w:val="00011BBB"/>
    <w:rsid w:val="00011DC2"/>
    <w:rsid w:val="0001232C"/>
    <w:rsid w:val="000131A1"/>
    <w:rsid w:val="00013488"/>
    <w:rsid w:val="00014164"/>
    <w:rsid w:val="000163A0"/>
    <w:rsid w:val="000168DD"/>
    <w:rsid w:val="00020AED"/>
    <w:rsid w:val="00021CF9"/>
    <w:rsid w:val="00022440"/>
    <w:rsid w:val="000230DB"/>
    <w:rsid w:val="000231F4"/>
    <w:rsid w:val="00023715"/>
    <w:rsid w:val="00024159"/>
    <w:rsid w:val="000248A7"/>
    <w:rsid w:val="00025F71"/>
    <w:rsid w:val="00026721"/>
    <w:rsid w:val="00026C41"/>
    <w:rsid w:val="000271D2"/>
    <w:rsid w:val="00030C09"/>
    <w:rsid w:val="0003138A"/>
    <w:rsid w:val="000318F2"/>
    <w:rsid w:val="000323F6"/>
    <w:rsid w:val="0003259C"/>
    <w:rsid w:val="00032EB0"/>
    <w:rsid w:val="00032EEC"/>
    <w:rsid w:val="00033429"/>
    <w:rsid w:val="00033D49"/>
    <w:rsid w:val="00033F9D"/>
    <w:rsid w:val="0003524F"/>
    <w:rsid w:val="00036DE5"/>
    <w:rsid w:val="00037891"/>
    <w:rsid w:val="0003793D"/>
    <w:rsid w:val="0004084E"/>
    <w:rsid w:val="00040D76"/>
    <w:rsid w:val="0004189D"/>
    <w:rsid w:val="00041A1F"/>
    <w:rsid w:val="00041B70"/>
    <w:rsid w:val="0004214B"/>
    <w:rsid w:val="000421B3"/>
    <w:rsid w:val="000423D4"/>
    <w:rsid w:val="00042EA7"/>
    <w:rsid w:val="00043871"/>
    <w:rsid w:val="0004554C"/>
    <w:rsid w:val="00047359"/>
    <w:rsid w:val="000479B0"/>
    <w:rsid w:val="000507E8"/>
    <w:rsid w:val="00052534"/>
    <w:rsid w:val="0005253D"/>
    <w:rsid w:val="00054C85"/>
    <w:rsid w:val="000552A8"/>
    <w:rsid w:val="00055991"/>
    <w:rsid w:val="00060271"/>
    <w:rsid w:val="0006062C"/>
    <w:rsid w:val="00060E57"/>
    <w:rsid w:val="00063098"/>
    <w:rsid w:val="000642A6"/>
    <w:rsid w:val="0006463A"/>
    <w:rsid w:val="000648E0"/>
    <w:rsid w:val="00065A61"/>
    <w:rsid w:val="000670BC"/>
    <w:rsid w:val="000677DA"/>
    <w:rsid w:val="000715D1"/>
    <w:rsid w:val="000723FE"/>
    <w:rsid w:val="00073961"/>
    <w:rsid w:val="00074234"/>
    <w:rsid w:val="0007535A"/>
    <w:rsid w:val="00075EC7"/>
    <w:rsid w:val="00076525"/>
    <w:rsid w:val="00076532"/>
    <w:rsid w:val="00076E89"/>
    <w:rsid w:val="00077DFD"/>
    <w:rsid w:val="00080924"/>
    <w:rsid w:val="0008145D"/>
    <w:rsid w:val="0008158C"/>
    <w:rsid w:val="000822DF"/>
    <w:rsid w:val="00082761"/>
    <w:rsid w:val="000831A0"/>
    <w:rsid w:val="0008365E"/>
    <w:rsid w:val="0008382D"/>
    <w:rsid w:val="00083BB1"/>
    <w:rsid w:val="0008434F"/>
    <w:rsid w:val="0008439E"/>
    <w:rsid w:val="00084C50"/>
    <w:rsid w:val="000854D5"/>
    <w:rsid w:val="0008580E"/>
    <w:rsid w:val="000859EE"/>
    <w:rsid w:val="000873FD"/>
    <w:rsid w:val="00087A6F"/>
    <w:rsid w:val="00087EB2"/>
    <w:rsid w:val="000900EE"/>
    <w:rsid w:val="00090C35"/>
    <w:rsid w:val="000918F8"/>
    <w:rsid w:val="00091B1A"/>
    <w:rsid w:val="00092020"/>
    <w:rsid w:val="00096BA8"/>
    <w:rsid w:val="00096C52"/>
    <w:rsid w:val="00097626"/>
    <w:rsid w:val="00097BC2"/>
    <w:rsid w:val="000A0076"/>
    <w:rsid w:val="000A27FB"/>
    <w:rsid w:val="000A2824"/>
    <w:rsid w:val="000A3535"/>
    <w:rsid w:val="000A4215"/>
    <w:rsid w:val="000A4671"/>
    <w:rsid w:val="000A47A3"/>
    <w:rsid w:val="000A5373"/>
    <w:rsid w:val="000A546E"/>
    <w:rsid w:val="000A6676"/>
    <w:rsid w:val="000A76DE"/>
    <w:rsid w:val="000B0546"/>
    <w:rsid w:val="000B16E6"/>
    <w:rsid w:val="000B26E3"/>
    <w:rsid w:val="000B3B80"/>
    <w:rsid w:val="000B3C2A"/>
    <w:rsid w:val="000B533E"/>
    <w:rsid w:val="000B55EA"/>
    <w:rsid w:val="000B5E88"/>
    <w:rsid w:val="000B6AA1"/>
    <w:rsid w:val="000B7244"/>
    <w:rsid w:val="000B77E9"/>
    <w:rsid w:val="000C0787"/>
    <w:rsid w:val="000C0846"/>
    <w:rsid w:val="000C1C52"/>
    <w:rsid w:val="000C2938"/>
    <w:rsid w:val="000C2A01"/>
    <w:rsid w:val="000C59A2"/>
    <w:rsid w:val="000C69C1"/>
    <w:rsid w:val="000D0D49"/>
    <w:rsid w:val="000D1341"/>
    <w:rsid w:val="000D14B8"/>
    <w:rsid w:val="000D178E"/>
    <w:rsid w:val="000D2457"/>
    <w:rsid w:val="000D2599"/>
    <w:rsid w:val="000D4C9C"/>
    <w:rsid w:val="000D5D72"/>
    <w:rsid w:val="000D6163"/>
    <w:rsid w:val="000D64C6"/>
    <w:rsid w:val="000D7828"/>
    <w:rsid w:val="000D7870"/>
    <w:rsid w:val="000E07A5"/>
    <w:rsid w:val="000E0FD9"/>
    <w:rsid w:val="000E15B4"/>
    <w:rsid w:val="000E1BA1"/>
    <w:rsid w:val="000E1E54"/>
    <w:rsid w:val="000E3CBF"/>
    <w:rsid w:val="000E3E55"/>
    <w:rsid w:val="000E404D"/>
    <w:rsid w:val="000E4212"/>
    <w:rsid w:val="000E4642"/>
    <w:rsid w:val="000E464D"/>
    <w:rsid w:val="000E4803"/>
    <w:rsid w:val="000E529E"/>
    <w:rsid w:val="000E5896"/>
    <w:rsid w:val="000E6151"/>
    <w:rsid w:val="000E777C"/>
    <w:rsid w:val="000E7BB0"/>
    <w:rsid w:val="000F0185"/>
    <w:rsid w:val="000F04FE"/>
    <w:rsid w:val="000F0D75"/>
    <w:rsid w:val="000F1477"/>
    <w:rsid w:val="000F1E29"/>
    <w:rsid w:val="000F22C9"/>
    <w:rsid w:val="000F23CF"/>
    <w:rsid w:val="000F2673"/>
    <w:rsid w:val="000F293C"/>
    <w:rsid w:val="000F2B08"/>
    <w:rsid w:val="000F2B16"/>
    <w:rsid w:val="000F47EB"/>
    <w:rsid w:val="000F49A7"/>
    <w:rsid w:val="000F4D91"/>
    <w:rsid w:val="000F5773"/>
    <w:rsid w:val="000F706A"/>
    <w:rsid w:val="000F7555"/>
    <w:rsid w:val="0010027E"/>
    <w:rsid w:val="00100601"/>
    <w:rsid w:val="00100ADF"/>
    <w:rsid w:val="00101D9D"/>
    <w:rsid w:val="001020DC"/>
    <w:rsid w:val="00102893"/>
    <w:rsid w:val="00103DA2"/>
    <w:rsid w:val="0010403D"/>
    <w:rsid w:val="00104DE6"/>
    <w:rsid w:val="00104DE8"/>
    <w:rsid w:val="00105E84"/>
    <w:rsid w:val="00107092"/>
    <w:rsid w:val="00107341"/>
    <w:rsid w:val="00107498"/>
    <w:rsid w:val="00107E52"/>
    <w:rsid w:val="00112047"/>
    <w:rsid w:val="001130E6"/>
    <w:rsid w:val="00113416"/>
    <w:rsid w:val="00113718"/>
    <w:rsid w:val="00114291"/>
    <w:rsid w:val="00114E3C"/>
    <w:rsid w:val="001153B4"/>
    <w:rsid w:val="001163AD"/>
    <w:rsid w:val="00116BB3"/>
    <w:rsid w:val="00116FC4"/>
    <w:rsid w:val="00117053"/>
    <w:rsid w:val="00117CF1"/>
    <w:rsid w:val="0012046F"/>
    <w:rsid w:val="00120769"/>
    <w:rsid w:val="001207E8"/>
    <w:rsid w:val="001215A3"/>
    <w:rsid w:val="00121A89"/>
    <w:rsid w:val="001221DB"/>
    <w:rsid w:val="0012467A"/>
    <w:rsid w:val="00124B37"/>
    <w:rsid w:val="00124C83"/>
    <w:rsid w:val="00125AE3"/>
    <w:rsid w:val="001277D6"/>
    <w:rsid w:val="00130AFB"/>
    <w:rsid w:val="00130B76"/>
    <w:rsid w:val="001317E6"/>
    <w:rsid w:val="001325AE"/>
    <w:rsid w:val="00133399"/>
    <w:rsid w:val="00133777"/>
    <w:rsid w:val="00133C7A"/>
    <w:rsid w:val="00135D81"/>
    <w:rsid w:val="00135E32"/>
    <w:rsid w:val="0013681D"/>
    <w:rsid w:val="001378F6"/>
    <w:rsid w:val="0014023B"/>
    <w:rsid w:val="00141409"/>
    <w:rsid w:val="00142200"/>
    <w:rsid w:val="00142309"/>
    <w:rsid w:val="001432C7"/>
    <w:rsid w:val="001435D1"/>
    <w:rsid w:val="00144353"/>
    <w:rsid w:val="001452C8"/>
    <w:rsid w:val="00146030"/>
    <w:rsid w:val="001467B8"/>
    <w:rsid w:val="00147E03"/>
    <w:rsid w:val="001510B1"/>
    <w:rsid w:val="00152CD5"/>
    <w:rsid w:val="00153189"/>
    <w:rsid w:val="00154EC7"/>
    <w:rsid w:val="001550EB"/>
    <w:rsid w:val="00155797"/>
    <w:rsid w:val="00155C2C"/>
    <w:rsid w:val="00155F80"/>
    <w:rsid w:val="00156697"/>
    <w:rsid w:val="001574DB"/>
    <w:rsid w:val="00162655"/>
    <w:rsid w:val="00162892"/>
    <w:rsid w:val="00163EF5"/>
    <w:rsid w:val="00164347"/>
    <w:rsid w:val="0016488E"/>
    <w:rsid w:val="001648B7"/>
    <w:rsid w:val="00164B1C"/>
    <w:rsid w:val="001652A6"/>
    <w:rsid w:val="00165609"/>
    <w:rsid w:val="00165A54"/>
    <w:rsid w:val="00170467"/>
    <w:rsid w:val="00172F85"/>
    <w:rsid w:val="001738D6"/>
    <w:rsid w:val="00175175"/>
    <w:rsid w:val="0017535D"/>
    <w:rsid w:val="00175DCB"/>
    <w:rsid w:val="00176353"/>
    <w:rsid w:val="001766B5"/>
    <w:rsid w:val="00176AE9"/>
    <w:rsid w:val="00176DAB"/>
    <w:rsid w:val="00177C28"/>
    <w:rsid w:val="00177C2E"/>
    <w:rsid w:val="001810DE"/>
    <w:rsid w:val="0018155D"/>
    <w:rsid w:val="00181CD1"/>
    <w:rsid w:val="00182A12"/>
    <w:rsid w:val="00182A20"/>
    <w:rsid w:val="0018432A"/>
    <w:rsid w:val="00184A03"/>
    <w:rsid w:val="00186A0A"/>
    <w:rsid w:val="00187D60"/>
    <w:rsid w:val="001903CD"/>
    <w:rsid w:val="00191752"/>
    <w:rsid w:val="0019243E"/>
    <w:rsid w:val="00194719"/>
    <w:rsid w:val="00194A9E"/>
    <w:rsid w:val="00194EEA"/>
    <w:rsid w:val="00195C39"/>
    <w:rsid w:val="00195E32"/>
    <w:rsid w:val="00196904"/>
    <w:rsid w:val="001A1135"/>
    <w:rsid w:val="001A560F"/>
    <w:rsid w:val="001A7DB7"/>
    <w:rsid w:val="001B03AC"/>
    <w:rsid w:val="001B09AB"/>
    <w:rsid w:val="001B1390"/>
    <w:rsid w:val="001B20D8"/>
    <w:rsid w:val="001B24B1"/>
    <w:rsid w:val="001B275E"/>
    <w:rsid w:val="001B3B38"/>
    <w:rsid w:val="001B4ED6"/>
    <w:rsid w:val="001B683D"/>
    <w:rsid w:val="001B7375"/>
    <w:rsid w:val="001C0320"/>
    <w:rsid w:val="001C1383"/>
    <w:rsid w:val="001C16F2"/>
    <w:rsid w:val="001C1A6D"/>
    <w:rsid w:val="001C2B4C"/>
    <w:rsid w:val="001C2E74"/>
    <w:rsid w:val="001C3BE2"/>
    <w:rsid w:val="001C4DA1"/>
    <w:rsid w:val="001C57AF"/>
    <w:rsid w:val="001C5FDA"/>
    <w:rsid w:val="001C660D"/>
    <w:rsid w:val="001C719B"/>
    <w:rsid w:val="001D0BED"/>
    <w:rsid w:val="001D2B25"/>
    <w:rsid w:val="001D2EBF"/>
    <w:rsid w:val="001D2F91"/>
    <w:rsid w:val="001D3011"/>
    <w:rsid w:val="001D316F"/>
    <w:rsid w:val="001D4693"/>
    <w:rsid w:val="001D4707"/>
    <w:rsid w:val="001D47E5"/>
    <w:rsid w:val="001D4ADE"/>
    <w:rsid w:val="001D5699"/>
    <w:rsid w:val="001D585F"/>
    <w:rsid w:val="001D7236"/>
    <w:rsid w:val="001E07CB"/>
    <w:rsid w:val="001E1023"/>
    <w:rsid w:val="001E13BB"/>
    <w:rsid w:val="001E3842"/>
    <w:rsid w:val="001E38FA"/>
    <w:rsid w:val="001E41D1"/>
    <w:rsid w:val="001E43F8"/>
    <w:rsid w:val="001E4F8C"/>
    <w:rsid w:val="001E7025"/>
    <w:rsid w:val="001E70E1"/>
    <w:rsid w:val="001F063E"/>
    <w:rsid w:val="001F0BE9"/>
    <w:rsid w:val="001F3141"/>
    <w:rsid w:val="001F3D54"/>
    <w:rsid w:val="001F482D"/>
    <w:rsid w:val="001F49E4"/>
    <w:rsid w:val="001F56FA"/>
    <w:rsid w:val="001F5767"/>
    <w:rsid w:val="001F5A0D"/>
    <w:rsid w:val="0020000B"/>
    <w:rsid w:val="00201AA4"/>
    <w:rsid w:val="00202605"/>
    <w:rsid w:val="002033B7"/>
    <w:rsid w:val="00203F10"/>
    <w:rsid w:val="0020419B"/>
    <w:rsid w:val="00204994"/>
    <w:rsid w:val="00205816"/>
    <w:rsid w:val="00205966"/>
    <w:rsid w:val="00206E94"/>
    <w:rsid w:val="0021006A"/>
    <w:rsid w:val="00211D67"/>
    <w:rsid w:val="00211FE5"/>
    <w:rsid w:val="002126EA"/>
    <w:rsid w:val="00212826"/>
    <w:rsid w:val="002128E5"/>
    <w:rsid w:val="0021360A"/>
    <w:rsid w:val="00214686"/>
    <w:rsid w:val="00214736"/>
    <w:rsid w:val="0021546C"/>
    <w:rsid w:val="00215F1D"/>
    <w:rsid w:val="002166D5"/>
    <w:rsid w:val="00216E7A"/>
    <w:rsid w:val="002200F3"/>
    <w:rsid w:val="002205A0"/>
    <w:rsid w:val="00221BFD"/>
    <w:rsid w:val="00223F55"/>
    <w:rsid w:val="00224F9B"/>
    <w:rsid w:val="00226300"/>
    <w:rsid w:val="00227B36"/>
    <w:rsid w:val="00227D12"/>
    <w:rsid w:val="002316DC"/>
    <w:rsid w:val="00231B8D"/>
    <w:rsid w:val="00232373"/>
    <w:rsid w:val="0023318E"/>
    <w:rsid w:val="002345F3"/>
    <w:rsid w:val="00234766"/>
    <w:rsid w:val="00234DB5"/>
    <w:rsid w:val="0023634B"/>
    <w:rsid w:val="00237066"/>
    <w:rsid w:val="002375AF"/>
    <w:rsid w:val="0023790F"/>
    <w:rsid w:val="0023791E"/>
    <w:rsid w:val="00240035"/>
    <w:rsid w:val="00241694"/>
    <w:rsid w:val="00241BD5"/>
    <w:rsid w:val="0024281B"/>
    <w:rsid w:val="0024286F"/>
    <w:rsid w:val="00243527"/>
    <w:rsid w:val="0024625B"/>
    <w:rsid w:val="002466A1"/>
    <w:rsid w:val="00250585"/>
    <w:rsid w:val="00251DBE"/>
    <w:rsid w:val="0025262B"/>
    <w:rsid w:val="00252630"/>
    <w:rsid w:val="002546BB"/>
    <w:rsid w:val="00254AB5"/>
    <w:rsid w:val="00254DE1"/>
    <w:rsid w:val="00254F63"/>
    <w:rsid w:val="00255284"/>
    <w:rsid w:val="0025570F"/>
    <w:rsid w:val="00255782"/>
    <w:rsid w:val="002560E0"/>
    <w:rsid w:val="00256303"/>
    <w:rsid w:val="002564F8"/>
    <w:rsid w:val="00256578"/>
    <w:rsid w:val="00256D39"/>
    <w:rsid w:val="00256D9B"/>
    <w:rsid w:val="002575EC"/>
    <w:rsid w:val="0026022B"/>
    <w:rsid w:val="00260289"/>
    <w:rsid w:val="00261A04"/>
    <w:rsid w:val="00263686"/>
    <w:rsid w:val="00263A92"/>
    <w:rsid w:val="0026476F"/>
    <w:rsid w:val="0026578A"/>
    <w:rsid w:val="00265B7D"/>
    <w:rsid w:val="002664FF"/>
    <w:rsid w:val="0026667F"/>
    <w:rsid w:val="00266A8B"/>
    <w:rsid w:val="00267A7B"/>
    <w:rsid w:val="00270212"/>
    <w:rsid w:val="0027117A"/>
    <w:rsid w:val="00271205"/>
    <w:rsid w:val="00271E7A"/>
    <w:rsid w:val="002723AC"/>
    <w:rsid w:val="00273C2A"/>
    <w:rsid w:val="0027401C"/>
    <w:rsid w:val="0027520F"/>
    <w:rsid w:val="00275C18"/>
    <w:rsid w:val="00275CB4"/>
    <w:rsid w:val="002769B5"/>
    <w:rsid w:val="002769FF"/>
    <w:rsid w:val="00280DB9"/>
    <w:rsid w:val="002814ED"/>
    <w:rsid w:val="00281B9E"/>
    <w:rsid w:val="002827E3"/>
    <w:rsid w:val="0028300E"/>
    <w:rsid w:val="0028408C"/>
    <w:rsid w:val="00284724"/>
    <w:rsid w:val="00285767"/>
    <w:rsid w:val="0028603A"/>
    <w:rsid w:val="00287997"/>
    <w:rsid w:val="00287F61"/>
    <w:rsid w:val="00290AF1"/>
    <w:rsid w:val="002914BB"/>
    <w:rsid w:val="00294EF1"/>
    <w:rsid w:val="002952B2"/>
    <w:rsid w:val="002953C9"/>
    <w:rsid w:val="00295FAB"/>
    <w:rsid w:val="00297351"/>
    <w:rsid w:val="002973F3"/>
    <w:rsid w:val="002979B8"/>
    <w:rsid w:val="002A022E"/>
    <w:rsid w:val="002A0A55"/>
    <w:rsid w:val="002A1BCB"/>
    <w:rsid w:val="002A228E"/>
    <w:rsid w:val="002A24F4"/>
    <w:rsid w:val="002A284D"/>
    <w:rsid w:val="002A38C4"/>
    <w:rsid w:val="002A58D4"/>
    <w:rsid w:val="002A59B4"/>
    <w:rsid w:val="002A5C09"/>
    <w:rsid w:val="002A632B"/>
    <w:rsid w:val="002A6FBE"/>
    <w:rsid w:val="002A708A"/>
    <w:rsid w:val="002B122E"/>
    <w:rsid w:val="002B2C5D"/>
    <w:rsid w:val="002B3343"/>
    <w:rsid w:val="002B3711"/>
    <w:rsid w:val="002B546E"/>
    <w:rsid w:val="002B6C0E"/>
    <w:rsid w:val="002B6DAD"/>
    <w:rsid w:val="002C0FF1"/>
    <w:rsid w:val="002C1103"/>
    <w:rsid w:val="002C21C4"/>
    <w:rsid w:val="002C23AB"/>
    <w:rsid w:val="002C2830"/>
    <w:rsid w:val="002C28DA"/>
    <w:rsid w:val="002C4141"/>
    <w:rsid w:val="002C50B5"/>
    <w:rsid w:val="002C5772"/>
    <w:rsid w:val="002C5C5B"/>
    <w:rsid w:val="002C5E5D"/>
    <w:rsid w:val="002C5FF1"/>
    <w:rsid w:val="002C668F"/>
    <w:rsid w:val="002C6982"/>
    <w:rsid w:val="002C6C50"/>
    <w:rsid w:val="002C7132"/>
    <w:rsid w:val="002D194F"/>
    <w:rsid w:val="002D2A1D"/>
    <w:rsid w:val="002D3861"/>
    <w:rsid w:val="002D448F"/>
    <w:rsid w:val="002D4D82"/>
    <w:rsid w:val="002D59BA"/>
    <w:rsid w:val="002D5CD3"/>
    <w:rsid w:val="002D6478"/>
    <w:rsid w:val="002D7CD3"/>
    <w:rsid w:val="002E34D7"/>
    <w:rsid w:val="002E43D5"/>
    <w:rsid w:val="002E4C73"/>
    <w:rsid w:val="002E5432"/>
    <w:rsid w:val="002E5C4E"/>
    <w:rsid w:val="002E5D4F"/>
    <w:rsid w:val="002E6289"/>
    <w:rsid w:val="002E66C4"/>
    <w:rsid w:val="002E69A0"/>
    <w:rsid w:val="002E6B99"/>
    <w:rsid w:val="002E6BF5"/>
    <w:rsid w:val="002E6D62"/>
    <w:rsid w:val="002E71B5"/>
    <w:rsid w:val="002E7DD5"/>
    <w:rsid w:val="002F07C6"/>
    <w:rsid w:val="002F1450"/>
    <w:rsid w:val="002F15FD"/>
    <w:rsid w:val="002F2EA9"/>
    <w:rsid w:val="002F4399"/>
    <w:rsid w:val="002F44BD"/>
    <w:rsid w:val="002F46F4"/>
    <w:rsid w:val="002F489D"/>
    <w:rsid w:val="002F4AE5"/>
    <w:rsid w:val="002F4DD5"/>
    <w:rsid w:val="002F663A"/>
    <w:rsid w:val="002F67F5"/>
    <w:rsid w:val="002F6C9C"/>
    <w:rsid w:val="00300167"/>
    <w:rsid w:val="00301167"/>
    <w:rsid w:val="00301993"/>
    <w:rsid w:val="00302155"/>
    <w:rsid w:val="003028BC"/>
    <w:rsid w:val="003048B8"/>
    <w:rsid w:val="00304F55"/>
    <w:rsid w:val="0030541D"/>
    <w:rsid w:val="003059A5"/>
    <w:rsid w:val="00305A71"/>
    <w:rsid w:val="00305A93"/>
    <w:rsid w:val="00305D6F"/>
    <w:rsid w:val="00307BA8"/>
    <w:rsid w:val="00307C09"/>
    <w:rsid w:val="003101FF"/>
    <w:rsid w:val="00312130"/>
    <w:rsid w:val="00313A41"/>
    <w:rsid w:val="00313A4A"/>
    <w:rsid w:val="00314AF8"/>
    <w:rsid w:val="00316E73"/>
    <w:rsid w:val="00317280"/>
    <w:rsid w:val="0031781A"/>
    <w:rsid w:val="0032095E"/>
    <w:rsid w:val="00320A9E"/>
    <w:rsid w:val="003227AE"/>
    <w:rsid w:val="003227C0"/>
    <w:rsid w:val="0032351B"/>
    <w:rsid w:val="00323C32"/>
    <w:rsid w:val="003248A3"/>
    <w:rsid w:val="00324E36"/>
    <w:rsid w:val="00325D4E"/>
    <w:rsid w:val="00326154"/>
    <w:rsid w:val="00326C0B"/>
    <w:rsid w:val="00326F89"/>
    <w:rsid w:val="003308BB"/>
    <w:rsid w:val="003311AE"/>
    <w:rsid w:val="003312EA"/>
    <w:rsid w:val="00331415"/>
    <w:rsid w:val="00332298"/>
    <w:rsid w:val="00333A21"/>
    <w:rsid w:val="003342C9"/>
    <w:rsid w:val="003346CB"/>
    <w:rsid w:val="003355AE"/>
    <w:rsid w:val="00335A68"/>
    <w:rsid w:val="00335D08"/>
    <w:rsid w:val="003368F4"/>
    <w:rsid w:val="00336E00"/>
    <w:rsid w:val="00337300"/>
    <w:rsid w:val="003404A8"/>
    <w:rsid w:val="0034097C"/>
    <w:rsid w:val="003411F1"/>
    <w:rsid w:val="003424E7"/>
    <w:rsid w:val="003432AA"/>
    <w:rsid w:val="00343449"/>
    <w:rsid w:val="00343A11"/>
    <w:rsid w:val="00343B9A"/>
    <w:rsid w:val="00343DE8"/>
    <w:rsid w:val="0034454D"/>
    <w:rsid w:val="00347B82"/>
    <w:rsid w:val="00350644"/>
    <w:rsid w:val="003507B5"/>
    <w:rsid w:val="00350A18"/>
    <w:rsid w:val="00350A80"/>
    <w:rsid w:val="00351325"/>
    <w:rsid w:val="0035219F"/>
    <w:rsid w:val="00352D73"/>
    <w:rsid w:val="00352E3A"/>
    <w:rsid w:val="00353693"/>
    <w:rsid w:val="003537A1"/>
    <w:rsid w:val="00353C01"/>
    <w:rsid w:val="0035442F"/>
    <w:rsid w:val="003554FB"/>
    <w:rsid w:val="00356ADA"/>
    <w:rsid w:val="00356DA1"/>
    <w:rsid w:val="00356DD8"/>
    <w:rsid w:val="00361103"/>
    <w:rsid w:val="0036311F"/>
    <w:rsid w:val="003632C5"/>
    <w:rsid w:val="003656A2"/>
    <w:rsid w:val="00365AC8"/>
    <w:rsid w:val="00365FE5"/>
    <w:rsid w:val="00366067"/>
    <w:rsid w:val="003668F5"/>
    <w:rsid w:val="003700C8"/>
    <w:rsid w:val="0037122D"/>
    <w:rsid w:val="003712D3"/>
    <w:rsid w:val="00371811"/>
    <w:rsid w:val="00372870"/>
    <w:rsid w:val="003733DA"/>
    <w:rsid w:val="003736D1"/>
    <w:rsid w:val="00373A6B"/>
    <w:rsid w:val="00374353"/>
    <w:rsid w:val="00375EF9"/>
    <w:rsid w:val="00375FF0"/>
    <w:rsid w:val="00376454"/>
    <w:rsid w:val="0037688C"/>
    <w:rsid w:val="00376CEB"/>
    <w:rsid w:val="0037717B"/>
    <w:rsid w:val="0038008F"/>
    <w:rsid w:val="003802C8"/>
    <w:rsid w:val="0038133F"/>
    <w:rsid w:val="003814A2"/>
    <w:rsid w:val="00382770"/>
    <w:rsid w:val="00382FB6"/>
    <w:rsid w:val="0038341B"/>
    <w:rsid w:val="003835AC"/>
    <w:rsid w:val="0038378F"/>
    <w:rsid w:val="00383E83"/>
    <w:rsid w:val="00384A51"/>
    <w:rsid w:val="00384AF5"/>
    <w:rsid w:val="00384EAF"/>
    <w:rsid w:val="00386E6B"/>
    <w:rsid w:val="00386FF0"/>
    <w:rsid w:val="00387974"/>
    <w:rsid w:val="00387A94"/>
    <w:rsid w:val="00390695"/>
    <w:rsid w:val="0039069D"/>
    <w:rsid w:val="0039075D"/>
    <w:rsid w:val="003910F5"/>
    <w:rsid w:val="00391F44"/>
    <w:rsid w:val="00392717"/>
    <w:rsid w:val="003936B0"/>
    <w:rsid w:val="003943EF"/>
    <w:rsid w:val="00394A9F"/>
    <w:rsid w:val="00394D71"/>
    <w:rsid w:val="00395754"/>
    <w:rsid w:val="00396909"/>
    <w:rsid w:val="00396F8D"/>
    <w:rsid w:val="00397875"/>
    <w:rsid w:val="003A165F"/>
    <w:rsid w:val="003A19C5"/>
    <w:rsid w:val="003A2B82"/>
    <w:rsid w:val="003A3616"/>
    <w:rsid w:val="003A3A70"/>
    <w:rsid w:val="003A446F"/>
    <w:rsid w:val="003A4F93"/>
    <w:rsid w:val="003A5BCD"/>
    <w:rsid w:val="003A68E2"/>
    <w:rsid w:val="003A6C91"/>
    <w:rsid w:val="003A6E16"/>
    <w:rsid w:val="003A7D12"/>
    <w:rsid w:val="003B00FE"/>
    <w:rsid w:val="003B173B"/>
    <w:rsid w:val="003B1D6F"/>
    <w:rsid w:val="003B2A03"/>
    <w:rsid w:val="003B390E"/>
    <w:rsid w:val="003B3ACB"/>
    <w:rsid w:val="003B46D6"/>
    <w:rsid w:val="003B6919"/>
    <w:rsid w:val="003B6AF8"/>
    <w:rsid w:val="003B6F79"/>
    <w:rsid w:val="003B7F90"/>
    <w:rsid w:val="003C0300"/>
    <w:rsid w:val="003C0F05"/>
    <w:rsid w:val="003C20BF"/>
    <w:rsid w:val="003C22CA"/>
    <w:rsid w:val="003C25AA"/>
    <w:rsid w:val="003C29EB"/>
    <w:rsid w:val="003C2D46"/>
    <w:rsid w:val="003C30F0"/>
    <w:rsid w:val="003C4BE2"/>
    <w:rsid w:val="003C4D4B"/>
    <w:rsid w:val="003C5CEC"/>
    <w:rsid w:val="003C69E7"/>
    <w:rsid w:val="003C6AFF"/>
    <w:rsid w:val="003C6F02"/>
    <w:rsid w:val="003C70A8"/>
    <w:rsid w:val="003C7FEF"/>
    <w:rsid w:val="003D0181"/>
    <w:rsid w:val="003D0969"/>
    <w:rsid w:val="003D0B38"/>
    <w:rsid w:val="003D3060"/>
    <w:rsid w:val="003D3DD7"/>
    <w:rsid w:val="003D45AE"/>
    <w:rsid w:val="003D4947"/>
    <w:rsid w:val="003D5B33"/>
    <w:rsid w:val="003D693E"/>
    <w:rsid w:val="003D71E7"/>
    <w:rsid w:val="003E0174"/>
    <w:rsid w:val="003E208A"/>
    <w:rsid w:val="003E22B3"/>
    <w:rsid w:val="003E3A93"/>
    <w:rsid w:val="003E4CF5"/>
    <w:rsid w:val="003E5AAE"/>
    <w:rsid w:val="003E6067"/>
    <w:rsid w:val="003E6364"/>
    <w:rsid w:val="003E6A08"/>
    <w:rsid w:val="003E7F67"/>
    <w:rsid w:val="003F0C5B"/>
    <w:rsid w:val="003F0D3E"/>
    <w:rsid w:val="003F22D5"/>
    <w:rsid w:val="003F2BB2"/>
    <w:rsid w:val="003F2E8E"/>
    <w:rsid w:val="003F42D5"/>
    <w:rsid w:val="003F5BF4"/>
    <w:rsid w:val="003F612E"/>
    <w:rsid w:val="003F7129"/>
    <w:rsid w:val="003F73C9"/>
    <w:rsid w:val="003F761D"/>
    <w:rsid w:val="003F7A8F"/>
    <w:rsid w:val="00400B02"/>
    <w:rsid w:val="00401862"/>
    <w:rsid w:val="00401C4B"/>
    <w:rsid w:val="00402C0C"/>
    <w:rsid w:val="00403294"/>
    <w:rsid w:val="00403C74"/>
    <w:rsid w:val="00404083"/>
    <w:rsid w:val="00404315"/>
    <w:rsid w:val="00404B32"/>
    <w:rsid w:val="00404BCE"/>
    <w:rsid w:val="00406823"/>
    <w:rsid w:val="00407341"/>
    <w:rsid w:val="00407C4A"/>
    <w:rsid w:val="00411212"/>
    <w:rsid w:val="00411793"/>
    <w:rsid w:val="0041189C"/>
    <w:rsid w:val="00412294"/>
    <w:rsid w:val="0041297E"/>
    <w:rsid w:val="00412C32"/>
    <w:rsid w:val="00413C85"/>
    <w:rsid w:val="00415BE4"/>
    <w:rsid w:val="00415F4E"/>
    <w:rsid w:val="00416453"/>
    <w:rsid w:val="00416530"/>
    <w:rsid w:val="00416A51"/>
    <w:rsid w:val="00416AB9"/>
    <w:rsid w:val="00416BA9"/>
    <w:rsid w:val="00417381"/>
    <w:rsid w:val="004212B1"/>
    <w:rsid w:val="00422E0A"/>
    <w:rsid w:val="0042358D"/>
    <w:rsid w:val="00423745"/>
    <w:rsid w:val="00423C4C"/>
    <w:rsid w:val="00423EA1"/>
    <w:rsid w:val="00424860"/>
    <w:rsid w:val="004255AD"/>
    <w:rsid w:val="00426E78"/>
    <w:rsid w:val="0043063D"/>
    <w:rsid w:val="00431147"/>
    <w:rsid w:val="004328DB"/>
    <w:rsid w:val="00432BD8"/>
    <w:rsid w:val="00433FE1"/>
    <w:rsid w:val="004345C8"/>
    <w:rsid w:val="00434BE0"/>
    <w:rsid w:val="00434CA1"/>
    <w:rsid w:val="00435142"/>
    <w:rsid w:val="0043521C"/>
    <w:rsid w:val="0043665C"/>
    <w:rsid w:val="00436879"/>
    <w:rsid w:val="004377EC"/>
    <w:rsid w:val="004410A7"/>
    <w:rsid w:val="00443051"/>
    <w:rsid w:val="00443334"/>
    <w:rsid w:val="00443348"/>
    <w:rsid w:val="0044338F"/>
    <w:rsid w:val="004451F6"/>
    <w:rsid w:val="0044595C"/>
    <w:rsid w:val="004460C3"/>
    <w:rsid w:val="004478F6"/>
    <w:rsid w:val="00447E13"/>
    <w:rsid w:val="00450BAB"/>
    <w:rsid w:val="00450EEE"/>
    <w:rsid w:val="00451816"/>
    <w:rsid w:val="004523D3"/>
    <w:rsid w:val="004523F8"/>
    <w:rsid w:val="004528F1"/>
    <w:rsid w:val="00452DF8"/>
    <w:rsid w:val="004546A9"/>
    <w:rsid w:val="00455ABA"/>
    <w:rsid w:val="00455AE5"/>
    <w:rsid w:val="00455BCF"/>
    <w:rsid w:val="00460D2D"/>
    <w:rsid w:val="00461216"/>
    <w:rsid w:val="00461B8D"/>
    <w:rsid w:val="00461E63"/>
    <w:rsid w:val="00462444"/>
    <w:rsid w:val="0046553F"/>
    <w:rsid w:val="00465C3A"/>
    <w:rsid w:val="00466828"/>
    <w:rsid w:val="0046695B"/>
    <w:rsid w:val="00466CA4"/>
    <w:rsid w:val="004675D8"/>
    <w:rsid w:val="00467EA2"/>
    <w:rsid w:val="00467FA5"/>
    <w:rsid w:val="0047003C"/>
    <w:rsid w:val="004704F8"/>
    <w:rsid w:val="00472875"/>
    <w:rsid w:val="00472CD3"/>
    <w:rsid w:val="00473011"/>
    <w:rsid w:val="00473A71"/>
    <w:rsid w:val="00473BCA"/>
    <w:rsid w:val="00474015"/>
    <w:rsid w:val="00474914"/>
    <w:rsid w:val="00475DF9"/>
    <w:rsid w:val="0048068B"/>
    <w:rsid w:val="004807EC"/>
    <w:rsid w:val="004808E3"/>
    <w:rsid w:val="00480B3D"/>
    <w:rsid w:val="004824AA"/>
    <w:rsid w:val="0048265B"/>
    <w:rsid w:val="00483349"/>
    <w:rsid w:val="00483734"/>
    <w:rsid w:val="00483BFB"/>
    <w:rsid w:val="004845FB"/>
    <w:rsid w:val="004846FC"/>
    <w:rsid w:val="00484D1D"/>
    <w:rsid w:val="00485AE6"/>
    <w:rsid w:val="0048613B"/>
    <w:rsid w:val="004868F8"/>
    <w:rsid w:val="00486A84"/>
    <w:rsid w:val="0048734A"/>
    <w:rsid w:val="00487431"/>
    <w:rsid w:val="004874AC"/>
    <w:rsid w:val="00490306"/>
    <w:rsid w:val="00491586"/>
    <w:rsid w:val="0049164D"/>
    <w:rsid w:val="00491D2B"/>
    <w:rsid w:val="00491D2F"/>
    <w:rsid w:val="00493169"/>
    <w:rsid w:val="004933A4"/>
    <w:rsid w:val="0049368D"/>
    <w:rsid w:val="00493EBD"/>
    <w:rsid w:val="004949BB"/>
    <w:rsid w:val="00495DD7"/>
    <w:rsid w:val="00496030"/>
    <w:rsid w:val="004A0F02"/>
    <w:rsid w:val="004A18E7"/>
    <w:rsid w:val="004A27AC"/>
    <w:rsid w:val="004A2DF0"/>
    <w:rsid w:val="004A35F3"/>
    <w:rsid w:val="004A479E"/>
    <w:rsid w:val="004A4C4B"/>
    <w:rsid w:val="004A75B2"/>
    <w:rsid w:val="004A7876"/>
    <w:rsid w:val="004A7C81"/>
    <w:rsid w:val="004B0057"/>
    <w:rsid w:val="004B175F"/>
    <w:rsid w:val="004B1D95"/>
    <w:rsid w:val="004B312E"/>
    <w:rsid w:val="004B352A"/>
    <w:rsid w:val="004B50DC"/>
    <w:rsid w:val="004B5D39"/>
    <w:rsid w:val="004B607D"/>
    <w:rsid w:val="004B674C"/>
    <w:rsid w:val="004B6EE2"/>
    <w:rsid w:val="004B70FD"/>
    <w:rsid w:val="004B7301"/>
    <w:rsid w:val="004C05DD"/>
    <w:rsid w:val="004C1DC4"/>
    <w:rsid w:val="004C2469"/>
    <w:rsid w:val="004C24A8"/>
    <w:rsid w:val="004C3F20"/>
    <w:rsid w:val="004C4104"/>
    <w:rsid w:val="004C53A3"/>
    <w:rsid w:val="004C633F"/>
    <w:rsid w:val="004C6E0E"/>
    <w:rsid w:val="004C7776"/>
    <w:rsid w:val="004D0046"/>
    <w:rsid w:val="004D05B5"/>
    <w:rsid w:val="004D111F"/>
    <w:rsid w:val="004D1241"/>
    <w:rsid w:val="004D156C"/>
    <w:rsid w:val="004D1619"/>
    <w:rsid w:val="004D22E5"/>
    <w:rsid w:val="004D3D53"/>
    <w:rsid w:val="004D3F2B"/>
    <w:rsid w:val="004D4611"/>
    <w:rsid w:val="004D52B9"/>
    <w:rsid w:val="004D545A"/>
    <w:rsid w:val="004D5551"/>
    <w:rsid w:val="004D5688"/>
    <w:rsid w:val="004D5876"/>
    <w:rsid w:val="004D67F8"/>
    <w:rsid w:val="004D7369"/>
    <w:rsid w:val="004E0510"/>
    <w:rsid w:val="004E12E5"/>
    <w:rsid w:val="004E1B81"/>
    <w:rsid w:val="004E324D"/>
    <w:rsid w:val="004E384E"/>
    <w:rsid w:val="004E4091"/>
    <w:rsid w:val="004E53FD"/>
    <w:rsid w:val="004E546A"/>
    <w:rsid w:val="004E5502"/>
    <w:rsid w:val="004E557F"/>
    <w:rsid w:val="004E5E8A"/>
    <w:rsid w:val="004E5F5E"/>
    <w:rsid w:val="004E6C72"/>
    <w:rsid w:val="004E73CE"/>
    <w:rsid w:val="004E7AE5"/>
    <w:rsid w:val="004E7BF9"/>
    <w:rsid w:val="004F1A08"/>
    <w:rsid w:val="004F1FEA"/>
    <w:rsid w:val="004F26CE"/>
    <w:rsid w:val="004F2A28"/>
    <w:rsid w:val="004F2D35"/>
    <w:rsid w:val="004F2FF9"/>
    <w:rsid w:val="004F3A44"/>
    <w:rsid w:val="004F3B18"/>
    <w:rsid w:val="004F42A1"/>
    <w:rsid w:val="004F44DE"/>
    <w:rsid w:val="004F4B63"/>
    <w:rsid w:val="004F5578"/>
    <w:rsid w:val="004F6ED9"/>
    <w:rsid w:val="004F71FC"/>
    <w:rsid w:val="004F73F2"/>
    <w:rsid w:val="004F778A"/>
    <w:rsid w:val="00500DD6"/>
    <w:rsid w:val="00500FCC"/>
    <w:rsid w:val="0050339B"/>
    <w:rsid w:val="005042AA"/>
    <w:rsid w:val="00507293"/>
    <w:rsid w:val="005075BB"/>
    <w:rsid w:val="00507BBA"/>
    <w:rsid w:val="005101D4"/>
    <w:rsid w:val="0051043E"/>
    <w:rsid w:val="0051054D"/>
    <w:rsid w:val="005107CC"/>
    <w:rsid w:val="0051329F"/>
    <w:rsid w:val="00515BBA"/>
    <w:rsid w:val="00517188"/>
    <w:rsid w:val="0052061B"/>
    <w:rsid w:val="00520788"/>
    <w:rsid w:val="00520C09"/>
    <w:rsid w:val="0052127B"/>
    <w:rsid w:val="00521321"/>
    <w:rsid w:val="005224F2"/>
    <w:rsid w:val="00522DE2"/>
    <w:rsid w:val="00522E68"/>
    <w:rsid w:val="005230B5"/>
    <w:rsid w:val="0052402A"/>
    <w:rsid w:val="005242F5"/>
    <w:rsid w:val="005245FD"/>
    <w:rsid w:val="00525204"/>
    <w:rsid w:val="00526190"/>
    <w:rsid w:val="005269F5"/>
    <w:rsid w:val="00526E6C"/>
    <w:rsid w:val="0052732E"/>
    <w:rsid w:val="0052756F"/>
    <w:rsid w:val="00531A09"/>
    <w:rsid w:val="00532730"/>
    <w:rsid w:val="0053318A"/>
    <w:rsid w:val="0053374C"/>
    <w:rsid w:val="0053387B"/>
    <w:rsid w:val="00533DA8"/>
    <w:rsid w:val="0053638F"/>
    <w:rsid w:val="00536DB2"/>
    <w:rsid w:val="00537D0C"/>
    <w:rsid w:val="0054041D"/>
    <w:rsid w:val="00540652"/>
    <w:rsid w:val="005420AF"/>
    <w:rsid w:val="005432CE"/>
    <w:rsid w:val="00544D76"/>
    <w:rsid w:val="00545B9E"/>
    <w:rsid w:val="005462F8"/>
    <w:rsid w:val="00547A60"/>
    <w:rsid w:val="0055007C"/>
    <w:rsid w:val="005509C6"/>
    <w:rsid w:val="005513CF"/>
    <w:rsid w:val="00553309"/>
    <w:rsid w:val="00553A9A"/>
    <w:rsid w:val="005545E9"/>
    <w:rsid w:val="00554BB4"/>
    <w:rsid w:val="0055587E"/>
    <w:rsid w:val="00557D76"/>
    <w:rsid w:val="00560927"/>
    <w:rsid w:val="00560991"/>
    <w:rsid w:val="0056263A"/>
    <w:rsid w:val="00562DE8"/>
    <w:rsid w:val="00562E54"/>
    <w:rsid w:val="00563ECC"/>
    <w:rsid w:val="005654A4"/>
    <w:rsid w:val="00565BCF"/>
    <w:rsid w:val="00565F06"/>
    <w:rsid w:val="005664BC"/>
    <w:rsid w:val="00566AA7"/>
    <w:rsid w:val="00567D3F"/>
    <w:rsid w:val="00570172"/>
    <w:rsid w:val="00571557"/>
    <w:rsid w:val="00571AC9"/>
    <w:rsid w:val="00571DB9"/>
    <w:rsid w:val="0057388D"/>
    <w:rsid w:val="00573AAD"/>
    <w:rsid w:val="00574E8C"/>
    <w:rsid w:val="0057563A"/>
    <w:rsid w:val="00576605"/>
    <w:rsid w:val="005776F2"/>
    <w:rsid w:val="00577723"/>
    <w:rsid w:val="005778D5"/>
    <w:rsid w:val="00580278"/>
    <w:rsid w:val="00580D7E"/>
    <w:rsid w:val="00581135"/>
    <w:rsid w:val="00582BCC"/>
    <w:rsid w:val="0058399E"/>
    <w:rsid w:val="00584119"/>
    <w:rsid w:val="00584444"/>
    <w:rsid w:val="0058478E"/>
    <w:rsid w:val="0058541F"/>
    <w:rsid w:val="005857D8"/>
    <w:rsid w:val="00585ABC"/>
    <w:rsid w:val="00585C42"/>
    <w:rsid w:val="00586808"/>
    <w:rsid w:val="005874CE"/>
    <w:rsid w:val="00587C23"/>
    <w:rsid w:val="00587C45"/>
    <w:rsid w:val="00587F37"/>
    <w:rsid w:val="00587FFE"/>
    <w:rsid w:val="00590953"/>
    <w:rsid w:val="005913D7"/>
    <w:rsid w:val="00591FE4"/>
    <w:rsid w:val="005922DD"/>
    <w:rsid w:val="005926AE"/>
    <w:rsid w:val="00592C7B"/>
    <w:rsid w:val="00593DB5"/>
    <w:rsid w:val="00595733"/>
    <w:rsid w:val="00596DA4"/>
    <w:rsid w:val="00597408"/>
    <w:rsid w:val="00597636"/>
    <w:rsid w:val="005A07B5"/>
    <w:rsid w:val="005A1C94"/>
    <w:rsid w:val="005A1D0D"/>
    <w:rsid w:val="005A2499"/>
    <w:rsid w:val="005A2B16"/>
    <w:rsid w:val="005A3563"/>
    <w:rsid w:val="005A3ABD"/>
    <w:rsid w:val="005A4A7B"/>
    <w:rsid w:val="005A4F39"/>
    <w:rsid w:val="005A55D4"/>
    <w:rsid w:val="005A5A44"/>
    <w:rsid w:val="005A7C6C"/>
    <w:rsid w:val="005B1633"/>
    <w:rsid w:val="005B18F7"/>
    <w:rsid w:val="005B193E"/>
    <w:rsid w:val="005B1AFB"/>
    <w:rsid w:val="005B1D31"/>
    <w:rsid w:val="005B2947"/>
    <w:rsid w:val="005B2972"/>
    <w:rsid w:val="005B3E57"/>
    <w:rsid w:val="005B4A88"/>
    <w:rsid w:val="005B50E8"/>
    <w:rsid w:val="005B652F"/>
    <w:rsid w:val="005B7703"/>
    <w:rsid w:val="005B775C"/>
    <w:rsid w:val="005C0203"/>
    <w:rsid w:val="005C0831"/>
    <w:rsid w:val="005C1714"/>
    <w:rsid w:val="005C793F"/>
    <w:rsid w:val="005D11E9"/>
    <w:rsid w:val="005D2459"/>
    <w:rsid w:val="005D3EE8"/>
    <w:rsid w:val="005D403B"/>
    <w:rsid w:val="005D4518"/>
    <w:rsid w:val="005D4772"/>
    <w:rsid w:val="005D5466"/>
    <w:rsid w:val="005D577E"/>
    <w:rsid w:val="005D5DE0"/>
    <w:rsid w:val="005D7951"/>
    <w:rsid w:val="005D7F77"/>
    <w:rsid w:val="005E035C"/>
    <w:rsid w:val="005E03E8"/>
    <w:rsid w:val="005E4229"/>
    <w:rsid w:val="005E45EB"/>
    <w:rsid w:val="005E4D4B"/>
    <w:rsid w:val="005E5244"/>
    <w:rsid w:val="005E575B"/>
    <w:rsid w:val="005E5BBD"/>
    <w:rsid w:val="005E610A"/>
    <w:rsid w:val="005E72CA"/>
    <w:rsid w:val="005E75FA"/>
    <w:rsid w:val="005F06E7"/>
    <w:rsid w:val="005F09F7"/>
    <w:rsid w:val="005F0B53"/>
    <w:rsid w:val="005F135F"/>
    <w:rsid w:val="005F1791"/>
    <w:rsid w:val="005F1EF4"/>
    <w:rsid w:val="005F2A88"/>
    <w:rsid w:val="005F3C09"/>
    <w:rsid w:val="005F3D07"/>
    <w:rsid w:val="005F5294"/>
    <w:rsid w:val="005F72FE"/>
    <w:rsid w:val="0060023D"/>
    <w:rsid w:val="00600ACD"/>
    <w:rsid w:val="00600BD2"/>
    <w:rsid w:val="00603286"/>
    <w:rsid w:val="00603326"/>
    <w:rsid w:val="00605D4F"/>
    <w:rsid w:val="006060C8"/>
    <w:rsid w:val="00606360"/>
    <w:rsid w:val="0060639F"/>
    <w:rsid w:val="006100F3"/>
    <w:rsid w:val="00610EEA"/>
    <w:rsid w:val="006116C3"/>
    <w:rsid w:val="00611A53"/>
    <w:rsid w:val="00611E24"/>
    <w:rsid w:val="00612000"/>
    <w:rsid w:val="0061359C"/>
    <w:rsid w:val="00614E7B"/>
    <w:rsid w:val="006151A5"/>
    <w:rsid w:val="00615A2C"/>
    <w:rsid w:val="00615FE4"/>
    <w:rsid w:val="00616C17"/>
    <w:rsid w:val="00617433"/>
    <w:rsid w:val="00617D2B"/>
    <w:rsid w:val="00617EDA"/>
    <w:rsid w:val="00622708"/>
    <w:rsid w:val="00623FA0"/>
    <w:rsid w:val="00625F64"/>
    <w:rsid w:val="006264D3"/>
    <w:rsid w:val="0062663B"/>
    <w:rsid w:val="00627016"/>
    <w:rsid w:val="0063034F"/>
    <w:rsid w:val="006319BB"/>
    <w:rsid w:val="00631A78"/>
    <w:rsid w:val="0063237B"/>
    <w:rsid w:val="00632BE6"/>
    <w:rsid w:val="006336F2"/>
    <w:rsid w:val="006337DC"/>
    <w:rsid w:val="00634969"/>
    <w:rsid w:val="00635C42"/>
    <w:rsid w:val="00636052"/>
    <w:rsid w:val="006367A0"/>
    <w:rsid w:val="00636E90"/>
    <w:rsid w:val="00636F90"/>
    <w:rsid w:val="00637612"/>
    <w:rsid w:val="00637C13"/>
    <w:rsid w:val="00637C89"/>
    <w:rsid w:val="00637F1B"/>
    <w:rsid w:val="006403DE"/>
    <w:rsid w:val="00641C61"/>
    <w:rsid w:val="00645776"/>
    <w:rsid w:val="00647A3E"/>
    <w:rsid w:val="006509B7"/>
    <w:rsid w:val="00650CDD"/>
    <w:rsid w:val="00651EB4"/>
    <w:rsid w:val="00651FAA"/>
    <w:rsid w:val="0065212A"/>
    <w:rsid w:val="00652E7E"/>
    <w:rsid w:val="00653A37"/>
    <w:rsid w:val="00654F5D"/>
    <w:rsid w:val="006561C1"/>
    <w:rsid w:val="00657761"/>
    <w:rsid w:val="00661DF1"/>
    <w:rsid w:val="006623CE"/>
    <w:rsid w:val="006631FE"/>
    <w:rsid w:val="006649CE"/>
    <w:rsid w:val="00664E7C"/>
    <w:rsid w:val="006655A1"/>
    <w:rsid w:val="00665635"/>
    <w:rsid w:val="00665644"/>
    <w:rsid w:val="0066573F"/>
    <w:rsid w:val="00665825"/>
    <w:rsid w:val="00665AC6"/>
    <w:rsid w:val="00666AF2"/>
    <w:rsid w:val="00667622"/>
    <w:rsid w:val="00667DA5"/>
    <w:rsid w:val="00670B02"/>
    <w:rsid w:val="006714F1"/>
    <w:rsid w:val="006720F6"/>
    <w:rsid w:val="00673C8E"/>
    <w:rsid w:val="006747E0"/>
    <w:rsid w:val="0067767C"/>
    <w:rsid w:val="00677847"/>
    <w:rsid w:val="006807FE"/>
    <w:rsid w:val="006809F1"/>
    <w:rsid w:val="00680F4C"/>
    <w:rsid w:val="00681D73"/>
    <w:rsid w:val="006820B7"/>
    <w:rsid w:val="00682E17"/>
    <w:rsid w:val="0068322E"/>
    <w:rsid w:val="00683DDD"/>
    <w:rsid w:val="00684127"/>
    <w:rsid w:val="0068619F"/>
    <w:rsid w:val="00686251"/>
    <w:rsid w:val="00686A62"/>
    <w:rsid w:val="00687B09"/>
    <w:rsid w:val="006913B5"/>
    <w:rsid w:val="006915B9"/>
    <w:rsid w:val="006917D3"/>
    <w:rsid w:val="00691F0A"/>
    <w:rsid w:val="00691F17"/>
    <w:rsid w:val="00692161"/>
    <w:rsid w:val="00693A66"/>
    <w:rsid w:val="00696249"/>
    <w:rsid w:val="00696A34"/>
    <w:rsid w:val="00697AAE"/>
    <w:rsid w:val="006A002E"/>
    <w:rsid w:val="006A00BA"/>
    <w:rsid w:val="006A0381"/>
    <w:rsid w:val="006A0C84"/>
    <w:rsid w:val="006A1861"/>
    <w:rsid w:val="006A2182"/>
    <w:rsid w:val="006A2B9E"/>
    <w:rsid w:val="006A2F1E"/>
    <w:rsid w:val="006A335F"/>
    <w:rsid w:val="006A373B"/>
    <w:rsid w:val="006A3D9D"/>
    <w:rsid w:val="006A3FCC"/>
    <w:rsid w:val="006A426F"/>
    <w:rsid w:val="006A4B6B"/>
    <w:rsid w:val="006A6195"/>
    <w:rsid w:val="006A67AC"/>
    <w:rsid w:val="006A6C77"/>
    <w:rsid w:val="006A6C9A"/>
    <w:rsid w:val="006A7793"/>
    <w:rsid w:val="006B02FF"/>
    <w:rsid w:val="006B18B8"/>
    <w:rsid w:val="006B1CBB"/>
    <w:rsid w:val="006B2FD8"/>
    <w:rsid w:val="006B3537"/>
    <w:rsid w:val="006B35FD"/>
    <w:rsid w:val="006B3C07"/>
    <w:rsid w:val="006B6EEB"/>
    <w:rsid w:val="006B7DA3"/>
    <w:rsid w:val="006B7F62"/>
    <w:rsid w:val="006C0542"/>
    <w:rsid w:val="006C1B09"/>
    <w:rsid w:val="006C2CEC"/>
    <w:rsid w:val="006C54A3"/>
    <w:rsid w:val="006C56E6"/>
    <w:rsid w:val="006C5E41"/>
    <w:rsid w:val="006C5F32"/>
    <w:rsid w:val="006C6DFB"/>
    <w:rsid w:val="006C707B"/>
    <w:rsid w:val="006C707F"/>
    <w:rsid w:val="006C7459"/>
    <w:rsid w:val="006C7543"/>
    <w:rsid w:val="006D1F8D"/>
    <w:rsid w:val="006D237A"/>
    <w:rsid w:val="006D24F8"/>
    <w:rsid w:val="006D2E74"/>
    <w:rsid w:val="006D339D"/>
    <w:rsid w:val="006D3767"/>
    <w:rsid w:val="006D4859"/>
    <w:rsid w:val="006D4CF5"/>
    <w:rsid w:val="006D52F5"/>
    <w:rsid w:val="006D53FE"/>
    <w:rsid w:val="006D6674"/>
    <w:rsid w:val="006D6B07"/>
    <w:rsid w:val="006E1018"/>
    <w:rsid w:val="006E1761"/>
    <w:rsid w:val="006E1F2F"/>
    <w:rsid w:val="006E28AE"/>
    <w:rsid w:val="006E28C0"/>
    <w:rsid w:val="006E30E5"/>
    <w:rsid w:val="006E3A33"/>
    <w:rsid w:val="006E3D67"/>
    <w:rsid w:val="006E5474"/>
    <w:rsid w:val="006E5BE7"/>
    <w:rsid w:val="006E6374"/>
    <w:rsid w:val="006E6B20"/>
    <w:rsid w:val="006E6D63"/>
    <w:rsid w:val="006F06ED"/>
    <w:rsid w:val="006F1A8E"/>
    <w:rsid w:val="006F1FF2"/>
    <w:rsid w:val="006F4BC9"/>
    <w:rsid w:val="006F70F7"/>
    <w:rsid w:val="00700FDD"/>
    <w:rsid w:val="00702937"/>
    <w:rsid w:val="00705637"/>
    <w:rsid w:val="00705C32"/>
    <w:rsid w:val="007101EC"/>
    <w:rsid w:val="00710C04"/>
    <w:rsid w:val="00710CCD"/>
    <w:rsid w:val="007113A9"/>
    <w:rsid w:val="00711822"/>
    <w:rsid w:val="00712EB3"/>
    <w:rsid w:val="00713241"/>
    <w:rsid w:val="00713B86"/>
    <w:rsid w:val="00713BFC"/>
    <w:rsid w:val="00715468"/>
    <w:rsid w:val="00715D11"/>
    <w:rsid w:val="00716002"/>
    <w:rsid w:val="00716943"/>
    <w:rsid w:val="00716C70"/>
    <w:rsid w:val="007171CB"/>
    <w:rsid w:val="007171FF"/>
    <w:rsid w:val="007205D5"/>
    <w:rsid w:val="00721110"/>
    <w:rsid w:val="00721416"/>
    <w:rsid w:val="007216B9"/>
    <w:rsid w:val="00722582"/>
    <w:rsid w:val="0072270E"/>
    <w:rsid w:val="007263E8"/>
    <w:rsid w:val="00726405"/>
    <w:rsid w:val="0072659F"/>
    <w:rsid w:val="00726BAE"/>
    <w:rsid w:val="0073112C"/>
    <w:rsid w:val="00731751"/>
    <w:rsid w:val="00731E0C"/>
    <w:rsid w:val="00732DBB"/>
    <w:rsid w:val="007332B7"/>
    <w:rsid w:val="007333D9"/>
    <w:rsid w:val="00733A61"/>
    <w:rsid w:val="00733CE8"/>
    <w:rsid w:val="00734720"/>
    <w:rsid w:val="007354E5"/>
    <w:rsid w:val="00735749"/>
    <w:rsid w:val="00736E13"/>
    <w:rsid w:val="007371B5"/>
    <w:rsid w:val="00737A31"/>
    <w:rsid w:val="00740813"/>
    <w:rsid w:val="007427D1"/>
    <w:rsid w:val="00743F02"/>
    <w:rsid w:val="007451C3"/>
    <w:rsid w:val="007451F3"/>
    <w:rsid w:val="007460C9"/>
    <w:rsid w:val="00746234"/>
    <w:rsid w:val="0074636C"/>
    <w:rsid w:val="00747173"/>
    <w:rsid w:val="00747E83"/>
    <w:rsid w:val="00751837"/>
    <w:rsid w:val="00751E70"/>
    <w:rsid w:val="00752EC7"/>
    <w:rsid w:val="0075341A"/>
    <w:rsid w:val="00753B67"/>
    <w:rsid w:val="0075435E"/>
    <w:rsid w:val="00754EDB"/>
    <w:rsid w:val="007569CE"/>
    <w:rsid w:val="00756E55"/>
    <w:rsid w:val="00757053"/>
    <w:rsid w:val="007576A3"/>
    <w:rsid w:val="00760F7F"/>
    <w:rsid w:val="00761D22"/>
    <w:rsid w:val="00763D4D"/>
    <w:rsid w:val="007640CA"/>
    <w:rsid w:val="007643B2"/>
    <w:rsid w:val="00764477"/>
    <w:rsid w:val="00764B97"/>
    <w:rsid w:val="00764BD7"/>
    <w:rsid w:val="007652CB"/>
    <w:rsid w:val="007655E8"/>
    <w:rsid w:val="00765619"/>
    <w:rsid w:val="0076740A"/>
    <w:rsid w:val="00767C0E"/>
    <w:rsid w:val="00770CFD"/>
    <w:rsid w:val="00770E39"/>
    <w:rsid w:val="00770F6A"/>
    <w:rsid w:val="0077146D"/>
    <w:rsid w:val="007717EB"/>
    <w:rsid w:val="007723B0"/>
    <w:rsid w:val="0077277F"/>
    <w:rsid w:val="00772DFE"/>
    <w:rsid w:val="00773381"/>
    <w:rsid w:val="00774F6D"/>
    <w:rsid w:val="007755A5"/>
    <w:rsid w:val="007755DA"/>
    <w:rsid w:val="0077678A"/>
    <w:rsid w:val="007768CC"/>
    <w:rsid w:val="00776C14"/>
    <w:rsid w:val="007802E8"/>
    <w:rsid w:val="00780B85"/>
    <w:rsid w:val="0078256A"/>
    <w:rsid w:val="00782708"/>
    <w:rsid w:val="00783031"/>
    <w:rsid w:val="00783455"/>
    <w:rsid w:val="00784373"/>
    <w:rsid w:val="007848C2"/>
    <w:rsid w:val="007876E7"/>
    <w:rsid w:val="007877CA"/>
    <w:rsid w:val="0079069C"/>
    <w:rsid w:val="007907EB"/>
    <w:rsid w:val="00791615"/>
    <w:rsid w:val="00791E08"/>
    <w:rsid w:val="0079302A"/>
    <w:rsid w:val="0079380B"/>
    <w:rsid w:val="00793A69"/>
    <w:rsid w:val="00793BDB"/>
    <w:rsid w:val="00794125"/>
    <w:rsid w:val="00794AC1"/>
    <w:rsid w:val="007955F2"/>
    <w:rsid w:val="007A2E8C"/>
    <w:rsid w:val="007A3C80"/>
    <w:rsid w:val="007A41E3"/>
    <w:rsid w:val="007A45AB"/>
    <w:rsid w:val="007A47DE"/>
    <w:rsid w:val="007A702E"/>
    <w:rsid w:val="007B175C"/>
    <w:rsid w:val="007B1782"/>
    <w:rsid w:val="007B1FAD"/>
    <w:rsid w:val="007B22D1"/>
    <w:rsid w:val="007B2692"/>
    <w:rsid w:val="007B40A4"/>
    <w:rsid w:val="007B469F"/>
    <w:rsid w:val="007B46D1"/>
    <w:rsid w:val="007B4A9D"/>
    <w:rsid w:val="007B52EB"/>
    <w:rsid w:val="007B564A"/>
    <w:rsid w:val="007B5BC2"/>
    <w:rsid w:val="007B5F18"/>
    <w:rsid w:val="007B68A9"/>
    <w:rsid w:val="007B70A2"/>
    <w:rsid w:val="007B7CE9"/>
    <w:rsid w:val="007B7D05"/>
    <w:rsid w:val="007C119F"/>
    <w:rsid w:val="007C2178"/>
    <w:rsid w:val="007C2624"/>
    <w:rsid w:val="007C2C33"/>
    <w:rsid w:val="007C3333"/>
    <w:rsid w:val="007C3838"/>
    <w:rsid w:val="007C38F0"/>
    <w:rsid w:val="007C433C"/>
    <w:rsid w:val="007C6D5D"/>
    <w:rsid w:val="007C7F7D"/>
    <w:rsid w:val="007D0B73"/>
    <w:rsid w:val="007D1732"/>
    <w:rsid w:val="007D1ED1"/>
    <w:rsid w:val="007D2350"/>
    <w:rsid w:val="007D32A5"/>
    <w:rsid w:val="007D3E07"/>
    <w:rsid w:val="007D4F04"/>
    <w:rsid w:val="007D54DE"/>
    <w:rsid w:val="007D594F"/>
    <w:rsid w:val="007D648D"/>
    <w:rsid w:val="007D6E90"/>
    <w:rsid w:val="007D777B"/>
    <w:rsid w:val="007D7920"/>
    <w:rsid w:val="007D7DFC"/>
    <w:rsid w:val="007E02CB"/>
    <w:rsid w:val="007E0680"/>
    <w:rsid w:val="007E1127"/>
    <w:rsid w:val="007E12A0"/>
    <w:rsid w:val="007E372A"/>
    <w:rsid w:val="007E3A3F"/>
    <w:rsid w:val="007E45F2"/>
    <w:rsid w:val="007E46C8"/>
    <w:rsid w:val="007E47EC"/>
    <w:rsid w:val="007E4C72"/>
    <w:rsid w:val="007E505F"/>
    <w:rsid w:val="007E535A"/>
    <w:rsid w:val="007E65A5"/>
    <w:rsid w:val="007E7570"/>
    <w:rsid w:val="007F0E11"/>
    <w:rsid w:val="007F0EA0"/>
    <w:rsid w:val="007F13B5"/>
    <w:rsid w:val="007F260C"/>
    <w:rsid w:val="007F30B4"/>
    <w:rsid w:val="007F44D7"/>
    <w:rsid w:val="007F45DC"/>
    <w:rsid w:val="007F47D9"/>
    <w:rsid w:val="007F4FC5"/>
    <w:rsid w:val="007F62DC"/>
    <w:rsid w:val="007F6A04"/>
    <w:rsid w:val="007F7FE1"/>
    <w:rsid w:val="00800799"/>
    <w:rsid w:val="00800C2E"/>
    <w:rsid w:val="00800DDB"/>
    <w:rsid w:val="0080115F"/>
    <w:rsid w:val="008025D7"/>
    <w:rsid w:val="008029FB"/>
    <w:rsid w:val="00802C8F"/>
    <w:rsid w:val="00804852"/>
    <w:rsid w:val="00805A22"/>
    <w:rsid w:val="008065C5"/>
    <w:rsid w:val="00806A69"/>
    <w:rsid w:val="00810566"/>
    <w:rsid w:val="008116B5"/>
    <w:rsid w:val="00813226"/>
    <w:rsid w:val="0081393B"/>
    <w:rsid w:val="008141A4"/>
    <w:rsid w:val="0081420D"/>
    <w:rsid w:val="00814E5F"/>
    <w:rsid w:val="00815295"/>
    <w:rsid w:val="00815E05"/>
    <w:rsid w:val="00816447"/>
    <w:rsid w:val="00816EA8"/>
    <w:rsid w:val="0081722D"/>
    <w:rsid w:val="008175BA"/>
    <w:rsid w:val="008177FF"/>
    <w:rsid w:val="008201A6"/>
    <w:rsid w:val="00821ECE"/>
    <w:rsid w:val="00821F09"/>
    <w:rsid w:val="00822852"/>
    <w:rsid w:val="008236DF"/>
    <w:rsid w:val="008237BB"/>
    <w:rsid w:val="00824244"/>
    <w:rsid w:val="00825AD5"/>
    <w:rsid w:val="00825C64"/>
    <w:rsid w:val="008274F3"/>
    <w:rsid w:val="00827770"/>
    <w:rsid w:val="00830F00"/>
    <w:rsid w:val="008321BC"/>
    <w:rsid w:val="008322BB"/>
    <w:rsid w:val="0083301D"/>
    <w:rsid w:val="008336B4"/>
    <w:rsid w:val="00833E68"/>
    <w:rsid w:val="0083554C"/>
    <w:rsid w:val="00835F75"/>
    <w:rsid w:val="00841033"/>
    <w:rsid w:val="008417E5"/>
    <w:rsid w:val="00842288"/>
    <w:rsid w:val="00842A39"/>
    <w:rsid w:val="008431F8"/>
    <w:rsid w:val="00843C7A"/>
    <w:rsid w:val="00843FB1"/>
    <w:rsid w:val="00844652"/>
    <w:rsid w:val="00845104"/>
    <w:rsid w:val="0084524B"/>
    <w:rsid w:val="008452C6"/>
    <w:rsid w:val="00845BD7"/>
    <w:rsid w:val="00846A37"/>
    <w:rsid w:val="00846DEC"/>
    <w:rsid w:val="0084723C"/>
    <w:rsid w:val="008476CC"/>
    <w:rsid w:val="0084787C"/>
    <w:rsid w:val="008501AB"/>
    <w:rsid w:val="0085038D"/>
    <w:rsid w:val="008507BF"/>
    <w:rsid w:val="008515D8"/>
    <w:rsid w:val="00851896"/>
    <w:rsid w:val="00851B6D"/>
    <w:rsid w:val="00851F41"/>
    <w:rsid w:val="008537FE"/>
    <w:rsid w:val="00853C3C"/>
    <w:rsid w:val="00854038"/>
    <w:rsid w:val="00860140"/>
    <w:rsid w:val="00860BCA"/>
    <w:rsid w:val="008613BE"/>
    <w:rsid w:val="008625C4"/>
    <w:rsid w:val="00862D77"/>
    <w:rsid w:val="0086339F"/>
    <w:rsid w:val="00866C92"/>
    <w:rsid w:val="00866D26"/>
    <w:rsid w:val="0086711D"/>
    <w:rsid w:val="008672BA"/>
    <w:rsid w:val="00867E66"/>
    <w:rsid w:val="00867FB7"/>
    <w:rsid w:val="008704CB"/>
    <w:rsid w:val="00872612"/>
    <w:rsid w:val="0087373B"/>
    <w:rsid w:val="0087395D"/>
    <w:rsid w:val="00874B4B"/>
    <w:rsid w:val="00876498"/>
    <w:rsid w:val="00876796"/>
    <w:rsid w:val="0087697B"/>
    <w:rsid w:val="00876E7A"/>
    <w:rsid w:val="00876F5A"/>
    <w:rsid w:val="008814DC"/>
    <w:rsid w:val="00881730"/>
    <w:rsid w:val="008832AB"/>
    <w:rsid w:val="008833B2"/>
    <w:rsid w:val="008845E3"/>
    <w:rsid w:val="00886F80"/>
    <w:rsid w:val="0088706E"/>
    <w:rsid w:val="00887508"/>
    <w:rsid w:val="00887AB3"/>
    <w:rsid w:val="00887CAB"/>
    <w:rsid w:val="00890BC6"/>
    <w:rsid w:val="00891AA3"/>
    <w:rsid w:val="0089273B"/>
    <w:rsid w:val="008930BF"/>
    <w:rsid w:val="008933A1"/>
    <w:rsid w:val="008936CC"/>
    <w:rsid w:val="008939BA"/>
    <w:rsid w:val="008943CC"/>
    <w:rsid w:val="0089460B"/>
    <w:rsid w:val="00894B81"/>
    <w:rsid w:val="008950D6"/>
    <w:rsid w:val="008950E4"/>
    <w:rsid w:val="00895D4E"/>
    <w:rsid w:val="00895D7D"/>
    <w:rsid w:val="00895E13"/>
    <w:rsid w:val="00896BA6"/>
    <w:rsid w:val="008A05FF"/>
    <w:rsid w:val="008A0DD3"/>
    <w:rsid w:val="008A0F13"/>
    <w:rsid w:val="008A1F9F"/>
    <w:rsid w:val="008A3C64"/>
    <w:rsid w:val="008A4D34"/>
    <w:rsid w:val="008A5587"/>
    <w:rsid w:val="008A62AF"/>
    <w:rsid w:val="008A7B44"/>
    <w:rsid w:val="008B02D5"/>
    <w:rsid w:val="008B05FC"/>
    <w:rsid w:val="008B0F4A"/>
    <w:rsid w:val="008B31D5"/>
    <w:rsid w:val="008B4330"/>
    <w:rsid w:val="008B488E"/>
    <w:rsid w:val="008B518C"/>
    <w:rsid w:val="008B72C5"/>
    <w:rsid w:val="008B78F6"/>
    <w:rsid w:val="008B7F5D"/>
    <w:rsid w:val="008C0BAD"/>
    <w:rsid w:val="008C29A7"/>
    <w:rsid w:val="008C33F7"/>
    <w:rsid w:val="008C4072"/>
    <w:rsid w:val="008C549B"/>
    <w:rsid w:val="008C55D6"/>
    <w:rsid w:val="008C665D"/>
    <w:rsid w:val="008C7322"/>
    <w:rsid w:val="008D0B54"/>
    <w:rsid w:val="008D2F6A"/>
    <w:rsid w:val="008D375B"/>
    <w:rsid w:val="008D3B22"/>
    <w:rsid w:val="008D521F"/>
    <w:rsid w:val="008D5233"/>
    <w:rsid w:val="008D568C"/>
    <w:rsid w:val="008D5CD4"/>
    <w:rsid w:val="008D75AD"/>
    <w:rsid w:val="008E02A8"/>
    <w:rsid w:val="008E246E"/>
    <w:rsid w:val="008E29C7"/>
    <w:rsid w:val="008E3766"/>
    <w:rsid w:val="008E3CC2"/>
    <w:rsid w:val="008E59A4"/>
    <w:rsid w:val="008E5BEF"/>
    <w:rsid w:val="008E5FC4"/>
    <w:rsid w:val="008E64D6"/>
    <w:rsid w:val="008E6AA7"/>
    <w:rsid w:val="008E6E4B"/>
    <w:rsid w:val="008E6F45"/>
    <w:rsid w:val="008E7BE9"/>
    <w:rsid w:val="008F03C1"/>
    <w:rsid w:val="008F0A76"/>
    <w:rsid w:val="008F0EB3"/>
    <w:rsid w:val="008F13CD"/>
    <w:rsid w:val="008F28D5"/>
    <w:rsid w:val="008F2FD4"/>
    <w:rsid w:val="008F32CD"/>
    <w:rsid w:val="008F36B2"/>
    <w:rsid w:val="008F4DF8"/>
    <w:rsid w:val="008F65E4"/>
    <w:rsid w:val="008F7EBC"/>
    <w:rsid w:val="008F7F58"/>
    <w:rsid w:val="00900696"/>
    <w:rsid w:val="009014DE"/>
    <w:rsid w:val="009024E5"/>
    <w:rsid w:val="009038D9"/>
    <w:rsid w:val="00904143"/>
    <w:rsid w:val="00905019"/>
    <w:rsid w:val="00905674"/>
    <w:rsid w:val="00907EC8"/>
    <w:rsid w:val="009100FD"/>
    <w:rsid w:val="00912512"/>
    <w:rsid w:val="009136D7"/>
    <w:rsid w:val="00914766"/>
    <w:rsid w:val="009156EA"/>
    <w:rsid w:val="00915921"/>
    <w:rsid w:val="0091593C"/>
    <w:rsid w:val="00915A6E"/>
    <w:rsid w:val="00916451"/>
    <w:rsid w:val="00916598"/>
    <w:rsid w:val="00916CD7"/>
    <w:rsid w:val="009176DB"/>
    <w:rsid w:val="00917E78"/>
    <w:rsid w:val="009200E9"/>
    <w:rsid w:val="00922C1E"/>
    <w:rsid w:val="009230D6"/>
    <w:rsid w:val="00923A48"/>
    <w:rsid w:val="00924C4C"/>
    <w:rsid w:val="00924C74"/>
    <w:rsid w:val="00925015"/>
    <w:rsid w:val="00925D1F"/>
    <w:rsid w:val="00926868"/>
    <w:rsid w:val="009278BD"/>
    <w:rsid w:val="00927CAD"/>
    <w:rsid w:val="00927FE7"/>
    <w:rsid w:val="0093046A"/>
    <w:rsid w:val="0093147B"/>
    <w:rsid w:val="00932F66"/>
    <w:rsid w:val="00933216"/>
    <w:rsid w:val="00934B3F"/>
    <w:rsid w:val="00934B4B"/>
    <w:rsid w:val="0093521F"/>
    <w:rsid w:val="0093529F"/>
    <w:rsid w:val="00935B0B"/>
    <w:rsid w:val="00936877"/>
    <w:rsid w:val="00937337"/>
    <w:rsid w:val="00940C66"/>
    <w:rsid w:val="009410EB"/>
    <w:rsid w:val="009415D3"/>
    <w:rsid w:val="00941704"/>
    <w:rsid w:val="00941BB0"/>
    <w:rsid w:val="0094365D"/>
    <w:rsid w:val="00944005"/>
    <w:rsid w:val="00944084"/>
    <w:rsid w:val="0094430E"/>
    <w:rsid w:val="0094491A"/>
    <w:rsid w:val="00946005"/>
    <w:rsid w:val="009462C2"/>
    <w:rsid w:val="0094690E"/>
    <w:rsid w:val="009469C0"/>
    <w:rsid w:val="009509CB"/>
    <w:rsid w:val="00951420"/>
    <w:rsid w:val="00951DAD"/>
    <w:rsid w:val="00952EA4"/>
    <w:rsid w:val="00952FB9"/>
    <w:rsid w:val="00953B5C"/>
    <w:rsid w:val="00953CD2"/>
    <w:rsid w:val="00953E95"/>
    <w:rsid w:val="00954222"/>
    <w:rsid w:val="009548B6"/>
    <w:rsid w:val="0095521D"/>
    <w:rsid w:val="00955BAD"/>
    <w:rsid w:val="009609FA"/>
    <w:rsid w:val="00960FC0"/>
    <w:rsid w:val="00961A8F"/>
    <w:rsid w:val="00961E66"/>
    <w:rsid w:val="0096361B"/>
    <w:rsid w:val="00963695"/>
    <w:rsid w:val="009642D5"/>
    <w:rsid w:val="00965C78"/>
    <w:rsid w:val="00966A3D"/>
    <w:rsid w:val="00966CD0"/>
    <w:rsid w:val="009670F9"/>
    <w:rsid w:val="00970796"/>
    <w:rsid w:val="00971829"/>
    <w:rsid w:val="009723F9"/>
    <w:rsid w:val="0097320C"/>
    <w:rsid w:val="00973577"/>
    <w:rsid w:val="0097424C"/>
    <w:rsid w:val="0097446F"/>
    <w:rsid w:val="00974D89"/>
    <w:rsid w:val="009751AC"/>
    <w:rsid w:val="00975CFF"/>
    <w:rsid w:val="00980CD8"/>
    <w:rsid w:val="00982151"/>
    <w:rsid w:val="00982227"/>
    <w:rsid w:val="009828CF"/>
    <w:rsid w:val="0098365A"/>
    <w:rsid w:val="00983767"/>
    <w:rsid w:val="009837E2"/>
    <w:rsid w:val="00983AE3"/>
    <w:rsid w:val="00983DAD"/>
    <w:rsid w:val="0098632D"/>
    <w:rsid w:val="00986A8A"/>
    <w:rsid w:val="009875ED"/>
    <w:rsid w:val="009876FD"/>
    <w:rsid w:val="00987A1E"/>
    <w:rsid w:val="00991C79"/>
    <w:rsid w:val="0099272B"/>
    <w:rsid w:val="00993369"/>
    <w:rsid w:val="0099442B"/>
    <w:rsid w:val="00995CD0"/>
    <w:rsid w:val="00997CB1"/>
    <w:rsid w:val="009A2021"/>
    <w:rsid w:val="009A2A28"/>
    <w:rsid w:val="009A4257"/>
    <w:rsid w:val="009A6A50"/>
    <w:rsid w:val="009A7906"/>
    <w:rsid w:val="009A7A2D"/>
    <w:rsid w:val="009B0BB9"/>
    <w:rsid w:val="009B141E"/>
    <w:rsid w:val="009B3171"/>
    <w:rsid w:val="009B382F"/>
    <w:rsid w:val="009B3ADA"/>
    <w:rsid w:val="009B401C"/>
    <w:rsid w:val="009B4B11"/>
    <w:rsid w:val="009B5572"/>
    <w:rsid w:val="009C02E6"/>
    <w:rsid w:val="009C0478"/>
    <w:rsid w:val="009C05F2"/>
    <w:rsid w:val="009C07E5"/>
    <w:rsid w:val="009C1271"/>
    <w:rsid w:val="009C1E7E"/>
    <w:rsid w:val="009C2A7F"/>
    <w:rsid w:val="009C2E45"/>
    <w:rsid w:val="009C4C6E"/>
    <w:rsid w:val="009C527B"/>
    <w:rsid w:val="009C559C"/>
    <w:rsid w:val="009C64A3"/>
    <w:rsid w:val="009C67B4"/>
    <w:rsid w:val="009C7091"/>
    <w:rsid w:val="009C7299"/>
    <w:rsid w:val="009C76D2"/>
    <w:rsid w:val="009D094B"/>
    <w:rsid w:val="009D0F35"/>
    <w:rsid w:val="009D0FE0"/>
    <w:rsid w:val="009D2828"/>
    <w:rsid w:val="009D5615"/>
    <w:rsid w:val="009D5C28"/>
    <w:rsid w:val="009D6A52"/>
    <w:rsid w:val="009E1076"/>
    <w:rsid w:val="009E12E9"/>
    <w:rsid w:val="009E2D4C"/>
    <w:rsid w:val="009E2FDA"/>
    <w:rsid w:val="009E2FF1"/>
    <w:rsid w:val="009E388E"/>
    <w:rsid w:val="009E3F93"/>
    <w:rsid w:val="009E554E"/>
    <w:rsid w:val="009E5C7E"/>
    <w:rsid w:val="009E5CE7"/>
    <w:rsid w:val="009E6035"/>
    <w:rsid w:val="009E6C50"/>
    <w:rsid w:val="009E7F24"/>
    <w:rsid w:val="009E7F5E"/>
    <w:rsid w:val="009F097F"/>
    <w:rsid w:val="009F19BA"/>
    <w:rsid w:val="009F23E9"/>
    <w:rsid w:val="009F3516"/>
    <w:rsid w:val="009F3A45"/>
    <w:rsid w:val="009F416B"/>
    <w:rsid w:val="009F43C3"/>
    <w:rsid w:val="009F44C8"/>
    <w:rsid w:val="009F4A2C"/>
    <w:rsid w:val="009F715F"/>
    <w:rsid w:val="009F7ACC"/>
    <w:rsid w:val="00A00096"/>
    <w:rsid w:val="00A00373"/>
    <w:rsid w:val="00A01BF5"/>
    <w:rsid w:val="00A02539"/>
    <w:rsid w:val="00A02F84"/>
    <w:rsid w:val="00A039F9"/>
    <w:rsid w:val="00A045A0"/>
    <w:rsid w:val="00A04DA4"/>
    <w:rsid w:val="00A067C7"/>
    <w:rsid w:val="00A07936"/>
    <w:rsid w:val="00A10A24"/>
    <w:rsid w:val="00A112BC"/>
    <w:rsid w:val="00A11506"/>
    <w:rsid w:val="00A12864"/>
    <w:rsid w:val="00A128B2"/>
    <w:rsid w:val="00A12F3B"/>
    <w:rsid w:val="00A13581"/>
    <w:rsid w:val="00A140B5"/>
    <w:rsid w:val="00A14310"/>
    <w:rsid w:val="00A14455"/>
    <w:rsid w:val="00A17E51"/>
    <w:rsid w:val="00A215C4"/>
    <w:rsid w:val="00A2336D"/>
    <w:rsid w:val="00A23892"/>
    <w:rsid w:val="00A24367"/>
    <w:rsid w:val="00A24F4B"/>
    <w:rsid w:val="00A262BA"/>
    <w:rsid w:val="00A26438"/>
    <w:rsid w:val="00A266DC"/>
    <w:rsid w:val="00A2758B"/>
    <w:rsid w:val="00A3088D"/>
    <w:rsid w:val="00A31048"/>
    <w:rsid w:val="00A31083"/>
    <w:rsid w:val="00A32971"/>
    <w:rsid w:val="00A336EC"/>
    <w:rsid w:val="00A34AAA"/>
    <w:rsid w:val="00A35025"/>
    <w:rsid w:val="00A35379"/>
    <w:rsid w:val="00A3643B"/>
    <w:rsid w:val="00A37492"/>
    <w:rsid w:val="00A404DE"/>
    <w:rsid w:val="00A41786"/>
    <w:rsid w:val="00A41949"/>
    <w:rsid w:val="00A41B36"/>
    <w:rsid w:val="00A41D1A"/>
    <w:rsid w:val="00A43A17"/>
    <w:rsid w:val="00A4400D"/>
    <w:rsid w:val="00A44961"/>
    <w:rsid w:val="00A45845"/>
    <w:rsid w:val="00A45E04"/>
    <w:rsid w:val="00A47427"/>
    <w:rsid w:val="00A518C8"/>
    <w:rsid w:val="00A518D1"/>
    <w:rsid w:val="00A519D0"/>
    <w:rsid w:val="00A51AE4"/>
    <w:rsid w:val="00A52429"/>
    <w:rsid w:val="00A529A4"/>
    <w:rsid w:val="00A52C02"/>
    <w:rsid w:val="00A55222"/>
    <w:rsid w:val="00A558F3"/>
    <w:rsid w:val="00A55CDB"/>
    <w:rsid w:val="00A56B49"/>
    <w:rsid w:val="00A601E8"/>
    <w:rsid w:val="00A60C74"/>
    <w:rsid w:val="00A623EE"/>
    <w:rsid w:val="00A63306"/>
    <w:rsid w:val="00A64591"/>
    <w:rsid w:val="00A64D8F"/>
    <w:rsid w:val="00A65B46"/>
    <w:rsid w:val="00A672C0"/>
    <w:rsid w:val="00A672C9"/>
    <w:rsid w:val="00A67E3B"/>
    <w:rsid w:val="00A70111"/>
    <w:rsid w:val="00A70384"/>
    <w:rsid w:val="00A70E80"/>
    <w:rsid w:val="00A70FD5"/>
    <w:rsid w:val="00A71942"/>
    <w:rsid w:val="00A72288"/>
    <w:rsid w:val="00A72467"/>
    <w:rsid w:val="00A72C1F"/>
    <w:rsid w:val="00A72C8F"/>
    <w:rsid w:val="00A72DE9"/>
    <w:rsid w:val="00A72E52"/>
    <w:rsid w:val="00A74569"/>
    <w:rsid w:val="00A74EF8"/>
    <w:rsid w:val="00A76150"/>
    <w:rsid w:val="00A765BA"/>
    <w:rsid w:val="00A76622"/>
    <w:rsid w:val="00A7685E"/>
    <w:rsid w:val="00A770C0"/>
    <w:rsid w:val="00A778B4"/>
    <w:rsid w:val="00A817FA"/>
    <w:rsid w:val="00A837A7"/>
    <w:rsid w:val="00A84877"/>
    <w:rsid w:val="00A84928"/>
    <w:rsid w:val="00A85311"/>
    <w:rsid w:val="00A855EA"/>
    <w:rsid w:val="00A859E5"/>
    <w:rsid w:val="00A85C65"/>
    <w:rsid w:val="00A86593"/>
    <w:rsid w:val="00A90DAA"/>
    <w:rsid w:val="00A914B6"/>
    <w:rsid w:val="00A91A62"/>
    <w:rsid w:val="00A92421"/>
    <w:rsid w:val="00A925CD"/>
    <w:rsid w:val="00A9343F"/>
    <w:rsid w:val="00A946E9"/>
    <w:rsid w:val="00A949C6"/>
    <w:rsid w:val="00A94D70"/>
    <w:rsid w:val="00A95069"/>
    <w:rsid w:val="00A9542C"/>
    <w:rsid w:val="00A957EE"/>
    <w:rsid w:val="00A95BC2"/>
    <w:rsid w:val="00A97820"/>
    <w:rsid w:val="00A97E9F"/>
    <w:rsid w:val="00AA0BB6"/>
    <w:rsid w:val="00AA0F6B"/>
    <w:rsid w:val="00AA1317"/>
    <w:rsid w:val="00AA1437"/>
    <w:rsid w:val="00AA1688"/>
    <w:rsid w:val="00AA194A"/>
    <w:rsid w:val="00AA1F52"/>
    <w:rsid w:val="00AA283B"/>
    <w:rsid w:val="00AA2D43"/>
    <w:rsid w:val="00AA31AB"/>
    <w:rsid w:val="00AA39D0"/>
    <w:rsid w:val="00AA3BC4"/>
    <w:rsid w:val="00AA41F3"/>
    <w:rsid w:val="00AA4797"/>
    <w:rsid w:val="00AA4BA2"/>
    <w:rsid w:val="00AA6439"/>
    <w:rsid w:val="00AA6EBF"/>
    <w:rsid w:val="00AA7AF7"/>
    <w:rsid w:val="00AB242C"/>
    <w:rsid w:val="00AB253F"/>
    <w:rsid w:val="00AB475A"/>
    <w:rsid w:val="00AB47FE"/>
    <w:rsid w:val="00AB4F02"/>
    <w:rsid w:val="00AB66A9"/>
    <w:rsid w:val="00AB6A3A"/>
    <w:rsid w:val="00AB6AEE"/>
    <w:rsid w:val="00AB6C99"/>
    <w:rsid w:val="00AB6D37"/>
    <w:rsid w:val="00AB6E91"/>
    <w:rsid w:val="00AC0CDB"/>
    <w:rsid w:val="00AC12AF"/>
    <w:rsid w:val="00AC2799"/>
    <w:rsid w:val="00AC29CC"/>
    <w:rsid w:val="00AC526B"/>
    <w:rsid w:val="00AC598C"/>
    <w:rsid w:val="00AC600D"/>
    <w:rsid w:val="00AC6286"/>
    <w:rsid w:val="00AC639A"/>
    <w:rsid w:val="00AD0C21"/>
    <w:rsid w:val="00AD0DAF"/>
    <w:rsid w:val="00AD1B25"/>
    <w:rsid w:val="00AD317A"/>
    <w:rsid w:val="00AD3B6F"/>
    <w:rsid w:val="00AD409B"/>
    <w:rsid w:val="00AD40BB"/>
    <w:rsid w:val="00AD43C0"/>
    <w:rsid w:val="00AD4565"/>
    <w:rsid w:val="00AD4997"/>
    <w:rsid w:val="00AD5416"/>
    <w:rsid w:val="00AE008A"/>
    <w:rsid w:val="00AE014B"/>
    <w:rsid w:val="00AE06B9"/>
    <w:rsid w:val="00AE0C9A"/>
    <w:rsid w:val="00AE15D0"/>
    <w:rsid w:val="00AE1E5C"/>
    <w:rsid w:val="00AE208A"/>
    <w:rsid w:val="00AE426B"/>
    <w:rsid w:val="00AE4978"/>
    <w:rsid w:val="00AE5554"/>
    <w:rsid w:val="00AE5FEF"/>
    <w:rsid w:val="00AE633F"/>
    <w:rsid w:val="00AE682D"/>
    <w:rsid w:val="00AE7D5F"/>
    <w:rsid w:val="00AE7F6F"/>
    <w:rsid w:val="00AF0D6F"/>
    <w:rsid w:val="00AF2014"/>
    <w:rsid w:val="00AF36AA"/>
    <w:rsid w:val="00AF4259"/>
    <w:rsid w:val="00AF47C6"/>
    <w:rsid w:val="00AF4C38"/>
    <w:rsid w:val="00AF4EF9"/>
    <w:rsid w:val="00AF5F07"/>
    <w:rsid w:val="00AF673E"/>
    <w:rsid w:val="00B001BD"/>
    <w:rsid w:val="00B011C1"/>
    <w:rsid w:val="00B013B1"/>
    <w:rsid w:val="00B01DD9"/>
    <w:rsid w:val="00B02341"/>
    <w:rsid w:val="00B02604"/>
    <w:rsid w:val="00B02836"/>
    <w:rsid w:val="00B03FED"/>
    <w:rsid w:val="00B04983"/>
    <w:rsid w:val="00B05CBC"/>
    <w:rsid w:val="00B0680D"/>
    <w:rsid w:val="00B06E3D"/>
    <w:rsid w:val="00B06F49"/>
    <w:rsid w:val="00B07594"/>
    <w:rsid w:val="00B07A37"/>
    <w:rsid w:val="00B07CCD"/>
    <w:rsid w:val="00B07D75"/>
    <w:rsid w:val="00B10618"/>
    <w:rsid w:val="00B10E42"/>
    <w:rsid w:val="00B11131"/>
    <w:rsid w:val="00B11DF4"/>
    <w:rsid w:val="00B127DC"/>
    <w:rsid w:val="00B1341B"/>
    <w:rsid w:val="00B13D79"/>
    <w:rsid w:val="00B13EED"/>
    <w:rsid w:val="00B14F36"/>
    <w:rsid w:val="00B1524F"/>
    <w:rsid w:val="00B162B9"/>
    <w:rsid w:val="00B16A97"/>
    <w:rsid w:val="00B16DB9"/>
    <w:rsid w:val="00B1701B"/>
    <w:rsid w:val="00B1756E"/>
    <w:rsid w:val="00B17604"/>
    <w:rsid w:val="00B17ABE"/>
    <w:rsid w:val="00B2041A"/>
    <w:rsid w:val="00B2070C"/>
    <w:rsid w:val="00B2103E"/>
    <w:rsid w:val="00B22D01"/>
    <w:rsid w:val="00B23BA7"/>
    <w:rsid w:val="00B24168"/>
    <w:rsid w:val="00B24564"/>
    <w:rsid w:val="00B24A4C"/>
    <w:rsid w:val="00B24DE8"/>
    <w:rsid w:val="00B25491"/>
    <w:rsid w:val="00B2555E"/>
    <w:rsid w:val="00B255DA"/>
    <w:rsid w:val="00B25B5A"/>
    <w:rsid w:val="00B26362"/>
    <w:rsid w:val="00B269EA"/>
    <w:rsid w:val="00B26A8D"/>
    <w:rsid w:val="00B279A2"/>
    <w:rsid w:val="00B27F23"/>
    <w:rsid w:val="00B30A0D"/>
    <w:rsid w:val="00B30EF3"/>
    <w:rsid w:val="00B32AAA"/>
    <w:rsid w:val="00B32C96"/>
    <w:rsid w:val="00B330A7"/>
    <w:rsid w:val="00B33A5F"/>
    <w:rsid w:val="00B34C4C"/>
    <w:rsid w:val="00B3588D"/>
    <w:rsid w:val="00B372CA"/>
    <w:rsid w:val="00B4094C"/>
    <w:rsid w:val="00B43358"/>
    <w:rsid w:val="00B433B4"/>
    <w:rsid w:val="00B43A29"/>
    <w:rsid w:val="00B43E85"/>
    <w:rsid w:val="00B45078"/>
    <w:rsid w:val="00B46835"/>
    <w:rsid w:val="00B46BF8"/>
    <w:rsid w:val="00B46E8D"/>
    <w:rsid w:val="00B47746"/>
    <w:rsid w:val="00B50795"/>
    <w:rsid w:val="00B5179E"/>
    <w:rsid w:val="00B522AD"/>
    <w:rsid w:val="00B52EBC"/>
    <w:rsid w:val="00B530AC"/>
    <w:rsid w:val="00B53599"/>
    <w:rsid w:val="00B53A1C"/>
    <w:rsid w:val="00B5472E"/>
    <w:rsid w:val="00B54AD8"/>
    <w:rsid w:val="00B56D2F"/>
    <w:rsid w:val="00B57109"/>
    <w:rsid w:val="00B57C61"/>
    <w:rsid w:val="00B6041D"/>
    <w:rsid w:val="00B61DA4"/>
    <w:rsid w:val="00B6356F"/>
    <w:rsid w:val="00B641CD"/>
    <w:rsid w:val="00B654ED"/>
    <w:rsid w:val="00B66EFC"/>
    <w:rsid w:val="00B67464"/>
    <w:rsid w:val="00B67B1C"/>
    <w:rsid w:val="00B67FB6"/>
    <w:rsid w:val="00B70C94"/>
    <w:rsid w:val="00B7149D"/>
    <w:rsid w:val="00B71F89"/>
    <w:rsid w:val="00B72275"/>
    <w:rsid w:val="00B728E0"/>
    <w:rsid w:val="00B72E1C"/>
    <w:rsid w:val="00B7483F"/>
    <w:rsid w:val="00B753C1"/>
    <w:rsid w:val="00B75E42"/>
    <w:rsid w:val="00B764CD"/>
    <w:rsid w:val="00B76727"/>
    <w:rsid w:val="00B77262"/>
    <w:rsid w:val="00B77335"/>
    <w:rsid w:val="00B775FC"/>
    <w:rsid w:val="00B77E5C"/>
    <w:rsid w:val="00B8029F"/>
    <w:rsid w:val="00B821C4"/>
    <w:rsid w:val="00B83324"/>
    <w:rsid w:val="00B83378"/>
    <w:rsid w:val="00B8339A"/>
    <w:rsid w:val="00B83495"/>
    <w:rsid w:val="00B83A2D"/>
    <w:rsid w:val="00B849C9"/>
    <w:rsid w:val="00B8561E"/>
    <w:rsid w:val="00B856BB"/>
    <w:rsid w:val="00B86C47"/>
    <w:rsid w:val="00B87AFB"/>
    <w:rsid w:val="00B909F9"/>
    <w:rsid w:val="00B911F2"/>
    <w:rsid w:val="00B92D95"/>
    <w:rsid w:val="00B93FD9"/>
    <w:rsid w:val="00B94D30"/>
    <w:rsid w:val="00B96728"/>
    <w:rsid w:val="00B9688D"/>
    <w:rsid w:val="00B975A6"/>
    <w:rsid w:val="00B97E31"/>
    <w:rsid w:val="00BA08AA"/>
    <w:rsid w:val="00BA1921"/>
    <w:rsid w:val="00BA2BDA"/>
    <w:rsid w:val="00BA4AA0"/>
    <w:rsid w:val="00BA4B16"/>
    <w:rsid w:val="00BA52C0"/>
    <w:rsid w:val="00BA5929"/>
    <w:rsid w:val="00BA679B"/>
    <w:rsid w:val="00BA6E0C"/>
    <w:rsid w:val="00BA749A"/>
    <w:rsid w:val="00BA791F"/>
    <w:rsid w:val="00BA7E37"/>
    <w:rsid w:val="00BB0509"/>
    <w:rsid w:val="00BB1713"/>
    <w:rsid w:val="00BB306F"/>
    <w:rsid w:val="00BB30BE"/>
    <w:rsid w:val="00BB3660"/>
    <w:rsid w:val="00BB397D"/>
    <w:rsid w:val="00BB3C9D"/>
    <w:rsid w:val="00BB6101"/>
    <w:rsid w:val="00BB6E2C"/>
    <w:rsid w:val="00BC0A70"/>
    <w:rsid w:val="00BC0CCA"/>
    <w:rsid w:val="00BC2ED2"/>
    <w:rsid w:val="00BC406A"/>
    <w:rsid w:val="00BC4630"/>
    <w:rsid w:val="00BC52FE"/>
    <w:rsid w:val="00BC5831"/>
    <w:rsid w:val="00BC5B27"/>
    <w:rsid w:val="00BC7B5E"/>
    <w:rsid w:val="00BD059F"/>
    <w:rsid w:val="00BD06FE"/>
    <w:rsid w:val="00BD09A1"/>
    <w:rsid w:val="00BD0DF6"/>
    <w:rsid w:val="00BD45B6"/>
    <w:rsid w:val="00BD4FD6"/>
    <w:rsid w:val="00BD786B"/>
    <w:rsid w:val="00BE05D3"/>
    <w:rsid w:val="00BE05D9"/>
    <w:rsid w:val="00BE0648"/>
    <w:rsid w:val="00BE0E43"/>
    <w:rsid w:val="00BE1754"/>
    <w:rsid w:val="00BE260D"/>
    <w:rsid w:val="00BE3186"/>
    <w:rsid w:val="00BE35A8"/>
    <w:rsid w:val="00BE40D8"/>
    <w:rsid w:val="00BE445F"/>
    <w:rsid w:val="00BE4F88"/>
    <w:rsid w:val="00BE5D30"/>
    <w:rsid w:val="00BE5DA2"/>
    <w:rsid w:val="00BE76F4"/>
    <w:rsid w:val="00BE790F"/>
    <w:rsid w:val="00BF05F1"/>
    <w:rsid w:val="00BF0F5F"/>
    <w:rsid w:val="00BF1013"/>
    <w:rsid w:val="00BF11EB"/>
    <w:rsid w:val="00BF1476"/>
    <w:rsid w:val="00BF1571"/>
    <w:rsid w:val="00BF1645"/>
    <w:rsid w:val="00BF234C"/>
    <w:rsid w:val="00BF2900"/>
    <w:rsid w:val="00BF3245"/>
    <w:rsid w:val="00BF3514"/>
    <w:rsid w:val="00BF3B21"/>
    <w:rsid w:val="00BF4027"/>
    <w:rsid w:val="00BF46FF"/>
    <w:rsid w:val="00BF48BB"/>
    <w:rsid w:val="00BF4C96"/>
    <w:rsid w:val="00BF5E3E"/>
    <w:rsid w:val="00BF6972"/>
    <w:rsid w:val="00BF7809"/>
    <w:rsid w:val="00BF7BFD"/>
    <w:rsid w:val="00BF7E08"/>
    <w:rsid w:val="00C00694"/>
    <w:rsid w:val="00C01C7E"/>
    <w:rsid w:val="00C02611"/>
    <w:rsid w:val="00C02F9F"/>
    <w:rsid w:val="00C040FC"/>
    <w:rsid w:val="00C052E7"/>
    <w:rsid w:val="00C0574D"/>
    <w:rsid w:val="00C074CB"/>
    <w:rsid w:val="00C10214"/>
    <w:rsid w:val="00C105AE"/>
    <w:rsid w:val="00C118AE"/>
    <w:rsid w:val="00C11AEC"/>
    <w:rsid w:val="00C12C5E"/>
    <w:rsid w:val="00C12E37"/>
    <w:rsid w:val="00C12FA1"/>
    <w:rsid w:val="00C13216"/>
    <w:rsid w:val="00C134E2"/>
    <w:rsid w:val="00C137DC"/>
    <w:rsid w:val="00C13A0F"/>
    <w:rsid w:val="00C13B6D"/>
    <w:rsid w:val="00C14FDE"/>
    <w:rsid w:val="00C17224"/>
    <w:rsid w:val="00C17A13"/>
    <w:rsid w:val="00C21643"/>
    <w:rsid w:val="00C2290D"/>
    <w:rsid w:val="00C23259"/>
    <w:rsid w:val="00C23E24"/>
    <w:rsid w:val="00C24875"/>
    <w:rsid w:val="00C24BCD"/>
    <w:rsid w:val="00C24C9F"/>
    <w:rsid w:val="00C25F38"/>
    <w:rsid w:val="00C25FF3"/>
    <w:rsid w:val="00C26046"/>
    <w:rsid w:val="00C26C2C"/>
    <w:rsid w:val="00C30DDF"/>
    <w:rsid w:val="00C312A3"/>
    <w:rsid w:val="00C317A0"/>
    <w:rsid w:val="00C319D7"/>
    <w:rsid w:val="00C33473"/>
    <w:rsid w:val="00C334D4"/>
    <w:rsid w:val="00C33634"/>
    <w:rsid w:val="00C3373C"/>
    <w:rsid w:val="00C33905"/>
    <w:rsid w:val="00C33A01"/>
    <w:rsid w:val="00C3571E"/>
    <w:rsid w:val="00C35BE4"/>
    <w:rsid w:val="00C37F32"/>
    <w:rsid w:val="00C421C9"/>
    <w:rsid w:val="00C438E0"/>
    <w:rsid w:val="00C4475F"/>
    <w:rsid w:val="00C44993"/>
    <w:rsid w:val="00C45346"/>
    <w:rsid w:val="00C4557E"/>
    <w:rsid w:val="00C46CE7"/>
    <w:rsid w:val="00C50AE2"/>
    <w:rsid w:val="00C50D3F"/>
    <w:rsid w:val="00C50E3E"/>
    <w:rsid w:val="00C52338"/>
    <w:rsid w:val="00C52DB0"/>
    <w:rsid w:val="00C53723"/>
    <w:rsid w:val="00C53B6B"/>
    <w:rsid w:val="00C549C5"/>
    <w:rsid w:val="00C56139"/>
    <w:rsid w:val="00C5647F"/>
    <w:rsid w:val="00C56AB6"/>
    <w:rsid w:val="00C5788F"/>
    <w:rsid w:val="00C57BF2"/>
    <w:rsid w:val="00C6184D"/>
    <w:rsid w:val="00C618F8"/>
    <w:rsid w:val="00C62636"/>
    <w:rsid w:val="00C63DC2"/>
    <w:rsid w:val="00C65900"/>
    <w:rsid w:val="00C66879"/>
    <w:rsid w:val="00C66E6C"/>
    <w:rsid w:val="00C7063D"/>
    <w:rsid w:val="00C7067F"/>
    <w:rsid w:val="00C7158B"/>
    <w:rsid w:val="00C71C97"/>
    <w:rsid w:val="00C71D69"/>
    <w:rsid w:val="00C72483"/>
    <w:rsid w:val="00C72A6B"/>
    <w:rsid w:val="00C755AC"/>
    <w:rsid w:val="00C75DCC"/>
    <w:rsid w:val="00C75EE6"/>
    <w:rsid w:val="00C765F4"/>
    <w:rsid w:val="00C76EDD"/>
    <w:rsid w:val="00C76F08"/>
    <w:rsid w:val="00C77044"/>
    <w:rsid w:val="00C775DE"/>
    <w:rsid w:val="00C80398"/>
    <w:rsid w:val="00C804B1"/>
    <w:rsid w:val="00C81F77"/>
    <w:rsid w:val="00C820C8"/>
    <w:rsid w:val="00C82E66"/>
    <w:rsid w:val="00C83C28"/>
    <w:rsid w:val="00C84150"/>
    <w:rsid w:val="00C843D3"/>
    <w:rsid w:val="00C84A4B"/>
    <w:rsid w:val="00C84D82"/>
    <w:rsid w:val="00C85C47"/>
    <w:rsid w:val="00C85FE4"/>
    <w:rsid w:val="00C861A3"/>
    <w:rsid w:val="00C87B0A"/>
    <w:rsid w:val="00C902D6"/>
    <w:rsid w:val="00C907CA"/>
    <w:rsid w:val="00C90C89"/>
    <w:rsid w:val="00C90EC2"/>
    <w:rsid w:val="00C91F92"/>
    <w:rsid w:val="00C920F3"/>
    <w:rsid w:val="00C92419"/>
    <w:rsid w:val="00C93F25"/>
    <w:rsid w:val="00C95907"/>
    <w:rsid w:val="00C9617E"/>
    <w:rsid w:val="00CA0619"/>
    <w:rsid w:val="00CA0AB3"/>
    <w:rsid w:val="00CA0CF2"/>
    <w:rsid w:val="00CA1534"/>
    <w:rsid w:val="00CA194E"/>
    <w:rsid w:val="00CA1B31"/>
    <w:rsid w:val="00CA1CAD"/>
    <w:rsid w:val="00CA2221"/>
    <w:rsid w:val="00CA2959"/>
    <w:rsid w:val="00CA2BD8"/>
    <w:rsid w:val="00CA4EE2"/>
    <w:rsid w:val="00CA4F77"/>
    <w:rsid w:val="00CA50F4"/>
    <w:rsid w:val="00CA52E9"/>
    <w:rsid w:val="00CA7317"/>
    <w:rsid w:val="00CA785A"/>
    <w:rsid w:val="00CA7880"/>
    <w:rsid w:val="00CA7D73"/>
    <w:rsid w:val="00CB0CDB"/>
    <w:rsid w:val="00CB149E"/>
    <w:rsid w:val="00CB2EA3"/>
    <w:rsid w:val="00CB3182"/>
    <w:rsid w:val="00CB5244"/>
    <w:rsid w:val="00CB5A5F"/>
    <w:rsid w:val="00CB6608"/>
    <w:rsid w:val="00CB6609"/>
    <w:rsid w:val="00CB6997"/>
    <w:rsid w:val="00CB72D8"/>
    <w:rsid w:val="00CB7F58"/>
    <w:rsid w:val="00CC00BA"/>
    <w:rsid w:val="00CC0C28"/>
    <w:rsid w:val="00CC0DDA"/>
    <w:rsid w:val="00CC168C"/>
    <w:rsid w:val="00CC1890"/>
    <w:rsid w:val="00CC20D6"/>
    <w:rsid w:val="00CC2627"/>
    <w:rsid w:val="00CC2759"/>
    <w:rsid w:val="00CC3B73"/>
    <w:rsid w:val="00CC3F23"/>
    <w:rsid w:val="00CC422F"/>
    <w:rsid w:val="00CC4600"/>
    <w:rsid w:val="00CC538A"/>
    <w:rsid w:val="00CC7178"/>
    <w:rsid w:val="00CC7FBC"/>
    <w:rsid w:val="00CD0373"/>
    <w:rsid w:val="00CD13FE"/>
    <w:rsid w:val="00CD165E"/>
    <w:rsid w:val="00CD1797"/>
    <w:rsid w:val="00CD208D"/>
    <w:rsid w:val="00CD2540"/>
    <w:rsid w:val="00CD26CD"/>
    <w:rsid w:val="00CD38F9"/>
    <w:rsid w:val="00CD4991"/>
    <w:rsid w:val="00CD566B"/>
    <w:rsid w:val="00CD579B"/>
    <w:rsid w:val="00CD59D6"/>
    <w:rsid w:val="00CD5FF0"/>
    <w:rsid w:val="00CD6224"/>
    <w:rsid w:val="00CD69E6"/>
    <w:rsid w:val="00CD6AF5"/>
    <w:rsid w:val="00CD7E00"/>
    <w:rsid w:val="00CE08C8"/>
    <w:rsid w:val="00CE1E61"/>
    <w:rsid w:val="00CE20E5"/>
    <w:rsid w:val="00CE2599"/>
    <w:rsid w:val="00CE299F"/>
    <w:rsid w:val="00CE2BF5"/>
    <w:rsid w:val="00CE2E6E"/>
    <w:rsid w:val="00CE3C77"/>
    <w:rsid w:val="00CE453D"/>
    <w:rsid w:val="00CE46F7"/>
    <w:rsid w:val="00CE5BE6"/>
    <w:rsid w:val="00CE5E68"/>
    <w:rsid w:val="00CE73C7"/>
    <w:rsid w:val="00CE7717"/>
    <w:rsid w:val="00CF1CD1"/>
    <w:rsid w:val="00CF32B3"/>
    <w:rsid w:val="00CF437A"/>
    <w:rsid w:val="00CF53E9"/>
    <w:rsid w:val="00CF5684"/>
    <w:rsid w:val="00CF5E28"/>
    <w:rsid w:val="00CF604D"/>
    <w:rsid w:val="00CF61F1"/>
    <w:rsid w:val="00CF67D9"/>
    <w:rsid w:val="00D01364"/>
    <w:rsid w:val="00D01905"/>
    <w:rsid w:val="00D01D14"/>
    <w:rsid w:val="00D0300A"/>
    <w:rsid w:val="00D0354A"/>
    <w:rsid w:val="00D03C31"/>
    <w:rsid w:val="00D041C7"/>
    <w:rsid w:val="00D052CB"/>
    <w:rsid w:val="00D0736E"/>
    <w:rsid w:val="00D07F86"/>
    <w:rsid w:val="00D07FA2"/>
    <w:rsid w:val="00D10561"/>
    <w:rsid w:val="00D10A68"/>
    <w:rsid w:val="00D13428"/>
    <w:rsid w:val="00D13E60"/>
    <w:rsid w:val="00D140F7"/>
    <w:rsid w:val="00D14BEF"/>
    <w:rsid w:val="00D15E40"/>
    <w:rsid w:val="00D1632E"/>
    <w:rsid w:val="00D1737E"/>
    <w:rsid w:val="00D174F5"/>
    <w:rsid w:val="00D17D94"/>
    <w:rsid w:val="00D21346"/>
    <w:rsid w:val="00D21561"/>
    <w:rsid w:val="00D2182E"/>
    <w:rsid w:val="00D21BE0"/>
    <w:rsid w:val="00D21DF6"/>
    <w:rsid w:val="00D2237B"/>
    <w:rsid w:val="00D22EC2"/>
    <w:rsid w:val="00D22FE8"/>
    <w:rsid w:val="00D23936"/>
    <w:rsid w:val="00D239BC"/>
    <w:rsid w:val="00D2487F"/>
    <w:rsid w:val="00D24DF6"/>
    <w:rsid w:val="00D25577"/>
    <w:rsid w:val="00D25807"/>
    <w:rsid w:val="00D2653E"/>
    <w:rsid w:val="00D26FE5"/>
    <w:rsid w:val="00D274DB"/>
    <w:rsid w:val="00D27551"/>
    <w:rsid w:val="00D27AF4"/>
    <w:rsid w:val="00D30E01"/>
    <w:rsid w:val="00D3122C"/>
    <w:rsid w:val="00D313C0"/>
    <w:rsid w:val="00D326C0"/>
    <w:rsid w:val="00D330D9"/>
    <w:rsid w:val="00D33933"/>
    <w:rsid w:val="00D35C44"/>
    <w:rsid w:val="00D362DB"/>
    <w:rsid w:val="00D364D5"/>
    <w:rsid w:val="00D36C7C"/>
    <w:rsid w:val="00D371F9"/>
    <w:rsid w:val="00D37BBE"/>
    <w:rsid w:val="00D41615"/>
    <w:rsid w:val="00D416B1"/>
    <w:rsid w:val="00D41A23"/>
    <w:rsid w:val="00D41DEF"/>
    <w:rsid w:val="00D41EBE"/>
    <w:rsid w:val="00D41EC1"/>
    <w:rsid w:val="00D427D1"/>
    <w:rsid w:val="00D44AF1"/>
    <w:rsid w:val="00D454F3"/>
    <w:rsid w:val="00D46601"/>
    <w:rsid w:val="00D46E84"/>
    <w:rsid w:val="00D46ECB"/>
    <w:rsid w:val="00D475E0"/>
    <w:rsid w:val="00D50075"/>
    <w:rsid w:val="00D527C5"/>
    <w:rsid w:val="00D52F3D"/>
    <w:rsid w:val="00D53862"/>
    <w:rsid w:val="00D538A5"/>
    <w:rsid w:val="00D547CB"/>
    <w:rsid w:val="00D56B8E"/>
    <w:rsid w:val="00D57974"/>
    <w:rsid w:val="00D57B34"/>
    <w:rsid w:val="00D57C5D"/>
    <w:rsid w:val="00D60412"/>
    <w:rsid w:val="00D60CE7"/>
    <w:rsid w:val="00D61725"/>
    <w:rsid w:val="00D6212B"/>
    <w:rsid w:val="00D6224C"/>
    <w:rsid w:val="00D623F4"/>
    <w:rsid w:val="00D6461E"/>
    <w:rsid w:val="00D64835"/>
    <w:rsid w:val="00D65F9C"/>
    <w:rsid w:val="00D6627B"/>
    <w:rsid w:val="00D66296"/>
    <w:rsid w:val="00D677E5"/>
    <w:rsid w:val="00D70738"/>
    <w:rsid w:val="00D715ED"/>
    <w:rsid w:val="00D725D4"/>
    <w:rsid w:val="00D7447C"/>
    <w:rsid w:val="00D778D2"/>
    <w:rsid w:val="00D77F33"/>
    <w:rsid w:val="00D80CA5"/>
    <w:rsid w:val="00D811F0"/>
    <w:rsid w:val="00D8164C"/>
    <w:rsid w:val="00D81A00"/>
    <w:rsid w:val="00D83255"/>
    <w:rsid w:val="00D8379F"/>
    <w:rsid w:val="00D83C02"/>
    <w:rsid w:val="00D840B9"/>
    <w:rsid w:val="00D85108"/>
    <w:rsid w:val="00D856A1"/>
    <w:rsid w:val="00D86A2C"/>
    <w:rsid w:val="00D87261"/>
    <w:rsid w:val="00D87A06"/>
    <w:rsid w:val="00D91033"/>
    <w:rsid w:val="00D9269B"/>
    <w:rsid w:val="00D92CC0"/>
    <w:rsid w:val="00D938B6"/>
    <w:rsid w:val="00D94925"/>
    <w:rsid w:val="00D95CF3"/>
    <w:rsid w:val="00D96EAA"/>
    <w:rsid w:val="00D96F6B"/>
    <w:rsid w:val="00D97758"/>
    <w:rsid w:val="00D97F2F"/>
    <w:rsid w:val="00DA0B96"/>
    <w:rsid w:val="00DA1252"/>
    <w:rsid w:val="00DA2B59"/>
    <w:rsid w:val="00DA2C17"/>
    <w:rsid w:val="00DA330F"/>
    <w:rsid w:val="00DA44C6"/>
    <w:rsid w:val="00DA4543"/>
    <w:rsid w:val="00DA4850"/>
    <w:rsid w:val="00DA5663"/>
    <w:rsid w:val="00DA58E4"/>
    <w:rsid w:val="00DA5AB6"/>
    <w:rsid w:val="00DA5B75"/>
    <w:rsid w:val="00DA6C9B"/>
    <w:rsid w:val="00DA7929"/>
    <w:rsid w:val="00DA7E80"/>
    <w:rsid w:val="00DB004F"/>
    <w:rsid w:val="00DB02B3"/>
    <w:rsid w:val="00DB21FB"/>
    <w:rsid w:val="00DB2E0E"/>
    <w:rsid w:val="00DB3016"/>
    <w:rsid w:val="00DB3B07"/>
    <w:rsid w:val="00DB3D01"/>
    <w:rsid w:val="00DB3F45"/>
    <w:rsid w:val="00DB43E5"/>
    <w:rsid w:val="00DB4D77"/>
    <w:rsid w:val="00DB61AC"/>
    <w:rsid w:val="00DB65ED"/>
    <w:rsid w:val="00DB686F"/>
    <w:rsid w:val="00DB7FC0"/>
    <w:rsid w:val="00DC18BE"/>
    <w:rsid w:val="00DC22AE"/>
    <w:rsid w:val="00DC2AD9"/>
    <w:rsid w:val="00DC2AFD"/>
    <w:rsid w:val="00DC2CAA"/>
    <w:rsid w:val="00DC31BD"/>
    <w:rsid w:val="00DC3617"/>
    <w:rsid w:val="00DC4160"/>
    <w:rsid w:val="00DC5DA9"/>
    <w:rsid w:val="00DC6A26"/>
    <w:rsid w:val="00DC6DCC"/>
    <w:rsid w:val="00DC78CC"/>
    <w:rsid w:val="00DD22B4"/>
    <w:rsid w:val="00DD2CDE"/>
    <w:rsid w:val="00DD36BF"/>
    <w:rsid w:val="00DD530C"/>
    <w:rsid w:val="00DD6395"/>
    <w:rsid w:val="00DD63D6"/>
    <w:rsid w:val="00DE079A"/>
    <w:rsid w:val="00DE129F"/>
    <w:rsid w:val="00DE394D"/>
    <w:rsid w:val="00DE4B63"/>
    <w:rsid w:val="00DE50C0"/>
    <w:rsid w:val="00DE55AD"/>
    <w:rsid w:val="00DE5E7F"/>
    <w:rsid w:val="00DE69F0"/>
    <w:rsid w:val="00DE6D5D"/>
    <w:rsid w:val="00DE7E7F"/>
    <w:rsid w:val="00DF15BF"/>
    <w:rsid w:val="00DF1D43"/>
    <w:rsid w:val="00DF2D9D"/>
    <w:rsid w:val="00DF3784"/>
    <w:rsid w:val="00DF426D"/>
    <w:rsid w:val="00DF4928"/>
    <w:rsid w:val="00DF5674"/>
    <w:rsid w:val="00DF5DDB"/>
    <w:rsid w:val="00DF6545"/>
    <w:rsid w:val="00DF7CC1"/>
    <w:rsid w:val="00DF7FE9"/>
    <w:rsid w:val="00E00B21"/>
    <w:rsid w:val="00E0310B"/>
    <w:rsid w:val="00E03226"/>
    <w:rsid w:val="00E041D1"/>
    <w:rsid w:val="00E053AC"/>
    <w:rsid w:val="00E0565D"/>
    <w:rsid w:val="00E05F59"/>
    <w:rsid w:val="00E06CF7"/>
    <w:rsid w:val="00E07256"/>
    <w:rsid w:val="00E1109F"/>
    <w:rsid w:val="00E115CF"/>
    <w:rsid w:val="00E12078"/>
    <w:rsid w:val="00E129BE"/>
    <w:rsid w:val="00E131D1"/>
    <w:rsid w:val="00E1327D"/>
    <w:rsid w:val="00E134C4"/>
    <w:rsid w:val="00E138D8"/>
    <w:rsid w:val="00E14B7D"/>
    <w:rsid w:val="00E159B8"/>
    <w:rsid w:val="00E16EA9"/>
    <w:rsid w:val="00E17B84"/>
    <w:rsid w:val="00E17F7B"/>
    <w:rsid w:val="00E20BB8"/>
    <w:rsid w:val="00E20C66"/>
    <w:rsid w:val="00E20F69"/>
    <w:rsid w:val="00E212F6"/>
    <w:rsid w:val="00E216F8"/>
    <w:rsid w:val="00E21EEA"/>
    <w:rsid w:val="00E22012"/>
    <w:rsid w:val="00E228F8"/>
    <w:rsid w:val="00E23957"/>
    <w:rsid w:val="00E23D81"/>
    <w:rsid w:val="00E23DF9"/>
    <w:rsid w:val="00E251AF"/>
    <w:rsid w:val="00E25F64"/>
    <w:rsid w:val="00E27AA5"/>
    <w:rsid w:val="00E27CA7"/>
    <w:rsid w:val="00E30776"/>
    <w:rsid w:val="00E31D67"/>
    <w:rsid w:val="00E323B0"/>
    <w:rsid w:val="00E3242B"/>
    <w:rsid w:val="00E32EE6"/>
    <w:rsid w:val="00E33A0F"/>
    <w:rsid w:val="00E34ABC"/>
    <w:rsid w:val="00E354A9"/>
    <w:rsid w:val="00E35D48"/>
    <w:rsid w:val="00E36236"/>
    <w:rsid w:val="00E408CA"/>
    <w:rsid w:val="00E41215"/>
    <w:rsid w:val="00E418DD"/>
    <w:rsid w:val="00E43B7D"/>
    <w:rsid w:val="00E44BFF"/>
    <w:rsid w:val="00E45ED4"/>
    <w:rsid w:val="00E51802"/>
    <w:rsid w:val="00E52D34"/>
    <w:rsid w:val="00E52F23"/>
    <w:rsid w:val="00E545FF"/>
    <w:rsid w:val="00E565C0"/>
    <w:rsid w:val="00E56696"/>
    <w:rsid w:val="00E6047F"/>
    <w:rsid w:val="00E60B3B"/>
    <w:rsid w:val="00E62CDD"/>
    <w:rsid w:val="00E62E31"/>
    <w:rsid w:val="00E63C1A"/>
    <w:rsid w:val="00E64559"/>
    <w:rsid w:val="00E6581F"/>
    <w:rsid w:val="00E65A4B"/>
    <w:rsid w:val="00E70997"/>
    <w:rsid w:val="00E715F6"/>
    <w:rsid w:val="00E72928"/>
    <w:rsid w:val="00E72F03"/>
    <w:rsid w:val="00E739E0"/>
    <w:rsid w:val="00E74933"/>
    <w:rsid w:val="00E74E60"/>
    <w:rsid w:val="00E74F9F"/>
    <w:rsid w:val="00E75B77"/>
    <w:rsid w:val="00E763A4"/>
    <w:rsid w:val="00E76C73"/>
    <w:rsid w:val="00E77DAE"/>
    <w:rsid w:val="00E80345"/>
    <w:rsid w:val="00E80582"/>
    <w:rsid w:val="00E81FFE"/>
    <w:rsid w:val="00E82F0C"/>
    <w:rsid w:val="00E83361"/>
    <w:rsid w:val="00E83AF5"/>
    <w:rsid w:val="00E83BAC"/>
    <w:rsid w:val="00E83C4E"/>
    <w:rsid w:val="00E83D98"/>
    <w:rsid w:val="00E8422F"/>
    <w:rsid w:val="00E8484E"/>
    <w:rsid w:val="00E857DF"/>
    <w:rsid w:val="00E85B1D"/>
    <w:rsid w:val="00E8725A"/>
    <w:rsid w:val="00E92808"/>
    <w:rsid w:val="00E95D6F"/>
    <w:rsid w:val="00E9650D"/>
    <w:rsid w:val="00E96675"/>
    <w:rsid w:val="00E96BB4"/>
    <w:rsid w:val="00E9709B"/>
    <w:rsid w:val="00EA08C2"/>
    <w:rsid w:val="00EA0ED1"/>
    <w:rsid w:val="00EA2039"/>
    <w:rsid w:val="00EA2058"/>
    <w:rsid w:val="00EA226F"/>
    <w:rsid w:val="00EA24C0"/>
    <w:rsid w:val="00EA30C6"/>
    <w:rsid w:val="00EA3AEC"/>
    <w:rsid w:val="00EA3D80"/>
    <w:rsid w:val="00EA427B"/>
    <w:rsid w:val="00EA4813"/>
    <w:rsid w:val="00EA4828"/>
    <w:rsid w:val="00EA4D7C"/>
    <w:rsid w:val="00EA5FCA"/>
    <w:rsid w:val="00EA6488"/>
    <w:rsid w:val="00EB08BB"/>
    <w:rsid w:val="00EB1594"/>
    <w:rsid w:val="00EB1CB3"/>
    <w:rsid w:val="00EB1F5E"/>
    <w:rsid w:val="00EB3A04"/>
    <w:rsid w:val="00EB3A63"/>
    <w:rsid w:val="00EB3A81"/>
    <w:rsid w:val="00EB5011"/>
    <w:rsid w:val="00EB639D"/>
    <w:rsid w:val="00EB7655"/>
    <w:rsid w:val="00EB786A"/>
    <w:rsid w:val="00EB7E18"/>
    <w:rsid w:val="00EC0095"/>
    <w:rsid w:val="00EC071C"/>
    <w:rsid w:val="00EC1451"/>
    <w:rsid w:val="00EC1806"/>
    <w:rsid w:val="00EC2578"/>
    <w:rsid w:val="00EC264A"/>
    <w:rsid w:val="00EC2CDF"/>
    <w:rsid w:val="00EC36A1"/>
    <w:rsid w:val="00EC3DBC"/>
    <w:rsid w:val="00EC5F96"/>
    <w:rsid w:val="00EC6D2B"/>
    <w:rsid w:val="00EC6EB8"/>
    <w:rsid w:val="00EC794C"/>
    <w:rsid w:val="00ED027C"/>
    <w:rsid w:val="00ED3425"/>
    <w:rsid w:val="00ED3CE7"/>
    <w:rsid w:val="00ED4616"/>
    <w:rsid w:val="00ED4E78"/>
    <w:rsid w:val="00ED4F12"/>
    <w:rsid w:val="00ED6052"/>
    <w:rsid w:val="00ED70D5"/>
    <w:rsid w:val="00ED71F2"/>
    <w:rsid w:val="00EE153D"/>
    <w:rsid w:val="00EE361B"/>
    <w:rsid w:val="00EE585F"/>
    <w:rsid w:val="00EE5A8D"/>
    <w:rsid w:val="00EE6240"/>
    <w:rsid w:val="00EE63B0"/>
    <w:rsid w:val="00EE6C9B"/>
    <w:rsid w:val="00EE7F3A"/>
    <w:rsid w:val="00EF00B2"/>
    <w:rsid w:val="00EF0EF6"/>
    <w:rsid w:val="00EF0F37"/>
    <w:rsid w:val="00EF24A2"/>
    <w:rsid w:val="00EF3166"/>
    <w:rsid w:val="00EF52BB"/>
    <w:rsid w:val="00EF7350"/>
    <w:rsid w:val="00EF7D23"/>
    <w:rsid w:val="00F00635"/>
    <w:rsid w:val="00F0145D"/>
    <w:rsid w:val="00F0147E"/>
    <w:rsid w:val="00F020A9"/>
    <w:rsid w:val="00F023BF"/>
    <w:rsid w:val="00F026B8"/>
    <w:rsid w:val="00F02930"/>
    <w:rsid w:val="00F02AFD"/>
    <w:rsid w:val="00F035CE"/>
    <w:rsid w:val="00F04BD5"/>
    <w:rsid w:val="00F05026"/>
    <w:rsid w:val="00F05E46"/>
    <w:rsid w:val="00F05ECC"/>
    <w:rsid w:val="00F065CD"/>
    <w:rsid w:val="00F0769C"/>
    <w:rsid w:val="00F07F9D"/>
    <w:rsid w:val="00F1031D"/>
    <w:rsid w:val="00F10B32"/>
    <w:rsid w:val="00F11000"/>
    <w:rsid w:val="00F11A59"/>
    <w:rsid w:val="00F11B64"/>
    <w:rsid w:val="00F11B7D"/>
    <w:rsid w:val="00F12047"/>
    <w:rsid w:val="00F12583"/>
    <w:rsid w:val="00F13261"/>
    <w:rsid w:val="00F13682"/>
    <w:rsid w:val="00F137E3"/>
    <w:rsid w:val="00F15734"/>
    <w:rsid w:val="00F16D25"/>
    <w:rsid w:val="00F213DD"/>
    <w:rsid w:val="00F23F44"/>
    <w:rsid w:val="00F246E7"/>
    <w:rsid w:val="00F2607F"/>
    <w:rsid w:val="00F267C3"/>
    <w:rsid w:val="00F2733E"/>
    <w:rsid w:val="00F27D65"/>
    <w:rsid w:val="00F27D6B"/>
    <w:rsid w:val="00F3049F"/>
    <w:rsid w:val="00F31BAD"/>
    <w:rsid w:val="00F3414B"/>
    <w:rsid w:val="00F34456"/>
    <w:rsid w:val="00F35096"/>
    <w:rsid w:val="00F36616"/>
    <w:rsid w:val="00F36F4B"/>
    <w:rsid w:val="00F40198"/>
    <w:rsid w:val="00F408AE"/>
    <w:rsid w:val="00F40A86"/>
    <w:rsid w:val="00F40C9F"/>
    <w:rsid w:val="00F42250"/>
    <w:rsid w:val="00F42386"/>
    <w:rsid w:val="00F427D7"/>
    <w:rsid w:val="00F432C5"/>
    <w:rsid w:val="00F440DB"/>
    <w:rsid w:val="00F441E5"/>
    <w:rsid w:val="00F44F6C"/>
    <w:rsid w:val="00F45018"/>
    <w:rsid w:val="00F46863"/>
    <w:rsid w:val="00F47849"/>
    <w:rsid w:val="00F47D0A"/>
    <w:rsid w:val="00F512F8"/>
    <w:rsid w:val="00F514A4"/>
    <w:rsid w:val="00F54A86"/>
    <w:rsid w:val="00F54BDF"/>
    <w:rsid w:val="00F54E12"/>
    <w:rsid w:val="00F571E1"/>
    <w:rsid w:val="00F571FB"/>
    <w:rsid w:val="00F57535"/>
    <w:rsid w:val="00F60847"/>
    <w:rsid w:val="00F609DF"/>
    <w:rsid w:val="00F61BF3"/>
    <w:rsid w:val="00F6291A"/>
    <w:rsid w:val="00F63732"/>
    <w:rsid w:val="00F6397F"/>
    <w:rsid w:val="00F63EE7"/>
    <w:rsid w:val="00F646AB"/>
    <w:rsid w:val="00F646AE"/>
    <w:rsid w:val="00F64E74"/>
    <w:rsid w:val="00F64FDD"/>
    <w:rsid w:val="00F654ED"/>
    <w:rsid w:val="00F65828"/>
    <w:rsid w:val="00F65834"/>
    <w:rsid w:val="00F661A4"/>
    <w:rsid w:val="00F66282"/>
    <w:rsid w:val="00F666A5"/>
    <w:rsid w:val="00F669A2"/>
    <w:rsid w:val="00F67362"/>
    <w:rsid w:val="00F6794A"/>
    <w:rsid w:val="00F7085D"/>
    <w:rsid w:val="00F70DA2"/>
    <w:rsid w:val="00F70F5A"/>
    <w:rsid w:val="00F71B08"/>
    <w:rsid w:val="00F72408"/>
    <w:rsid w:val="00F72A33"/>
    <w:rsid w:val="00F72F7A"/>
    <w:rsid w:val="00F73F74"/>
    <w:rsid w:val="00F745FF"/>
    <w:rsid w:val="00F74621"/>
    <w:rsid w:val="00F75118"/>
    <w:rsid w:val="00F758D3"/>
    <w:rsid w:val="00F75A67"/>
    <w:rsid w:val="00F7696F"/>
    <w:rsid w:val="00F77C13"/>
    <w:rsid w:val="00F80A09"/>
    <w:rsid w:val="00F80E48"/>
    <w:rsid w:val="00F819E0"/>
    <w:rsid w:val="00F81A86"/>
    <w:rsid w:val="00F81E35"/>
    <w:rsid w:val="00F82461"/>
    <w:rsid w:val="00F83568"/>
    <w:rsid w:val="00F8431D"/>
    <w:rsid w:val="00F84A5E"/>
    <w:rsid w:val="00F85617"/>
    <w:rsid w:val="00F859E4"/>
    <w:rsid w:val="00F8601D"/>
    <w:rsid w:val="00F861A3"/>
    <w:rsid w:val="00F865FE"/>
    <w:rsid w:val="00F86637"/>
    <w:rsid w:val="00F87308"/>
    <w:rsid w:val="00F875C0"/>
    <w:rsid w:val="00F914AA"/>
    <w:rsid w:val="00F93461"/>
    <w:rsid w:val="00F95046"/>
    <w:rsid w:val="00F967AE"/>
    <w:rsid w:val="00FA1409"/>
    <w:rsid w:val="00FA16F8"/>
    <w:rsid w:val="00FA1A39"/>
    <w:rsid w:val="00FA266E"/>
    <w:rsid w:val="00FA2986"/>
    <w:rsid w:val="00FA4E07"/>
    <w:rsid w:val="00FA56DA"/>
    <w:rsid w:val="00FA5C96"/>
    <w:rsid w:val="00FA72D8"/>
    <w:rsid w:val="00FA75E7"/>
    <w:rsid w:val="00FB033F"/>
    <w:rsid w:val="00FB2B71"/>
    <w:rsid w:val="00FB491D"/>
    <w:rsid w:val="00FB5A67"/>
    <w:rsid w:val="00FB68D3"/>
    <w:rsid w:val="00FB7665"/>
    <w:rsid w:val="00FB7DA5"/>
    <w:rsid w:val="00FC0246"/>
    <w:rsid w:val="00FC028A"/>
    <w:rsid w:val="00FC29AA"/>
    <w:rsid w:val="00FC3477"/>
    <w:rsid w:val="00FC4AE0"/>
    <w:rsid w:val="00FC540E"/>
    <w:rsid w:val="00FC58AC"/>
    <w:rsid w:val="00FC5E5F"/>
    <w:rsid w:val="00FC67DB"/>
    <w:rsid w:val="00FC69BE"/>
    <w:rsid w:val="00FC74C4"/>
    <w:rsid w:val="00FC7D47"/>
    <w:rsid w:val="00FD0361"/>
    <w:rsid w:val="00FD0531"/>
    <w:rsid w:val="00FD055A"/>
    <w:rsid w:val="00FD1679"/>
    <w:rsid w:val="00FD2057"/>
    <w:rsid w:val="00FD6CD2"/>
    <w:rsid w:val="00FD703E"/>
    <w:rsid w:val="00FD76C8"/>
    <w:rsid w:val="00FD7C78"/>
    <w:rsid w:val="00FE1D84"/>
    <w:rsid w:val="00FE2E40"/>
    <w:rsid w:val="00FE4937"/>
    <w:rsid w:val="00FE590B"/>
    <w:rsid w:val="00FE6A1C"/>
    <w:rsid w:val="00FE772F"/>
    <w:rsid w:val="00FE7784"/>
    <w:rsid w:val="00FE7ED7"/>
    <w:rsid w:val="00FF0365"/>
    <w:rsid w:val="00FF0E4F"/>
    <w:rsid w:val="00FF10DB"/>
    <w:rsid w:val="00FF3E50"/>
    <w:rsid w:val="00FF4968"/>
    <w:rsid w:val="00FF4D72"/>
    <w:rsid w:val="00FF65A0"/>
    <w:rsid w:val="00FF7080"/>
    <w:rsid w:val="00FF73E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4C4A15"/>
  <w15:chartTrackingRefBased/>
  <w15:docId w15:val="{E84C09DB-DCD1-4C9E-BF71-E60454EF2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24367"/>
    <w:pPr>
      <w:autoSpaceDE w:val="0"/>
      <w:autoSpaceDN w:val="0"/>
      <w:adjustRightInd w:val="0"/>
      <w:spacing w:after="0" w:line="360" w:lineRule="auto"/>
      <w:ind w:firstLine="709"/>
      <w:jc w:val="both"/>
    </w:pPr>
    <w:rPr>
      <w:rFonts w:ascii="Arial" w:eastAsia="Times New Roman" w:hAnsi="Arial" w:cs="Times New Roman"/>
      <w:sz w:val="24"/>
      <w:szCs w:val="28"/>
      <w:lang w:eastAsia="pt-BR"/>
    </w:rPr>
  </w:style>
  <w:style w:type="paragraph" w:styleId="Ttulo1">
    <w:name w:val="heading 1"/>
    <w:basedOn w:val="PargrafodaLista"/>
    <w:next w:val="Normal"/>
    <w:link w:val="Ttulo1Char"/>
    <w:uiPriority w:val="9"/>
    <w:qFormat/>
    <w:rsid w:val="003B46D6"/>
    <w:pPr>
      <w:numPr>
        <w:numId w:val="9"/>
      </w:numPr>
      <w:spacing w:after="360"/>
      <w:jc w:val="left"/>
      <w:outlineLvl w:val="0"/>
    </w:pPr>
    <w:rPr>
      <w:b/>
    </w:rPr>
  </w:style>
  <w:style w:type="paragraph" w:styleId="Ttulo2">
    <w:name w:val="heading 2"/>
    <w:basedOn w:val="PargrafodaLista"/>
    <w:next w:val="Normal"/>
    <w:link w:val="Ttulo2Char"/>
    <w:uiPriority w:val="9"/>
    <w:qFormat/>
    <w:rsid w:val="003B46D6"/>
    <w:pPr>
      <w:numPr>
        <w:ilvl w:val="1"/>
        <w:numId w:val="9"/>
      </w:numPr>
      <w:spacing w:before="360" w:after="360"/>
      <w:jc w:val="left"/>
      <w:outlineLvl w:val="1"/>
    </w:pPr>
    <w:rPr>
      <w:b/>
    </w:rPr>
  </w:style>
  <w:style w:type="paragraph" w:styleId="Ttulo3">
    <w:name w:val="heading 3"/>
    <w:basedOn w:val="PargrafodaLista"/>
    <w:next w:val="Normal"/>
    <w:link w:val="Ttulo3Char"/>
    <w:uiPriority w:val="9"/>
    <w:qFormat/>
    <w:rsid w:val="003B46D6"/>
    <w:pPr>
      <w:numPr>
        <w:ilvl w:val="2"/>
        <w:numId w:val="9"/>
      </w:numPr>
      <w:spacing w:before="360" w:after="360"/>
      <w:outlineLvl w:val="2"/>
    </w:pPr>
  </w:style>
  <w:style w:type="paragraph" w:styleId="Ttulo4">
    <w:name w:val="heading 4"/>
    <w:basedOn w:val="Normal"/>
    <w:next w:val="Normal"/>
    <w:link w:val="Ttulo4Char"/>
    <w:uiPriority w:val="9"/>
    <w:unhideWhenUsed/>
    <w:qFormat/>
    <w:rsid w:val="00767C0E"/>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unhideWhenUsed/>
    <w:qFormat/>
    <w:rsid w:val="00CA0AB3"/>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unhideWhenUsed/>
    <w:qFormat/>
    <w:rsid w:val="00CA0AB3"/>
    <w:pPr>
      <w:keepNext/>
      <w:keepLines/>
      <w:spacing w:before="40"/>
      <w:outlineLvl w:val="5"/>
    </w:pPr>
    <w:rPr>
      <w:rFonts w:asciiTheme="majorHAnsi" w:eastAsiaTheme="majorEastAsia" w:hAnsiTheme="majorHAnsi" w:cstheme="majorBidi"/>
      <w:color w:val="1F4D78" w:themeColor="accent1"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3B46D6"/>
    <w:rPr>
      <w:rFonts w:ascii="Arial" w:eastAsia="Times New Roman" w:hAnsi="Arial" w:cs="Times New Roman"/>
      <w:b/>
      <w:sz w:val="24"/>
      <w:szCs w:val="28"/>
      <w:lang w:eastAsia="pt-BR"/>
    </w:rPr>
  </w:style>
  <w:style w:type="character" w:customStyle="1" w:styleId="Ttulo2Char">
    <w:name w:val="Título 2 Char"/>
    <w:basedOn w:val="Fontepargpadro"/>
    <w:link w:val="Ttulo2"/>
    <w:uiPriority w:val="9"/>
    <w:rsid w:val="003B46D6"/>
    <w:rPr>
      <w:rFonts w:ascii="Arial" w:eastAsia="Times New Roman" w:hAnsi="Arial" w:cs="Times New Roman"/>
      <w:b/>
      <w:sz w:val="24"/>
      <w:szCs w:val="28"/>
      <w:lang w:eastAsia="pt-BR"/>
    </w:rPr>
  </w:style>
  <w:style w:type="character" w:customStyle="1" w:styleId="Ttulo3Char">
    <w:name w:val="Título 3 Char"/>
    <w:basedOn w:val="Fontepargpadro"/>
    <w:link w:val="Ttulo3"/>
    <w:uiPriority w:val="9"/>
    <w:rsid w:val="003B46D6"/>
    <w:rPr>
      <w:rFonts w:ascii="Arial" w:eastAsia="Times New Roman" w:hAnsi="Arial" w:cs="Times New Roman"/>
      <w:sz w:val="24"/>
      <w:szCs w:val="28"/>
      <w:lang w:eastAsia="pt-BR"/>
    </w:rPr>
  </w:style>
  <w:style w:type="paragraph" w:customStyle="1" w:styleId="PPGEClinhaembranco">
    <w:name w:val="PPGEC: linha em branco"/>
    <w:basedOn w:val="Normal"/>
    <w:uiPriority w:val="99"/>
    <w:semiHidden/>
    <w:rsid w:val="00A24367"/>
    <w:pPr>
      <w:autoSpaceDE/>
      <w:autoSpaceDN/>
      <w:adjustRightInd/>
    </w:pPr>
    <w:rPr>
      <w:szCs w:val="20"/>
    </w:rPr>
  </w:style>
  <w:style w:type="paragraph" w:styleId="Textodecomentrio">
    <w:name w:val="annotation text"/>
    <w:basedOn w:val="Normal"/>
    <w:link w:val="TextodecomentrioChar"/>
    <w:uiPriority w:val="99"/>
    <w:semiHidden/>
    <w:rsid w:val="00A24367"/>
    <w:rPr>
      <w:sz w:val="20"/>
      <w:szCs w:val="20"/>
    </w:rPr>
  </w:style>
  <w:style w:type="character" w:customStyle="1" w:styleId="TextodecomentrioChar">
    <w:name w:val="Texto de comentário Char"/>
    <w:basedOn w:val="Fontepargpadro"/>
    <w:link w:val="Textodecomentrio"/>
    <w:uiPriority w:val="99"/>
    <w:semiHidden/>
    <w:rsid w:val="00A24367"/>
    <w:rPr>
      <w:rFonts w:ascii="Arial" w:eastAsia="Times New Roman" w:hAnsi="Arial" w:cs="Times New Roman"/>
      <w:sz w:val="20"/>
      <w:szCs w:val="20"/>
      <w:lang w:eastAsia="pt-BR"/>
    </w:rPr>
  </w:style>
  <w:style w:type="paragraph" w:styleId="Sumrio1">
    <w:name w:val="toc 1"/>
    <w:basedOn w:val="Normal"/>
    <w:next w:val="Normal"/>
    <w:uiPriority w:val="39"/>
    <w:rsid w:val="00A24367"/>
    <w:pPr>
      <w:ind w:firstLine="0"/>
    </w:pPr>
    <w:rPr>
      <w:rFonts w:ascii="Arial Negrito" w:hAnsi="Arial Negrito"/>
      <w:b/>
      <w:caps/>
    </w:rPr>
  </w:style>
  <w:style w:type="paragraph" w:styleId="Sumrio2">
    <w:name w:val="toc 2"/>
    <w:basedOn w:val="Normal"/>
    <w:next w:val="Normal"/>
    <w:uiPriority w:val="39"/>
    <w:rsid w:val="00A24367"/>
    <w:pPr>
      <w:ind w:firstLine="0"/>
    </w:pPr>
    <w:rPr>
      <w:rFonts w:ascii="Arial Negrito" w:hAnsi="Arial Negrito"/>
      <w:b/>
    </w:rPr>
  </w:style>
  <w:style w:type="paragraph" w:styleId="Legenda">
    <w:name w:val="caption"/>
    <w:basedOn w:val="Normal"/>
    <w:next w:val="Normal"/>
    <w:link w:val="LegendaChar"/>
    <w:qFormat/>
    <w:rsid w:val="00B66EFC"/>
    <w:pPr>
      <w:keepNext/>
      <w:spacing w:before="360" w:after="120"/>
      <w:ind w:firstLine="0"/>
      <w:jc w:val="center"/>
    </w:pPr>
    <w:rPr>
      <w:bCs/>
      <w:color w:val="000000"/>
      <w:szCs w:val="18"/>
    </w:rPr>
  </w:style>
  <w:style w:type="paragraph" w:styleId="Cabealho">
    <w:name w:val="header"/>
    <w:basedOn w:val="Normal"/>
    <w:link w:val="CabealhoChar"/>
    <w:uiPriority w:val="99"/>
    <w:semiHidden/>
    <w:rsid w:val="00A24367"/>
    <w:pPr>
      <w:tabs>
        <w:tab w:val="center" w:pos="4252"/>
        <w:tab w:val="right" w:pos="8504"/>
      </w:tabs>
      <w:spacing w:line="240" w:lineRule="auto"/>
    </w:pPr>
  </w:style>
  <w:style w:type="character" w:customStyle="1" w:styleId="CabealhoChar">
    <w:name w:val="Cabeçalho Char"/>
    <w:basedOn w:val="Fontepargpadro"/>
    <w:link w:val="Cabealho"/>
    <w:uiPriority w:val="99"/>
    <w:semiHidden/>
    <w:rsid w:val="00A24367"/>
    <w:rPr>
      <w:rFonts w:ascii="Arial" w:eastAsia="Times New Roman" w:hAnsi="Arial" w:cs="Times New Roman"/>
      <w:sz w:val="24"/>
      <w:szCs w:val="28"/>
      <w:lang w:eastAsia="pt-BR"/>
    </w:rPr>
  </w:style>
  <w:style w:type="paragraph" w:styleId="Sumrio3">
    <w:name w:val="toc 3"/>
    <w:basedOn w:val="Normal"/>
    <w:next w:val="Normal"/>
    <w:autoRedefine/>
    <w:uiPriority w:val="39"/>
    <w:rsid w:val="00A24367"/>
    <w:pPr>
      <w:tabs>
        <w:tab w:val="right" w:leader="dot" w:pos="9061"/>
      </w:tabs>
      <w:ind w:firstLine="0"/>
    </w:pPr>
  </w:style>
  <w:style w:type="character" w:styleId="Hyperlink">
    <w:name w:val="Hyperlink"/>
    <w:uiPriority w:val="99"/>
    <w:rsid w:val="00A24367"/>
    <w:rPr>
      <w:color w:val="0563C1"/>
      <w:u w:val="single"/>
    </w:rPr>
  </w:style>
  <w:style w:type="paragraph" w:customStyle="1" w:styleId="ALINEA">
    <w:name w:val="ALINEA"/>
    <w:basedOn w:val="Normal"/>
    <w:next w:val="Normal"/>
    <w:uiPriority w:val="99"/>
    <w:semiHidden/>
    <w:rsid w:val="00A24367"/>
    <w:pPr>
      <w:numPr>
        <w:numId w:val="1"/>
      </w:numPr>
    </w:pPr>
  </w:style>
  <w:style w:type="paragraph" w:customStyle="1" w:styleId="ALNEAS">
    <w:name w:val="ALÍNEAS"/>
    <w:basedOn w:val="Normal"/>
    <w:semiHidden/>
    <w:rsid w:val="00A24367"/>
    <w:pPr>
      <w:numPr>
        <w:numId w:val="2"/>
      </w:numPr>
      <w:autoSpaceDE/>
      <w:autoSpaceDN/>
      <w:adjustRightInd/>
    </w:pPr>
    <w:rPr>
      <w:rFonts w:eastAsia="Calibri"/>
      <w:szCs w:val="22"/>
      <w:lang w:eastAsia="en-US"/>
    </w:rPr>
  </w:style>
  <w:style w:type="character" w:customStyle="1" w:styleId="LegendaChar">
    <w:name w:val="Legenda Char"/>
    <w:link w:val="Legenda"/>
    <w:locked/>
    <w:rsid w:val="00B66EFC"/>
    <w:rPr>
      <w:rFonts w:ascii="Arial" w:eastAsia="Times New Roman" w:hAnsi="Arial" w:cs="Times New Roman"/>
      <w:bCs/>
      <w:color w:val="000000"/>
      <w:sz w:val="24"/>
      <w:szCs w:val="18"/>
      <w:lang w:eastAsia="pt-BR"/>
    </w:rPr>
  </w:style>
  <w:style w:type="paragraph" w:customStyle="1" w:styleId="FONTEDASILUSTRAES">
    <w:name w:val="FONTE DAS ILUSTRAÇÕES"/>
    <w:basedOn w:val="Normal"/>
    <w:next w:val="Normal"/>
    <w:qFormat/>
    <w:rsid w:val="00A24367"/>
    <w:pPr>
      <w:autoSpaceDE/>
      <w:autoSpaceDN/>
      <w:adjustRightInd/>
      <w:spacing w:before="120" w:after="360" w:line="240" w:lineRule="auto"/>
      <w:ind w:firstLine="0"/>
      <w:contextualSpacing/>
      <w:jc w:val="center"/>
    </w:pPr>
    <w:rPr>
      <w:rFonts w:eastAsia="Calibri" w:cs="Arial"/>
      <w:sz w:val="22"/>
      <w:szCs w:val="22"/>
      <w:lang w:eastAsia="en-US"/>
    </w:rPr>
  </w:style>
  <w:style w:type="paragraph" w:customStyle="1" w:styleId="REFERNCIAS">
    <w:name w:val="REFERÊNCIAS"/>
    <w:semiHidden/>
    <w:rsid w:val="00A24367"/>
    <w:pPr>
      <w:spacing w:after="240" w:line="240" w:lineRule="auto"/>
    </w:pPr>
    <w:rPr>
      <w:rFonts w:ascii="Arial" w:eastAsia="Times New Roman" w:hAnsi="Arial" w:cs="Times New Roman"/>
      <w:sz w:val="24"/>
      <w:szCs w:val="28"/>
    </w:rPr>
  </w:style>
  <w:style w:type="paragraph" w:customStyle="1" w:styleId="TtuloApendAnexo">
    <w:name w:val="TítuloApend_Anexo"/>
    <w:basedOn w:val="Ttulo"/>
    <w:link w:val="TtuloApendAnexoChar"/>
    <w:uiPriority w:val="99"/>
    <w:rsid w:val="00A24367"/>
    <w:pPr>
      <w:spacing w:after="360" w:line="360" w:lineRule="auto"/>
      <w:jc w:val="center"/>
    </w:pPr>
    <w:rPr>
      <w:rFonts w:ascii="Arial" w:eastAsia="Calibri" w:hAnsi="Arial" w:cs="Times New Roman"/>
      <w:spacing w:val="5"/>
      <w:sz w:val="24"/>
      <w:szCs w:val="52"/>
    </w:rPr>
  </w:style>
  <w:style w:type="character" w:customStyle="1" w:styleId="TtuloApendAnexoChar">
    <w:name w:val="TítuloApend_Anexo Char"/>
    <w:link w:val="TtuloApendAnexo"/>
    <w:uiPriority w:val="99"/>
    <w:locked/>
    <w:rsid w:val="00A24367"/>
    <w:rPr>
      <w:rFonts w:ascii="Arial" w:eastAsia="Calibri" w:hAnsi="Arial" w:cs="Times New Roman"/>
      <w:spacing w:val="5"/>
      <w:kern w:val="28"/>
      <w:sz w:val="24"/>
      <w:szCs w:val="52"/>
      <w:lang w:eastAsia="pt-BR"/>
    </w:rPr>
  </w:style>
  <w:style w:type="paragraph" w:customStyle="1" w:styleId="CITAOLONGA">
    <w:name w:val="CITAÇÃO LONGA"/>
    <w:basedOn w:val="Normal"/>
    <w:next w:val="Normal"/>
    <w:qFormat/>
    <w:rsid w:val="00A24367"/>
    <w:pPr>
      <w:spacing w:before="360" w:after="360" w:line="240" w:lineRule="auto"/>
      <w:ind w:left="2268" w:firstLine="0"/>
      <w:contextualSpacing/>
    </w:pPr>
    <w:rPr>
      <w:sz w:val="20"/>
    </w:rPr>
  </w:style>
  <w:style w:type="paragraph" w:styleId="PargrafodaLista">
    <w:name w:val="List Paragraph"/>
    <w:basedOn w:val="Normal"/>
    <w:uiPriority w:val="34"/>
    <w:rsid w:val="00A24367"/>
    <w:pPr>
      <w:ind w:left="720"/>
      <w:contextualSpacing/>
    </w:pPr>
  </w:style>
  <w:style w:type="paragraph" w:styleId="ndicedeilustraes">
    <w:name w:val="table of figures"/>
    <w:basedOn w:val="Normal"/>
    <w:next w:val="Normal"/>
    <w:uiPriority w:val="99"/>
    <w:rsid w:val="00A24367"/>
    <w:pPr>
      <w:ind w:firstLine="0"/>
    </w:pPr>
  </w:style>
  <w:style w:type="character" w:styleId="Nmerodepgina">
    <w:name w:val="page number"/>
    <w:uiPriority w:val="99"/>
    <w:semiHidden/>
    <w:rsid w:val="00A24367"/>
    <w:rPr>
      <w:rFonts w:cs="Times New Roman"/>
    </w:rPr>
  </w:style>
  <w:style w:type="paragraph" w:styleId="Ttulo">
    <w:name w:val="Title"/>
    <w:basedOn w:val="Normal"/>
    <w:next w:val="Normal"/>
    <w:link w:val="TtuloChar"/>
    <w:qFormat/>
    <w:rsid w:val="00A24367"/>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A24367"/>
    <w:rPr>
      <w:rFonts w:asciiTheme="majorHAnsi" w:eastAsiaTheme="majorEastAsia" w:hAnsiTheme="majorHAnsi" w:cstheme="majorBidi"/>
      <w:spacing w:val="-10"/>
      <w:kern w:val="28"/>
      <w:sz w:val="56"/>
      <w:szCs w:val="56"/>
      <w:lang w:eastAsia="pt-BR"/>
    </w:rPr>
  </w:style>
  <w:style w:type="table" w:styleId="Tabelacomgrade">
    <w:name w:val="Table Grid"/>
    <w:basedOn w:val="Tabelanormal"/>
    <w:uiPriority w:val="99"/>
    <w:rsid w:val="00EF3166"/>
    <w:pPr>
      <w:spacing w:after="0" w:line="240" w:lineRule="auto"/>
    </w:pPr>
    <w:rPr>
      <w:rFonts w:ascii="Calibri" w:eastAsia="Times New Roman" w:hAnsi="Calibri"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arcadores2">
    <w:name w:val="List Bullet 2"/>
    <w:basedOn w:val="Normal"/>
    <w:uiPriority w:val="99"/>
    <w:semiHidden/>
    <w:rsid w:val="00EF3166"/>
    <w:pPr>
      <w:numPr>
        <w:numId w:val="7"/>
      </w:numPr>
      <w:tabs>
        <w:tab w:val="num" w:pos="643"/>
      </w:tabs>
      <w:ind w:left="643"/>
    </w:pPr>
  </w:style>
  <w:style w:type="paragraph" w:styleId="NormalWeb">
    <w:name w:val="Normal (Web)"/>
    <w:basedOn w:val="Normal"/>
    <w:uiPriority w:val="99"/>
    <w:semiHidden/>
    <w:rsid w:val="00EF3166"/>
    <w:rPr>
      <w:szCs w:val="24"/>
    </w:rPr>
  </w:style>
  <w:style w:type="character" w:styleId="TextodoEspaoReservado">
    <w:name w:val="Placeholder Text"/>
    <w:basedOn w:val="Fontepargpadro"/>
    <w:uiPriority w:val="99"/>
    <w:semiHidden/>
    <w:rsid w:val="00D14BEF"/>
    <w:rPr>
      <w:color w:val="808080"/>
    </w:rPr>
  </w:style>
  <w:style w:type="character" w:customStyle="1" w:styleId="Ttulo4Char">
    <w:name w:val="Título 4 Char"/>
    <w:basedOn w:val="Fontepargpadro"/>
    <w:link w:val="Ttulo4"/>
    <w:uiPriority w:val="9"/>
    <w:rsid w:val="00767C0E"/>
    <w:rPr>
      <w:rFonts w:asciiTheme="majorHAnsi" w:eastAsiaTheme="majorEastAsia" w:hAnsiTheme="majorHAnsi" w:cstheme="majorBidi"/>
      <w:i/>
      <w:iCs/>
      <w:color w:val="2E74B5" w:themeColor="accent1" w:themeShade="BF"/>
      <w:sz w:val="24"/>
      <w:szCs w:val="28"/>
      <w:lang w:eastAsia="pt-BR"/>
    </w:rPr>
  </w:style>
  <w:style w:type="character" w:customStyle="1" w:styleId="Ttulo5Char">
    <w:name w:val="Título 5 Char"/>
    <w:basedOn w:val="Fontepargpadro"/>
    <w:link w:val="Ttulo5"/>
    <w:uiPriority w:val="9"/>
    <w:rsid w:val="00CA0AB3"/>
    <w:rPr>
      <w:rFonts w:asciiTheme="majorHAnsi" w:eastAsiaTheme="majorEastAsia" w:hAnsiTheme="majorHAnsi" w:cstheme="majorBidi"/>
      <w:color w:val="2E74B5" w:themeColor="accent1" w:themeShade="BF"/>
      <w:sz w:val="24"/>
      <w:szCs w:val="28"/>
      <w:lang w:eastAsia="pt-BR"/>
    </w:rPr>
  </w:style>
  <w:style w:type="character" w:customStyle="1" w:styleId="Ttulo6Char">
    <w:name w:val="Título 6 Char"/>
    <w:basedOn w:val="Fontepargpadro"/>
    <w:link w:val="Ttulo6"/>
    <w:uiPriority w:val="9"/>
    <w:rsid w:val="00CA0AB3"/>
    <w:rPr>
      <w:rFonts w:asciiTheme="majorHAnsi" w:eastAsiaTheme="majorEastAsia" w:hAnsiTheme="majorHAnsi" w:cstheme="majorBidi"/>
      <w:color w:val="1F4D78" w:themeColor="accent1" w:themeShade="7F"/>
      <w:sz w:val="24"/>
      <w:szCs w:val="28"/>
      <w:lang w:eastAsia="pt-BR"/>
    </w:rPr>
  </w:style>
  <w:style w:type="table" w:styleId="TabelaSimples3">
    <w:name w:val="Plain Table 3"/>
    <w:basedOn w:val="Tabelanormal"/>
    <w:uiPriority w:val="43"/>
    <w:rsid w:val="00F914A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F914A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xtodenotaderodap">
    <w:name w:val="footnote text"/>
    <w:basedOn w:val="Normal"/>
    <w:link w:val="TextodenotaderodapChar"/>
    <w:uiPriority w:val="9"/>
    <w:unhideWhenUsed/>
    <w:qFormat/>
    <w:rsid w:val="00B2555E"/>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2555E"/>
    <w:rPr>
      <w:rFonts w:ascii="Arial" w:eastAsia="Times New Roman" w:hAnsi="Arial" w:cs="Times New Roman"/>
      <w:sz w:val="20"/>
      <w:szCs w:val="20"/>
      <w:lang w:eastAsia="pt-BR"/>
    </w:rPr>
  </w:style>
  <w:style w:type="character" w:styleId="Refdenotaderodap">
    <w:name w:val="footnote reference"/>
    <w:basedOn w:val="Fontepargpadro"/>
    <w:unhideWhenUsed/>
    <w:rsid w:val="00B2555E"/>
    <w:rPr>
      <w:vertAlign w:val="superscript"/>
    </w:rPr>
  </w:style>
  <w:style w:type="character" w:styleId="Refdecomentrio">
    <w:name w:val="annotation reference"/>
    <w:basedOn w:val="Fontepargpadro"/>
    <w:uiPriority w:val="99"/>
    <w:semiHidden/>
    <w:unhideWhenUsed/>
    <w:rsid w:val="00A558F3"/>
    <w:rPr>
      <w:sz w:val="16"/>
      <w:szCs w:val="16"/>
    </w:rPr>
  </w:style>
  <w:style w:type="paragraph" w:styleId="Assuntodocomentrio">
    <w:name w:val="annotation subject"/>
    <w:basedOn w:val="Textodecomentrio"/>
    <w:next w:val="Textodecomentrio"/>
    <w:link w:val="AssuntodocomentrioChar"/>
    <w:uiPriority w:val="99"/>
    <w:semiHidden/>
    <w:unhideWhenUsed/>
    <w:rsid w:val="00A558F3"/>
    <w:pPr>
      <w:spacing w:line="240" w:lineRule="auto"/>
    </w:pPr>
    <w:rPr>
      <w:b/>
      <w:bCs/>
    </w:rPr>
  </w:style>
  <w:style w:type="character" w:customStyle="1" w:styleId="AssuntodocomentrioChar">
    <w:name w:val="Assunto do comentário Char"/>
    <w:basedOn w:val="TextodecomentrioChar"/>
    <w:link w:val="Assuntodocomentrio"/>
    <w:uiPriority w:val="99"/>
    <w:semiHidden/>
    <w:rsid w:val="00A558F3"/>
    <w:rPr>
      <w:rFonts w:ascii="Arial" w:eastAsia="Times New Roman" w:hAnsi="Arial" w:cs="Times New Roman"/>
      <w:b/>
      <w:bCs/>
      <w:sz w:val="20"/>
      <w:szCs w:val="20"/>
      <w:lang w:eastAsia="pt-BR"/>
    </w:rPr>
  </w:style>
  <w:style w:type="paragraph" w:styleId="Textodebalo">
    <w:name w:val="Balloon Text"/>
    <w:basedOn w:val="Normal"/>
    <w:link w:val="TextodebaloChar"/>
    <w:uiPriority w:val="99"/>
    <w:semiHidden/>
    <w:unhideWhenUsed/>
    <w:rsid w:val="00A558F3"/>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A558F3"/>
    <w:rPr>
      <w:rFonts w:ascii="Segoe UI" w:eastAsia="Times New Roman" w:hAnsi="Segoe UI" w:cs="Segoe UI"/>
      <w:sz w:val="18"/>
      <w:szCs w:val="18"/>
      <w:lang w:eastAsia="pt-BR"/>
    </w:rPr>
  </w:style>
  <w:style w:type="paragraph" w:customStyle="1" w:styleId="PargrafoTexto">
    <w:name w:val="Parágrafo Texto"/>
    <w:basedOn w:val="Normal"/>
    <w:link w:val="PargrafoTextoChar"/>
    <w:uiPriority w:val="99"/>
    <w:semiHidden/>
    <w:rsid w:val="009A7A2D"/>
  </w:style>
  <w:style w:type="character" w:customStyle="1" w:styleId="PargrafoTextoChar">
    <w:name w:val="Parágrafo Texto Char"/>
    <w:link w:val="PargrafoTexto"/>
    <w:uiPriority w:val="99"/>
    <w:semiHidden/>
    <w:locked/>
    <w:rsid w:val="009A7A2D"/>
    <w:rPr>
      <w:rFonts w:ascii="Arial" w:eastAsia="Times New Roman" w:hAnsi="Arial" w:cs="Times New Roman"/>
      <w:sz w:val="24"/>
      <w:szCs w:val="28"/>
      <w:lang w:eastAsia="pt-BR"/>
    </w:rPr>
  </w:style>
  <w:style w:type="paragraph" w:styleId="Corpodetexto">
    <w:name w:val="Body Text"/>
    <w:basedOn w:val="Normal"/>
    <w:link w:val="CorpodetextoChar"/>
    <w:qFormat/>
    <w:rsid w:val="000F1E29"/>
    <w:pPr>
      <w:autoSpaceDE/>
      <w:autoSpaceDN/>
      <w:adjustRightInd/>
      <w:spacing w:before="180" w:after="180" w:line="240" w:lineRule="auto"/>
      <w:ind w:firstLine="0"/>
      <w:jc w:val="left"/>
    </w:pPr>
    <w:rPr>
      <w:rFonts w:asciiTheme="minorHAnsi" w:eastAsiaTheme="minorHAnsi" w:hAnsiTheme="minorHAnsi" w:cstheme="minorBidi"/>
      <w:szCs w:val="24"/>
      <w:lang w:val="en-US" w:eastAsia="en-US"/>
    </w:rPr>
  </w:style>
  <w:style w:type="character" w:customStyle="1" w:styleId="CorpodetextoChar">
    <w:name w:val="Corpo de texto Char"/>
    <w:basedOn w:val="Fontepargpadro"/>
    <w:link w:val="Corpodetexto"/>
    <w:rsid w:val="000F1E29"/>
    <w:rPr>
      <w:sz w:val="24"/>
      <w:szCs w:val="24"/>
      <w:lang w:val="en-US"/>
    </w:rPr>
  </w:style>
  <w:style w:type="paragraph" w:customStyle="1" w:styleId="Compact">
    <w:name w:val="Compact"/>
    <w:basedOn w:val="Corpodetexto"/>
    <w:qFormat/>
    <w:rsid w:val="000F1E29"/>
    <w:pPr>
      <w:spacing w:before="36" w:after="36"/>
    </w:pPr>
  </w:style>
  <w:style w:type="paragraph" w:customStyle="1" w:styleId="TableCaption">
    <w:name w:val="Table Caption"/>
    <w:basedOn w:val="Legenda"/>
    <w:rsid w:val="000F1E29"/>
    <w:pPr>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rstParagraph">
    <w:name w:val="First Paragraph"/>
    <w:basedOn w:val="Corpodetexto"/>
    <w:next w:val="Corpodetexto"/>
    <w:qFormat/>
    <w:rsid w:val="00305D6F"/>
  </w:style>
  <w:style w:type="paragraph" w:styleId="Subttulo">
    <w:name w:val="Subtitle"/>
    <w:basedOn w:val="Ttulo"/>
    <w:next w:val="Corpodetexto"/>
    <w:link w:val="SubttuloChar"/>
    <w:qFormat/>
    <w:rsid w:val="00305D6F"/>
    <w:pPr>
      <w:keepNext/>
      <w:keepLines/>
      <w:autoSpaceDE/>
      <w:autoSpaceDN/>
      <w:adjustRightInd/>
      <w:spacing w:before="240" w:after="240"/>
      <w:ind w:firstLine="0"/>
      <w:contextualSpacing w:val="0"/>
      <w:jc w:val="center"/>
    </w:pPr>
    <w:rPr>
      <w:b/>
      <w:bCs/>
      <w:color w:val="2C6EAB" w:themeColor="accent1" w:themeShade="B5"/>
      <w:spacing w:val="0"/>
      <w:kern w:val="0"/>
      <w:sz w:val="30"/>
      <w:szCs w:val="30"/>
      <w:lang w:val="en-US" w:eastAsia="en-US"/>
    </w:rPr>
  </w:style>
  <w:style w:type="character" w:customStyle="1" w:styleId="SubttuloChar">
    <w:name w:val="Subtítulo Char"/>
    <w:basedOn w:val="Fontepargpadro"/>
    <w:link w:val="Subttulo"/>
    <w:rsid w:val="00305D6F"/>
    <w:rPr>
      <w:rFonts w:asciiTheme="majorHAnsi" w:eastAsiaTheme="majorEastAsia" w:hAnsiTheme="majorHAnsi" w:cstheme="majorBidi"/>
      <w:b/>
      <w:bCs/>
      <w:color w:val="2C6EAB" w:themeColor="accent1" w:themeShade="B5"/>
      <w:sz w:val="30"/>
      <w:szCs w:val="30"/>
      <w:lang w:val="en-US"/>
    </w:rPr>
  </w:style>
  <w:style w:type="paragraph" w:customStyle="1" w:styleId="Author">
    <w:name w:val="Author"/>
    <w:next w:val="Corpodetexto"/>
    <w:qFormat/>
    <w:rsid w:val="00305D6F"/>
    <w:pPr>
      <w:keepNext/>
      <w:keepLines/>
      <w:spacing w:after="200" w:line="240" w:lineRule="auto"/>
      <w:jc w:val="center"/>
    </w:pPr>
    <w:rPr>
      <w:sz w:val="24"/>
      <w:szCs w:val="24"/>
      <w:lang w:val="en-US"/>
    </w:rPr>
  </w:style>
  <w:style w:type="paragraph" w:styleId="Data">
    <w:name w:val="Date"/>
    <w:next w:val="Corpodetexto"/>
    <w:link w:val="DataChar"/>
    <w:qFormat/>
    <w:rsid w:val="00305D6F"/>
    <w:pPr>
      <w:keepNext/>
      <w:keepLines/>
      <w:spacing w:after="200" w:line="240" w:lineRule="auto"/>
      <w:jc w:val="center"/>
    </w:pPr>
    <w:rPr>
      <w:sz w:val="24"/>
      <w:szCs w:val="24"/>
      <w:lang w:val="en-US"/>
    </w:rPr>
  </w:style>
  <w:style w:type="character" w:customStyle="1" w:styleId="DataChar">
    <w:name w:val="Data Char"/>
    <w:basedOn w:val="Fontepargpadro"/>
    <w:link w:val="Data"/>
    <w:rsid w:val="00305D6F"/>
    <w:rPr>
      <w:sz w:val="24"/>
      <w:szCs w:val="24"/>
      <w:lang w:val="en-US"/>
    </w:rPr>
  </w:style>
  <w:style w:type="paragraph" w:customStyle="1" w:styleId="Abstract">
    <w:name w:val="Abstract"/>
    <w:basedOn w:val="Normal"/>
    <w:next w:val="Corpodetexto"/>
    <w:qFormat/>
    <w:rsid w:val="00305D6F"/>
    <w:pPr>
      <w:keepNext/>
      <w:keepLines/>
      <w:autoSpaceDE/>
      <w:autoSpaceDN/>
      <w:adjustRightInd/>
      <w:spacing w:before="300" w:after="300" w:line="240" w:lineRule="auto"/>
      <w:ind w:firstLine="0"/>
      <w:jc w:val="left"/>
    </w:pPr>
    <w:rPr>
      <w:rFonts w:asciiTheme="minorHAnsi" w:eastAsiaTheme="minorHAnsi" w:hAnsiTheme="minorHAnsi" w:cstheme="minorBidi"/>
      <w:sz w:val="20"/>
      <w:szCs w:val="20"/>
      <w:lang w:val="en-US" w:eastAsia="en-US"/>
    </w:rPr>
  </w:style>
  <w:style w:type="paragraph" w:styleId="Bibliografia">
    <w:name w:val="Bibliography"/>
    <w:basedOn w:val="Normal"/>
    <w:qFormat/>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styleId="Textoembloco">
    <w:name w:val="Block Text"/>
    <w:basedOn w:val="Corpodetexto"/>
    <w:next w:val="Corpodetexto"/>
    <w:uiPriority w:val="9"/>
    <w:unhideWhenUsed/>
    <w:qFormat/>
    <w:rsid w:val="00305D6F"/>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305D6F"/>
    <w:pPr>
      <w:keepNext/>
      <w:keepLines/>
      <w:autoSpaceDE/>
      <w:autoSpaceDN/>
      <w:adjustRightInd/>
      <w:spacing w:line="240" w:lineRule="auto"/>
      <w:ind w:firstLine="0"/>
      <w:jc w:val="left"/>
    </w:pPr>
    <w:rPr>
      <w:rFonts w:asciiTheme="minorHAnsi" w:eastAsiaTheme="minorHAnsi" w:hAnsiTheme="minorHAnsi" w:cstheme="minorBidi"/>
      <w:b/>
      <w:szCs w:val="24"/>
      <w:lang w:val="en-US" w:eastAsia="en-US"/>
    </w:rPr>
  </w:style>
  <w:style w:type="paragraph" w:customStyle="1" w:styleId="Definition">
    <w:name w:val="Definition"/>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ImageCaption">
    <w:name w:val="Image Caption"/>
    <w:basedOn w:val="Legenda"/>
    <w:rsid w:val="00305D6F"/>
    <w:pPr>
      <w:keepNext w:val="0"/>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gure">
    <w:name w:val="Figure"/>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FigurewithCaption">
    <w:name w:val="Figure with Caption"/>
    <w:basedOn w:val="Figure"/>
    <w:rsid w:val="00305D6F"/>
    <w:pPr>
      <w:keepNext/>
    </w:pPr>
  </w:style>
  <w:style w:type="character" w:customStyle="1" w:styleId="VerbatimChar">
    <w:name w:val="Verbatim Char"/>
    <w:basedOn w:val="LegendaChar"/>
    <w:link w:val="SourceCode"/>
    <w:rsid w:val="00305D6F"/>
    <w:rPr>
      <w:rFonts w:ascii="Consolas" w:eastAsia="Times New Roman" w:hAnsi="Consolas" w:cs="Times New Roman"/>
      <w:bCs w:val="0"/>
      <w:color w:val="000000"/>
      <w:sz w:val="24"/>
      <w:szCs w:val="18"/>
      <w:shd w:val="clear" w:color="auto" w:fill="F8F8F8"/>
      <w:lang w:eastAsia="pt-BR"/>
    </w:rPr>
  </w:style>
  <w:style w:type="paragraph" w:styleId="CabealhodoSumrio">
    <w:name w:val="TOC Heading"/>
    <w:basedOn w:val="Ttulo1"/>
    <w:next w:val="Corpodetexto"/>
    <w:uiPriority w:val="39"/>
    <w:unhideWhenUsed/>
    <w:qFormat/>
    <w:rsid w:val="00305D6F"/>
    <w:pPr>
      <w:keepNext/>
      <w:keepLines/>
      <w:numPr>
        <w:numId w:val="0"/>
      </w:numPr>
      <w:autoSpaceDE/>
      <w:autoSpaceDN/>
      <w:adjustRightInd/>
      <w:spacing w:before="240" w:after="0" w:line="259" w:lineRule="auto"/>
      <w:contextualSpacing w:val="0"/>
      <w:outlineLvl w:val="9"/>
    </w:pPr>
    <w:rPr>
      <w:rFonts w:asciiTheme="majorHAnsi" w:eastAsiaTheme="majorEastAsia" w:hAnsiTheme="majorHAnsi" w:cstheme="majorBidi"/>
      <w:b w:val="0"/>
      <w:color w:val="2E74B5" w:themeColor="accent1" w:themeShade="BF"/>
      <w:sz w:val="32"/>
      <w:szCs w:val="32"/>
      <w:lang w:val="en-US" w:eastAsia="en-US"/>
    </w:rPr>
  </w:style>
  <w:style w:type="paragraph" w:customStyle="1" w:styleId="SourceCode">
    <w:name w:val="Source Code"/>
    <w:basedOn w:val="Normal"/>
    <w:link w:val="VerbatimChar"/>
    <w:rsid w:val="00305D6F"/>
    <w:pPr>
      <w:shd w:val="clear" w:color="auto" w:fill="F8F8F8"/>
      <w:wordWrap w:val="0"/>
      <w:autoSpaceDE/>
      <w:autoSpaceDN/>
      <w:adjustRightInd/>
      <w:spacing w:after="200" w:line="240" w:lineRule="auto"/>
      <w:ind w:firstLine="0"/>
      <w:jc w:val="left"/>
    </w:pPr>
    <w:rPr>
      <w:rFonts w:ascii="Consolas" w:eastAsiaTheme="minorHAnsi" w:hAnsi="Consolas" w:cstheme="minorBidi"/>
      <w:sz w:val="22"/>
      <w:szCs w:val="22"/>
      <w:lang w:eastAsia="en-US"/>
    </w:rPr>
  </w:style>
  <w:style w:type="character" w:customStyle="1" w:styleId="KeywordTok">
    <w:name w:val="Keyword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DataTypeTok">
    <w:name w:val="DataTypeTok"/>
    <w:basedOn w:val="VerbatimChar"/>
    <w:rsid w:val="00305D6F"/>
    <w:rPr>
      <w:rFonts w:ascii="Consolas" w:eastAsia="Times New Roman" w:hAnsi="Consolas" w:cs="Times New Roman"/>
      <w:bCs w:val="0"/>
      <w:color w:val="204A87"/>
      <w:sz w:val="24"/>
      <w:szCs w:val="18"/>
      <w:shd w:val="clear" w:color="auto" w:fill="F8F8F8"/>
      <w:lang w:eastAsia="pt-BR"/>
    </w:rPr>
  </w:style>
  <w:style w:type="character" w:customStyle="1" w:styleId="DecValTok">
    <w:name w:val="DecVal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BaseNTok">
    <w:name w:val="BaseN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FloatTok">
    <w:name w:val="Float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ConstantTok">
    <w:name w:val="Constan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harTok">
    <w:name w:val="Char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CharTok">
    <w:name w:val="SpecialCha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StringTok">
    <w:name w:v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VerbatimStringTok">
    <w:name w:val="Verbatim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StringTok">
    <w:name w:val="Speci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ImportTok">
    <w:name w:val="Impor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mmentTok">
    <w:name w:val="Comment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DocumentationTok">
    <w:name w:val="Documen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nnotationTok">
    <w:name w:val="Anno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CommentVarTok">
    <w:name w:val="CommentVar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OtherTok">
    <w:name w:val="OtherTok"/>
    <w:basedOn w:val="VerbatimChar"/>
    <w:rsid w:val="00305D6F"/>
    <w:rPr>
      <w:rFonts w:ascii="Consolas" w:eastAsia="Times New Roman" w:hAnsi="Consolas" w:cs="Times New Roman"/>
      <w:bCs w:val="0"/>
      <w:color w:val="8F5902"/>
      <w:sz w:val="24"/>
      <w:szCs w:val="18"/>
      <w:shd w:val="clear" w:color="auto" w:fill="F8F8F8"/>
      <w:lang w:eastAsia="pt-BR"/>
    </w:rPr>
  </w:style>
  <w:style w:type="character" w:customStyle="1" w:styleId="FunctionTok">
    <w:name w:val="Funct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VariableTok">
    <w:name w:val="Variable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ntrolFlowTok">
    <w:name w:val="ControlFlow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OperatorTok">
    <w:name w:val="OperatorTok"/>
    <w:basedOn w:val="VerbatimChar"/>
    <w:rsid w:val="00305D6F"/>
    <w:rPr>
      <w:rFonts w:ascii="Consolas" w:eastAsia="Times New Roman" w:hAnsi="Consolas" w:cs="Times New Roman"/>
      <w:b/>
      <w:bCs w:val="0"/>
      <w:color w:val="CE5C00"/>
      <w:sz w:val="24"/>
      <w:szCs w:val="18"/>
      <w:shd w:val="clear" w:color="auto" w:fill="F8F8F8"/>
      <w:lang w:eastAsia="pt-BR"/>
    </w:rPr>
  </w:style>
  <w:style w:type="character" w:customStyle="1" w:styleId="BuiltInTok">
    <w:name w:val="BuiltI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ExtensionTok">
    <w:name w:val="Extens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PreprocessorTok">
    <w:name w:val="Preprocessor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AttributeTok">
    <w:name w:val="AttributeTok"/>
    <w:basedOn w:val="VerbatimChar"/>
    <w:rsid w:val="00305D6F"/>
    <w:rPr>
      <w:rFonts w:ascii="Consolas" w:eastAsia="Times New Roman" w:hAnsi="Consolas" w:cs="Times New Roman"/>
      <w:bCs w:val="0"/>
      <w:color w:val="C4A000"/>
      <w:sz w:val="24"/>
      <w:szCs w:val="18"/>
      <w:shd w:val="clear" w:color="auto" w:fill="F8F8F8"/>
      <w:lang w:eastAsia="pt-BR"/>
    </w:rPr>
  </w:style>
  <w:style w:type="character" w:customStyle="1" w:styleId="RegionMarkerTok">
    <w:name w:val="RegionMarke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InformationTok">
    <w:name w:val="Inform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WarningTok">
    <w:name w:val="Warning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lertTok">
    <w:name w:val="AlertTok"/>
    <w:basedOn w:val="VerbatimChar"/>
    <w:rsid w:val="00305D6F"/>
    <w:rPr>
      <w:rFonts w:ascii="Consolas" w:eastAsia="Times New Roman" w:hAnsi="Consolas" w:cs="Times New Roman"/>
      <w:bCs w:val="0"/>
      <w:color w:val="EF2929"/>
      <w:sz w:val="24"/>
      <w:szCs w:val="18"/>
      <w:shd w:val="clear" w:color="auto" w:fill="F8F8F8"/>
      <w:lang w:eastAsia="pt-BR"/>
    </w:rPr>
  </w:style>
  <w:style w:type="character" w:customStyle="1" w:styleId="ErrorTok">
    <w:name w:val="ErrorTok"/>
    <w:basedOn w:val="VerbatimChar"/>
    <w:rsid w:val="00305D6F"/>
    <w:rPr>
      <w:rFonts w:ascii="Consolas" w:eastAsia="Times New Roman" w:hAnsi="Consolas" w:cs="Times New Roman"/>
      <w:b/>
      <w:bCs w:val="0"/>
      <w:color w:val="A40000"/>
      <w:sz w:val="24"/>
      <w:szCs w:val="18"/>
      <w:shd w:val="clear" w:color="auto" w:fill="F8F8F8"/>
      <w:lang w:eastAsia="pt-BR"/>
    </w:rPr>
  </w:style>
  <w:style w:type="character" w:customStyle="1" w:styleId="NormalTok">
    <w:name w:val="NormalTok"/>
    <w:basedOn w:val="VerbatimChar"/>
    <w:rsid w:val="00305D6F"/>
    <w:rPr>
      <w:rFonts w:ascii="Consolas" w:eastAsia="Times New Roman" w:hAnsi="Consolas" w:cs="Times New Roman"/>
      <w:bCs w:val="0"/>
      <w:color w:val="000000"/>
      <w:sz w:val="24"/>
      <w:szCs w:val="18"/>
      <w:shd w:val="clear" w:color="auto" w:fill="F8F8F8"/>
      <w:lang w:eastAsia="pt-BR"/>
    </w:rPr>
  </w:style>
  <w:style w:type="paragraph" w:styleId="Reviso">
    <w:name w:val="Revision"/>
    <w:hidden/>
    <w:uiPriority w:val="99"/>
    <w:semiHidden/>
    <w:rsid w:val="00E60B3B"/>
    <w:pPr>
      <w:spacing w:after="0" w:line="240" w:lineRule="auto"/>
    </w:pPr>
    <w:rPr>
      <w:rFonts w:ascii="Arial" w:eastAsia="Times New Roman" w:hAnsi="Arial" w:cs="Times New Roman"/>
      <w:sz w:val="24"/>
      <w:szCs w:val="28"/>
      <w:lang w:eastAsia="pt-BR"/>
    </w:rPr>
  </w:style>
  <w:style w:type="paragraph" w:styleId="Rodap">
    <w:name w:val="footer"/>
    <w:basedOn w:val="Normal"/>
    <w:link w:val="RodapChar"/>
    <w:uiPriority w:val="99"/>
    <w:unhideWhenUsed/>
    <w:rsid w:val="00E22012"/>
    <w:pPr>
      <w:tabs>
        <w:tab w:val="center" w:pos="4252"/>
        <w:tab w:val="right" w:pos="8504"/>
      </w:tabs>
      <w:spacing w:line="240" w:lineRule="auto"/>
    </w:pPr>
  </w:style>
  <w:style w:type="character" w:customStyle="1" w:styleId="RodapChar">
    <w:name w:val="Rodapé Char"/>
    <w:basedOn w:val="Fontepargpadro"/>
    <w:link w:val="Rodap"/>
    <w:uiPriority w:val="99"/>
    <w:rsid w:val="00E22012"/>
    <w:rPr>
      <w:rFonts w:ascii="Arial" w:eastAsia="Times New Roman" w:hAnsi="Arial" w:cs="Times New Roman"/>
      <w:sz w:val="24"/>
      <w:szCs w:val="28"/>
      <w:lang w:eastAsia="pt-BR"/>
    </w:rPr>
  </w:style>
  <w:style w:type="table" w:styleId="TabelaSimples4">
    <w:name w:val="Plain Table 4"/>
    <w:basedOn w:val="Tabelanormal"/>
    <w:uiPriority w:val="44"/>
    <w:rsid w:val="002952B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EstiloTabelaDissertaoPedro">
    <w:name w:val="Estilo Tabela Dissertação Pedro"/>
    <w:basedOn w:val="Tabelanormal"/>
    <w:uiPriority w:val="99"/>
    <w:rsid w:val="002952B2"/>
    <w:pPr>
      <w:spacing w:after="0" w:line="240" w:lineRule="auto"/>
    </w:pPr>
    <w:tblPr>
      <w:tblStyleRowBandSize w:val="1"/>
      <w:tblStyleColBandSize w:val="1"/>
    </w:tblPr>
    <w:tblStylePr w:type="band2Vert">
      <w:rPr>
        <w:color w:val="auto"/>
      </w:rPr>
    </w:tblStylePr>
    <w:tblStylePr w:type="band2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65872">
      <w:bodyDiv w:val="1"/>
      <w:marLeft w:val="0"/>
      <w:marRight w:val="0"/>
      <w:marTop w:val="0"/>
      <w:marBottom w:val="0"/>
      <w:divBdr>
        <w:top w:val="none" w:sz="0" w:space="0" w:color="auto"/>
        <w:left w:val="none" w:sz="0" w:space="0" w:color="auto"/>
        <w:bottom w:val="none" w:sz="0" w:space="0" w:color="auto"/>
        <w:right w:val="none" w:sz="0" w:space="0" w:color="auto"/>
      </w:divBdr>
    </w:div>
    <w:div w:id="34620809">
      <w:bodyDiv w:val="1"/>
      <w:marLeft w:val="0"/>
      <w:marRight w:val="0"/>
      <w:marTop w:val="0"/>
      <w:marBottom w:val="0"/>
      <w:divBdr>
        <w:top w:val="none" w:sz="0" w:space="0" w:color="auto"/>
        <w:left w:val="none" w:sz="0" w:space="0" w:color="auto"/>
        <w:bottom w:val="none" w:sz="0" w:space="0" w:color="auto"/>
        <w:right w:val="none" w:sz="0" w:space="0" w:color="auto"/>
      </w:divBdr>
    </w:div>
    <w:div w:id="84882766">
      <w:bodyDiv w:val="1"/>
      <w:marLeft w:val="0"/>
      <w:marRight w:val="0"/>
      <w:marTop w:val="0"/>
      <w:marBottom w:val="0"/>
      <w:divBdr>
        <w:top w:val="none" w:sz="0" w:space="0" w:color="auto"/>
        <w:left w:val="none" w:sz="0" w:space="0" w:color="auto"/>
        <w:bottom w:val="none" w:sz="0" w:space="0" w:color="auto"/>
        <w:right w:val="none" w:sz="0" w:space="0" w:color="auto"/>
      </w:divBdr>
    </w:div>
    <w:div w:id="153839177">
      <w:bodyDiv w:val="1"/>
      <w:marLeft w:val="0"/>
      <w:marRight w:val="0"/>
      <w:marTop w:val="0"/>
      <w:marBottom w:val="0"/>
      <w:divBdr>
        <w:top w:val="none" w:sz="0" w:space="0" w:color="auto"/>
        <w:left w:val="none" w:sz="0" w:space="0" w:color="auto"/>
        <w:bottom w:val="none" w:sz="0" w:space="0" w:color="auto"/>
        <w:right w:val="none" w:sz="0" w:space="0" w:color="auto"/>
      </w:divBdr>
    </w:div>
    <w:div w:id="217131821">
      <w:bodyDiv w:val="1"/>
      <w:marLeft w:val="0"/>
      <w:marRight w:val="0"/>
      <w:marTop w:val="0"/>
      <w:marBottom w:val="0"/>
      <w:divBdr>
        <w:top w:val="none" w:sz="0" w:space="0" w:color="auto"/>
        <w:left w:val="none" w:sz="0" w:space="0" w:color="auto"/>
        <w:bottom w:val="none" w:sz="0" w:space="0" w:color="auto"/>
        <w:right w:val="none" w:sz="0" w:space="0" w:color="auto"/>
      </w:divBdr>
    </w:div>
    <w:div w:id="314190533">
      <w:bodyDiv w:val="1"/>
      <w:marLeft w:val="0"/>
      <w:marRight w:val="0"/>
      <w:marTop w:val="0"/>
      <w:marBottom w:val="0"/>
      <w:divBdr>
        <w:top w:val="none" w:sz="0" w:space="0" w:color="auto"/>
        <w:left w:val="none" w:sz="0" w:space="0" w:color="auto"/>
        <w:bottom w:val="none" w:sz="0" w:space="0" w:color="auto"/>
        <w:right w:val="none" w:sz="0" w:space="0" w:color="auto"/>
      </w:divBdr>
    </w:div>
    <w:div w:id="341514531">
      <w:bodyDiv w:val="1"/>
      <w:marLeft w:val="0"/>
      <w:marRight w:val="0"/>
      <w:marTop w:val="0"/>
      <w:marBottom w:val="0"/>
      <w:divBdr>
        <w:top w:val="none" w:sz="0" w:space="0" w:color="auto"/>
        <w:left w:val="none" w:sz="0" w:space="0" w:color="auto"/>
        <w:bottom w:val="none" w:sz="0" w:space="0" w:color="auto"/>
        <w:right w:val="none" w:sz="0" w:space="0" w:color="auto"/>
      </w:divBdr>
    </w:div>
    <w:div w:id="341669232">
      <w:bodyDiv w:val="1"/>
      <w:marLeft w:val="0"/>
      <w:marRight w:val="0"/>
      <w:marTop w:val="0"/>
      <w:marBottom w:val="0"/>
      <w:divBdr>
        <w:top w:val="none" w:sz="0" w:space="0" w:color="auto"/>
        <w:left w:val="none" w:sz="0" w:space="0" w:color="auto"/>
        <w:bottom w:val="none" w:sz="0" w:space="0" w:color="auto"/>
        <w:right w:val="none" w:sz="0" w:space="0" w:color="auto"/>
      </w:divBdr>
    </w:div>
    <w:div w:id="391077563">
      <w:bodyDiv w:val="1"/>
      <w:marLeft w:val="0"/>
      <w:marRight w:val="0"/>
      <w:marTop w:val="0"/>
      <w:marBottom w:val="0"/>
      <w:divBdr>
        <w:top w:val="none" w:sz="0" w:space="0" w:color="auto"/>
        <w:left w:val="none" w:sz="0" w:space="0" w:color="auto"/>
        <w:bottom w:val="none" w:sz="0" w:space="0" w:color="auto"/>
        <w:right w:val="none" w:sz="0" w:space="0" w:color="auto"/>
      </w:divBdr>
    </w:div>
    <w:div w:id="470486556">
      <w:bodyDiv w:val="1"/>
      <w:marLeft w:val="0"/>
      <w:marRight w:val="0"/>
      <w:marTop w:val="0"/>
      <w:marBottom w:val="0"/>
      <w:divBdr>
        <w:top w:val="none" w:sz="0" w:space="0" w:color="auto"/>
        <w:left w:val="none" w:sz="0" w:space="0" w:color="auto"/>
        <w:bottom w:val="none" w:sz="0" w:space="0" w:color="auto"/>
        <w:right w:val="none" w:sz="0" w:space="0" w:color="auto"/>
      </w:divBdr>
    </w:div>
    <w:div w:id="521094497">
      <w:bodyDiv w:val="1"/>
      <w:marLeft w:val="0"/>
      <w:marRight w:val="0"/>
      <w:marTop w:val="0"/>
      <w:marBottom w:val="0"/>
      <w:divBdr>
        <w:top w:val="none" w:sz="0" w:space="0" w:color="auto"/>
        <w:left w:val="none" w:sz="0" w:space="0" w:color="auto"/>
        <w:bottom w:val="none" w:sz="0" w:space="0" w:color="auto"/>
        <w:right w:val="none" w:sz="0" w:space="0" w:color="auto"/>
      </w:divBdr>
    </w:div>
    <w:div w:id="538279266">
      <w:bodyDiv w:val="1"/>
      <w:marLeft w:val="0"/>
      <w:marRight w:val="0"/>
      <w:marTop w:val="0"/>
      <w:marBottom w:val="0"/>
      <w:divBdr>
        <w:top w:val="none" w:sz="0" w:space="0" w:color="auto"/>
        <w:left w:val="none" w:sz="0" w:space="0" w:color="auto"/>
        <w:bottom w:val="none" w:sz="0" w:space="0" w:color="auto"/>
        <w:right w:val="none" w:sz="0" w:space="0" w:color="auto"/>
      </w:divBdr>
    </w:div>
    <w:div w:id="542450615">
      <w:bodyDiv w:val="1"/>
      <w:marLeft w:val="0"/>
      <w:marRight w:val="0"/>
      <w:marTop w:val="0"/>
      <w:marBottom w:val="0"/>
      <w:divBdr>
        <w:top w:val="none" w:sz="0" w:space="0" w:color="auto"/>
        <w:left w:val="none" w:sz="0" w:space="0" w:color="auto"/>
        <w:bottom w:val="none" w:sz="0" w:space="0" w:color="auto"/>
        <w:right w:val="none" w:sz="0" w:space="0" w:color="auto"/>
      </w:divBdr>
    </w:div>
    <w:div w:id="584849460">
      <w:bodyDiv w:val="1"/>
      <w:marLeft w:val="0"/>
      <w:marRight w:val="0"/>
      <w:marTop w:val="0"/>
      <w:marBottom w:val="0"/>
      <w:divBdr>
        <w:top w:val="none" w:sz="0" w:space="0" w:color="auto"/>
        <w:left w:val="none" w:sz="0" w:space="0" w:color="auto"/>
        <w:bottom w:val="none" w:sz="0" w:space="0" w:color="auto"/>
        <w:right w:val="none" w:sz="0" w:space="0" w:color="auto"/>
      </w:divBdr>
    </w:div>
    <w:div w:id="626396594">
      <w:bodyDiv w:val="1"/>
      <w:marLeft w:val="0"/>
      <w:marRight w:val="0"/>
      <w:marTop w:val="0"/>
      <w:marBottom w:val="0"/>
      <w:divBdr>
        <w:top w:val="none" w:sz="0" w:space="0" w:color="auto"/>
        <w:left w:val="none" w:sz="0" w:space="0" w:color="auto"/>
        <w:bottom w:val="none" w:sz="0" w:space="0" w:color="auto"/>
        <w:right w:val="none" w:sz="0" w:space="0" w:color="auto"/>
      </w:divBdr>
    </w:div>
    <w:div w:id="680619056">
      <w:bodyDiv w:val="1"/>
      <w:marLeft w:val="0"/>
      <w:marRight w:val="0"/>
      <w:marTop w:val="0"/>
      <w:marBottom w:val="0"/>
      <w:divBdr>
        <w:top w:val="none" w:sz="0" w:space="0" w:color="auto"/>
        <w:left w:val="none" w:sz="0" w:space="0" w:color="auto"/>
        <w:bottom w:val="none" w:sz="0" w:space="0" w:color="auto"/>
        <w:right w:val="none" w:sz="0" w:space="0" w:color="auto"/>
      </w:divBdr>
    </w:div>
    <w:div w:id="826243771">
      <w:bodyDiv w:val="1"/>
      <w:marLeft w:val="0"/>
      <w:marRight w:val="0"/>
      <w:marTop w:val="0"/>
      <w:marBottom w:val="0"/>
      <w:divBdr>
        <w:top w:val="none" w:sz="0" w:space="0" w:color="auto"/>
        <w:left w:val="none" w:sz="0" w:space="0" w:color="auto"/>
        <w:bottom w:val="none" w:sz="0" w:space="0" w:color="auto"/>
        <w:right w:val="none" w:sz="0" w:space="0" w:color="auto"/>
      </w:divBdr>
    </w:div>
    <w:div w:id="835534722">
      <w:bodyDiv w:val="1"/>
      <w:marLeft w:val="0"/>
      <w:marRight w:val="0"/>
      <w:marTop w:val="0"/>
      <w:marBottom w:val="0"/>
      <w:divBdr>
        <w:top w:val="none" w:sz="0" w:space="0" w:color="auto"/>
        <w:left w:val="none" w:sz="0" w:space="0" w:color="auto"/>
        <w:bottom w:val="none" w:sz="0" w:space="0" w:color="auto"/>
        <w:right w:val="none" w:sz="0" w:space="0" w:color="auto"/>
      </w:divBdr>
    </w:div>
    <w:div w:id="878082626">
      <w:bodyDiv w:val="1"/>
      <w:marLeft w:val="0"/>
      <w:marRight w:val="0"/>
      <w:marTop w:val="0"/>
      <w:marBottom w:val="0"/>
      <w:divBdr>
        <w:top w:val="none" w:sz="0" w:space="0" w:color="auto"/>
        <w:left w:val="none" w:sz="0" w:space="0" w:color="auto"/>
        <w:bottom w:val="none" w:sz="0" w:space="0" w:color="auto"/>
        <w:right w:val="none" w:sz="0" w:space="0" w:color="auto"/>
      </w:divBdr>
    </w:div>
    <w:div w:id="896091516">
      <w:bodyDiv w:val="1"/>
      <w:marLeft w:val="0"/>
      <w:marRight w:val="0"/>
      <w:marTop w:val="0"/>
      <w:marBottom w:val="0"/>
      <w:divBdr>
        <w:top w:val="none" w:sz="0" w:space="0" w:color="auto"/>
        <w:left w:val="none" w:sz="0" w:space="0" w:color="auto"/>
        <w:bottom w:val="none" w:sz="0" w:space="0" w:color="auto"/>
        <w:right w:val="none" w:sz="0" w:space="0" w:color="auto"/>
      </w:divBdr>
    </w:div>
    <w:div w:id="919829499">
      <w:bodyDiv w:val="1"/>
      <w:marLeft w:val="0"/>
      <w:marRight w:val="0"/>
      <w:marTop w:val="0"/>
      <w:marBottom w:val="0"/>
      <w:divBdr>
        <w:top w:val="none" w:sz="0" w:space="0" w:color="auto"/>
        <w:left w:val="none" w:sz="0" w:space="0" w:color="auto"/>
        <w:bottom w:val="none" w:sz="0" w:space="0" w:color="auto"/>
        <w:right w:val="none" w:sz="0" w:space="0" w:color="auto"/>
      </w:divBdr>
    </w:div>
    <w:div w:id="962154624">
      <w:bodyDiv w:val="1"/>
      <w:marLeft w:val="0"/>
      <w:marRight w:val="0"/>
      <w:marTop w:val="0"/>
      <w:marBottom w:val="0"/>
      <w:divBdr>
        <w:top w:val="none" w:sz="0" w:space="0" w:color="auto"/>
        <w:left w:val="none" w:sz="0" w:space="0" w:color="auto"/>
        <w:bottom w:val="none" w:sz="0" w:space="0" w:color="auto"/>
        <w:right w:val="none" w:sz="0" w:space="0" w:color="auto"/>
      </w:divBdr>
    </w:div>
    <w:div w:id="986862526">
      <w:bodyDiv w:val="1"/>
      <w:marLeft w:val="0"/>
      <w:marRight w:val="0"/>
      <w:marTop w:val="0"/>
      <w:marBottom w:val="0"/>
      <w:divBdr>
        <w:top w:val="none" w:sz="0" w:space="0" w:color="auto"/>
        <w:left w:val="none" w:sz="0" w:space="0" w:color="auto"/>
        <w:bottom w:val="none" w:sz="0" w:space="0" w:color="auto"/>
        <w:right w:val="none" w:sz="0" w:space="0" w:color="auto"/>
      </w:divBdr>
    </w:div>
    <w:div w:id="1043871668">
      <w:bodyDiv w:val="1"/>
      <w:marLeft w:val="0"/>
      <w:marRight w:val="0"/>
      <w:marTop w:val="0"/>
      <w:marBottom w:val="0"/>
      <w:divBdr>
        <w:top w:val="none" w:sz="0" w:space="0" w:color="auto"/>
        <w:left w:val="none" w:sz="0" w:space="0" w:color="auto"/>
        <w:bottom w:val="none" w:sz="0" w:space="0" w:color="auto"/>
        <w:right w:val="none" w:sz="0" w:space="0" w:color="auto"/>
      </w:divBdr>
    </w:div>
    <w:div w:id="1050617031">
      <w:bodyDiv w:val="1"/>
      <w:marLeft w:val="0"/>
      <w:marRight w:val="0"/>
      <w:marTop w:val="0"/>
      <w:marBottom w:val="0"/>
      <w:divBdr>
        <w:top w:val="none" w:sz="0" w:space="0" w:color="auto"/>
        <w:left w:val="none" w:sz="0" w:space="0" w:color="auto"/>
        <w:bottom w:val="none" w:sz="0" w:space="0" w:color="auto"/>
        <w:right w:val="none" w:sz="0" w:space="0" w:color="auto"/>
      </w:divBdr>
    </w:div>
    <w:div w:id="1103067072">
      <w:bodyDiv w:val="1"/>
      <w:marLeft w:val="0"/>
      <w:marRight w:val="0"/>
      <w:marTop w:val="0"/>
      <w:marBottom w:val="0"/>
      <w:divBdr>
        <w:top w:val="none" w:sz="0" w:space="0" w:color="auto"/>
        <w:left w:val="none" w:sz="0" w:space="0" w:color="auto"/>
        <w:bottom w:val="none" w:sz="0" w:space="0" w:color="auto"/>
        <w:right w:val="none" w:sz="0" w:space="0" w:color="auto"/>
      </w:divBdr>
    </w:div>
    <w:div w:id="1103499386">
      <w:bodyDiv w:val="1"/>
      <w:marLeft w:val="0"/>
      <w:marRight w:val="0"/>
      <w:marTop w:val="0"/>
      <w:marBottom w:val="0"/>
      <w:divBdr>
        <w:top w:val="none" w:sz="0" w:space="0" w:color="auto"/>
        <w:left w:val="none" w:sz="0" w:space="0" w:color="auto"/>
        <w:bottom w:val="none" w:sz="0" w:space="0" w:color="auto"/>
        <w:right w:val="none" w:sz="0" w:space="0" w:color="auto"/>
      </w:divBdr>
    </w:div>
    <w:div w:id="1123353730">
      <w:bodyDiv w:val="1"/>
      <w:marLeft w:val="0"/>
      <w:marRight w:val="0"/>
      <w:marTop w:val="0"/>
      <w:marBottom w:val="0"/>
      <w:divBdr>
        <w:top w:val="none" w:sz="0" w:space="0" w:color="auto"/>
        <w:left w:val="none" w:sz="0" w:space="0" w:color="auto"/>
        <w:bottom w:val="none" w:sz="0" w:space="0" w:color="auto"/>
        <w:right w:val="none" w:sz="0" w:space="0" w:color="auto"/>
      </w:divBdr>
    </w:div>
    <w:div w:id="1144657087">
      <w:bodyDiv w:val="1"/>
      <w:marLeft w:val="0"/>
      <w:marRight w:val="0"/>
      <w:marTop w:val="0"/>
      <w:marBottom w:val="0"/>
      <w:divBdr>
        <w:top w:val="none" w:sz="0" w:space="0" w:color="auto"/>
        <w:left w:val="none" w:sz="0" w:space="0" w:color="auto"/>
        <w:bottom w:val="none" w:sz="0" w:space="0" w:color="auto"/>
        <w:right w:val="none" w:sz="0" w:space="0" w:color="auto"/>
      </w:divBdr>
    </w:div>
    <w:div w:id="1149513267">
      <w:bodyDiv w:val="1"/>
      <w:marLeft w:val="0"/>
      <w:marRight w:val="0"/>
      <w:marTop w:val="0"/>
      <w:marBottom w:val="0"/>
      <w:divBdr>
        <w:top w:val="none" w:sz="0" w:space="0" w:color="auto"/>
        <w:left w:val="none" w:sz="0" w:space="0" w:color="auto"/>
        <w:bottom w:val="none" w:sz="0" w:space="0" w:color="auto"/>
        <w:right w:val="none" w:sz="0" w:space="0" w:color="auto"/>
      </w:divBdr>
    </w:div>
    <w:div w:id="1179083821">
      <w:bodyDiv w:val="1"/>
      <w:marLeft w:val="0"/>
      <w:marRight w:val="0"/>
      <w:marTop w:val="0"/>
      <w:marBottom w:val="0"/>
      <w:divBdr>
        <w:top w:val="none" w:sz="0" w:space="0" w:color="auto"/>
        <w:left w:val="none" w:sz="0" w:space="0" w:color="auto"/>
        <w:bottom w:val="none" w:sz="0" w:space="0" w:color="auto"/>
        <w:right w:val="none" w:sz="0" w:space="0" w:color="auto"/>
      </w:divBdr>
    </w:div>
    <w:div w:id="1206599332">
      <w:bodyDiv w:val="1"/>
      <w:marLeft w:val="0"/>
      <w:marRight w:val="0"/>
      <w:marTop w:val="0"/>
      <w:marBottom w:val="0"/>
      <w:divBdr>
        <w:top w:val="none" w:sz="0" w:space="0" w:color="auto"/>
        <w:left w:val="none" w:sz="0" w:space="0" w:color="auto"/>
        <w:bottom w:val="none" w:sz="0" w:space="0" w:color="auto"/>
        <w:right w:val="none" w:sz="0" w:space="0" w:color="auto"/>
      </w:divBdr>
    </w:div>
    <w:div w:id="1286539811">
      <w:bodyDiv w:val="1"/>
      <w:marLeft w:val="0"/>
      <w:marRight w:val="0"/>
      <w:marTop w:val="0"/>
      <w:marBottom w:val="0"/>
      <w:divBdr>
        <w:top w:val="none" w:sz="0" w:space="0" w:color="auto"/>
        <w:left w:val="none" w:sz="0" w:space="0" w:color="auto"/>
        <w:bottom w:val="none" w:sz="0" w:space="0" w:color="auto"/>
        <w:right w:val="none" w:sz="0" w:space="0" w:color="auto"/>
      </w:divBdr>
    </w:div>
    <w:div w:id="1413233063">
      <w:bodyDiv w:val="1"/>
      <w:marLeft w:val="0"/>
      <w:marRight w:val="0"/>
      <w:marTop w:val="0"/>
      <w:marBottom w:val="0"/>
      <w:divBdr>
        <w:top w:val="none" w:sz="0" w:space="0" w:color="auto"/>
        <w:left w:val="none" w:sz="0" w:space="0" w:color="auto"/>
        <w:bottom w:val="none" w:sz="0" w:space="0" w:color="auto"/>
        <w:right w:val="none" w:sz="0" w:space="0" w:color="auto"/>
      </w:divBdr>
    </w:div>
    <w:div w:id="1460302025">
      <w:bodyDiv w:val="1"/>
      <w:marLeft w:val="0"/>
      <w:marRight w:val="0"/>
      <w:marTop w:val="0"/>
      <w:marBottom w:val="0"/>
      <w:divBdr>
        <w:top w:val="none" w:sz="0" w:space="0" w:color="auto"/>
        <w:left w:val="none" w:sz="0" w:space="0" w:color="auto"/>
        <w:bottom w:val="none" w:sz="0" w:space="0" w:color="auto"/>
        <w:right w:val="none" w:sz="0" w:space="0" w:color="auto"/>
      </w:divBdr>
    </w:div>
    <w:div w:id="1492133218">
      <w:bodyDiv w:val="1"/>
      <w:marLeft w:val="0"/>
      <w:marRight w:val="0"/>
      <w:marTop w:val="0"/>
      <w:marBottom w:val="0"/>
      <w:divBdr>
        <w:top w:val="none" w:sz="0" w:space="0" w:color="auto"/>
        <w:left w:val="none" w:sz="0" w:space="0" w:color="auto"/>
        <w:bottom w:val="none" w:sz="0" w:space="0" w:color="auto"/>
        <w:right w:val="none" w:sz="0" w:space="0" w:color="auto"/>
      </w:divBdr>
    </w:div>
    <w:div w:id="1529024435">
      <w:bodyDiv w:val="1"/>
      <w:marLeft w:val="0"/>
      <w:marRight w:val="0"/>
      <w:marTop w:val="0"/>
      <w:marBottom w:val="0"/>
      <w:divBdr>
        <w:top w:val="none" w:sz="0" w:space="0" w:color="auto"/>
        <w:left w:val="none" w:sz="0" w:space="0" w:color="auto"/>
        <w:bottom w:val="none" w:sz="0" w:space="0" w:color="auto"/>
        <w:right w:val="none" w:sz="0" w:space="0" w:color="auto"/>
      </w:divBdr>
    </w:div>
    <w:div w:id="1562326669">
      <w:bodyDiv w:val="1"/>
      <w:marLeft w:val="0"/>
      <w:marRight w:val="0"/>
      <w:marTop w:val="0"/>
      <w:marBottom w:val="0"/>
      <w:divBdr>
        <w:top w:val="none" w:sz="0" w:space="0" w:color="auto"/>
        <w:left w:val="none" w:sz="0" w:space="0" w:color="auto"/>
        <w:bottom w:val="none" w:sz="0" w:space="0" w:color="auto"/>
        <w:right w:val="none" w:sz="0" w:space="0" w:color="auto"/>
      </w:divBdr>
    </w:div>
    <w:div w:id="1579556968">
      <w:bodyDiv w:val="1"/>
      <w:marLeft w:val="0"/>
      <w:marRight w:val="0"/>
      <w:marTop w:val="0"/>
      <w:marBottom w:val="0"/>
      <w:divBdr>
        <w:top w:val="none" w:sz="0" w:space="0" w:color="auto"/>
        <w:left w:val="none" w:sz="0" w:space="0" w:color="auto"/>
        <w:bottom w:val="none" w:sz="0" w:space="0" w:color="auto"/>
        <w:right w:val="none" w:sz="0" w:space="0" w:color="auto"/>
      </w:divBdr>
    </w:div>
    <w:div w:id="1625425528">
      <w:bodyDiv w:val="1"/>
      <w:marLeft w:val="0"/>
      <w:marRight w:val="0"/>
      <w:marTop w:val="0"/>
      <w:marBottom w:val="0"/>
      <w:divBdr>
        <w:top w:val="none" w:sz="0" w:space="0" w:color="auto"/>
        <w:left w:val="none" w:sz="0" w:space="0" w:color="auto"/>
        <w:bottom w:val="none" w:sz="0" w:space="0" w:color="auto"/>
        <w:right w:val="none" w:sz="0" w:space="0" w:color="auto"/>
      </w:divBdr>
    </w:div>
    <w:div w:id="1745299541">
      <w:bodyDiv w:val="1"/>
      <w:marLeft w:val="0"/>
      <w:marRight w:val="0"/>
      <w:marTop w:val="0"/>
      <w:marBottom w:val="0"/>
      <w:divBdr>
        <w:top w:val="none" w:sz="0" w:space="0" w:color="auto"/>
        <w:left w:val="none" w:sz="0" w:space="0" w:color="auto"/>
        <w:bottom w:val="none" w:sz="0" w:space="0" w:color="auto"/>
        <w:right w:val="none" w:sz="0" w:space="0" w:color="auto"/>
      </w:divBdr>
    </w:div>
    <w:div w:id="1756704119">
      <w:bodyDiv w:val="1"/>
      <w:marLeft w:val="0"/>
      <w:marRight w:val="0"/>
      <w:marTop w:val="0"/>
      <w:marBottom w:val="0"/>
      <w:divBdr>
        <w:top w:val="none" w:sz="0" w:space="0" w:color="auto"/>
        <w:left w:val="none" w:sz="0" w:space="0" w:color="auto"/>
        <w:bottom w:val="none" w:sz="0" w:space="0" w:color="auto"/>
        <w:right w:val="none" w:sz="0" w:space="0" w:color="auto"/>
      </w:divBdr>
    </w:div>
    <w:div w:id="1759133815">
      <w:bodyDiv w:val="1"/>
      <w:marLeft w:val="0"/>
      <w:marRight w:val="0"/>
      <w:marTop w:val="0"/>
      <w:marBottom w:val="0"/>
      <w:divBdr>
        <w:top w:val="none" w:sz="0" w:space="0" w:color="auto"/>
        <w:left w:val="none" w:sz="0" w:space="0" w:color="auto"/>
        <w:bottom w:val="none" w:sz="0" w:space="0" w:color="auto"/>
        <w:right w:val="none" w:sz="0" w:space="0" w:color="auto"/>
      </w:divBdr>
    </w:div>
    <w:div w:id="1775393048">
      <w:bodyDiv w:val="1"/>
      <w:marLeft w:val="0"/>
      <w:marRight w:val="0"/>
      <w:marTop w:val="0"/>
      <w:marBottom w:val="0"/>
      <w:divBdr>
        <w:top w:val="none" w:sz="0" w:space="0" w:color="auto"/>
        <w:left w:val="none" w:sz="0" w:space="0" w:color="auto"/>
        <w:bottom w:val="none" w:sz="0" w:space="0" w:color="auto"/>
        <w:right w:val="none" w:sz="0" w:space="0" w:color="auto"/>
      </w:divBdr>
    </w:div>
    <w:div w:id="1831824645">
      <w:bodyDiv w:val="1"/>
      <w:marLeft w:val="0"/>
      <w:marRight w:val="0"/>
      <w:marTop w:val="0"/>
      <w:marBottom w:val="0"/>
      <w:divBdr>
        <w:top w:val="none" w:sz="0" w:space="0" w:color="auto"/>
        <w:left w:val="none" w:sz="0" w:space="0" w:color="auto"/>
        <w:bottom w:val="none" w:sz="0" w:space="0" w:color="auto"/>
        <w:right w:val="none" w:sz="0" w:space="0" w:color="auto"/>
      </w:divBdr>
    </w:div>
    <w:div w:id="1887984212">
      <w:bodyDiv w:val="1"/>
      <w:marLeft w:val="0"/>
      <w:marRight w:val="0"/>
      <w:marTop w:val="0"/>
      <w:marBottom w:val="0"/>
      <w:divBdr>
        <w:top w:val="none" w:sz="0" w:space="0" w:color="auto"/>
        <w:left w:val="none" w:sz="0" w:space="0" w:color="auto"/>
        <w:bottom w:val="none" w:sz="0" w:space="0" w:color="auto"/>
        <w:right w:val="none" w:sz="0" w:space="0" w:color="auto"/>
      </w:divBdr>
    </w:div>
    <w:div w:id="1899315258">
      <w:bodyDiv w:val="1"/>
      <w:marLeft w:val="0"/>
      <w:marRight w:val="0"/>
      <w:marTop w:val="0"/>
      <w:marBottom w:val="0"/>
      <w:divBdr>
        <w:top w:val="none" w:sz="0" w:space="0" w:color="auto"/>
        <w:left w:val="none" w:sz="0" w:space="0" w:color="auto"/>
        <w:bottom w:val="none" w:sz="0" w:space="0" w:color="auto"/>
        <w:right w:val="none" w:sz="0" w:space="0" w:color="auto"/>
      </w:divBdr>
    </w:div>
    <w:div w:id="1988897017">
      <w:bodyDiv w:val="1"/>
      <w:marLeft w:val="0"/>
      <w:marRight w:val="0"/>
      <w:marTop w:val="0"/>
      <w:marBottom w:val="0"/>
      <w:divBdr>
        <w:top w:val="none" w:sz="0" w:space="0" w:color="auto"/>
        <w:left w:val="none" w:sz="0" w:space="0" w:color="auto"/>
        <w:bottom w:val="none" w:sz="0" w:space="0" w:color="auto"/>
        <w:right w:val="none" w:sz="0" w:space="0" w:color="auto"/>
      </w:divBdr>
    </w:div>
    <w:div w:id="2004553422">
      <w:bodyDiv w:val="1"/>
      <w:marLeft w:val="0"/>
      <w:marRight w:val="0"/>
      <w:marTop w:val="0"/>
      <w:marBottom w:val="0"/>
      <w:divBdr>
        <w:top w:val="none" w:sz="0" w:space="0" w:color="auto"/>
        <w:left w:val="none" w:sz="0" w:space="0" w:color="auto"/>
        <w:bottom w:val="none" w:sz="0" w:space="0" w:color="auto"/>
        <w:right w:val="none" w:sz="0" w:space="0" w:color="auto"/>
      </w:divBdr>
    </w:div>
    <w:div w:id="2068531905">
      <w:bodyDiv w:val="1"/>
      <w:marLeft w:val="0"/>
      <w:marRight w:val="0"/>
      <w:marTop w:val="0"/>
      <w:marBottom w:val="0"/>
      <w:divBdr>
        <w:top w:val="none" w:sz="0" w:space="0" w:color="auto"/>
        <w:left w:val="none" w:sz="0" w:space="0" w:color="auto"/>
        <w:bottom w:val="none" w:sz="0" w:space="0" w:color="auto"/>
        <w:right w:val="none" w:sz="0" w:space="0" w:color="auto"/>
      </w:divBdr>
    </w:div>
    <w:div w:id="2131169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3.png"/><Relationship Id="rId26" Type="http://schemas.openxmlformats.org/officeDocument/2006/relationships/image" Target="media/image6.png"/><Relationship Id="rId39" Type="http://schemas.openxmlformats.org/officeDocument/2006/relationships/image" Target="media/image19.png"/><Relationship Id="rId21" Type="http://schemas.openxmlformats.org/officeDocument/2006/relationships/diagramQuickStyle" Target="diagrams/quickStyle1.xml"/><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image" Target="media/image35.png"/><Relationship Id="rId63" Type="http://schemas.openxmlformats.org/officeDocument/2006/relationships/image" Target="media/image42.png"/><Relationship Id="rId68" Type="http://schemas.openxmlformats.org/officeDocument/2006/relationships/image" Target="media/image47.png"/><Relationship Id="rId76" Type="http://schemas.openxmlformats.org/officeDocument/2006/relationships/image" Target="media/image55.png"/><Relationship Id="rId7" Type="http://schemas.openxmlformats.org/officeDocument/2006/relationships/endnotes" Target="endnotes.xml"/><Relationship Id="rId71" Type="http://schemas.openxmlformats.org/officeDocument/2006/relationships/image" Target="media/image50.png"/><Relationship Id="rId2" Type="http://schemas.openxmlformats.org/officeDocument/2006/relationships/numbering" Target="numbering.xml"/><Relationship Id="rId16" Type="http://schemas.openxmlformats.org/officeDocument/2006/relationships/image" Target="media/image1.png"/><Relationship Id="rId29" Type="http://schemas.openxmlformats.org/officeDocument/2006/relationships/image" Target="media/image9.png"/><Relationship Id="rId11" Type="http://schemas.openxmlformats.org/officeDocument/2006/relationships/header" Target="header3.xml"/><Relationship Id="rId24" Type="http://schemas.openxmlformats.org/officeDocument/2006/relationships/image" Target="media/image4.png"/><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8.png"/><Relationship Id="rId66" Type="http://schemas.openxmlformats.org/officeDocument/2006/relationships/image" Target="media/image45.png"/><Relationship Id="rId74" Type="http://schemas.openxmlformats.org/officeDocument/2006/relationships/image" Target="media/image53.png"/><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1.png"/><Relationship Id="rId10" Type="http://schemas.openxmlformats.org/officeDocument/2006/relationships/header" Target="header2.xml"/><Relationship Id="rId19" Type="http://schemas.openxmlformats.org/officeDocument/2006/relationships/diagramData" Target="diagrams/data1.xml"/><Relationship Id="rId31" Type="http://schemas.openxmlformats.org/officeDocument/2006/relationships/image" Target="media/image11.png"/><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40.png"/><Relationship Id="rId65" Type="http://schemas.openxmlformats.org/officeDocument/2006/relationships/image" Target="media/image44.png"/><Relationship Id="rId73" Type="http://schemas.openxmlformats.org/officeDocument/2006/relationships/image" Target="media/image52.png"/><Relationship Id="rId78"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 Id="rId22" Type="http://schemas.openxmlformats.org/officeDocument/2006/relationships/diagramColors" Target="diagrams/colors1.xml"/><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6.png"/><Relationship Id="rId64" Type="http://schemas.openxmlformats.org/officeDocument/2006/relationships/image" Target="media/image43.png"/><Relationship Id="rId69" Type="http://schemas.openxmlformats.org/officeDocument/2006/relationships/image" Target="media/image48.png"/><Relationship Id="rId77"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image" Target="media/image31.png"/><Relationship Id="rId72" Type="http://schemas.openxmlformats.org/officeDocument/2006/relationships/image" Target="media/image51.png"/><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2.png"/><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image" Target="media/image39.png"/><Relationship Id="rId67" Type="http://schemas.openxmlformats.org/officeDocument/2006/relationships/image" Target="media/image46.png"/><Relationship Id="rId20" Type="http://schemas.openxmlformats.org/officeDocument/2006/relationships/diagramLayout" Target="diagrams/layout1.xml"/><Relationship Id="rId41" Type="http://schemas.openxmlformats.org/officeDocument/2006/relationships/image" Target="media/image21.png"/><Relationship Id="rId54" Type="http://schemas.openxmlformats.org/officeDocument/2006/relationships/image" Target="media/image34.png"/><Relationship Id="rId62" Type="http://schemas.openxmlformats.org/officeDocument/2006/relationships/image" Target="file:///D:\dev\ms-rdm-dissertation\models\dissertation-model\modelo-R\images\grafico_vpl_preco.png" TargetMode="External"/><Relationship Id="rId70" Type="http://schemas.openxmlformats.org/officeDocument/2006/relationships/image" Target="media/image49.png"/><Relationship Id="rId75" Type="http://schemas.openxmlformats.org/officeDocument/2006/relationships/image" Target="media/image54.png"/><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microsoft.com/office/2007/relationships/diagramDrawing" Target="diagrams/drawing1.xml"/><Relationship Id="rId28" Type="http://schemas.openxmlformats.org/officeDocument/2006/relationships/image" Target="media/image8.png"/><Relationship Id="rId36" Type="http://schemas.openxmlformats.org/officeDocument/2006/relationships/image" Target="media/image16.png"/><Relationship Id="rId49" Type="http://schemas.openxmlformats.org/officeDocument/2006/relationships/image" Target="media/image29.png"/><Relationship Id="rId57" Type="http://schemas.openxmlformats.org/officeDocument/2006/relationships/image" Target="media/image37.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E60C69F-53E8-48AC-88DE-D50E1726A1F9}" type="doc">
      <dgm:prSet loTypeId="urn:microsoft.com/office/officeart/2005/8/layout/lProcess2" loCatId="list" qsTypeId="urn:microsoft.com/office/officeart/2005/8/quickstyle/simple1" qsCatId="simple" csTypeId="urn:microsoft.com/office/officeart/2005/8/colors/accent1_2" csCatId="accent1" phldr="1"/>
      <dgm:spPr/>
      <dgm:t>
        <a:bodyPr/>
        <a:lstStyle/>
        <a:p>
          <a:endParaRPr lang="pt-BR"/>
        </a:p>
      </dgm:t>
    </dgm:pt>
    <dgm:pt modelId="{23723C02-7671-41B2-82C0-7A4291FE69F5}">
      <dgm:prSet phldrT="[Texto]" custT="1"/>
      <dgm:spPr/>
      <dgm:t>
        <a:bodyPr/>
        <a:lstStyle/>
        <a:p>
          <a:r>
            <a:rPr lang="pt-BR" sz="1600">
              <a:latin typeface="Arial" panose="020B0604020202020204" pitchFamily="34" charset="0"/>
              <a:cs typeface="Arial" panose="020B0604020202020204" pitchFamily="34" charset="0"/>
            </a:rPr>
            <a:t>1. Introdução</a:t>
          </a:r>
        </a:p>
      </dgm:t>
    </dgm:pt>
    <dgm:pt modelId="{12BE1AFE-014A-4E4D-834B-0CC27288F3E7}" type="parTrans" cxnId="{C7A059C1-A9BA-4345-836F-E9D07662A93E}">
      <dgm:prSet/>
      <dgm:spPr/>
      <dgm:t>
        <a:bodyPr/>
        <a:lstStyle/>
        <a:p>
          <a:endParaRPr lang="pt-BR" sz="1600"/>
        </a:p>
      </dgm:t>
    </dgm:pt>
    <dgm:pt modelId="{574DCBAE-A4B5-450C-8D32-8D55F40E6BFF}" type="sibTrans" cxnId="{C7A059C1-A9BA-4345-836F-E9D07662A93E}">
      <dgm:prSet/>
      <dgm:spPr/>
      <dgm:t>
        <a:bodyPr/>
        <a:lstStyle/>
        <a:p>
          <a:endParaRPr lang="pt-BR" sz="1600"/>
        </a:p>
      </dgm:t>
    </dgm:pt>
    <dgm:pt modelId="{972FF8FD-4276-4379-9416-EF0AEBD430A7}">
      <dgm:prSet phldrT="[Texto]" custT="1"/>
      <dgm:spPr/>
      <dgm:t>
        <a:bodyPr/>
        <a:lstStyle/>
        <a:p>
          <a:r>
            <a:rPr lang="pt-BR" sz="1400">
              <a:latin typeface="Arial" panose="020B0604020202020204" pitchFamily="34" charset="0"/>
              <a:cs typeface="Arial" panose="020B0604020202020204" pitchFamily="34" charset="0"/>
            </a:rPr>
            <a:t>Questão de Pesquisa</a:t>
          </a:r>
        </a:p>
      </dgm:t>
    </dgm:pt>
    <dgm:pt modelId="{4DE07BB2-F6B5-4CB4-A357-811DC525ABBE}" type="parTrans" cxnId="{C5B93D43-8BEC-422B-A8B6-4C7FEFA8F6DA}">
      <dgm:prSet/>
      <dgm:spPr/>
      <dgm:t>
        <a:bodyPr/>
        <a:lstStyle/>
        <a:p>
          <a:endParaRPr lang="pt-BR" sz="1600"/>
        </a:p>
      </dgm:t>
    </dgm:pt>
    <dgm:pt modelId="{B0F98B26-6F4E-412B-9774-EA55C1E5E27A}" type="sibTrans" cxnId="{C5B93D43-8BEC-422B-A8B6-4C7FEFA8F6DA}">
      <dgm:prSet/>
      <dgm:spPr/>
      <dgm:t>
        <a:bodyPr/>
        <a:lstStyle/>
        <a:p>
          <a:endParaRPr lang="pt-BR" sz="1600"/>
        </a:p>
      </dgm:t>
    </dgm:pt>
    <dgm:pt modelId="{A3F14993-153F-47BA-964E-54268AF2E21F}">
      <dgm:prSet phldrT="[Texto]" custT="1"/>
      <dgm:spPr/>
      <dgm:t>
        <a:bodyPr/>
        <a:lstStyle/>
        <a:p>
          <a:r>
            <a:rPr lang="pt-BR" sz="1600">
              <a:latin typeface="Arial" panose="020B0604020202020204" pitchFamily="34" charset="0"/>
              <a:cs typeface="Arial" panose="020B0604020202020204" pitchFamily="34" charset="0"/>
            </a:rPr>
            <a:t>2. Fundamentação Teórica</a:t>
          </a:r>
        </a:p>
      </dgm:t>
    </dgm:pt>
    <dgm:pt modelId="{0834DE99-3D39-4507-A6F2-864F0C2403B3}" type="parTrans" cxnId="{F4348A34-00A7-4299-ACDF-58BB163519CB}">
      <dgm:prSet/>
      <dgm:spPr/>
      <dgm:t>
        <a:bodyPr/>
        <a:lstStyle/>
        <a:p>
          <a:endParaRPr lang="pt-BR" sz="1600"/>
        </a:p>
      </dgm:t>
    </dgm:pt>
    <dgm:pt modelId="{60E43F24-C833-4416-BCE4-26D05658510C}" type="sibTrans" cxnId="{F4348A34-00A7-4299-ACDF-58BB163519CB}">
      <dgm:prSet/>
      <dgm:spPr/>
      <dgm:t>
        <a:bodyPr/>
        <a:lstStyle/>
        <a:p>
          <a:endParaRPr lang="pt-BR" sz="1600"/>
        </a:p>
      </dgm:t>
    </dgm:pt>
    <dgm:pt modelId="{58112D80-7647-4855-B486-DE4D745451AF}">
      <dgm:prSet phldrT="[Texto]" custT="1"/>
      <dgm:spPr/>
      <dgm:t>
        <a:bodyPr/>
        <a:lstStyle/>
        <a:p>
          <a:r>
            <a:rPr lang="pt-BR" sz="1400">
              <a:latin typeface="Arial" panose="020B0604020202020204" pitchFamily="34" charset="0"/>
              <a:cs typeface="Arial" panose="020B0604020202020204" pitchFamily="34" charset="0"/>
            </a:rPr>
            <a:t>Avaliação de Decisões Estratégicas sob Incerteza</a:t>
          </a:r>
        </a:p>
      </dgm:t>
    </dgm:pt>
    <dgm:pt modelId="{9CC8F3C8-271C-4848-90A9-6982C7649F7F}" type="parTrans" cxnId="{E0B9FA99-3A3E-4F94-A8DE-145EC031AFE4}">
      <dgm:prSet/>
      <dgm:spPr/>
      <dgm:t>
        <a:bodyPr/>
        <a:lstStyle/>
        <a:p>
          <a:endParaRPr lang="pt-BR" sz="1600"/>
        </a:p>
      </dgm:t>
    </dgm:pt>
    <dgm:pt modelId="{FDAB68DE-6920-41BC-9241-ACEA8C2FC3A1}" type="sibTrans" cxnId="{E0B9FA99-3A3E-4F94-A8DE-145EC031AFE4}">
      <dgm:prSet/>
      <dgm:spPr/>
      <dgm:t>
        <a:bodyPr/>
        <a:lstStyle/>
        <a:p>
          <a:endParaRPr lang="pt-BR" sz="1600"/>
        </a:p>
      </dgm:t>
    </dgm:pt>
    <dgm:pt modelId="{414F514A-5247-4E09-BAE3-E5D7C6C720DD}">
      <dgm:prSet phldrT="[Texto]" custT="1"/>
      <dgm:spPr/>
      <dgm:t>
        <a:bodyPr/>
        <a:lstStyle/>
        <a:p>
          <a:r>
            <a:rPr lang="pt-BR" sz="1400">
              <a:latin typeface="Arial" panose="020B0604020202020204" pitchFamily="34" charset="0"/>
              <a:cs typeface="Arial" panose="020B0604020202020204" pitchFamily="34" charset="0"/>
            </a:rPr>
            <a:t>Objetivos</a:t>
          </a:r>
        </a:p>
      </dgm:t>
    </dgm:pt>
    <dgm:pt modelId="{83261EBB-448E-482B-AD60-59A3D5D498D6}" type="parTrans" cxnId="{DE71ECF9-E2D4-4B05-9E49-A81228C86882}">
      <dgm:prSet/>
      <dgm:spPr/>
      <dgm:t>
        <a:bodyPr/>
        <a:lstStyle/>
        <a:p>
          <a:endParaRPr lang="pt-BR" sz="1600"/>
        </a:p>
      </dgm:t>
    </dgm:pt>
    <dgm:pt modelId="{4DD19712-3F90-4E21-8D21-92DFC941B4FB}" type="sibTrans" cxnId="{DE71ECF9-E2D4-4B05-9E49-A81228C86882}">
      <dgm:prSet/>
      <dgm:spPr/>
      <dgm:t>
        <a:bodyPr/>
        <a:lstStyle/>
        <a:p>
          <a:endParaRPr lang="pt-BR" sz="1600"/>
        </a:p>
      </dgm:t>
    </dgm:pt>
    <dgm:pt modelId="{67ED277D-773A-4546-BE19-9068881BA21F}">
      <dgm:prSet phldrT="[Texto]" custT="1"/>
      <dgm:spPr/>
      <dgm:t>
        <a:bodyPr/>
        <a:lstStyle/>
        <a:p>
          <a:r>
            <a:rPr lang="pt-BR" sz="1400">
              <a:latin typeface="Arial" panose="020B0604020202020204" pitchFamily="34" charset="0"/>
              <a:cs typeface="Arial" panose="020B0604020202020204" pitchFamily="34" charset="0"/>
            </a:rPr>
            <a:t>Justificativas</a:t>
          </a:r>
        </a:p>
      </dgm:t>
    </dgm:pt>
    <dgm:pt modelId="{E74760AD-52FD-4D9E-9A60-07E4F8380F9F}" type="parTrans" cxnId="{2CE57987-B5BE-4AED-A633-5BF2890F2F87}">
      <dgm:prSet/>
      <dgm:spPr/>
      <dgm:t>
        <a:bodyPr/>
        <a:lstStyle/>
        <a:p>
          <a:endParaRPr lang="pt-BR" sz="1600"/>
        </a:p>
      </dgm:t>
    </dgm:pt>
    <dgm:pt modelId="{DEEAF8ED-4CE6-4858-9731-9684FCBB0DD3}" type="sibTrans" cxnId="{2CE57987-B5BE-4AED-A633-5BF2890F2F87}">
      <dgm:prSet/>
      <dgm:spPr/>
      <dgm:t>
        <a:bodyPr/>
        <a:lstStyle/>
        <a:p>
          <a:endParaRPr lang="pt-BR" sz="1600"/>
        </a:p>
      </dgm:t>
    </dgm:pt>
    <dgm:pt modelId="{80984163-296D-439B-AEB6-6A2E34FE1F00}">
      <dgm:prSet phldrT="[Texto]" custT="1"/>
      <dgm:spPr/>
      <dgm:t>
        <a:bodyPr/>
        <a:lstStyle/>
        <a:p>
          <a:r>
            <a:rPr lang="pt-BR" sz="1400">
              <a:latin typeface="Arial" panose="020B0604020202020204" pitchFamily="34" charset="0"/>
              <a:cs typeface="Arial" panose="020B0604020202020204" pitchFamily="34" charset="0"/>
            </a:rPr>
            <a:t>Estrutura do Trabalho</a:t>
          </a:r>
        </a:p>
      </dgm:t>
    </dgm:pt>
    <dgm:pt modelId="{3A8DB6C0-77A5-45D4-BF69-CF09FA6E98ED}" type="parTrans" cxnId="{16B77817-D24C-404A-AB01-82E363C01865}">
      <dgm:prSet/>
      <dgm:spPr/>
      <dgm:t>
        <a:bodyPr/>
        <a:lstStyle/>
        <a:p>
          <a:endParaRPr lang="pt-BR" sz="1600"/>
        </a:p>
      </dgm:t>
    </dgm:pt>
    <dgm:pt modelId="{20629E35-CF44-41C9-984B-70AB4C137B5D}" type="sibTrans" cxnId="{16B77817-D24C-404A-AB01-82E363C01865}">
      <dgm:prSet/>
      <dgm:spPr/>
      <dgm:t>
        <a:bodyPr/>
        <a:lstStyle/>
        <a:p>
          <a:endParaRPr lang="pt-BR" sz="1600"/>
        </a:p>
      </dgm:t>
    </dgm:pt>
    <dgm:pt modelId="{BE815770-7CB1-4CA3-AB71-7FCAA9D6BAC3}">
      <dgm:prSet phldrT="[Texto]" custT="1"/>
      <dgm:spPr/>
      <dgm:t>
        <a:bodyPr/>
        <a:lstStyle/>
        <a:p>
          <a:r>
            <a:rPr lang="pt-BR" sz="1400">
              <a:latin typeface="Arial" panose="020B0604020202020204" pitchFamily="34" charset="0"/>
              <a:cs typeface="Arial" panose="020B0604020202020204" pitchFamily="34" charset="0"/>
            </a:rPr>
            <a:t>Abordagens para Avaliação de Decisão sob Incerteza</a:t>
          </a:r>
        </a:p>
      </dgm:t>
    </dgm:pt>
    <dgm:pt modelId="{DCAFE773-1CD0-414A-97BE-4B759C5CCEB8}" type="parTrans" cxnId="{0CDB5F2E-0B83-4E32-A026-68CA757415FD}">
      <dgm:prSet/>
      <dgm:spPr/>
      <dgm:t>
        <a:bodyPr/>
        <a:lstStyle/>
        <a:p>
          <a:endParaRPr lang="pt-BR" sz="1600"/>
        </a:p>
      </dgm:t>
    </dgm:pt>
    <dgm:pt modelId="{6DED4AC4-DEE8-40C1-9920-362E6BF6A3EF}" type="sibTrans" cxnId="{0CDB5F2E-0B83-4E32-A026-68CA757415FD}">
      <dgm:prSet/>
      <dgm:spPr/>
      <dgm:t>
        <a:bodyPr/>
        <a:lstStyle/>
        <a:p>
          <a:endParaRPr lang="pt-BR" sz="1600"/>
        </a:p>
      </dgm:t>
    </dgm:pt>
    <dgm:pt modelId="{CB0CD200-2049-4686-B3A7-2E0F50F27418}">
      <dgm:prSet phldrT="[Texto]" custT="1"/>
      <dgm:spPr/>
      <dgm:t>
        <a:bodyPr/>
        <a:lstStyle/>
        <a:p>
          <a:r>
            <a:rPr lang="pt-BR" sz="1400">
              <a:latin typeface="Arial" panose="020B0604020202020204" pitchFamily="34" charset="0"/>
              <a:cs typeface="Arial" panose="020B0604020202020204" pitchFamily="34" charset="0"/>
            </a:rPr>
            <a:t>RDM - Robust Decision Making</a:t>
          </a:r>
        </a:p>
      </dgm:t>
    </dgm:pt>
    <dgm:pt modelId="{CCBBE8C2-A776-4649-9F40-EFC26FF3D926}" type="parTrans" cxnId="{BB540B76-D390-4157-8D8E-CF11BC66868D}">
      <dgm:prSet/>
      <dgm:spPr/>
      <dgm:t>
        <a:bodyPr/>
        <a:lstStyle/>
        <a:p>
          <a:endParaRPr lang="pt-BR" sz="1600"/>
        </a:p>
      </dgm:t>
    </dgm:pt>
    <dgm:pt modelId="{F5E56731-238E-487A-9056-32C69F5820D4}" type="sibTrans" cxnId="{BB540B76-D390-4157-8D8E-CF11BC66868D}">
      <dgm:prSet/>
      <dgm:spPr/>
      <dgm:t>
        <a:bodyPr/>
        <a:lstStyle/>
        <a:p>
          <a:endParaRPr lang="pt-BR" sz="1600"/>
        </a:p>
      </dgm:t>
    </dgm:pt>
    <dgm:pt modelId="{0FCFE305-7FDF-4121-9A19-4847B930E0A4}">
      <dgm:prSet phldrT="[Texto]" custT="1"/>
      <dgm:spPr/>
      <dgm:t>
        <a:bodyPr/>
        <a:lstStyle/>
        <a:p>
          <a:r>
            <a:rPr lang="pt-BR" sz="1600">
              <a:latin typeface="Arial" panose="020B0604020202020204" pitchFamily="34" charset="0"/>
              <a:cs typeface="Arial" panose="020B0604020202020204" pitchFamily="34" charset="0"/>
            </a:rPr>
            <a:t>3. Método de Pesquisa</a:t>
          </a:r>
        </a:p>
      </dgm:t>
    </dgm:pt>
    <dgm:pt modelId="{E3BE1CFB-A07C-4351-9098-FA533917BCAC}" type="parTrans" cxnId="{E8E55DDD-91E5-45DA-B562-D6E045DE1D9B}">
      <dgm:prSet/>
      <dgm:spPr/>
      <dgm:t>
        <a:bodyPr/>
        <a:lstStyle/>
        <a:p>
          <a:endParaRPr lang="pt-BR" sz="1600"/>
        </a:p>
      </dgm:t>
    </dgm:pt>
    <dgm:pt modelId="{4850860E-FDEB-4C66-BF33-67471F2E3CF3}" type="sibTrans" cxnId="{E8E55DDD-91E5-45DA-B562-D6E045DE1D9B}">
      <dgm:prSet/>
      <dgm:spPr/>
      <dgm:t>
        <a:bodyPr/>
        <a:lstStyle/>
        <a:p>
          <a:endParaRPr lang="pt-BR" sz="1600"/>
        </a:p>
      </dgm:t>
    </dgm:pt>
    <dgm:pt modelId="{C5D63993-86AB-41B9-B01C-A31E16BAC4DB}">
      <dgm:prSet phldrT="[Texto]" custT="1"/>
      <dgm:spPr/>
      <dgm:t>
        <a:bodyPr/>
        <a:lstStyle/>
        <a:p>
          <a:r>
            <a:rPr lang="pt-BR" sz="1400">
              <a:latin typeface="Arial" panose="020B0604020202020204" pitchFamily="34" charset="0"/>
              <a:cs typeface="Arial" panose="020B0604020202020204" pitchFamily="34" charset="0"/>
            </a:rPr>
            <a:t>Delineamento da Pesquisa</a:t>
          </a:r>
        </a:p>
      </dgm:t>
    </dgm:pt>
    <dgm:pt modelId="{38AA80FF-1143-4838-A082-CF04187DAC15}" type="parTrans" cxnId="{E817BFDF-715A-4B79-A657-1540EE46E9DB}">
      <dgm:prSet/>
      <dgm:spPr/>
      <dgm:t>
        <a:bodyPr/>
        <a:lstStyle/>
        <a:p>
          <a:endParaRPr lang="pt-BR" sz="1600"/>
        </a:p>
      </dgm:t>
    </dgm:pt>
    <dgm:pt modelId="{87E9AFC4-638F-4ECD-8660-79BC4329D8CD}" type="sibTrans" cxnId="{E817BFDF-715A-4B79-A657-1540EE46E9DB}">
      <dgm:prSet/>
      <dgm:spPr/>
      <dgm:t>
        <a:bodyPr/>
        <a:lstStyle/>
        <a:p>
          <a:endParaRPr lang="pt-BR" sz="1600"/>
        </a:p>
      </dgm:t>
    </dgm:pt>
    <dgm:pt modelId="{A034B519-472A-435C-AAD6-5C36DA15E4D5}">
      <dgm:prSet phldrT="[Texto]" custT="1"/>
      <dgm:spPr/>
      <dgm:t>
        <a:bodyPr/>
        <a:lstStyle/>
        <a:p>
          <a:r>
            <a:rPr lang="pt-BR" sz="1400">
              <a:latin typeface="Arial" panose="020B0604020202020204" pitchFamily="34" charset="0"/>
              <a:cs typeface="Arial" panose="020B0604020202020204" pitchFamily="34" charset="0"/>
            </a:rPr>
            <a:t>Método de Trabalho</a:t>
          </a:r>
        </a:p>
      </dgm:t>
    </dgm:pt>
    <dgm:pt modelId="{82629FFF-79B4-4982-9C8E-4939F456D90A}" type="parTrans" cxnId="{B0A8AB6B-143A-4771-9F91-C9B715F946F4}">
      <dgm:prSet/>
      <dgm:spPr/>
      <dgm:t>
        <a:bodyPr/>
        <a:lstStyle/>
        <a:p>
          <a:endParaRPr lang="pt-BR" sz="1600"/>
        </a:p>
      </dgm:t>
    </dgm:pt>
    <dgm:pt modelId="{E0C95942-ACF4-4503-AA56-4E41874FE01B}" type="sibTrans" cxnId="{B0A8AB6B-143A-4771-9F91-C9B715F946F4}">
      <dgm:prSet/>
      <dgm:spPr/>
      <dgm:t>
        <a:bodyPr/>
        <a:lstStyle/>
        <a:p>
          <a:endParaRPr lang="pt-BR" sz="1600"/>
        </a:p>
      </dgm:t>
    </dgm:pt>
    <dgm:pt modelId="{FA3F1A5A-EBEC-45B6-B5A7-BBAA1712988D}" type="pres">
      <dgm:prSet presAssocID="{1E60C69F-53E8-48AC-88DE-D50E1726A1F9}" presName="theList" presStyleCnt="0">
        <dgm:presLayoutVars>
          <dgm:dir/>
          <dgm:animLvl val="lvl"/>
          <dgm:resizeHandles val="exact"/>
        </dgm:presLayoutVars>
      </dgm:prSet>
      <dgm:spPr/>
    </dgm:pt>
    <dgm:pt modelId="{58A313CC-691F-48C7-B5C5-F7DEA899F294}" type="pres">
      <dgm:prSet presAssocID="{23723C02-7671-41B2-82C0-7A4291FE69F5}" presName="compNode" presStyleCnt="0"/>
      <dgm:spPr/>
    </dgm:pt>
    <dgm:pt modelId="{BE8896C0-9B4E-4471-9CB6-6E576D6E29B8}" type="pres">
      <dgm:prSet presAssocID="{23723C02-7671-41B2-82C0-7A4291FE69F5}" presName="aNode" presStyleLbl="bgShp" presStyleIdx="0" presStyleCnt="3"/>
      <dgm:spPr/>
    </dgm:pt>
    <dgm:pt modelId="{B87AC60D-D7C5-4E4B-899E-79216DBA7A52}" type="pres">
      <dgm:prSet presAssocID="{23723C02-7671-41B2-82C0-7A4291FE69F5}" presName="textNode" presStyleLbl="bgShp" presStyleIdx="0" presStyleCnt="3"/>
      <dgm:spPr/>
    </dgm:pt>
    <dgm:pt modelId="{4E621397-5B27-4F12-B186-B3928DA0D849}" type="pres">
      <dgm:prSet presAssocID="{23723C02-7671-41B2-82C0-7A4291FE69F5}" presName="compChildNode" presStyleCnt="0"/>
      <dgm:spPr/>
    </dgm:pt>
    <dgm:pt modelId="{7F4EE09F-8637-44FF-A7A4-CD4B69C8DD5C}" type="pres">
      <dgm:prSet presAssocID="{23723C02-7671-41B2-82C0-7A4291FE69F5}" presName="theInnerList" presStyleCnt="0"/>
      <dgm:spPr/>
    </dgm:pt>
    <dgm:pt modelId="{DAD35F94-6C3F-47BF-96EE-E36C69313349}" type="pres">
      <dgm:prSet presAssocID="{972FF8FD-4276-4379-9416-EF0AEBD430A7}" presName="childNode" presStyleLbl="node1" presStyleIdx="0" presStyleCnt="9">
        <dgm:presLayoutVars>
          <dgm:bulletEnabled val="1"/>
        </dgm:presLayoutVars>
      </dgm:prSet>
      <dgm:spPr/>
    </dgm:pt>
    <dgm:pt modelId="{EFFBC869-BE08-4583-AB71-508FFC02E743}" type="pres">
      <dgm:prSet presAssocID="{972FF8FD-4276-4379-9416-EF0AEBD430A7}" presName="aSpace2" presStyleCnt="0"/>
      <dgm:spPr/>
    </dgm:pt>
    <dgm:pt modelId="{4B2DD93D-DA16-4397-8F0F-B20B417F1607}" type="pres">
      <dgm:prSet presAssocID="{414F514A-5247-4E09-BAE3-E5D7C6C720DD}" presName="childNode" presStyleLbl="node1" presStyleIdx="1" presStyleCnt="9">
        <dgm:presLayoutVars>
          <dgm:bulletEnabled val="1"/>
        </dgm:presLayoutVars>
      </dgm:prSet>
      <dgm:spPr/>
    </dgm:pt>
    <dgm:pt modelId="{AEBB0A7D-AC45-4915-8954-AD3834C79098}" type="pres">
      <dgm:prSet presAssocID="{414F514A-5247-4E09-BAE3-E5D7C6C720DD}" presName="aSpace2" presStyleCnt="0"/>
      <dgm:spPr/>
    </dgm:pt>
    <dgm:pt modelId="{3867D8B8-7BE6-46DD-A4B7-89705CBB9A6A}" type="pres">
      <dgm:prSet presAssocID="{67ED277D-773A-4546-BE19-9068881BA21F}" presName="childNode" presStyleLbl="node1" presStyleIdx="2" presStyleCnt="9">
        <dgm:presLayoutVars>
          <dgm:bulletEnabled val="1"/>
        </dgm:presLayoutVars>
      </dgm:prSet>
      <dgm:spPr/>
    </dgm:pt>
    <dgm:pt modelId="{1C880D6D-54C8-44EC-B242-F659410275D9}" type="pres">
      <dgm:prSet presAssocID="{67ED277D-773A-4546-BE19-9068881BA21F}" presName="aSpace2" presStyleCnt="0"/>
      <dgm:spPr/>
    </dgm:pt>
    <dgm:pt modelId="{728EAEA7-84F7-476C-B910-D9189A0A8093}" type="pres">
      <dgm:prSet presAssocID="{80984163-296D-439B-AEB6-6A2E34FE1F00}" presName="childNode" presStyleLbl="node1" presStyleIdx="3" presStyleCnt="9">
        <dgm:presLayoutVars>
          <dgm:bulletEnabled val="1"/>
        </dgm:presLayoutVars>
      </dgm:prSet>
      <dgm:spPr/>
    </dgm:pt>
    <dgm:pt modelId="{DC9699E6-07E3-4594-8953-E35901B207E0}" type="pres">
      <dgm:prSet presAssocID="{23723C02-7671-41B2-82C0-7A4291FE69F5}" presName="aSpace" presStyleCnt="0"/>
      <dgm:spPr/>
    </dgm:pt>
    <dgm:pt modelId="{CEEF1954-A6C9-4EBE-9E14-E7D30039C75E}" type="pres">
      <dgm:prSet presAssocID="{A3F14993-153F-47BA-964E-54268AF2E21F}" presName="compNode" presStyleCnt="0"/>
      <dgm:spPr/>
    </dgm:pt>
    <dgm:pt modelId="{3D96B5C1-29CD-40BB-8820-35E50FA416DB}" type="pres">
      <dgm:prSet presAssocID="{A3F14993-153F-47BA-964E-54268AF2E21F}" presName="aNode" presStyleLbl="bgShp" presStyleIdx="1" presStyleCnt="3"/>
      <dgm:spPr/>
    </dgm:pt>
    <dgm:pt modelId="{E27039EC-FACE-4EDD-A356-9E7F6F217828}" type="pres">
      <dgm:prSet presAssocID="{A3F14993-153F-47BA-964E-54268AF2E21F}" presName="textNode" presStyleLbl="bgShp" presStyleIdx="1" presStyleCnt="3"/>
      <dgm:spPr/>
    </dgm:pt>
    <dgm:pt modelId="{579D42AD-8751-49D8-8D75-79D15F4F64FB}" type="pres">
      <dgm:prSet presAssocID="{A3F14993-153F-47BA-964E-54268AF2E21F}" presName="compChildNode" presStyleCnt="0"/>
      <dgm:spPr/>
    </dgm:pt>
    <dgm:pt modelId="{DCA1A644-36E8-4EC3-B13C-F75339FDB19C}" type="pres">
      <dgm:prSet presAssocID="{A3F14993-153F-47BA-964E-54268AF2E21F}" presName="theInnerList" presStyleCnt="0"/>
      <dgm:spPr/>
    </dgm:pt>
    <dgm:pt modelId="{C795E80E-FED3-4DEE-A85A-770FE80ADE91}" type="pres">
      <dgm:prSet presAssocID="{58112D80-7647-4855-B486-DE4D745451AF}" presName="childNode" presStyleLbl="node1" presStyleIdx="4" presStyleCnt="9">
        <dgm:presLayoutVars>
          <dgm:bulletEnabled val="1"/>
        </dgm:presLayoutVars>
      </dgm:prSet>
      <dgm:spPr/>
    </dgm:pt>
    <dgm:pt modelId="{D021AF81-9B7B-44B8-96C8-1E4DAEBB71D9}" type="pres">
      <dgm:prSet presAssocID="{58112D80-7647-4855-B486-DE4D745451AF}" presName="aSpace2" presStyleCnt="0"/>
      <dgm:spPr/>
    </dgm:pt>
    <dgm:pt modelId="{F10A362C-A91D-4A74-A348-CA7BC45D1750}" type="pres">
      <dgm:prSet presAssocID="{BE815770-7CB1-4CA3-AB71-7FCAA9D6BAC3}" presName="childNode" presStyleLbl="node1" presStyleIdx="5" presStyleCnt="9">
        <dgm:presLayoutVars>
          <dgm:bulletEnabled val="1"/>
        </dgm:presLayoutVars>
      </dgm:prSet>
      <dgm:spPr/>
    </dgm:pt>
    <dgm:pt modelId="{C8F49F7C-9338-49F5-8713-75944B88D03B}" type="pres">
      <dgm:prSet presAssocID="{BE815770-7CB1-4CA3-AB71-7FCAA9D6BAC3}" presName="aSpace2" presStyleCnt="0"/>
      <dgm:spPr/>
    </dgm:pt>
    <dgm:pt modelId="{DD7B2598-D467-4156-B2E1-2D6DC8A992E7}" type="pres">
      <dgm:prSet presAssocID="{CB0CD200-2049-4686-B3A7-2E0F50F27418}" presName="childNode" presStyleLbl="node1" presStyleIdx="6" presStyleCnt="9">
        <dgm:presLayoutVars>
          <dgm:bulletEnabled val="1"/>
        </dgm:presLayoutVars>
      </dgm:prSet>
      <dgm:spPr/>
    </dgm:pt>
    <dgm:pt modelId="{89E75F29-C0CA-4D96-891C-83A68EE073F7}" type="pres">
      <dgm:prSet presAssocID="{A3F14993-153F-47BA-964E-54268AF2E21F}" presName="aSpace" presStyleCnt="0"/>
      <dgm:spPr/>
    </dgm:pt>
    <dgm:pt modelId="{B8E96688-2CF5-433F-A1C1-DB160CF50331}" type="pres">
      <dgm:prSet presAssocID="{0FCFE305-7FDF-4121-9A19-4847B930E0A4}" presName="compNode" presStyleCnt="0"/>
      <dgm:spPr/>
    </dgm:pt>
    <dgm:pt modelId="{AFD33783-5F4D-4966-AA28-19A3E66C9B22}" type="pres">
      <dgm:prSet presAssocID="{0FCFE305-7FDF-4121-9A19-4847B930E0A4}" presName="aNode" presStyleLbl="bgShp" presStyleIdx="2" presStyleCnt="3"/>
      <dgm:spPr/>
    </dgm:pt>
    <dgm:pt modelId="{2E967C39-8D60-4E0D-B8D0-64E011A44E46}" type="pres">
      <dgm:prSet presAssocID="{0FCFE305-7FDF-4121-9A19-4847B930E0A4}" presName="textNode" presStyleLbl="bgShp" presStyleIdx="2" presStyleCnt="3"/>
      <dgm:spPr/>
    </dgm:pt>
    <dgm:pt modelId="{7D32D56E-7837-4A2B-8F30-6164E05CF44C}" type="pres">
      <dgm:prSet presAssocID="{0FCFE305-7FDF-4121-9A19-4847B930E0A4}" presName="compChildNode" presStyleCnt="0"/>
      <dgm:spPr/>
    </dgm:pt>
    <dgm:pt modelId="{C4C729C3-5F7D-444D-82F0-5C91989AFA73}" type="pres">
      <dgm:prSet presAssocID="{0FCFE305-7FDF-4121-9A19-4847B930E0A4}" presName="theInnerList" presStyleCnt="0"/>
      <dgm:spPr/>
    </dgm:pt>
    <dgm:pt modelId="{24139C42-536D-433D-8A4F-FAEE25CAF71F}" type="pres">
      <dgm:prSet presAssocID="{C5D63993-86AB-41B9-B01C-A31E16BAC4DB}" presName="childNode" presStyleLbl="node1" presStyleIdx="7" presStyleCnt="9">
        <dgm:presLayoutVars>
          <dgm:bulletEnabled val="1"/>
        </dgm:presLayoutVars>
      </dgm:prSet>
      <dgm:spPr/>
    </dgm:pt>
    <dgm:pt modelId="{BFCF6FA1-0029-426B-83A8-1334EE6042BA}" type="pres">
      <dgm:prSet presAssocID="{C5D63993-86AB-41B9-B01C-A31E16BAC4DB}" presName="aSpace2" presStyleCnt="0"/>
      <dgm:spPr/>
    </dgm:pt>
    <dgm:pt modelId="{6D28501D-5BCC-43D3-A28B-D78F75437FAF}" type="pres">
      <dgm:prSet presAssocID="{A034B519-472A-435C-AAD6-5C36DA15E4D5}" presName="childNode" presStyleLbl="node1" presStyleIdx="8" presStyleCnt="9">
        <dgm:presLayoutVars>
          <dgm:bulletEnabled val="1"/>
        </dgm:presLayoutVars>
      </dgm:prSet>
      <dgm:spPr/>
    </dgm:pt>
  </dgm:ptLst>
  <dgm:cxnLst>
    <dgm:cxn modelId="{16B77817-D24C-404A-AB01-82E363C01865}" srcId="{23723C02-7671-41B2-82C0-7A4291FE69F5}" destId="{80984163-296D-439B-AEB6-6A2E34FE1F00}" srcOrd="3" destOrd="0" parTransId="{3A8DB6C0-77A5-45D4-BF69-CF09FA6E98ED}" sibTransId="{20629E35-CF44-41C9-984B-70AB4C137B5D}"/>
    <dgm:cxn modelId="{7A5B4518-F755-4287-AF56-75D30E7C5B3A}" type="presOf" srcId="{23723C02-7671-41B2-82C0-7A4291FE69F5}" destId="{BE8896C0-9B4E-4471-9CB6-6E576D6E29B8}" srcOrd="0" destOrd="0" presId="urn:microsoft.com/office/officeart/2005/8/layout/lProcess2"/>
    <dgm:cxn modelId="{0CDB5F2E-0B83-4E32-A026-68CA757415FD}" srcId="{A3F14993-153F-47BA-964E-54268AF2E21F}" destId="{BE815770-7CB1-4CA3-AB71-7FCAA9D6BAC3}" srcOrd="1" destOrd="0" parTransId="{DCAFE773-1CD0-414A-97BE-4B759C5CCEB8}" sibTransId="{6DED4AC4-DEE8-40C1-9920-362E6BF6A3EF}"/>
    <dgm:cxn modelId="{F4348A34-00A7-4299-ACDF-58BB163519CB}" srcId="{1E60C69F-53E8-48AC-88DE-D50E1726A1F9}" destId="{A3F14993-153F-47BA-964E-54268AF2E21F}" srcOrd="1" destOrd="0" parTransId="{0834DE99-3D39-4507-A6F2-864F0C2403B3}" sibTransId="{60E43F24-C833-4416-BCE4-26D05658510C}"/>
    <dgm:cxn modelId="{BE394036-432F-401C-8079-A0A564B423AD}" type="presOf" srcId="{BE815770-7CB1-4CA3-AB71-7FCAA9D6BAC3}" destId="{F10A362C-A91D-4A74-A348-CA7BC45D1750}" srcOrd="0" destOrd="0" presId="urn:microsoft.com/office/officeart/2005/8/layout/lProcess2"/>
    <dgm:cxn modelId="{2CEA5237-ACCC-4381-9EF8-C40D2421B37B}" type="presOf" srcId="{67ED277D-773A-4546-BE19-9068881BA21F}" destId="{3867D8B8-7BE6-46DD-A4B7-89705CBB9A6A}" srcOrd="0" destOrd="0" presId="urn:microsoft.com/office/officeart/2005/8/layout/lProcess2"/>
    <dgm:cxn modelId="{E8A9ED5E-438C-46EE-A1F5-7792D1A16CA6}" type="presOf" srcId="{972FF8FD-4276-4379-9416-EF0AEBD430A7}" destId="{DAD35F94-6C3F-47BF-96EE-E36C69313349}" srcOrd="0" destOrd="0" presId="urn:microsoft.com/office/officeart/2005/8/layout/lProcess2"/>
    <dgm:cxn modelId="{59D54462-F6F1-422F-BD90-69B245780680}" type="presOf" srcId="{A3F14993-153F-47BA-964E-54268AF2E21F}" destId="{3D96B5C1-29CD-40BB-8820-35E50FA416DB}" srcOrd="0" destOrd="0" presId="urn:microsoft.com/office/officeart/2005/8/layout/lProcess2"/>
    <dgm:cxn modelId="{C5B93D43-8BEC-422B-A8B6-4C7FEFA8F6DA}" srcId="{23723C02-7671-41B2-82C0-7A4291FE69F5}" destId="{972FF8FD-4276-4379-9416-EF0AEBD430A7}" srcOrd="0" destOrd="0" parTransId="{4DE07BB2-F6B5-4CB4-A357-811DC525ABBE}" sibTransId="{B0F98B26-6F4E-412B-9774-EA55C1E5E27A}"/>
    <dgm:cxn modelId="{B0A8AB6B-143A-4771-9F91-C9B715F946F4}" srcId="{0FCFE305-7FDF-4121-9A19-4847B930E0A4}" destId="{A034B519-472A-435C-AAD6-5C36DA15E4D5}" srcOrd="1" destOrd="0" parTransId="{82629FFF-79B4-4982-9C8E-4939F456D90A}" sibTransId="{E0C95942-ACF4-4503-AA56-4E41874FE01B}"/>
    <dgm:cxn modelId="{BB540B76-D390-4157-8D8E-CF11BC66868D}" srcId="{A3F14993-153F-47BA-964E-54268AF2E21F}" destId="{CB0CD200-2049-4686-B3A7-2E0F50F27418}" srcOrd="2" destOrd="0" parTransId="{CCBBE8C2-A776-4649-9F40-EFC26FF3D926}" sibTransId="{F5E56731-238E-487A-9056-32C69F5820D4}"/>
    <dgm:cxn modelId="{170DCF81-652B-49B5-A1BF-3DCB795F9569}" type="presOf" srcId="{C5D63993-86AB-41B9-B01C-A31E16BAC4DB}" destId="{24139C42-536D-433D-8A4F-FAEE25CAF71F}" srcOrd="0" destOrd="0" presId="urn:microsoft.com/office/officeart/2005/8/layout/lProcess2"/>
    <dgm:cxn modelId="{E8FCD081-1BBA-419F-9C35-6F7C63C4F952}" type="presOf" srcId="{A3F14993-153F-47BA-964E-54268AF2E21F}" destId="{E27039EC-FACE-4EDD-A356-9E7F6F217828}" srcOrd="1" destOrd="0" presId="urn:microsoft.com/office/officeart/2005/8/layout/lProcess2"/>
    <dgm:cxn modelId="{2CE57987-B5BE-4AED-A633-5BF2890F2F87}" srcId="{23723C02-7671-41B2-82C0-7A4291FE69F5}" destId="{67ED277D-773A-4546-BE19-9068881BA21F}" srcOrd="2" destOrd="0" parTransId="{E74760AD-52FD-4D9E-9A60-07E4F8380F9F}" sibTransId="{DEEAF8ED-4CE6-4858-9731-9684FCBB0DD3}"/>
    <dgm:cxn modelId="{E0B9FA99-3A3E-4F94-A8DE-145EC031AFE4}" srcId="{A3F14993-153F-47BA-964E-54268AF2E21F}" destId="{58112D80-7647-4855-B486-DE4D745451AF}" srcOrd="0" destOrd="0" parTransId="{9CC8F3C8-271C-4848-90A9-6982C7649F7F}" sibTransId="{FDAB68DE-6920-41BC-9241-ACEA8C2FC3A1}"/>
    <dgm:cxn modelId="{A03B03C0-394F-4CA3-AF34-60923E5FB421}" type="presOf" srcId="{23723C02-7671-41B2-82C0-7A4291FE69F5}" destId="{B87AC60D-D7C5-4E4B-899E-79216DBA7A52}" srcOrd="1" destOrd="0" presId="urn:microsoft.com/office/officeart/2005/8/layout/lProcess2"/>
    <dgm:cxn modelId="{A4340BC0-23AB-4346-B2F7-A7EAC973679D}" type="presOf" srcId="{0FCFE305-7FDF-4121-9A19-4847B930E0A4}" destId="{2E967C39-8D60-4E0D-B8D0-64E011A44E46}" srcOrd="1" destOrd="0" presId="urn:microsoft.com/office/officeart/2005/8/layout/lProcess2"/>
    <dgm:cxn modelId="{4F1573C0-DCC9-4377-8F91-342474003D3F}" type="presOf" srcId="{58112D80-7647-4855-B486-DE4D745451AF}" destId="{C795E80E-FED3-4DEE-A85A-770FE80ADE91}" srcOrd="0" destOrd="0" presId="urn:microsoft.com/office/officeart/2005/8/layout/lProcess2"/>
    <dgm:cxn modelId="{C7A059C1-A9BA-4345-836F-E9D07662A93E}" srcId="{1E60C69F-53E8-48AC-88DE-D50E1726A1F9}" destId="{23723C02-7671-41B2-82C0-7A4291FE69F5}" srcOrd="0" destOrd="0" parTransId="{12BE1AFE-014A-4E4D-834B-0CC27288F3E7}" sibTransId="{574DCBAE-A4B5-450C-8D32-8D55F40E6BFF}"/>
    <dgm:cxn modelId="{8EF4E3C5-90C3-4F6B-9CAE-36FA2E7A3BF0}" type="presOf" srcId="{CB0CD200-2049-4686-B3A7-2E0F50F27418}" destId="{DD7B2598-D467-4156-B2E1-2D6DC8A992E7}" srcOrd="0" destOrd="0" presId="urn:microsoft.com/office/officeart/2005/8/layout/lProcess2"/>
    <dgm:cxn modelId="{E8E55DDD-91E5-45DA-B562-D6E045DE1D9B}" srcId="{1E60C69F-53E8-48AC-88DE-D50E1726A1F9}" destId="{0FCFE305-7FDF-4121-9A19-4847B930E0A4}" srcOrd="2" destOrd="0" parTransId="{E3BE1CFB-A07C-4351-9098-FA533917BCAC}" sibTransId="{4850860E-FDEB-4C66-BF33-67471F2E3CF3}"/>
    <dgm:cxn modelId="{E817BFDF-715A-4B79-A657-1540EE46E9DB}" srcId="{0FCFE305-7FDF-4121-9A19-4847B930E0A4}" destId="{C5D63993-86AB-41B9-B01C-A31E16BAC4DB}" srcOrd="0" destOrd="0" parTransId="{38AA80FF-1143-4838-A082-CF04187DAC15}" sibTransId="{87E9AFC4-638F-4ECD-8660-79BC4329D8CD}"/>
    <dgm:cxn modelId="{406006E3-ACDB-4C17-9131-65B6496109AD}" type="presOf" srcId="{1E60C69F-53E8-48AC-88DE-D50E1726A1F9}" destId="{FA3F1A5A-EBEC-45B6-B5A7-BBAA1712988D}" srcOrd="0" destOrd="0" presId="urn:microsoft.com/office/officeart/2005/8/layout/lProcess2"/>
    <dgm:cxn modelId="{4D3C83E3-70F6-426B-ADD2-961C99887675}" type="presOf" srcId="{0FCFE305-7FDF-4121-9A19-4847B930E0A4}" destId="{AFD33783-5F4D-4966-AA28-19A3E66C9B22}" srcOrd="0" destOrd="0" presId="urn:microsoft.com/office/officeart/2005/8/layout/lProcess2"/>
    <dgm:cxn modelId="{9E693BF2-EAF6-42AD-8FAB-50E95A98A561}" type="presOf" srcId="{80984163-296D-439B-AEB6-6A2E34FE1F00}" destId="{728EAEA7-84F7-476C-B910-D9189A0A8093}" srcOrd="0" destOrd="0" presId="urn:microsoft.com/office/officeart/2005/8/layout/lProcess2"/>
    <dgm:cxn modelId="{C984C5F2-B677-45BE-8E9A-745A0A48270A}" type="presOf" srcId="{414F514A-5247-4E09-BAE3-E5D7C6C720DD}" destId="{4B2DD93D-DA16-4397-8F0F-B20B417F1607}" srcOrd="0" destOrd="0" presId="urn:microsoft.com/office/officeart/2005/8/layout/lProcess2"/>
    <dgm:cxn modelId="{DE71ECF9-E2D4-4B05-9E49-A81228C86882}" srcId="{23723C02-7671-41B2-82C0-7A4291FE69F5}" destId="{414F514A-5247-4E09-BAE3-E5D7C6C720DD}" srcOrd="1" destOrd="0" parTransId="{83261EBB-448E-482B-AD60-59A3D5D498D6}" sibTransId="{4DD19712-3F90-4E21-8D21-92DFC941B4FB}"/>
    <dgm:cxn modelId="{15B641FC-06B5-4031-9F07-3EE2215EB6C2}" type="presOf" srcId="{A034B519-472A-435C-AAD6-5C36DA15E4D5}" destId="{6D28501D-5BCC-43D3-A28B-D78F75437FAF}" srcOrd="0" destOrd="0" presId="urn:microsoft.com/office/officeart/2005/8/layout/lProcess2"/>
    <dgm:cxn modelId="{A79CC31E-3B31-4D9C-AA4F-42B936308787}" type="presParOf" srcId="{FA3F1A5A-EBEC-45B6-B5A7-BBAA1712988D}" destId="{58A313CC-691F-48C7-B5C5-F7DEA899F294}" srcOrd="0" destOrd="0" presId="urn:microsoft.com/office/officeart/2005/8/layout/lProcess2"/>
    <dgm:cxn modelId="{450E012B-8930-4369-8565-58938D63F224}" type="presParOf" srcId="{58A313CC-691F-48C7-B5C5-F7DEA899F294}" destId="{BE8896C0-9B4E-4471-9CB6-6E576D6E29B8}" srcOrd="0" destOrd="0" presId="urn:microsoft.com/office/officeart/2005/8/layout/lProcess2"/>
    <dgm:cxn modelId="{A613FEF9-2734-4943-96DF-A235383F70B3}" type="presParOf" srcId="{58A313CC-691F-48C7-B5C5-F7DEA899F294}" destId="{B87AC60D-D7C5-4E4B-899E-79216DBA7A52}" srcOrd="1" destOrd="0" presId="urn:microsoft.com/office/officeart/2005/8/layout/lProcess2"/>
    <dgm:cxn modelId="{314E942E-1878-43CF-A065-274201B551D2}" type="presParOf" srcId="{58A313CC-691F-48C7-B5C5-F7DEA899F294}" destId="{4E621397-5B27-4F12-B186-B3928DA0D849}" srcOrd="2" destOrd="0" presId="urn:microsoft.com/office/officeart/2005/8/layout/lProcess2"/>
    <dgm:cxn modelId="{0301CD8B-0346-44B8-BFDA-5089BBBC504F}" type="presParOf" srcId="{4E621397-5B27-4F12-B186-B3928DA0D849}" destId="{7F4EE09F-8637-44FF-A7A4-CD4B69C8DD5C}" srcOrd="0" destOrd="0" presId="urn:microsoft.com/office/officeart/2005/8/layout/lProcess2"/>
    <dgm:cxn modelId="{C628DE0F-C071-4204-9EBB-3027AE15ABF0}" type="presParOf" srcId="{7F4EE09F-8637-44FF-A7A4-CD4B69C8DD5C}" destId="{DAD35F94-6C3F-47BF-96EE-E36C69313349}" srcOrd="0" destOrd="0" presId="urn:microsoft.com/office/officeart/2005/8/layout/lProcess2"/>
    <dgm:cxn modelId="{A82E8821-5CF2-4899-A046-E6057FC89DA6}" type="presParOf" srcId="{7F4EE09F-8637-44FF-A7A4-CD4B69C8DD5C}" destId="{EFFBC869-BE08-4583-AB71-508FFC02E743}" srcOrd="1" destOrd="0" presId="urn:microsoft.com/office/officeart/2005/8/layout/lProcess2"/>
    <dgm:cxn modelId="{8C25C9C1-8349-46C2-B38C-DC9B5D48A558}" type="presParOf" srcId="{7F4EE09F-8637-44FF-A7A4-CD4B69C8DD5C}" destId="{4B2DD93D-DA16-4397-8F0F-B20B417F1607}" srcOrd="2" destOrd="0" presId="urn:microsoft.com/office/officeart/2005/8/layout/lProcess2"/>
    <dgm:cxn modelId="{CF24F619-FA93-403B-AD1F-E5A06A2EB42E}" type="presParOf" srcId="{7F4EE09F-8637-44FF-A7A4-CD4B69C8DD5C}" destId="{AEBB0A7D-AC45-4915-8954-AD3834C79098}" srcOrd="3" destOrd="0" presId="urn:microsoft.com/office/officeart/2005/8/layout/lProcess2"/>
    <dgm:cxn modelId="{BE5E9BCB-A6D9-43F8-B2FB-752AEDD09D55}" type="presParOf" srcId="{7F4EE09F-8637-44FF-A7A4-CD4B69C8DD5C}" destId="{3867D8B8-7BE6-46DD-A4B7-89705CBB9A6A}" srcOrd="4" destOrd="0" presId="urn:microsoft.com/office/officeart/2005/8/layout/lProcess2"/>
    <dgm:cxn modelId="{B5F583D1-9F69-401D-99A8-957B6A8C2FB3}" type="presParOf" srcId="{7F4EE09F-8637-44FF-A7A4-CD4B69C8DD5C}" destId="{1C880D6D-54C8-44EC-B242-F659410275D9}" srcOrd="5" destOrd="0" presId="urn:microsoft.com/office/officeart/2005/8/layout/lProcess2"/>
    <dgm:cxn modelId="{15127089-2656-4BD9-9391-4AB9FF7C1602}" type="presParOf" srcId="{7F4EE09F-8637-44FF-A7A4-CD4B69C8DD5C}" destId="{728EAEA7-84F7-476C-B910-D9189A0A8093}" srcOrd="6" destOrd="0" presId="urn:microsoft.com/office/officeart/2005/8/layout/lProcess2"/>
    <dgm:cxn modelId="{736C1757-B9E1-4337-A6B5-7FB5EB4A9EE9}" type="presParOf" srcId="{FA3F1A5A-EBEC-45B6-B5A7-BBAA1712988D}" destId="{DC9699E6-07E3-4594-8953-E35901B207E0}" srcOrd="1" destOrd="0" presId="urn:microsoft.com/office/officeart/2005/8/layout/lProcess2"/>
    <dgm:cxn modelId="{F9AD36EB-4DFE-4373-A804-D892621772ED}" type="presParOf" srcId="{FA3F1A5A-EBEC-45B6-B5A7-BBAA1712988D}" destId="{CEEF1954-A6C9-4EBE-9E14-E7D30039C75E}" srcOrd="2" destOrd="0" presId="urn:microsoft.com/office/officeart/2005/8/layout/lProcess2"/>
    <dgm:cxn modelId="{228AA413-4BCB-498A-AA3F-1888F9E31C0C}" type="presParOf" srcId="{CEEF1954-A6C9-4EBE-9E14-E7D30039C75E}" destId="{3D96B5C1-29CD-40BB-8820-35E50FA416DB}" srcOrd="0" destOrd="0" presId="urn:microsoft.com/office/officeart/2005/8/layout/lProcess2"/>
    <dgm:cxn modelId="{D5AB1D80-7F32-4A7B-ACC2-00A2FED3B169}" type="presParOf" srcId="{CEEF1954-A6C9-4EBE-9E14-E7D30039C75E}" destId="{E27039EC-FACE-4EDD-A356-9E7F6F217828}" srcOrd="1" destOrd="0" presId="urn:microsoft.com/office/officeart/2005/8/layout/lProcess2"/>
    <dgm:cxn modelId="{2E688CCA-5E2B-43C5-AC75-E4321F60088F}" type="presParOf" srcId="{CEEF1954-A6C9-4EBE-9E14-E7D30039C75E}" destId="{579D42AD-8751-49D8-8D75-79D15F4F64FB}" srcOrd="2" destOrd="0" presId="urn:microsoft.com/office/officeart/2005/8/layout/lProcess2"/>
    <dgm:cxn modelId="{B242746E-7CDF-4EED-9C0C-D6C4A58F5CF8}" type="presParOf" srcId="{579D42AD-8751-49D8-8D75-79D15F4F64FB}" destId="{DCA1A644-36E8-4EC3-B13C-F75339FDB19C}" srcOrd="0" destOrd="0" presId="urn:microsoft.com/office/officeart/2005/8/layout/lProcess2"/>
    <dgm:cxn modelId="{2156D421-D124-497D-9B17-4FA00EF4E90A}" type="presParOf" srcId="{DCA1A644-36E8-4EC3-B13C-F75339FDB19C}" destId="{C795E80E-FED3-4DEE-A85A-770FE80ADE91}" srcOrd="0" destOrd="0" presId="urn:microsoft.com/office/officeart/2005/8/layout/lProcess2"/>
    <dgm:cxn modelId="{66E686A5-6907-4A34-BE2C-1CAF693DD857}" type="presParOf" srcId="{DCA1A644-36E8-4EC3-B13C-F75339FDB19C}" destId="{D021AF81-9B7B-44B8-96C8-1E4DAEBB71D9}" srcOrd="1" destOrd="0" presId="urn:microsoft.com/office/officeart/2005/8/layout/lProcess2"/>
    <dgm:cxn modelId="{035382B6-6422-432A-8984-F8F4DF74BCBF}" type="presParOf" srcId="{DCA1A644-36E8-4EC3-B13C-F75339FDB19C}" destId="{F10A362C-A91D-4A74-A348-CA7BC45D1750}" srcOrd="2" destOrd="0" presId="urn:microsoft.com/office/officeart/2005/8/layout/lProcess2"/>
    <dgm:cxn modelId="{3B2B9841-41DC-41D6-A5D1-D9EF3D6CD0DE}" type="presParOf" srcId="{DCA1A644-36E8-4EC3-B13C-F75339FDB19C}" destId="{C8F49F7C-9338-49F5-8713-75944B88D03B}" srcOrd="3" destOrd="0" presId="urn:microsoft.com/office/officeart/2005/8/layout/lProcess2"/>
    <dgm:cxn modelId="{49637846-2D43-422B-97A0-E9ACAB131A07}" type="presParOf" srcId="{DCA1A644-36E8-4EC3-B13C-F75339FDB19C}" destId="{DD7B2598-D467-4156-B2E1-2D6DC8A992E7}" srcOrd="4" destOrd="0" presId="urn:microsoft.com/office/officeart/2005/8/layout/lProcess2"/>
    <dgm:cxn modelId="{918661EB-D253-411E-99AA-8D79A818AF0B}" type="presParOf" srcId="{FA3F1A5A-EBEC-45B6-B5A7-BBAA1712988D}" destId="{89E75F29-C0CA-4D96-891C-83A68EE073F7}" srcOrd="3" destOrd="0" presId="urn:microsoft.com/office/officeart/2005/8/layout/lProcess2"/>
    <dgm:cxn modelId="{B7142C85-F442-46B3-8FC1-532FE8425785}" type="presParOf" srcId="{FA3F1A5A-EBEC-45B6-B5A7-BBAA1712988D}" destId="{B8E96688-2CF5-433F-A1C1-DB160CF50331}" srcOrd="4" destOrd="0" presId="urn:microsoft.com/office/officeart/2005/8/layout/lProcess2"/>
    <dgm:cxn modelId="{11E15A10-CD5E-4B2B-BE1E-EA555DBD3350}" type="presParOf" srcId="{B8E96688-2CF5-433F-A1C1-DB160CF50331}" destId="{AFD33783-5F4D-4966-AA28-19A3E66C9B22}" srcOrd="0" destOrd="0" presId="urn:microsoft.com/office/officeart/2005/8/layout/lProcess2"/>
    <dgm:cxn modelId="{78BC25D2-5625-410C-BC77-D40F42E748C0}" type="presParOf" srcId="{B8E96688-2CF5-433F-A1C1-DB160CF50331}" destId="{2E967C39-8D60-4E0D-B8D0-64E011A44E46}" srcOrd="1" destOrd="0" presId="urn:microsoft.com/office/officeart/2005/8/layout/lProcess2"/>
    <dgm:cxn modelId="{E4955C17-708A-454A-BBD0-CF8B68ECEFF5}" type="presParOf" srcId="{B8E96688-2CF5-433F-A1C1-DB160CF50331}" destId="{7D32D56E-7837-4A2B-8F30-6164E05CF44C}" srcOrd="2" destOrd="0" presId="urn:microsoft.com/office/officeart/2005/8/layout/lProcess2"/>
    <dgm:cxn modelId="{9D8640C8-B839-4F42-98DF-C9910C5B039C}" type="presParOf" srcId="{7D32D56E-7837-4A2B-8F30-6164E05CF44C}" destId="{C4C729C3-5F7D-444D-82F0-5C91989AFA73}" srcOrd="0" destOrd="0" presId="urn:microsoft.com/office/officeart/2005/8/layout/lProcess2"/>
    <dgm:cxn modelId="{D48C8E1E-72FE-44AE-BCFA-A7BC26CF40A1}" type="presParOf" srcId="{C4C729C3-5F7D-444D-82F0-5C91989AFA73}" destId="{24139C42-536D-433D-8A4F-FAEE25CAF71F}" srcOrd="0" destOrd="0" presId="urn:microsoft.com/office/officeart/2005/8/layout/lProcess2"/>
    <dgm:cxn modelId="{07CBF21C-CF16-4FBD-B992-3F4DCBE8FD12}" type="presParOf" srcId="{C4C729C3-5F7D-444D-82F0-5C91989AFA73}" destId="{BFCF6FA1-0029-426B-83A8-1334EE6042BA}" srcOrd="1" destOrd="0" presId="urn:microsoft.com/office/officeart/2005/8/layout/lProcess2"/>
    <dgm:cxn modelId="{8A1337ED-41D4-4061-9D1C-75EF9B68F66A}" type="presParOf" srcId="{C4C729C3-5F7D-444D-82F0-5C91989AFA73}" destId="{6D28501D-5BCC-43D3-A28B-D78F75437FAF}" srcOrd="2" destOrd="0" presId="urn:microsoft.com/office/officeart/2005/8/layout/lProcess2"/>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E8896C0-9B4E-4471-9CB6-6E576D6E29B8}">
      <dsp:nvSpPr>
        <dsp:cNvPr id="0" name=""/>
        <dsp:cNvSpPr/>
      </dsp:nvSpPr>
      <dsp:spPr>
        <a:xfrm>
          <a:off x="694"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1. Introdução</a:t>
          </a:r>
        </a:p>
      </dsp:txBody>
      <dsp:txXfrm>
        <a:off x="694" y="0"/>
        <a:ext cx="1804773" cy="1623060"/>
      </dsp:txXfrm>
    </dsp:sp>
    <dsp:sp modelId="{DAD35F94-6C3F-47BF-96EE-E36C69313349}">
      <dsp:nvSpPr>
        <dsp:cNvPr id="0" name=""/>
        <dsp:cNvSpPr/>
      </dsp:nvSpPr>
      <dsp:spPr>
        <a:xfrm>
          <a:off x="181171" y="1623192"/>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Questão de Pesquisa</a:t>
          </a:r>
        </a:p>
      </dsp:txBody>
      <dsp:txXfrm>
        <a:off x="204255" y="1646276"/>
        <a:ext cx="1397650" cy="741982"/>
      </dsp:txXfrm>
    </dsp:sp>
    <dsp:sp modelId="{4B2DD93D-DA16-4397-8F0F-B20B417F1607}">
      <dsp:nvSpPr>
        <dsp:cNvPr id="0" name=""/>
        <dsp:cNvSpPr/>
      </dsp:nvSpPr>
      <dsp:spPr>
        <a:xfrm>
          <a:off x="181171" y="2532597"/>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Objetivos</a:t>
          </a:r>
        </a:p>
      </dsp:txBody>
      <dsp:txXfrm>
        <a:off x="204255" y="2555681"/>
        <a:ext cx="1397650" cy="741982"/>
      </dsp:txXfrm>
    </dsp:sp>
    <dsp:sp modelId="{3867D8B8-7BE6-46DD-A4B7-89705CBB9A6A}">
      <dsp:nvSpPr>
        <dsp:cNvPr id="0" name=""/>
        <dsp:cNvSpPr/>
      </dsp:nvSpPr>
      <dsp:spPr>
        <a:xfrm>
          <a:off x="181171" y="3442001"/>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Justificativas</a:t>
          </a:r>
        </a:p>
      </dsp:txBody>
      <dsp:txXfrm>
        <a:off x="204255" y="3465085"/>
        <a:ext cx="1397650" cy="741982"/>
      </dsp:txXfrm>
    </dsp:sp>
    <dsp:sp modelId="{728EAEA7-84F7-476C-B910-D9189A0A8093}">
      <dsp:nvSpPr>
        <dsp:cNvPr id="0" name=""/>
        <dsp:cNvSpPr/>
      </dsp:nvSpPr>
      <dsp:spPr>
        <a:xfrm>
          <a:off x="181171" y="4351406"/>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Estrutura do Trabalho</a:t>
          </a:r>
        </a:p>
      </dsp:txBody>
      <dsp:txXfrm>
        <a:off x="204255" y="4374490"/>
        <a:ext cx="1397650" cy="741982"/>
      </dsp:txXfrm>
    </dsp:sp>
    <dsp:sp modelId="{3D96B5C1-29CD-40BB-8820-35E50FA416DB}">
      <dsp:nvSpPr>
        <dsp:cNvPr id="0" name=""/>
        <dsp:cNvSpPr/>
      </dsp:nvSpPr>
      <dsp:spPr>
        <a:xfrm>
          <a:off x="1940825"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2. Fundamentação Teórica</a:t>
          </a:r>
        </a:p>
      </dsp:txBody>
      <dsp:txXfrm>
        <a:off x="1940825" y="0"/>
        <a:ext cx="1804773" cy="1623060"/>
      </dsp:txXfrm>
    </dsp:sp>
    <dsp:sp modelId="{C795E80E-FED3-4DEE-A85A-770FE80ADE91}">
      <dsp:nvSpPr>
        <dsp:cNvPr id="0" name=""/>
        <dsp:cNvSpPr/>
      </dsp:nvSpPr>
      <dsp:spPr>
        <a:xfrm>
          <a:off x="2121303" y="1623522"/>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valiação de Decisões Estratégicas sob Incerteza</a:t>
          </a:r>
        </a:p>
      </dsp:txBody>
      <dsp:txXfrm>
        <a:off x="2152434" y="1654653"/>
        <a:ext cx="1381556" cy="1000625"/>
      </dsp:txXfrm>
    </dsp:sp>
    <dsp:sp modelId="{F10A362C-A91D-4A74-A348-CA7BC45D1750}">
      <dsp:nvSpPr>
        <dsp:cNvPr id="0" name=""/>
        <dsp:cNvSpPr/>
      </dsp:nvSpPr>
      <dsp:spPr>
        <a:xfrm>
          <a:off x="2121303" y="2849931"/>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bordagens para Avaliação de Decisão sob Incerteza</a:t>
          </a:r>
        </a:p>
      </dsp:txBody>
      <dsp:txXfrm>
        <a:off x="2152434" y="2881062"/>
        <a:ext cx="1381556" cy="1000625"/>
      </dsp:txXfrm>
    </dsp:sp>
    <dsp:sp modelId="{DD7B2598-D467-4156-B2E1-2D6DC8A992E7}">
      <dsp:nvSpPr>
        <dsp:cNvPr id="0" name=""/>
        <dsp:cNvSpPr/>
      </dsp:nvSpPr>
      <dsp:spPr>
        <a:xfrm>
          <a:off x="2121303" y="4076340"/>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RDM - Robust Decision Making</a:t>
          </a:r>
        </a:p>
      </dsp:txBody>
      <dsp:txXfrm>
        <a:off x="2152434" y="4107471"/>
        <a:ext cx="1381556" cy="1000625"/>
      </dsp:txXfrm>
    </dsp:sp>
    <dsp:sp modelId="{AFD33783-5F4D-4966-AA28-19A3E66C9B22}">
      <dsp:nvSpPr>
        <dsp:cNvPr id="0" name=""/>
        <dsp:cNvSpPr/>
      </dsp:nvSpPr>
      <dsp:spPr>
        <a:xfrm>
          <a:off x="3880957"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3. Método de Pesquisa</a:t>
          </a:r>
        </a:p>
      </dsp:txBody>
      <dsp:txXfrm>
        <a:off x="3880957" y="0"/>
        <a:ext cx="1804773" cy="1623060"/>
      </dsp:txXfrm>
    </dsp:sp>
    <dsp:sp modelId="{24139C42-536D-433D-8A4F-FAEE25CAF71F}">
      <dsp:nvSpPr>
        <dsp:cNvPr id="0" name=""/>
        <dsp:cNvSpPr/>
      </dsp:nvSpPr>
      <dsp:spPr>
        <a:xfrm>
          <a:off x="4061434" y="162464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Delineamento da Pesquisa</a:t>
          </a:r>
        </a:p>
      </dsp:txBody>
      <dsp:txXfrm>
        <a:off x="4103722" y="1666933"/>
        <a:ext cx="1359242" cy="1546673"/>
      </dsp:txXfrm>
    </dsp:sp>
    <dsp:sp modelId="{6D28501D-5BCC-43D3-A28B-D78F75437FAF}">
      <dsp:nvSpPr>
        <dsp:cNvPr id="0" name=""/>
        <dsp:cNvSpPr/>
      </dsp:nvSpPr>
      <dsp:spPr>
        <a:xfrm>
          <a:off x="4061434" y="350685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Método de Trabalho</a:t>
          </a:r>
        </a:p>
      </dsp:txBody>
      <dsp:txXfrm>
        <a:off x="4103722" y="3549143"/>
        <a:ext cx="1359242" cy="1546673"/>
      </dsp:txXfrm>
    </dsp:sp>
  </dsp:spTree>
</dsp:drawing>
</file>

<file path=word/diagrams/layout1.xml><?xml version="1.0" encoding="utf-8"?>
<dgm:layoutDef xmlns:dgm="http://schemas.openxmlformats.org/drawingml/2006/diagram" xmlns:a="http://schemas.openxmlformats.org/drawingml/2006/main" uniqueId="urn:microsoft.com/office/officeart/2005/8/layout/lProcess2">
  <dgm:title val=""/>
  <dgm:desc val=""/>
  <dgm:catLst>
    <dgm:cat type="list" pri="10000"/>
    <dgm:cat type="relationship" pri="1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useDef="1">
    <dgm:dataModel>
      <dgm:ptLst/>
      <dgm:bg/>
      <dgm:whole/>
    </dgm:dataModel>
  </dgm:styleData>
  <dgm:clrData useDef="1">
    <dgm:dataModel>
      <dgm:ptLst/>
      <dgm:bg/>
      <dgm:whole/>
    </dgm:dataModel>
  </dgm:clrData>
  <dgm:layoutNode name="theList">
    <dgm:varLst>
      <dgm:dir/>
      <dgm:animLvl val="lvl"/>
      <dgm:resizeHandles val="exact"/>
    </dgm:varLst>
    <dgm:choose name="Name0">
      <dgm:if name="Name1" func="var" arg="dir" op="equ" val="norm">
        <dgm:alg type="lin"/>
      </dgm:if>
      <dgm:else name="Name2">
        <dgm:alg type="lin">
          <dgm:param type="linDir" val="fromR"/>
        </dgm:alg>
      </dgm:else>
    </dgm:choose>
    <dgm:shape xmlns:r="http://schemas.openxmlformats.org/officeDocument/2006/relationships" r:blip="">
      <dgm:adjLst/>
    </dgm:shape>
    <dgm:presOf/>
    <dgm:constrLst>
      <dgm:constr type="w" for="ch" forName="compNode" refType="w"/>
      <dgm:constr type="h" for="ch" forName="compNode" refType="h"/>
      <dgm:constr type="w" for="ch" forName="aSpace" refType="w" fact="0.075"/>
      <dgm:constr type="h" for="des" forName="aSpace2" refType="h" fact="0.1"/>
      <dgm:constr type="primFontSz" for="des" forName="textNode" op="equ"/>
      <dgm:constr type="primFontSz" for="des" forName="childNode" op="equ"/>
    </dgm:constrLst>
    <dgm:ruleLst/>
    <dgm:forEach name="aNodeForEach" axis="ch" ptType="node">
      <dgm:layoutNode name="compNode">
        <dgm:alg type="composite"/>
        <dgm:shape xmlns:r="http://schemas.openxmlformats.org/officeDocument/2006/relationships" r:blip="">
          <dgm:adjLst/>
        </dgm:shape>
        <dgm:presOf/>
        <dgm:constrLst>
          <dgm:constr type="w" for="ch" forName="aNode" refType="w"/>
          <dgm:constr type="h" for="ch" forName="aNode" refType="h"/>
          <dgm:constr type="w" for="ch" forName="textNode" refType="w"/>
          <dgm:constr type="h" for="ch" forName="textNode" refType="h" fact="0.3"/>
          <dgm:constr type="ctrX" for="ch" forName="textNode" refType="w" fact="0.5"/>
          <dgm:constr type="w" for="ch" forName="compChildNode" refType="w" fact="0.8"/>
          <dgm:constr type="h" for="ch" forName="compChildNode" refType="h" fact="0.65"/>
          <dgm:constr type="t" for="ch" forName="compChildNode" refType="h" fact="0.3"/>
          <dgm:constr type="ctrX" for="ch" forName="compChildNode" refType="w" fact="0.5"/>
        </dgm:constrLst>
        <dgm:ruleLst/>
        <dgm:layoutNode name="aNode" styleLbl="bgShp">
          <dgm:alg type="sp"/>
          <dgm:shape xmlns:r="http://schemas.openxmlformats.org/officeDocument/2006/relationships" type="roundRect" r:blip="">
            <dgm:adjLst>
              <dgm:adj idx="1" val="0.1"/>
            </dgm:adjLst>
          </dgm:shape>
          <dgm:presOf axis="self"/>
          <dgm:constrLst/>
          <dgm:ruleLst/>
        </dgm:layoutNode>
        <dgm:layoutNode name="textNode" styleLbl="bgShp">
          <dgm:alg type="tx"/>
          <dgm:shape xmlns:r="http://schemas.openxmlformats.org/officeDocument/2006/relationships" type="rect" r:blip="" hideGeom="1">
            <dgm:adjLst>
              <dgm:adj idx="1" val="0.1"/>
            </dgm:adjLst>
          </dgm:shape>
          <dgm:presOf axis="self"/>
          <dgm:constrLst>
            <dgm:constr type="primFontSz" val="65"/>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compChildNode">
          <dgm:alg type="composite"/>
          <dgm:shape xmlns:r="http://schemas.openxmlformats.org/officeDocument/2006/relationships" r:blip="">
            <dgm:adjLst/>
          </dgm:shape>
          <dgm:presOf/>
          <dgm:constrLst>
            <dgm:constr type="w" for="des" forName="childNode" refType="w"/>
            <dgm:constr type="h" for="des" forName="childNode" refType="h"/>
          </dgm:constrLst>
          <dgm:ruleLst/>
          <dgm:layoutNode name="theInnerList">
            <dgm:alg type="lin">
              <dgm:param type="linDir" val="fromT"/>
            </dgm:alg>
            <dgm:shape xmlns:r="http://schemas.openxmlformats.org/officeDocument/2006/relationships" r:blip="">
              <dgm:adjLst/>
            </dgm:shape>
            <dgm:presOf/>
            <dgm:constrLst/>
            <dgm:ruleLst/>
            <dgm:forEach name="childNodeForEach" axis="ch" ptType="node">
              <dgm:layoutNode name="child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tMarg" refType="primFontSz" fact="0.15"/>
                  <dgm:constr type="bMarg" refType="primFontSz" fact="0.15"/>
                  <dgm:constr type="lMarg" refType="primFontSz" fact="0.2"/>
                  <dgm:constr type="rMarg" refType="primFontSz" fact="0.2"/>
                </dgm:constrLst>
                <dgm:ruleLst>
                  <dgm:rule type="primFontSz" val="5" fact="NaN" max="NaN"/>
                </dgm:ruleLst>
              </dgm:layoutNode>
              <dgm:choose name="Name3">
                <dgm:if name="Name4" axis="self" ptType="node" func="revPos" op="equ" val="1"/>
                <dgm:else name="Name5">
                  <dgm:layoutNode name="aSpace2">
                    <dgm:alg type="sp"/>
                    <dgm:shape xmlns:r="http://schemas.openxmlformats.org/officeDocument/2006/relationships" r:blip="">
                      <dgm:adjLst/>
                    </dgm:shape>
                    <dgm:presOf/>
                    <dgm:constrLst/>
                    <dgm:ruleLst/>
                  </dgm:layoutNode>
                </dgm:else>
              </dgm:choose>
            </dgm:forEach>
          </dgm:layoutNode>
        </dgm:layoutNode>
      </dgm:layoutNode>
      <dgm:choose name="Name6">
        <dgm:if name="Name7" axis="self" ptType="node" func="revPos" op="equ" val="1"/>
        <dgm:else name="Name8">
          <dgm:layoutNode name="aSpace">
            <dgm:alg type="sp"/>
            <dgm:shape xmlns:r="http://schemas.openxmlformats.org/officeDocument/2006/relationships" r:blip="">
              <dgm:adjLst/>
            </dgm:shape>
            <dgm:presOf/>
            <dgm:constrLst/>
            <dgm:ruleLst/>
          </dgm:layoutNod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461037-1C70-4F56-BAB1-6E5E1590CC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703</TotalTime>
  <Pages>208</Pages>
  <Words>214183</Words>
  <Characters>1156590</Characters>
  <Application>Microsoft Office Word</Application>
  <DocSecurity>0</DocSecurity>
  <Lines>9638</Lines>
  <Paragraphs>273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68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Lima</dc:creator>
  <cp:keywords/>
  <dc:description/>
  <cp:lastModifiedBy>Pedro Lima</cp:lastModifiedBy>
  <cp:revision>2390</cp:revision>
  <cp:lastPrinted>2018-01-14T10:32:00Z</cp:lastPrinted>
  <dcterms:created xsi:type="dcterms:W3CDTF">2016-11-28T16:25:00Z</dcterms:created>
  <dcterms:modified xsi:type="dcterms:W3CDTF">2018-01-14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84a397-ef48-3377-aa3b-156061da1433</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springer-basic-author-date</vt:lpwstr>
  </property>
  <property fmtid="{D5CDD505-2E9C-101B-9397-08002B2CF9AE}" pid="24" name="Mendeley Recent Style Name 9_1">
    <vt:lpwstr>Springer - Basic (author-date)</vt:lpwstr>
  </property>
</Properties>
</file>